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74512F8" w14:textId="00498B73" w:rsidR="00051703" w:rsidRPr="00D8578C" w:rsidRDefault="0074574E" w:rsidP="00D8578C">
      <w:pPr>
        <w:widowControl w:val="0"/>
        <w:autoSpaceDE w:val="0"/>
        <w:autoSpaceDN w:val="0"/>
        <w:adjustRightInd w:val="0"/>
        <w:spacing w:line="360" w:lineRule="auto"/>
        <w:jc w:val="both"/>
        <w:rPr>
          <w:rFonts w:ascii="Book Antiqua" w:eastAsia="나눔고딕" w:hAnsi="Book Antiqua" w:cs="Times"/>
          <w:b/>
        </w:rPr>
      </w:pPr>
      <w:r w:rsidRPr="00D8578C">
        <w:rPr>
          <w:rFonts w:ascii="Book Antiqua" w:eastAsia="나눔고딕" w:hAnsi="Book Antiqua" w:cs="Times"/>
          <w:b/>
        </w:rPr>
        <w:t>Name of journal: World Journal of Dermatology</w:t>
      </w:r>
    </w:p>
    <w:p w14:paraId="0686E69B" w14:textId="1F5D95D8" w:rsidR="0074574E" w:rsidRPr="00D8578C" w:rsidRDefault="0074574E" w:rsidP="00D8578C">
      <w:pPr>
        <w:widowControl w:val="0"/>
        <w:autoSpaceDE w:val="0"/>
        <w:autoSpaceDN w:val="0"/>
        <w:adjustRightInd w:val="0"/>
        <w:spacing w:line="360" w:lineRule="auto"/>
        <w:jc w:val="both"/>
        <w:rPr>
          <w:rFonts w:ascii="Book Antiqua" w:eastAsia="나눔고딕" w:hAnsi="Book Antiqua" w:cs="Times"/>
          <w:b/>
        </w:rPr>
      </w:pPr>
      <w:r w:rsidRPr="00D8578C">
        <w:rPr>
          <w:rFonts w:ascii="Book Antiqua" w:eastAsia="나눔고딕" w:hAnsi="Book Antiqua" w:cs="Times"/>
          <w:b/>
        </w:rPr>
        <w:t>ESPS Manuscript NO: 14361</w:t>
      </w:r>
    </w:p>
    <w:p w14:paraId="207764AA" w14:textId="644A374A" w:rsidR="0074574E" w:rsidRDefault="0074574E" w:rsidP="00D8578C">
      <w:pPr>
        <w:widowControl w:val="0"/>
        <w:autoSpaceDE w:val="0"/>
        <w:autoSpaceDN w:val="0"/>
        <w:adjustRightInd w:val="0"/>
        <w:spacing w:line="360" w:lineRule="auto"/>
        <w:jc w:val="both"/>
        <w:rPr>
          <w:rFonts w:ascii="Book Antiqua" w:eastAsia="宋体" w:hAnsi="Book Antiqua" w:cs="Times"/>
          <w:b/>
          <w:lang w:eastAsia="zh-CN"/>
        </w:rPr>
      </w:pPr>
      <w:r w:rsidRPr="00D8578C">
        <w:rPr>
          <w:rFonts w:ascii="Book Antiqua" w:eastAsia="나눔고딕" w:hAnsi="Book Antiqua" w:cs="Times"/>
          <w:b/>
        </w:rPr>
        <w:t>Columns: Minireviews</w:t>
      </w:r>
    </w:p>
    <w:p w14:paraId="0C82F834" w14:textId="77777777" w:rsidR="00D8578C" w:rsidRPr="00D8578C" w:rsidRDefault="00D8578C" w:rsidP="00D8578C">
      <w:pPr>
        <w:widowControl w:val="0"/>
        <w:autoSpaceDE w:val="0"/>
        <w:autoSpaceDN w:val="0"/>
        <w:adjustRightInd w:val="0"/>
        <w:spacing w:line="360" w:lineRule="auto"/>
        <w:jc w:val="both"/>
        <w:rPr>
          <w:rFonts w:ascii="Book Antiqua" w:eastAsia="宋体" w:hAnsi="Book Antiqua" w:cs="Times"/>
          <w:b/>
          <w:lang w:eastAsia="zh-CN"/>
        </w:rPr>
      </w:pPr>
    </w:p>
    <w:p w14:paraId="49577D60" w14:textId="44ECE7D5" w:rsidR="000D6B24" w:rsidRPr="00204DF5" w:rsidRDefault="00DF23B1" w:rsidP="00D8578C">
      <w:pPr>
        <w:widowControl w:val="0"/>
        <w:autoSpaceDE w:val="0"/>
        <w:autoSpaceDN w:val="0"/>
        <w:adjustRightInd w:val="0"/>
        <w:spacing w:line="360" w:lineRule="auto"/>
        <w:jc w:val="both"/>
        <w:rPr>
          <w:rFonts w:ascii="Book Antiqua" w:eastAsia="나눔고딕" w:hAnsi="Book Antiqua" w:cs="Times"/>
          <w:b/>
        </w:rPr>
      </w:pPr>
      <w:r w:rsidRPr="00204DF5">
        <w:rPr>
          <w:rFonts w:ascii="Book Antiqua" w:eastAsia="나눔고딕" w:hAnsi="Book Antiqua" w:cs="Times"/>
          <w:b/>
        </w:rPr>
        <w:t xml:space="preserve">Nicolau syndrome: </w:t>
      </w:r>
      <w:r w:rsidR="00D8578C" w:rsidRPr="00204DF5">
        <w:rPr>
          <w:rFonts w:ascii="Book Antiqua" w:eastAsia="나눔고딕" w:hAnsi="Book Antiqua" w:cs="Times"/>
          <w:b/>
        </w:rPr>
        <w:t>A</w:t>
      </w:r>
      <w:r w:rsidRPr="00204DF5">
        <w:rPr>
          <w:rFonts w:ascii="Book Antiqua" w:eastAsia="나눔고딕" w:hAnsi="Book Antiqua" w:cs="Times"/>
          <w:b/>
        </w:rPr>
        <w:t xml:space="preserve"> literature review</w:t>
      </w:r>
    </w:p>
    <w:p w14:paraId="645C8E33" w14:textId="77777777" w:rsidR="000D6B24" w:rsidRDefault="000D6B24" w:rsidP="00D8578C">
      <w:pPr>
        <w:widowControl w:val="0"/>
        <w:autoSpaceDE w:val="0"/>
        <w:autoSpaceDN w:val="0"/>
        <w:adjustRightInd w:val="0"/>
        <w:spacing w:line="360" w:lineRule="auto"/>
        <w:jc w:val="both"/>
        <w:rPr>
          <w:rFonts w:ascii="Book Antiqua" w:eastAsia="宋体" w:hAnsi="Book Antiqua" w:cs="Times"/>
          <w:lang w:eastAsia="zh-CN"/>
        </w:rPr>
      </w:pPr>
    </w:p>
    <w:p w14:paraId="1A8074BA" w14:textId="47732574" w:rsidR="00204DF5" w:rsidRPr="00204DF5" w:rsidRDefault="00204DF5" w:rsidP="00D8578C">
      <w:pPr>
        <w:widowControl w:val="0"/>
        <w:autoSpaceDE w:val="0"/>
        <w:autoSpaceDN w:val="0"/>
        <w:adjustRightInd w:val="0"/>
        <w:spacing w:line="360" w:lineRule="auto"/>
        <w:jc w:val="both"/>
        <w:rPr>
          <w:rFonts w:ascii="Book Antiqua" w:eastAsia="宋体" w:hAnsi="Book Antiqua" w:cs="Times"/>
          <w:b/>
          <w:lang w:eastAsia="zh-CN"/>
        </w:rPr>
      </w:pPr>
      <w:r w:rsidRPr="00D8578C">
        <w:rPr>
          <w:rFonts w:ascii="Book Antiqua" w:eastAsia="나눔고딕" w:hAnsi="Book Antiqua" w:cs="Times"/>
        </w:rPr>
        <w:t>Kim</w:t>
      </w:r>
      <w:r>
        <w:rPr>
          <w:rFonts w:ascii="Book Antiqua" w:eastAsia="宋体" w:hAnsi="Book Antiqua" w:cs="Times" w:hint="eastAsia"/>
          <w:lang w:eastAsia="zh-CN"/>
        </w:rPr>
        <w:t xml:space="preserve"> KK </w:t>
      </w:r>
      <w:r w:rsidRPr="00204DF5">
        <w:rPr>
          <w:rFonts w:ascii="Book Antiqua" w:eastAsia="宋体" w:hAnsi="Book Antiqua" w:cs="Times" w:hint="eastAsia"/>
          <w:i/>
          <w:lang w:eastAsia="zh-CN"/>
        </w:rPr>
        <w:t>et al</w:t>
      </w:r>
      <w:r>
        <w:rPr>
          <w:rFonts w:ascii="Book Antiqua" w:eastAsia="宋体" w:hAnsi="Book Antiqua" w:cs="Times" w:hint="eastAsia"/>
          <w:lang w:eastAsia="zh-CN"/>
        </w:rPr>
        <w:t xml:space="preserve">. </w:t>
      </w:r>
      <w:r w:rsidRPr="00204DF5">
        <w:rPr>
          <w:rFonts w:ascii="Book Antiqua" w:eastAsia="나눔고딕" w:hAnsi="Book Antiqua" w:cs="Times"/>
        </w:rPr>
        <w:t>Nicolau syndrome: A literature review</w:t>
      </w:r>
    </w:p>
    <w:p w14:paraId="3DD88C42" w14:textId="77777777" w:rsidR="00204DF5" w:rsidRPr="00204DF5" w:rsidRDefault="00204DF5" w:rsidP="00D8578C">
      <w:pPr>
        <w:widowControl w:val="0"/>
        <w:autoSpaceDE w:val="0"/>
        <w:autoSpaceDN w:val="0"/>
        <w:adjustRightInd w:val="0"/>
        <w:spacing w:line="360" w:lineRule="auto"/>
        <w:jc w:val="both"/>
        <w:rPr>
          <w:rFonts w:ascii="Book Antiqua" w:eastAsia="宋体" w:hAnsi="Book Antiqua" w:cs="Times"/>
          <w:lang w:eastAsia="zh-CN"/>
        </w:rPr>
      </w:pPr>
    </w:p>
    <w:p w14:paraId="6B69C70F" w14:textId="7140ABC6" w:rsidR="00204DF5" w:rsidRPr="00204DF5" w:rsidRDefault="00D8578C" w:rsidP="00D8578C">
      <w:pPr>
        <w:widowControl w:val="0"/>
        <w:autoSpaceDE w:val="0"/>
        <w:autoSpaceDN w:val="0"/>
        <w:adjustRightInd w:val="0"/>
        <w:spacing w:line="360" w:lineRule="auto"/>
        <w:jc w:val="both"/>
        <w:rPr>
          <w:rFonts w:ascii="Book Antiqua" w:eastAsia="宋体" w:hAnsi="Book Antiqua" w:cs="Times"/>
          <w:lang w:eastAsia="zh-CN"/>
        </w:rPr>
      </w:pPr>
      <w:r w:rsidRPr="00D8578C">
        <w:rPr>
          <w:rFonts w:ascii="Book Antiqua" w:eastAsia="나눔고딕" w:hAnsi="Book Antiqua" w:cs="Times"/>
        </w:rPr>
        <w:t>Kwang-Kyoun Kim</w:t>
      </w:r>
      <w:r w:rsidR="00DF23B1" w:rsidRPr="00D8578C">
        <w:rPr>
          <w:rFonts w:ascii="Book Antiqua" w:eastAsia="나눔고딕" w:hAnsi="Book Antiqua" w:cs="Times"/>
        </w:rPr>
        <w:t>, Dong-Sik Chae</w:t>
      </w:r>
    </w:p>
    <w:p w14:paraId="54068DF3" w14:textId="77777777" w:rsidR="00204DF5" w:rsidRDefault="00204DF5" w:rsidP="00D8578C">
      <w:pPr>
        <w:widowControl w:val="0"/>
        <w:autoSpaceDE w:val="0"/>
        <w:autoSpaceDN w:val="0"/>
        <w:adjustRightInd w:val="0"/>
        <w:spacing w:line="360" w:lineRule="auto"/>
        <w:jc w:val="both"/>
        <w:rPr>
          <w:rFonts w:ascii="Book Antiqua" w:eastAsia="宋体" w:hAnsi="Book Antiqua" w:cs="Times"/>
          <w:u w:val="single"/>
          <w:lang w:eastAsia="zh-CN"/>
        </w:rPr>
      </w:pPr>
    </w:p>
    <w:p w14:paraId="3D2D3FEE" w14:textId="0FB8897F" w:rsidR="00204DF5" w:rsidRDefault="00172D1D" w:rsidP="00D8578C">
      <w:pPr>
        <w:widowControl w:val="0"/>
        <w:autoSpaceDE w:val="0"/>
        <w:autoSpaceDN w:val="0"/>
        <w:adjustRightInd w:val="0"/>
        <w:spacing w:line="360" w:lineRule="auto"/>
        <w:jc w:val="both"/>
        <w:rPr>
          <w:rFonts w:ascii="Book Antiqua" w:eastAsia="宋体" w:hAnsi="Book Antiqua" w:cs="Times"/>
          <w:lang w:eastAsia="zh-CN"/>
        </w:rPr>
      </w:pPr>
      <w:r w:rsidRPr="00204DF5">
        <w:rPr>
          <w:rFonts w:ascii="Book Antiqua" w:eastAsia="나눔고딕" w:hAnsi="Book Antiqua" w:cs="Times"/>
          <w:b/>
        </w:rPr>
        <w:t>Kwang-Kyoun</w:t>
      </w:r>
      <w:r w:rsidR="00204DF5" w:rsidRPr="00204DF5">
        <w:rPr>
          <w:rFonts w:ascii="Book Antiqua" w:eastAsia="나눔고딕" w:hAnsi="Book Antiqua" w:cs="Times"/>
          <w:b/>
        </w:rPr>
        <w:t xml:space="preserve"> Kim,</w:t>
      </w:r>
      <w:r w:rsidR="00204DF5" w:rsidRPr="00204DF5">
        <w:rPr>
          <w:rFonts w:ascii="Book Antiqua" w:eastAsia="宋体" w:hAnsi="Book Antiqua" w:cs="Times" w:hint="eastAsia"/>
          <w:b/>
          <w:lang w:eastAsia="zh-CN"/>
        </w:rPr>
        <w:t xml:space="preserve"> </w:t>
      </w:r>
      <w:r w:rsidR="000D6B24" w:rsidRPr="00204DF5">
        <w:rPr>
          <w:rFonts w:ascii="Book Antiqua" w:eastAsia="나눔고딕" w:hAnsi="Book Antiqua" w:cs="Times"/>
        </w:rPr>
        <w:t>Department of Orthop</w:t>
      </w:r>
      <w:r w:rsidR="00DF23B1" w:rsidRPr="00204DF5">
        <w:rPr>
          <w:rFonts w:ascii="Book Antiqua" w:eastAsia="나눔고딕" w:hAnsi="Book Antiqua" w:cs="Times"/>
        </w:rPr>
        <w:t>edic Surgery, Konyan</w:t>
      </w:r>
      <w:r w:rsidR="00204DF5">
        <w:rPr>
          <w:rFonts w:ascii="Book Antiqua" w:eastAsia="나눔고딕" w:hAnsi="Book Antiqua" w:cs="Times"/>
        </w:rPr>
        <w:t>g University Hospital, Daejeon</w:t>
      </w:r>
      <w:r w:rsidR="00204DF5">
        <w:rPr>
          <w:rFonts w:ascii="Book Antiqua" w:eastAsia="宋体" w:hAnsi="Book Antiqua" w:cs="Times" w:hint="eastAsia"/>
          <w:lang w:eastAsia="zh-CN"/>
        </w:rPr>
        <w:t xml:space="preserve"> </w:t>
      </w:r>
      <w:r w:rsidRPr="00204DF5">
        <w:rPr>
          <w:rFonts w:ascii="Book Antiqua" w:eastAsia="나눔고딕" w:hAnsi="Book Antiqua" w:cs="Times"/>
        </w:rPr>
        <w:t>302-718</w:t>
      </w:r>
      <w:r w:rsidR="00204DF5">
        <w:rPr>
          <w:rFonts w:ascii="Book Antiqua" w:eastAsia="宋体" w:hAnsi="Book Antiqua" w:cs="Times" w:hint="eastAsia"/>
          <w:lang w:eastAsia="zh-CN"/>
        </w:rPr>
        <w:t>, South Korea</w:t>
      </w:r>
    </w:p>
    <w:p w14:paraId="4C52634E" w14:textId="77777777" w:rsidR="00204DF5" w:rsidRPr="00204DF5" w:rsidRDefault="00204DF5" w:rsidP="00D8578C">
      <w:pPr>
        <w:widowControl w:val="0"/>
        <w:autoSpaceDE w:val="0"/>
        <w:autoSpaceDN w:val="0"/>
        <w:adjustRightInd w:val="0"/>
        <w:spacing w:line="360" w:lineRule="auto"/>
        <w:jc w:val="both"/>
        <w:rPr>
          <w:rFonts w:ascii="Book Antiqua" w:eastAsia="宋体" w:hAnsi="Book Antiqua" w:cs="Times"/>
          <w:lang w:eastAsia="zh-CN"/>
        </w:rPr>
      </w:pPr>
    </w:p>
    <w:p w14:paraId="6EC03CFE" w14:textId="50031EAF" w:rsidR="000D6B24" w:rsidRPr="00204DF5" w:rsidRDefault="00204DF5" w:rsidP="00D8578C">
      <w:pPr>
        <w:widowControl w:val="0"/>
        <w:autoSpaceDE w:val="0"/>
        <w:autoSpaceDN w:val="0"/>
        <w:adjustRightInd w:val="0"/>
        <w:spacing w:line="360" w:lineRule="auto"/>
        <w:jc w:val="both"/>
        <w:rPr>
          <w:rFonts w:ascii="Book Antiqua" w:eastAsia="宋体" w:hAnsi="Book Antiqua" w:cs="Times"/>
          <w:lang w:eastAsia="zh-CN"/>
        </w:rPr>
      </w:pPr>
      <w:r>
        <w:rPr>
          <w:rFonts w:ascii="Book Antiqua" w:eastAsia="나눔고딕" w:hAnsi="Book Antiqua" w:cs="Times"/>
          <w:b/>
        </w:rPr>
        <w:t>Dong-Sik Chae,</w:t>
      </w:r>
      <w:r>
        <w:rPr>
          <w:rFonts w:ascii="Book Antiqua" w:eastAsia="宋体" w:hAnsi="Book Antiqua" w:cs="Times" w:hint="eastAsia"/>
          <w:b/>
          <w:lang w:eastAsia="zh-CN"/>
        </w:rPr>
        <w:t xml:space="preserve"> </w:t>
      </w:r>
      <w:r w:rsidR="000D6B24" w:rsidRPr="00204DF5">
        <w:rPr>
          <w:rFonts w:ascii="Book Antiqua" w:eastAsia="나눔고딕" w:hAnsi="Book Antiqua" w:cs="Times"/>
        </w:rPr>
        <w:t>Department of Orthop</w:t>
      </w:r>
      <w:r w:rsidR="000D6B24" w:rsidRPr="00D8578C">
        <w:rPr>
          <w:rFonts w:ascii="Book Antiqua" w:eastAsia="나눔고딕" w:hAnsi="Book Antiqua" w:cs="Times"/>
        </w:rPr>
        <w:t>edic Surgery, International St. Mary’s Hospital, Catholic Kwandong University College of Medicine, Incheon</w:t>
      </w:r>
      <w:r>
        <w:rPr>
          <w:rFonts w:ascii="Book Antiqua" w:eastAsia="宋体" w:hAnsi="Book Antiqua" w:cs="Times" w:hint="eastAsia"/>
          <w:lang w:eastAsia="zh-CN"/>
        </w:rPr>
        <w:t xml:space="preserve"> </w:t>
      </w:r>
      <w:r w:rsidR="00172D1D" w:rsidRPr="00D8578C">
        <w:rPr>
          <w:rFonts w:ascii="Book Antiqua" w:eastAsia="나눔고딕" w:hAnsi="Book Antiqua" w:cs="Times"/>
        </w:rPr>
        <w:t>404-834</w:t>
      </w:r>
      <w:r>
        <w:rPr>
          <w:rFonts w:ascii="Book Antiqua" w:eastAsia="宋体" w:hAnsi="Book Antiqua" w:cs="Times" w:hint="eastAsia"/>
          <w:lang w:eastAsia="zh-CN"/>
        </w:rPr>
        <w:t>, South Korea</w:t>
      </w:r>
    </w:p>
    <w:p w14:paraId="6E87F3C3" w14:textId="77777777" w:rsidR="00204DF5" w:rsidRDefault="00204DF5" w:rsidP="00D8578C">
      <w:pPr>
        <w:widowControl w:val="0"/>
        <w:autoSpaceDE w:val="0"/>
        <w:autoSpaceDN w:val="0"/>
        <w:adjustRightInd w:val="0"/>
        <w:spacing w:line="360" w:lineRule="auto"/>
        <w:jc w:val="both"/>
        <w:rPr>
          <w:rFonts w:ascii="Book Antiqua" w:eastAsia="宋体" w:hAnsi="Book Antiqua" w:cs="Times"/>
          <w:lang w:eastAsia="zh-CN"/>
        </w:rPr>
      </w:pPr>
    </w:p>
    <w:p w14:paraId="17B96240" w14:textId="57B82A4D" w:rsidR="00D6725F" w:rsidRPr="00D8578C" w:rsidRDefault="00204DF5" w:rsidP="00204DF5">
      <w:pPr>
        <w:widowControl w:val="0"/>
        <w:autoSpaceDE w:val="0"/>
        <w:autoSpaceDN w:val="0"/>
        <w:adjustRightInd w:val="0"/>
        <w:spacing w:line="360" w:lineRule="auto"/>
        <w:jc w:val="both"/>
        <w:rPr>
          <w:rFonts w:ascii="Book Antiqua" w:eastAsia="나눔고딕" w:hAnsi="Book Antiqua" w:cs="Times"/>
        </w:rPr>
      </w:pPr>
      <w:r w:rsidRPr="0077673F">
        <w:rPr>
          <w:rFonts w:ascii="Book Antiqua" w:hAnsi="Book Antiqua"/>
          <w:b/>
        </w:rPr>
        <w:t>Author contributions:</w:t>
      </w:r>
      <w:r>
        <w:rPr>
          <w:rFonts w:ascii="Book Antiqua" w:eastAsia="宋体" w:hAnsi="Book Antiqua" w:hint="eastAsia"/>
          <w:b/>
          <w:lang w:eastAsia="zh-CN"/>
        </w:rPr>
        <w:t xml:space="preserve"> </w:t>
      </w:r>
      <w:r w:rsidR="00D6725F" w:rsidRPr="00D8578C">
        <w:rPr>
          <w:rFonts w:ascii="Book Antiqua" w:eastAsia="나눔고딕" w:hAnsi="Book Antiqua" w:cs="Times"/>
        </w:rPr>
        <w:t xml:space="preserve">Kim </w:t>
      </w:r>
      <w:r>
        <w:rPr>
          <w:rFonts w:ascii="Book Antiqua" w:eastAsia="宋体" w:hAnsi="Book Antiqua" w:cs="Times" w:hint="eastAsia"/>
          <w:lang w:eastAsia="zh-CN"/>
        </w:rPr>
        <w:t xml:space="preserve">KK </w:t>
      </w:r>
      <w:r w:rsidR="00D6725F" w:rsidRPr="00D8578C">
        <w:rPr>
          <w:rFonts w:ascii="Book Antiqua" w:eastAsia="나눔고딕" w:hAnsi="Book Antiqua" w:cs="Times"/>
        </w:rPr>
        <w:t>have contributed to the paper as study conception and design, analysis and interpretation of data, drafting of manuscript, critical revision</w:t>
      </w:r>
      <w:r>
        <w:rPr>
          <w:rFonts w:ascii="Book Antiqua" w:eastAsia="宋体" w:hAnsi="Book Antiqua" w:cs="Times" w:hint="eastAsia"/>
          <w:lang w:eastAsia="zh-CN"/>
        </w:rPr>
        <w:t>;</w:t>
      </w:r>
      <w:r w:rsidR="00D6725F" w:rsidRPr="00D8578C">
        <w:rPr>
          <w:rFonts w:ascii="Book Antiqua" w:eastAsia="나눔고딕" w:hAnsi="Book Antiqua" w:cs="Times"/>
        </w:rPr>
        <w:t xml:space="preserve"> Chae</w:t>
      </w:r>
      <w:r>
        <w:rPr>
          <w:rFonts w:ascii="Book Antiqua" w:eastAsia="宋体" w:hAnsi="Book Antiqua" w:cs="Times" w:hint="eastAsia"/>
          <w:lang w:eastAsia="zh-CN"/>
        </w:rPr>
        <w:t xml:space="preserve"> DS</w:t>
      </w:r>
      <w:r w:rsidR="00D6725F" w:rsidRPr="00D8578C">
        <w:rPr>
          <w:rFonts w:ascii="Book Antiqua" w:eastAsia="나눔고딕" w:hAnsi="Book Antiqua" w:cs="Times"/>
        </w:rPr>
        <w:t xml:space="preserve"> have contributed to the paper as study acquisition of data, analysis and interpretation of data, drafting of manuscript, critical revision.</w:t>
      </w:r>
    </w:p>
    <w:p w14:paraId="36899A26" w14:textId="77777777" w:rsidR="00204DF5" w:rsidRDefault="00204DF5" w:rsidP="00204DF5">
      <w:pPr>
        <w:widowControl w:val="0"/>
        <w:autoSpaceDE w:val="0"/>
        <w:autoSpaceDN w:val="0"/>
        <w:adjustRightInd w:val="0"/>
        <w:spacing w:line="360" w:lineRule="auto"/>
        <w:jc w:val="both"/>
        <w:rPr>
          <w:rFonts w:ascii="Book Antiqua" w:eastAsia="宋体" w:hAnsi="Book Antiqua" w:cs="Times"/>
          <w:lang w:eastAsia="zh-CN"/>
        </w:rPr>
      </w:pPr>
    </w:p>
    <w:p w14:paraId="0056F395" w14:textId="5ACB052B" w:rsidR="00204DF5" w:rsidRPr="00204DF5" w:rsidRDefault="00204DF5" w:rsidP="00204DF5">
      <w:pPr>
        <w:widowControl w:val="0"/>
        <w:autoSpaceDE w:val="0"/>
        <w:autoSpaceDN w:val="0"/>
        <w:adjustRightInd w:val="0"/>
        <w:spacing w:line="360" w:lineRule="auto"/>
        <w:jc w:val="both"/>
        <w:rPr>
          <w:rFonts w:ascii="Book Antiqua" w:eastAsia="宋体" w:hAnsi="Book Antiqua" w:cs="Times"/>
          <w:lang w:eastAsia="zh-CN"/>
        </w:rPr>
      </w:pPr>
      <w:r w:rsidRPr="00037ABD">
        <w:rPr>
          <w:rFonts w:ascii="Book Antiqua" w:hAnsi="Book Antiqua"/>
          <w:b/>
        </w:rPr>
        <w:t>Conflict-of-interest</w:t>
      </w:r>
      <w:r>
        <w:rPr>
          <w:rFonts w:ascii="Book Antiqua" w:hAnsi="Book Antiqua" w:hint="eastAsia"/>
          <w:b/>
        </w:rPr>
        <w:t xml:space="preserve">: </w:t>
      </w:r>
      <w:r w:rsidRPr="00D8578C">
        <w:rPr>
          <w:rFonts w:ascii="Book Antiqua" w:eastAsia="나눔고딕" w:hAnsi="Book Antiqua" w:cs="Times"/>
        </w:rPr>
        <w:t xml:space="preserve">There is no </w:t>
      </w:r>
      <w:r>
        <w:rPr>
          <w:rFonts w:ascii="Book Antiqua" w:eastAsia="宋体" w:hAnsi="Book Antiqua" w:cs="Times" w:hint="eastAsia"/>
          <w:lang w:eastAsia="zh-CN"/>
        </w:rPr>
        <w:t>c</w:t>
      </w:r>
      <w:r w:rsidRPr="00D8578C">
        <w:rPr>
          <w:rFonts w:ascii="Book Antiqua" w:eastAsia="나눔고딕" w:hAnsi="Book Antiqua" w:cs="Times"/>
        </w:rPr>
        <w:t>onflict-of-interest in this paper.</w:t>
      </w:r>
    </w:p>
    <w:p w14:paraId="22CB538D" w14:textId="77777777" w:rsidR="00204DF5" w:rsidRPr="00665E0C" w:rsidRDefault="00204DF5" w:rsidP="00204DF5">
      <w:pPr>
        <w:spacing w:line="360" w:lineRule="auto"/>
        <w:jc w:val="both"/>
        <w:rPr>
          <w:rFonts w:ascii="Book Antiqua" w:hAnsi="Book Antiqua"/>
          <w:b/>
        </w:rPr>
      </w:pPr>
    </w:p>
    <w:p w14:paraId="6D511972" w14:textId="77777777" w:rsidR="00204DF5" w:rsidRPr="00665E0C" w:rsidRDefault="00204DF5" w:rsidP="00204DF5">
      <w:pPr>
        <w:pStyle w:val="CommentText"/>
        <w:adjustRightInd w:val="0"/>
        <w:snapToGrid w:val="0"/>
        <w:spacing w:line="360" w:lineRule="auto"/>
        <w:jc w:val="both"/>
        <w:rPr>
          <w:rFonts w:ascii="Book Antiqua" w:hAnsi="Book Antiqua"/>
          <w:sz w:val="24"/>
          <w:szCs w:val="24"/>
          <w:lang w:eastAsia="zh-CN"/>
        </w:rPr>
      </w:pPr>
      <w:bookmarkStart w:id="0" w:name="OLE_LINK507"/>
      <w:bookmarkStart w:id="1" w:name="OLE_LINK506"/>
      <w:bookmarkStart w:id="2" w:name="OLE_LINK496"/>
      <w:bookmarkStart w:id="3" w:name="OLE_LINK479"/>
      <w:r w:rsidRPr="00665E0C">
        <w:rPr>
          <w:rFonts w:ascii="Book Antiqua" w:hAnsi="Book Antiqua"/>
          <w:b/>
          <w:sz w:val="24"/>
          <w:szCs w:val="24"/>
        </w:rPr>
        <w:t xml:space="preserve">Open-Access: </w:t>
      </w:r>
      <w:r w:rsidRPr="00665E0C">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t>
      </w:r>
      <w:r w:rsidRPr="00665E0C">
        <w:rPr>
          <w:rFonts w:ascii="Book Antiqua" w:hAnsi="Book Antiqua"/>
          <w:sz w:val="24"/>
          <w:szCs w:val="24"/>
        </w:rPr>
        <w:lastRenderedPageBreak/>
        <w:t>works on different terms, provided the original work is properly cited and the use is non-commercial. See: http://creativecommons.org/licenses/by-nc/4.0/</w:t>
      </w:r>
      <w:bookmarkEnd w:id="0"/>
      <w:bookmarkEnd w:id="1"/>
      <w:bookmarkEnd w:id="2"/>
      <w:bookmarkEnd w:id="3"/>
    </w:p>
    <w:p w14:paraId="5B4A0EBE" w14:textId="77777777" w:rsidR="00204DF5" w:rsidRDefault="00204DF5" w:rsidP="00204DF5">
      <w:pPr>
        <w:pStyle w:val="CommentText"/>
        <w:adjustRightInd w:val="0"/>
        <w:snapToGrid w:val="0"/>
        <w:spacing w:line="360" w:lineRule="auto"/>
        <w:jc w:val="both"/>
        <w:rPr>
          <w:rFonts w:ascii="Book Antiqua" w:eastAsia="Times New Roman" w:hAnsi="Book Antiqua" w:cs="Gulim"/>
          <w:b/>
          <w:color w:val="000000"/>
          <w:sz w:val="24"/>
          <w:szCs w:val="24"/>
          <w:lang w:val="en-US" w:eastAsia="zh-CN"/>
        </w:rPr>
      </w:pPr>
    </w:p>
    <w:p w14:paraId="3F74DA26" w14:textId="17C339E2" w:rsidR="00D6725F" w:rsidRPr="00D8578C" w:rsidRDefault="00204DF5" w:rsidP="00D8578C">
      <w:pPr>
        <w:widowControl w:val="0"/>
        <w:autoSpaceDE w:val="0"/>
        <w:autoSpaceDN w:val="0"/>
        <w:adjustRightInd w:val="0"/>
        <w:spacing w:line="360" w:lineRule="auto"/>
        <w:jc w:val="both"/>
        <w:rPr>
          <w:rFonts w:ascii="Book Antiqua" w:eastAsia="나눔고딕" w:hAnsi="Book Antiqua" w:cs="Times"/>
        </w:rPr>
      </w:pPr>
      <w:r w:rsidRPr="001A7A03">
        <w:rPr>
          <w:rFonts w:ascii="Book Antiqua" w:hAnsi="Book Antiqua"/>
          <w:b/>
        </w:rPr>
        <w:t>Correspondence to:</w:t>
      </w:r>
      <w:r>
        <w:rPr>
          <w:rFonts w:ascii="Book Antiqua" w:eastAsia="宋体" w:hAnsi="Book Antiqua" w:cs="Times" w:hint="eastAsia"/>
          <w:lang w:eastAsia="zh-CN"/>
        </w:rPr>
        <w:t xml:space="preserve"> </w:t>
      </w:r>
      <w:r w:rsidRPr="00204DF5">
        <w:rPr>
          <w:rFonts w:ascii="Book Antiqua" w:eastAsia="나눔고딕" w:hAnsi="Book Antiqua" w:cs="Times"/>
          <w:b/>
        </w:rPr>
        <w:t>Dong-Sik Chae, MD</w:t>
      </w:r>
      <w:r w:rsidRPr="00204DF5">
        <w:rPr>
          <w:rFonts w:ascii="Book Antiqua" w:eastAsia="宋体" w:hAnsi="Book Antiqua" w:cs="Times" w:hint="eastAsia"/>
          <w:b/>
          <w:lang w:eastAsia="zh-CN"/>
        </w:rPr>
        <w:t xml:space="preserve">, </w:t>
      </w:r>
      <w:r w:rsidR="00D6725F" w:rsidRPr="00204DF5">
        <w:rPr>
          <w:rFonts w:ascii="Book Antiqua" w:eastAsia="나눔고딕" w:hAnsi="Book Antiqua" w:cs="Times"/>
          <w:b/>
        </w:rPr>
        <w:t xml:space="preserve">Assistant </w:t>
      </w:r>
      <w:r w:rsidRPr="00204DF5">
        <w:rPr>
          <w:rFonts w:ascii="Book Antiqua" w:eastAsia="나눔고딕" w:hAnsi="Book Antiqua" w:cs="Times"/>
          <w:b/>
        </w:rPr>
        <w:t>P</w:t>
      </w:r>
      <w:r w:rsidR="00D6725F" w:rsidRPr="00204DF5">
        <w:rPr>
          <w:rFonts w:ascii="Book Antiqua" w:eastAsia="나눔고딕" w:hAnsi="Book Antiqua" w:cs="Times"/>
          <w:b/>
        </w:rPr>
        <w:t>rofessor</w:t>
      </w:r>
      <w:r w:rsidR="00D6725F" w:rsidRPr="00D8578C">
        <w:rPr>
          <w:rFonts w:ascii="Book Antiqua" w:eastAsia="나눔고딕" w:hAnsi="Book Antiqua" w:cs="Times"/>
        </w:rPr>
        <w:t xml:space="preserve"> of </w:t>
      </w:r>
      <w:r w:rsidRPr="00D8578C">
        <w:rPr>
          <w:rFonts w:ascii="Book Antiqua" w:eastAsia="나눔고딕" w:hAnsi="Book Antiqua" w:cs="Times"/>
        </w:rPr>
        <w:t>O</w:t>
      </w:r>
      <w:r w:rsidR="00D6725F" w:rsidRPr="00D8578C">
        <w:rPr>
          <w:rFonts w:ascii="Book Antiqua" w:eastAsia="나눔고딕" w:hAnsi="Book Antiqua" w:cs="Times"/>
        </w:rPr>
        <w:t xml:space="preserve">rthopedic </w:t>
      </w:r>
      <w:r w:rsidRPr="00D8578C">
        <w:rPr>
          <w:rFonts w:ascii="Book Antiqua" w:eastAsia="나눔고딕" w:hAnsi="Book Antiqua" w:cs="Times"/>
        </w:rPr>
        <w:t>S</w:t>
      </w:r>
      <w:r w:rsidR="00D6725F" w:rsidRPr="00D8578C">
        <w:rPr>
          <w:rFonts w:ascii="Book Antiqua" w:eastAsia="나눔고딕" w:hAnsi="Book Antiqua" w:cs="Times"/>
        </w:rPr>
        <w:t>urgery</w:t>
      </w:r>
      <w:r>
        <w:rPr>
          <w:rFonts w:ascii="Book Antiqua" w:eastAsia="宋体" w:hAnsi="Book Antiqua" w:cs="Times" w:hint="eastAsia"/>
          <w:lang w:eastAsia="zh-CN"/>
        </w:rPr>
        <w:t xml:space="preserve">, </w:t>
      </w:r>
      <w:r w:rsidR="00D6725F" w:rsidRPr="00D8578C">
        <w:rPr>
          <w:rFonts w:ascii="Book Antiqua" w:eastAsia="나눔고딕" w:hAnsi="Book Antiqua" w:cs="Times"/>
        </w:rPr>
        <w:t>Department of Orthopedic Surgery, International St. Mary’s Hospital, Catholic Kwandong University College of Medicine</w:t>
      </w:r>
      <w:r w:rsidR="00FB2484" w:rsidRPr="00D8578C">
        <w:rPr>
          <w:rFonts w:ascii="Book Antiqua" w:eastAsia="나눔고딕" w:hAnsi="Book Antiqua" w:cs="Times"/>
        </w:rPr>
        <w:t>,</w:t>
      </w:r>
      <w:r w:rsidR="000D6B24" w:rsidRPr="00D8578C">
        <w:rPr>
          <w:rFonts w:ascii="Book Antiqua" w:eastAsia="나눔고딕" w:hAnsi="Book Antiqua" w:cs="Times"/>
        </w:rPr>
        <w:t xml:space="preserve"> 25, Simgok-ro 100</w:t>
      </w:r>
      <w:r w:rsidR="00020FDA" w:rsidRPr="00D8578C">
        <w:rPr>
          <w:rFonts w:ascii="Book Antiqua" w:eastAsia="나눔고딕" w:hAnsi="Book Antiqua" w:cs="Times"/>
        </w:rPr>
        <w:t>b</w:t>
      </w:r>
      <w:r w:rsidR="00B0029C" w:rsidRPr="00D8578C">
        <w:rPr>
          <w:rFonts w:ascii="Book Antiqua" w:eastAsia="나눔고딕" w:hAnsi="Book Antiqua" w:cs="Times"/>
        </w:rPr>
        <w:t>eon-gil, Seo-gu, Incheon</w:t>
      </w:r>
      <w:r>
        <w:rPr>
          <w:rFonts w:ascii="Book Antiqua" w:eastAsia="宋体" w:hAnsi="Book Antiqua" w:cs="Times" w:hint="eastAsia"/>
          <w:lang w:eastAsia="zh-CN"/>
        </w:rPr>
        <w:t xml:space="preserve"> </w:t>
      </w:r>
      <w:r w:rsidRPr="00D8578C">
        <w:rPr>
          <w:rFonts w:ascii="Book Antiqua" w:eastAsia="나눔고딕" w:hAnsi="Book Antiqua" w:cs="Times"/>
        </w:rPr>
        <w:t>404-834</w:t>
      </w:r>
      <w:r w:rsidR="00B0029C" w:rsidRPr="00D8578C">
        <w:rPr>
          <w:rFonts w:ascii="Book Antiqua" w:eastAsia="나눔고딕" w:hAnsi="Book Antiqua" w:cs="Times"/>
        </w:rPr>
        <w:t>,</w:t>
      </w:r>
      <w:r w:rsidR="00020FDA" w:rsidRPr="00D8578C">
        <w:rPr>
          <w:rFonts w:ascii="Book Antiqua" w:eastAsia="나눔고딕" w:hAnsi="Book Antiqua" w:cs="Times"/>
        </w:rPr>
        <w:t xml:space="preserve"> </w:t>
      </w:r>
      <w:r>
        <w:rPr>
          <w:rFonts w:ascii="Book Antiqua" w:eastAsia="宋体" w:hAnsi="Book Antiqua" w:cs="Times" w:hint="eastAsia"/>
          <w:lang w:eastAsia="zh-CN"/>
        </w:rPr>
        <w:t xml:space="preserve">South Korea. </w:t>
      </w:r>
      <w:r w:rsidR="000D6B24" w:rsidRPr="00D8578C">
        <w:rPr>
          <w:rFonts w:ascii="Book Antiqua" w:eastAsia="나눔고딕" w:hAnsi="Book Antiqua" w:cs="Times"/>
        </w:rPr>
        <w:t>drchaeos@gmail.com</w:t>
      </w:r>
    </w:p>
    <w:p w14:paraId="379042D5" w14:textId="77777777" w:rsidR="00204DF5" w:rsidRDefault="00204DF5" w:rsidP="00D8578C">
      <w:pPr>
        <w:widowControl w:val="0"/>
        <w:autoSpaceDE w:val="0"/>
        <w:autoSpaceDN w:val="0"/>
        <w:adjustRightInd w:val="0"/>
        <w:spacing w:line="360" w:lineRule="auto"/>
        <w:jc w:val="both"/>
        <w:rPr>
          <w:rFonts w:ascii="Book Antiqua" w:eastAsia="宋体" w:hAnsi="Book Antiqua" w:cs="Times"/>
          <w:lang w:eastAsia="zh-CN"/>
        </w:rPr>
      </w:pPr>
    </w:p>
    <w:p w14:paraId="54E72C5C" w14:textId="51197550" w:rsidR="00D6725F" w:rsidRPr="00D8578C" w:rsidRDefault="00D6725F" w:rsidP="00D8578C">
      <w:pPr>
        <w:widowControl w:val="0"/>
        <w:autoSpaceDE w:val="0"/>
        <w:autoSpaceDN w:val="0"/>
        <w:adjustRightInd w:val="0"/>
        <w:spacing w:line="360" w:lineRule="auto"/>
        <w:jc w:val="both"/>
        <w:rPr>
          <w:rFonts w:ascii="Book Antiqua" w:eastAsia="나눔고딕" w:hAnsi="Book Antiqua" w:cs="Times"/>
        </w:rPr>
      </w:pPr>
      <w:r w:rsidRPr="00204DF5">
        <w:rPr>
          <w:rFonts w:ascii="Book Antiqua" w:eastAsia="나눔고딕" w:hAnsi="Book Antiqua" w:cs="Times"/>
          <w:b/>
        </w:rPr>
        <w:t>Telephone:</w:t>
      </w:r>
      <w:r w:rsidRPr="00D8578C">
        <w:rPr>
          <w:rFonts w:ascii="Book Antiqua" w:eastAsia="나눔고딕" w:hAnsi="Book Antiqua" w:cs="Times"/>
        </w:rPr>
        <w:t xml:space="preserve"> +82-32-2903878</w:t>
      </w:r>
    </w:p>
    <w:p w14:paraId="52EE3A14" w14:textId="689E9056" w:rsidR="00D6725F" w:rsidRPr="00D8578C" w:rsidRDefault="00D6725F" w:rsidP="00D8578C">
      <w:pPr>
        <w:widowControl w:val="0"/>
        <w:autoSpaceDE w:val="0"/>
        <w:autoSpaceDN w:val="0"/>
        <w:adjustRightInd w:val="0"/>
        <w:spacing w:line="360" w:lineRule="auto"/>
        <w:jc w:val="both"/>
        <w:rPr>
          <w:rFonts w:ascii="Book Antiqua" w:eastAsia="나눔고딕" w:hAnsi="Book Antiqua" w:cs="Times"/>
        </w:rPr>
      </w:pPr>
      <w:r w:rsidRPr="00204DF5">
        <w:rPr>
          <w:rFonts w:ascii="Book Antiqua" w:eastAsia="나눔고딕" w:hAnsi="Book Antiqua" w:cs="Times"/>
          <w:b/>
        </w:rPr>
        <w:t xml:space="preserve">Fax: </w:t>
      </w:r>
      <w:r w:rsidRPr="00D8578C">
        <w:rPr>
          <w:rFonts w:ascii="Book Antiqua" w:eastAsia="나눔고딕" w:hAnsi="Book Antiqua" w:cs="Times"/>
        </w:rPr>
        <w:t>+82-32-2903879</w:t>
      </w:r>
    </w:p>
    <w:p w14:paraId="243DE63C" w14:textId="77777777" w:rsidR="00D6725F" w:rsidRDefault="00D6725F" w:rsidP="00D8578C">
      <w:pPr>
        <w:widowControl w:val="0"/>
        <w:autoSpaceDE w:val="0"/>
        <w:autoSpaceDN w:val="0"/>
        <w:adjustRightInd w:val="0"/>
        <w:spacing w:line="360" w:lineRule="auto"/>
        <w:jc w:val="both"/>
        <w:rPr>
          <w:rFonts w:ascii="Book Antiqua" w:eastAsia="宋体" w:hAnsi="Book Antiqua" w:cs="Times"/>
          <w:lang w:eastAsia="zh-CN"/>
        </w:rPr>
      </w:pPr>
    </w:p>
    <w:p w14:paraId="25A7573C" w14:textId="46C0A6DA" w:rsidR="00204DF5" w:rsidRPr="00204DF5" w:rsidRDefault="00204DF5" w:rsidP="00204DF5">
      <w:pPr>
        <w:spacing w:line="360" w:lineRule="auto"/>
        <w:rPr>
          <w:rFonts w:ascii="Book Antiqua" w:hAnsi="Book Antiqua"/>
        </w:rPr>
      </w:pPr>
      <w:r>
        <w:rPr>
          <w:rFonts w:ascii="Book Antiqua" w:hAnsi="Book Antiqua"/>
          <w:b/>
        </w:rPr>
        <w:t xml:space="preserve">Received: </w:t>
      </w:r>
      <w:r w:rsidRPr="00204DF5">
        <w:rPr>
          <w:rFonts w:ascii="Book Antiqua" w:eastAsia="宋体" w:hAnsi="Book Antiqua" w:hint="eastAsia"/>
          <w:lang w:eastAsia="zh-CN"/>
        </w:rPr>
        <w:t>September 29, 2014</w:t>
      </w:r>
      <w:r w:rsidRPr="00204DF5">
        <w:rPr>
          <w:rFonts w:ascii="Book Antiqua" w:hAnsi="Book Antiqua"/>
        </w:rPr>
        <w:t xml:space="preserve"> </w:t>
      </w:r>
    </w:p>
    <w:p w14:paraId="1FCA60E1" w14:textId="67CDC997" w:rsidR="00204DF5" w:rsidRPr="00204DF5" w:rsidRDefault="00204DF5" w:rsidP="00204DF5">
      <w:pPr>
        <w:spacing w:line="360" w:lineRule="auto"/>
        <w:rPr>
          <w:rFonts w:ascii="Book Antiqua" w:eastAsia="宋体" w:hAnsi="Book Antiqua"/>
          <w:lang w:eastAsia="zh-CN"/>
        </w:rPr>
      </w:pPr>
      <w:r w:rsidRPr="009659DA">
        <w:rPr>
          <w:rFonts w:ascii="Book Antiqua" w:hAnsi="Book Antiqua" w:hint="eastAsia"/>
          <w:b/>
        </w:rPr>
        <w:t>Peer-review started</w:t>
      </w:r>
      <w:r>
        <w:rPr>
          <w:rFonts w:ascii="Book Antiqua" w:hAnsi="Book Antiqua"/>
          <w:b/>
        </w:rPr>
        <w:t>:</w:t>
      </w:r>
      <w:r w:rsidRPr="00204DF5">
        <w:rPr>
          <w:rFonts w:ascii="Book Antiqua" w:eastAsia="宋体" w:hAnsi="Book Antiqua" w:hint="eastAsia"/>
          <w:lang w:eastAsia="zh-CN"/>
        </w:rPr>
        <w:t xml:space="preserve"> October 1, 2014</w:t>
      </w:r>
    </w:p>
    <w:p w14:paraId="31F3678A" w14:textId="5CBBA23C" w:rsidR="00204DF5" w:rsidRPr="00204DF5" w:rsidRDefault="00204DF5" w:rsidP="00204DF5">
      <w:pPr>
        <w:spacing w:line="360" w:lineRule="auto"/>
        <w:rPr>
          <w:rFonts w:ascii="Book Antiqua" w:eastAsia="宋体" w:hAnsi="Book Antiqua"/>
          <w:lang w:eastAsia="zh-CN"/>
        </w:rPr>
      </w:pPr>
      <w:r w:rsidRPr="009659DA">
        <w:rPr>
          <w:rFonts w:ascii="Book Antiqua" w:hAnsi="Book Antiqua"/>
          <w:b/>
        </w:rPr>
        <w:t>First decision:</w:t>
      </w:r>
      <w:r>
        <w:rPr>
          <w:rFonts w:ascii="Book Antiqua" w:eastAsia="宋体" w:hAnsi="Book Antiqua" w:hint="eastAsia"/>
          <w:b/>
          <w:lang w:eastAsia="zh-CN"/>
        </w:rPr>
        <w:t xml:space="preserve"> </w:t>
      </w:r>
      <w:r w:rsidRPr="00204DF5">
        <w:rPr>
          <w:rFonts w:ascii="Book Antiqua" w:eastAsia="宋体" w:hAnsi="Book Antiqua" w:hint="eastAsia"/>
          <w:lang w:eastAsia="zh-CN"/>
        </w:rPr>
        <w:t>November 14, 2014</w:t>
      </w:r>
    </w:p>
    <w:p w14:paraId="61D7DDC4" w14:textId="29BC378E" w:rsidR="00204DF5" w:rsidRPr="00204DF5" w:rsidRDefault="00204DF5" w:rsidP="00204DF5">
      <w:pPr>
        <w:spacing w:line="360" w:lineRule="auto"/>
        <w:rPr>
          <w:rFonts w:ascii="Book Antiqua" w:eastAsia="宋体" w:hAnsi="Book Antiqua"/>
          <w:lang w:eastAsia="zh-CN"/>
        </w:rPr>
      </w:pPr>
      <w:r>
        <w:rPr>
          <w:rFonts w:ascii="Book Antiqua" w:hAnsi="Book Antiqua"/>
          <w:b/>
        </w:rPr>
        <w:t xml:space="preserve">Revised: </w:t>
      </w:r>
      <w:r w:rsidRPr="00204DF5">
        <w:rPr>
          <w:rFonts w:ascii="Book Antiqua" w:eastAsia="宋体" w:hAnsi="Book Antiqua" w:hint="eastAsia"/>
          <w:lang w:eastAsia="zh-CN"/>
        </w:rPr>
        <w:t>February 10, 2015</w:t>
      </w:r>
    </w:p>
    <w:p w14:paraId="316390BB" w14:textId="6E83D12C" w:rsidR="00204DF5" w:rsidRDefault="006675DF" w:rsidP="00204DF5">
      <w:pPr>
        <w:spacing w:line="360" w:lineRule="auto"/>
        <w:rPr>
          <w:rFonts w:ascii="Book Antiqua" w:hAnsi="Book Antiqua"/>
          <w:b/>
        </w:rPr>
      </w:pPr>
      <w:r>
        <w:rPr>
          <w:rFonts w:ascii="Book Antiqua" w:hAnsi="Book Antiqua"/>
          <w:b/>
        </w:rPr>
        <w:t xml:space="preserve">Accepted: </w:t>
      </w:r>
      <w:r w:rsidRPr="006675DF">
        <w:rPr>
          <w:rFonts w:ascii="Book Antiqua" w:hAnsi="Book Antiqua"/>
        </w:rPr>
        <w:t>March 18, 2015</w:t>
      </w:r>
    </w:p>
    <w:p w14:paraId="53B41852" w14:textId="77777777" w:rsidR="00204DF5" w:rsidRDefault="00204DF5" w:rsidP="00204DF5">
      <w:pPr>
        <w:spacing w:line="360" w:lineRule="auto"/>
        <w:rPr>
          <w:rFonts w:ascii="Book Antiqua" w:hAnsi="Book Antiqua"/>
          <w:b/>
        </w:rPr>
      </w:pPr>
      <w:r w:rsidRPr="009659DA">
        <w:rPr>
          <w:rFonts w:ascii="Book Antiqua" w:hAnsi="Book Antiqua"/>
          <w:b/>
        </w:rPr>
        <w:t>Article in press:</w:t>
      </w:r>
    </w:p>
    <w:p w14:paraId="3F15D915" w14:textId="77777777" w:rsidR="00204DF5" w:rsidRDefault="00204DF5" w:rsidP="00204DF5">
      <w:pPr>
        <w:spacing w:line="360" w:lineRule="auto"/>
        <w:rPr>
          <w:rFonts w:ascii="Book Antiqua" w:hAnsi="Book Antiqua"/>
          <w:b/>
        </w:rPr>
      </w:pPr>
      <w:r>
        <w:rPr>
          <w:rFonts w:ascii="Book Antiqua" w:hAnsi="Book Antiqua"/>
          <w:b/>
        </w:rPr>
        <w:t xml:space="preserve">Published online: </w:t>
      </w:r>
    </w:p>
    <w:p w14:paraId="63E6BB2B" w14:textId="77777777" w:rsidR="00204DF5" w:rsidRPr="00204DF5" w:rsidRDefault="00204DF5" w:rsidP="00D8578C">
      <w:pPr>
        <w:widowControl w:val="0"/>
        <w:autoSpaceDE w:val="0"/>
        <w:autoSpaceDN w:val="0"/>
        <w:adjustRightInd w:val="0"/>
        <w:spacing w:line="360" w:lineRule="auto"/>
        <w:jc w:val="both"/>
        <w:rPr>
          <w:rFonts w:ascii="Book Antiqua" w:eastAsia="宋体" w:hAnsi="Book Antiqua" w:cs="Times"/>
          <w:lang w:eastAsia="zh-CN"/>
        </w:rPr>
      </w:pPr>
    </w:p>
    <w:p w14:paraId="25E7AD7A" w14:textId="45CD8E70" w:rsidR="007A610C" w:rsidRPr="00D8578C" w:rsidRDefault="007A35D1" w:rsidP="00D8578C">
      <w:pPr>
        <w:widowControl w:val="0"/>
        <w:autoSpaceDE w:val="0"/>
        <w:autoSpaceDN w:val="0"/>
        <w:adjustRightInd w:val="0"/>
        <w:spacing w:line="360" w:lineRule="auto"/>
        <w:jc w:val="both"/>
        <w:rPr>
          <w:rFonts w:ascii="Book Antiqua" w:eastAsia="나눔고딕" w:hAnsi="Book Antiqua" w:cs="Times"/>
          <w:b/>
        </w:rPr>
      </w:pPr>
      <w:r w:rsidRPr="00D8578C">
        <w:rPr>
          <w:rFonts w:ascii="Book Antiqua" w:eastAsia="나눔고딕" w:hAnsi="Book Antiqua" w:cs="Times"/>
          <w:b/>
        </w:rPr>
        <w:t>A</w:t>
      </w:r>
      <w:r w:rsidR="00D8578C" w:rsidRPr="00D8578C">
        <w:rPr>
          <w:rFonts w:ascii="Book Antiqua" w:eastAsia="나눔고딕" w:hAnsi="Book Antiqua" w:cs="Times"/>
          <w:b/>
        </w:rPr>
        <w:t>bstract</w:t>
      </w:r>
    </w:p>
    <w:p w14:paraId="3A809F87" w14:textId="5E2B50B3" w:rsidR="007A35D1" w:rsidRPr="00D8578C" w:rsidRDefault="007A35D1" w:rsidP="00D8578C">
      <w:pPr>
        <w:widowControl w:val="0"/>
        <w:autoSpaceDE w:val="0"/>
        <w:autoSpaceDN w:val="0"/>
        <w:adjustRightInd w:val="0"/>
        <w:spacing w:line="360" w:lineRule="auto"/>
        <w:jc w:val="both"/>
        <w:rPr>
          <w:rFonts w:ascii="Book Antiqua" w:eastAsia="나눔고딕" w:hAnsi="Book Antiqua" w:cs="Times"/>
        </w:rPr>
      </w:pPr>
      <w:r w:rsidRPr="00D8578C">
        <w:rPr>
          <w:rFonts w:ascii="Book Antiqua" w:eastAsia="나눔고딕" w:hAnsi="Book Antiqua" w:cs="Times"/>
        </w:rPr>
        <w:t xml:space="preserve">Nicolau syndrome (NS) is a rare cutaneous adverse reaction after intra-muscular or intra-articular injection. Clinical features of NS are presented by three typical phases (initial, acute and necrotic phases). The cause of NS Is acute vasospasm, </w:t>
      </w:r>
      <w:r w:rsidR="00DF0641" w:rsidRPr="00D8578C">
        <w:rPr>
          <w:rFonts w:ascii="Book Antiqua" w:eastAsia="나눔고딕" w:hAnsi="Book Antiqua" w:cs="Times"/>
        </w:rPr>
        <w:t>inflammation of arteries</w:t>
      </w:r>
      <w:r w:rsidRPr="00D8578C">
        <w:rPr>
          <w:rFonts w:ascii="Book Antiqua" w:eastAsia="나눔고딕" w:hAnsi="Book Antiqua" w:cs="Times"/>
        </w:rPr>
        <w:t xml:space="preserve"> and thromboembolic occlusion of </w:t>
      </w:r>
      <w:r w:rsidR="00DF0641" w:rsidRPr="00D8578C">
        <w:rPr>
          <w:rFonts w:ascii="Book Antiqua" w:eastAsia="나눔고딕" w:hAnsi="Book Antiqua" w:cs="Times"/>
        </w:rPr>
        <w:t>arteriole</w:t>
      </w:r>
      <w:r w:rsidRPr="00D8578C">
        <w:rPr>
          <w:rFonts w:ascii="Book Antiqua" w:eastAsia="나눔고딕" w:hAnsi="Book Antiqua" w:cs="Times"/>
        </w:rPr>
        <w:t xml:space="preserve"> related various drugs. Many results of laboratory test, imaging studies and histopatholgy are reported and are associated with disease status. Three phase treatment is recommended for the patients with NS. Initially pain control and rule out differential diagnosis and in acute phase steroid therapy, heparin and pentoxifylline are useful. In necrotic phase, surgical treatment is needed depending on size of the affected site. NS is not well understood so far, however </w:t>
      </w:r>
      <w:r w:rsidRPr="00D8578C">
        <w:rPr>
          <w:rFonts w:ascii="Book Antiqua" w:eastAsia="나눔고딕" w:hAnsi="Book Antiqua" w:cs="Times"/>
        </w:rPr>
        <w:lastRenderedPageBreak/>
        <w:t>three phase treatment could lead to good result on basis of literature review.</w:t>
      </w:r>
    </w:p>
    <w:p w14:paraId="5A6E0445" w14:textId="77777777" w:rsidR="00D8578C" w:rsidRDefault="00D8578C" w:rsidP="00D8578C">
      <w:pPr>
        <w:widowControl w:val="0"/>
        <w:autoSpaceDE w:val="0"/>
        <w:autoSpaceDN w:val="0"/>
        <w:adjustRightInd w:val="0"/>
        <w:spacing w:line="360" w:lineRule="auto"/>
        <w:jc w:val="both"/>
        <w:rPr>
          <w:rFonts w:ascii="Book Antiqua" w:eastAsia="宋体" w:hAnsi="Book Antiqua" w:cs="Times"/>
          <w:lang w:eastAsia="zh-CN"/>
        </w:rPr>
      </w:pPr>
    </w:p>
    <w:p w14:paraId="6337E477" w14:textId="45DA60AA" w:rsidR="00B30C02" w:rsidRPr="00D8578C" w:rsidRDefault="007A35D1" w:rsidP="00D8578C">
      <w:pPr>
        <w:widowControl w:val="0"/>
        <w:autoSpaceDE w:val="0"/>
        <w:autoSpaceDN w:val="0"/>
        <w:adjustRightInd w:val="0"/>
        <w:spacing w:line="360" w:lineRule="auto"/>
        <w:jc w:val="both"/>
        <w:rPr>
          <w:rFonts w:ascii="Book Antiqua" w:eastAsia="나눔고딕" w:hAnsi="Book Antiqua" w:cs="Times"/>
        </w:rPr>
      </w:pPr>
      <w:r w:rsidRPr="00D8578C">
        <w:rPr>
          <w:rFonts w:ascii="Book Antiqua" w:eastAsia="나눔고딕" w:hAnsi="Book Antiqua" w:cs="Times"/>
          <w:b/>
        </w:rPr>
        <w:t>K</w:t>
      </w:r>
      <w:r w:rsidR="00D8578C" w:rsidRPr="00D8578C">
        <w:rPr>
          <w:rFonts w:ascii="Book Antiqua" w:eastAsia="나눔고딕" w:hAnsi="Book Antiqua" w:cs="Times"/>
          <w:b/>
        </w:rPr>
        <w:t>ey</w:t>
      </w:r>
      <w:r w:rsidR="00D8578C" w:rsidRPr="00D8578C">
        <w:rPr>
          <w:rFonts w:ascii="Book Antiqua" w:eastAsia="宋体" w:hAnsi="Book Antiqua" w:cs="Times"/>
          <w:b/>
          <w:lang w:eastAsia="zh-CN"/>
        </w:rPr>
        <w:t xml:space="preserve"> </w:t>
      </w:r>
      <w:r w:rsidR="00D8578C" w:rsidRPr="00D8578C">
        <w:rPr>
          <w:rFonts w:ascii="Book Antiqua" w:eastAsia="나눔고딕" w:hAnsi="Book Antiqua" w:cs="Times"/>
          <w:b/>
        </w:rPr>
        <w:t>words</w:t>
      </w:r>
      <w:r w:rsidR="00D8578C" w:rsidRPr="00D8578C">
        <w:rPr>
          <w:rFonts w:ascii="Book Antiqua" w:eastAsia="宋体" w:hAnsi="Book Antiqua" w:cs="Times" w:hint="eastAsia"/>
          <w:b/>
          <w:lang w:eastAsia="zh-CN"/>
        </w:rPr>
        <w:t xml:space="preserve">: </w:t>
      </w:r>
      <w:r w:rsidR="00C216C2" w:rsidRPr="00D8578C">
        <w:rPr>
          <w:rFonts w:ascii="Book Antiqua" w:eastAsia="나눔고딕" w:hAnsi="Book Antiqua" w:cs="Times"/>
        </w:rPr>
        <w:t xml:space="preserve">Nicolau syndrome; </w:t>
      </w:r>
      <w:r w:rsidR="00C216C2" w:rsidRPr="00D8578C">
        <w:rPr>
          <w:rFonts w:ascii="Book Antiqua" w:eastAsia="나눔고딕" w:hAnsi="Book Antiqua" w:cs="Batang"/>
        </w:rPr>
        <w:t xml:space="preserve">Embolia Cutis Medicamentosa; Livedoid dermatitis; </w:t>
      </w:r>
      <w:r w:rsidR="00897E5A" w:rsidRPr="00D8578C">
        <w:rPr>
          <w:rFonts w:ascii="Book Antiqua" w:eastAsia="나눔고딕" w:hAnsi="Book Antiqua" w:cs="Batang"/>
        </w:rPr>
        <w:t>Drug hypersensitivity; Dermatitis</w:t>
      </w:r>
      <w:r w:rsidR="00204DF5">
        <w:rPr>
          <w:rFonts w:ascii="Book Antiqua" w:eastAsia="宋体" w:hAnsi="Book Antiqua" w:cs="Batang" w:hint="eastAsia"/>
          <w:lang w:eastAsia="zh-CN"/>
        </w:rPr>
        <w:t>;</w:t>
      </w:r>
      <w:r w:rsidR="00897E5A" w:rsidRPr="00D8578C">
        <w:rPr>
          <w:rFonts w:ascii="Book Antiqua" w:eastAsia="나눔고딕" w:hAnsi="Book Antiqua" w:cs="Batang"/>
        </w:rPr>
        <w:t xml:space="preserve"> Diclofenac</w:t>
      </w:r>
    </w:p>
    <w:p w14:paraId="3C1A9308" w14:textId="77777777" w:rsidR="00204DF5" w:rsidRPr="00204DF5" w:rsidRDefault="00204DF5" w:rsidP="00D8578C">
      <w:pPr>
        <w:widowControl w:val="0"/>
        <w:autoSpaceDE w:val="0"/>
        <w:autoSpaceDN w:val="0"/>
        <w:adjustRightInd w:val="0"/>
        <w:spacing w:line="360" w:lineRule="auto"/>
        <w:jc w:val="both"/>
        <w:rPr>
          <w:rFonts w:ascii="Book Antiqua" w:eastAsia="宋体" w:hAnsi="Book Antiqua"/>
          <w:bCs/>
          <w:lang w:eastAsia="zh-CN"/>
        </w:rPr>
      </w:pPr>
    </w:p>
    <w:p w14:paraId="49A6AC8C" w14:textId="09D60D57" w:rsidR="00D8578C" w:rsidRPr="00204DF5" w:rsidRDefault="00204DF5" w:rsidP="00D8578C">
      <w:pPr>
        <w:widowControl w:val="0"/>
        <w:autoSpaceDE w:val="0"/>
        <w:autoSpaceDN w:val="0"/>
        <w:adjustRightInd w:val="0"/>
        <w:spacing w:line="360" w:lineRule="auto"/>
        <w:jc w:val="both"/>
        <w:rPr>
          <w:rFonts w:ascii="Book Antiqua" w:eastAsia="宋体" w:hAnsi="Book Antiqua"/>
          <w:bCs/>
          <w:lang w:eastAsia="zh-CN"/>
        </w:rPr>
      </w:pPr>
      <w:proofErr w:type="gramStart"/>
      <w:r w:rsidRPr="00204DF5">
        <w:rPr>
          <w:rFonts w:ascii="Book Antiqua" w:hAnsi="Book Antiqua"/>
          <w:b/>
          <w:bCs/>
        </w:rPr>
        <w:t>© The Author(s) 2015.</w:t>
      </w:r>
      <w:proofErr w:type="gramEnd"/>
      <w:r w:rsidRPr="00204DF5">
        <w:rPr>
          <w:rFonts w:ascii="Book Antiqua" w:hAnsi="Book Antiqua"/>
          <w:b/>
          <w:bCs/>
        </w:rPr>
        <w:t xml:space="preserve"> </w:t>
      </w:r>
      <w:r w:rsidRPr="00204DF5">
        <w:rPr>
          <w:rFonts w:ascii="Book Antiqua" w:hAnsi="Book Antiqua"/>
          <w:bCs/>
        </w:rPr>
        <w:t>Published by Baishideng Publishing Group Inc. All rights reserved.</w:t>
      </w:r>
    </w:p>
    <w:p w14:paraId="73CA89EF" w14:textId="77777777" w:rsidR="00204DF5" w:rsidRPr="00204DF5" w:rsidRDefault="00204DF5" w:rsidP="00D8578C">
      <w:pPr>
        <w:widowControl w:val="0"/>
        <w:autoSpaceDE w:val="0"/>
        <w:autoSpaceDN w:val="0"/>
        <w:adjustRightInd w:val="0"/>
        <w:spacing w:line="360" w:lineRule="auto"/>
        <w:jc w:val="both"/>
        <w:rPr>
          <w:rFonts w:ascii="Book Antiqua" w:eastAsia="宋体" w:hAnsi="Book Antiqua" w:cs="Times"/>
          <w:lang w:eastAsia="zh-CN"/>
        </w:rPr>
      </w:pPr>
    </w:p>
    <w:p w14:paraId="548917FE" w14:textId="407295C1" w:rsidR="00897E5A" w:rsidRPr="00D8578C" w:rsidRDefault="00897E5A" w:rsidP="00D8578C">
      <w:pPr>
        <w:widowControl w:val="0"/>
        <w:autoSpaceDE w:val="0"/>
        <w:autoSpaceDN w:val="0"/>
        <w:adjustRightInd w:val="0"/>
        <w:spacing w:line="360" w:lineRule="auto"/>
        <w:jc w:val="both"/>
        <w:rPr>
          <w:rFonts w:ascii="Book Antiqua" w:eastAsia="나눔고딕" w:hAnsi="Book Antiqua" w:cs="Times"/>
        </w:rPr>
      </w:pPr>
      <w:r w:rsidRPr="00D8578C">
        <w:rPr>
          <w:rFonts w:ascii="Book Antiqua" w:eastAsia="나눔고딕" w:hAnsi="Book Antiqua" w:cs="Times"/>
          <w:b/>
        </w:rPr>
        <w:t>C</w:t>
      </w:r>
      <w:r w:rsidR="00D8578C" w:rsidRPr="00D8578C">
        <w:rPr>
          <w:rFonts w:ascii="Book Antiqua" w:eastAsia="나눔고딕" w:hAnsi="Book Antiqua" w:cs="Times"/>
          <w:b/>
        </w:rPr>
        <w:t>ore tip</w:t>
      </w:r>
      <w:r w:rsidR="00D8578C" w:rsidRPr="00D8578C">
        <w:rPr>
          <w:rFonts w:ascii="Book Antiqua" w:eastAsia="宋体" w:hAnsi="Book Antiqua" w:cs="Times" w:hint="eastAsia"/>
          <w:b/>
          <w:lang w:eastAsia="zh-CN"/>
        </w:rPr>
        <w:t xml:space="preserve">: </w:t>
      </w:r>
      <w:r w:rsidRPr="00D8578C">
        <w:rPr>
          <w:rFonts w:ascii="Book Antiqua" w:eastAsia="나눔고딕" w:hAnsi="Book Antiqua" w:cs="Times"/>
        </w:rPr>
        <w:t xml:space="preserve">To our knowledge, there is no literature review of </w:t>
      </w:r>
      <w:r w:rsidR="00204DF5" w:rsidRPr="00D8578C">
        <w:rPr>
          <w:rFonts w:ascii="Book Antiqua" w:eastAsia="나눔고딕" w:hAnsi="Book Antiqua" w:cs="Times"/>
        </w:rPr>
        <w:t>nicolau sy</w:t>
      </w:r>
      <w:r w:rsidRPr="00D8578C">
        <w:rPr>
          <w:rFonts w:ascii="Book Antiqua" w:eastAsia="나눔고딕" w:hAnsi="Book Antiqua" w:cs="Times"/>
        </w:rPr>
        <w:t>ndrome (NS) and we report this review article for understanding NS.</w:t>
      </w:r>
    </w:p>
    <w:p w14:paraId="0D2244C2" w14:textId="77777777" w:rsidR="007A35D1" w:rsidRDefault="007A35D1" w:rsidP="00D8578C">
      <w:pPr>
        <w:widowControl w:val="0"/>
        <w:autoSpaceDE w:val="0"/>
        <w:autoSpaceDN w:val="0"/>
        <w:adjustRightInd w:val="0"/>
        <w:spacing w:line="360" w:lineRule="auto"/>
        <w:jc w:val="both"/>
        <w:rPr>
          <w:rFonts w:ascii="Book Antiqua" w:eastAsia="宋体" w:hAnsi="Book Antiqua" w:cs="Times"/>
          <w:lang w:eastAsia="zh-CN"/>
        </w:rPr>
      </w:pPr>
    </w:p>
    <w:p w14:paraId="62876176" w14:textId="4062A385" w:rsidR="00204DF5" w:rsidRPr="00204DF5" w:rsidRDefault="00204DF5" w:rsidP="00D8578C">
      <w:pPr>
        <w:widowControl w:val="0"/>
        <w:autoSpaceDE w:val="0"/>
        <w:autoSpaceDN w:val="0"/>
        <w:adjustRightInd w:val="0"/>
        <w:spacing w:line="360" w:lineRule="auto"/>
        <w:jc w:val="both"/>
        <w:rPr>
          <w:rFonts w:ascii="Book Antiqua" w:eastAsia="宋体" w:hAnsi="Book Antiqua" w:cs="Times"/>
          <w:lang w:eastAsia="zh-CN"/>
        </w:rPr>
      </w:pPr>
      <w:proofErr w:type="gramStart"/>
      <w:r w:rsidRPr="00D8578C">
        <w:rPr>
          <w:rFonts w:ascii="Book Antiqua" w:eastAsia="나눔고딕" w:hAnsi="Book Antiqua" w:cs="Times"/>
        </w:rPr>
        <w:t>Kim</w:t>
      </w:r>
      <w:r>
        <w:rPr>
          <w:rFonts w:ascii="Book Antiqua" w:eastAsia="宋体" w:hAnsi="Book Antiqua" w:cs="Times" w:hint="eastAsia"/>
          <w:lang w:eastAsia="zh-CN"/>
        </w:rPr>
        <w:t xml:space="preserve"> KK</w:t>
      </w:r>
      <w:r w:rsidRPr="00D8578C">
        <w:rPr>
          <w:rFonts w:ascii="Book Antiqua" w:eastAsia="나눔고딕" w:hAnsi="Book Antiqua" w:cs="Times"/>
        </w:rPr>
        <w:t>, Chae</w:t>
      </w:r>
      <w:r>
        <w:rPr>
          <w:rFonts w:ascii="Book Antiqua" w:eastAsia="宋体" w:hAnsi="Book Antiqua" w:cs="Times" w:hint="eastAsia"/>
          <w:lang w:eastAsia="zh-CN"/>
        </w:rPr>
        <w:t xml:space="preserve"> DS.</w:t>
      </w:r>
      <w:proofErr w:type="gramEnd"/>
      <w:r>
        <w:rPr>
          <w:rFonts w:ascii="Book Antiqua" w:eastAsia="宋体" w:hAnsi="Book Antiqua" w:cs="Times" w:hint="eastAsia"/>
          <w:lang w:eastAsia="zh-CN"/>
        </w:rPr>
        <w:t xml:space="preserve"> </w:t>
      </w:r>
      <w:r w:rsidRPr="00204DF5">
        <w:rPr>
          <w:rFonts w:ascii="Book Antiqua" w:eastAsia="나눔고딕" w:hAnsi="Book Antiqua" w:cs="Times"/>
        </w:rPr>
        <w:t>Nicolau syndrome: A literature review</w:t>
      </w:r>
      <w:r>
        <w:rPr>
          <w:rFonts w:ascii="Book Antiqua" w:eastAsia="宋体" w:hAnsi="Book Antiqua" w:cs="Times" w:hint="eastAsia"/>
          <w:lang w:eastAsia="zh-CN"/>
        </w:rPr>
        <w:t xml:space="preserve">. </w:t>
      </w:r>
      <w:r w:rsidRPr="00C341A0">
        <w:rPr>
          <w:rFonts w:ascii="Book Antiqua" w:hAnsi="Book Antiqua"/>
          <w:i/>
          <w:iCs/>
        </w:rPr>
        <w:t>World J Dermatol</w:t>
      </w:r>
      <w:r>
        <w:rPr>
          <w:rFonts w:ascii="Book Antiqua" w:eastAsia="宋体" w:hAnsi="Book Antiqua" w:hint="eastAsia"/>
          <w:iCs/>
          <w:lang w:eastAsia="zh-CN"/>
        </w:rPr>
        <w:t xml:space="preserve"> 2015; </w:t>
      </w:r>
      <w:proofErr w:type="gramStart"/>
      <w:r>
        <w:rPr>
          <w:rFonts w:ascii="Book Antiqua" w:eastAsia="宋体" w:hAnsi="Book Antiqua" w:hint="eastAsia"/>
          <w:iCs/>
          <w:lang w:eastAsia="zh-CN"/>
        </w:rPr>
        <w:t>In</w:t>
      </w:r>
      <w:proofErr w:type="gramEnd"/>
      <w:r>
        <w:rPr>
          <w:rFonts w:ascii="Book Antiqua" w:eastAsia="宋体" w:hAnsi="Book Antiqua" w:hint="eastAsia"/>
          <w:iCs/>
          <w:lang w:eastAsia="zh-CN"/>
        </w:rPr>
        <w:t xml:space="preserve"> press</w:t>
      </w:r>
    </w:p>
    <w:p w14:paraId="7EB2D79C" w14:textId="77777777" w:rsidR="00204DF5" w:rsidRPr="00204DF5" w:rsidRDefault="00204DF5" w:rsidP="00D8578C">
      <w:pPr>
        <w:widowControl w:val="0"/>
        <w:autoSpaceDE w:val="0"/>
        <w:autoSpaceDN w:val="0"/>
        <w:adjustRightInd w:val="0"/>
        <w:spacing w:line="360" w:lineRule="auto"/>
        <w:jc w:val="both"/>
        <w:rPr>
          <w:rFonts w:ascii="Book Antiqua" w:eastAsia="宋体" w:hAnsi="Book Antiqua" w:cs="Times"/>
          <w:lang w:eastAsia="zh-CN"/>
        </w:rPr>
      </w:pPr>
    </w:p>
    <w:p w14:paraId="43F6E4FB" w14:textId="4B80A5E2" w:rsidR="007A610C" w:rsidRPr="00D8578C" w:rsidRDefault="00D8578C" w:rsidP="00D8578C">
      <w:pPr>
        <w:widowControl w:val="0"/>
        <w:autoSpaceDE w:val="0"/>
        <w:autoSpaceDN w:val="0"/>
        <w:adjustRightInd w:val="0"/>
        <w:spacing w:line="360" w:lineRule="auto"/>
        <w:jc w:val="both"/>
        <w:rPr>
          <w:rFonts w:ascii="Book Antiqua" w:eastAsia="나눔고딕" w:hAnsi="Book Antiqua" w:cs="Times"/>
          <w:b/>
        </w:rPr>
      </w:pPr>
      <w:r w:rsidRPr="00D8578C">
        <w:rPr>
          <w:rFonts w:ascii="Book Antiqua" w:eastAsia="나눔고딕" w:hAnsi="Book Antiqua" w:cs="Times"/>
          <w:b/>
        </w:rPr>
        <w:t>INTRODUCTION</w:t>
      </w:r>
    </w:p>
    <w:p w14:paraId="71BB4BD8" w14:textId="5F67DD4F" w:rsidR="007A610C" w:rsidRPr="00D8578C" w:rsidRDefault="00CD2E9A" w:rsidP="00D8578C">
      <w:pPr>
        <w:widowControl w:val="0"/>
        <w:autoSpaceDE w:val="0"/>
        <w:autoSpaceDN w:val="0"/>
        <w:adjustRightInd w:val="0"/>
        <w:spacing w:line="360" w:lineRule="auto"/>
        <w:jc w:val="both"/>
        <w:rPr>
          <w:rFonts w:ascii="Book Antiqua" w:eastAsia="나눔고딕" w:hAnsi="Book Antiqua" w:cs="Batang"/>
        </w:rPr>
      </w:pPr>
      <w:r w:rsidRPr="00D8578C">
        <w:rPr>
          <w:rFonts w:ascii="Book Antiqua" w:eastAsia="나눔고딕" w:hAnsi="Book Antiqua" w:cs="Times"/>
        </w:rPr>
        <w:t>Nicolau syndrome (NS) (</w:t>
      </w:r>
      <w:r w:rsidR="005A0FEA" w:rsidRPr="00D8578C">
        <w:rPr>
          <w:rFonts w:ascii="Book Antiqua" w:eastAsia="나눔고딕" w:hAnsi="Book Antiqua" w:cs="Batang"/>
        </w:rPr>
        <w:t>Embolia Cu</w:t>
      </w:r>
      <w:r w:rsidR="00C95CEF" w:rsidRPr="00D8578C">
        <w:rPr>
          <w:rFonts w:ascii="Book Antiqua" w:eastAsia="나눔고딕" w:hAnsi="Book Antiqua" w:cs="Batang"/>
        </w:rPr>
        <w:t>tis Medicamentosa or Livedoid</w:t>
      </w:r>
      <w:r w:rsidR="00935771" w:rsidRPr="00D8578C">
        <w:rPr>
          <w:rFonts w:ascii="Book Antiqua" w:eastAsia="나눔고딕" w:hAnsi="Book Antiqua" w:cs="Batang"/>
        </w:rPr>
        <w:t xml:space="preserve"> dermatitis</w:t>
      </w:r>
      <w:r w:rsidRPr="00D8578C">
        <w:rPr>
          <w:rFonts w:ascii="Book Antiqua" w:eastAsia="나눔고딕" w:hAnsi="Book Antiqua" w:cs="Batang"/>
        </w:rPr>
        <w:t>)</w:t>
      </w:r>
      <w:r w:rsidR="005A0FEA" w:rsidRPr="00D8578C">
        <w:rPr>
          <w:rFonts w:ascii="Book Antiqua" w:eastAsia="나눔고딕" w:hAnsi="Book Antiqua" w:cs="Batang"/>
        </w:rPr>
        <w:t xml:space="preserve"> </w:t>
      </w:r>
      <w:r w:rsidR="00935771" w:rsidRPr="00D8578C">
        <w:rPr>
          <w:rFonts w:ascii="Book Antiqua" w:eastAsia="나눔고딕" w:hAnsi="Book Antiqua" w:cs="Batang"/>
        </w:rPr>
        <w:t>is an uncommon</w:t>
      </w:r>
      <w:r w:rsidR="00177276" w:rsidRPr="00D8578C">
        <w:rPr>
          <w:rFonts w:ascii="Book Antiqua" w:eastAsia="나눔고딕" w:hAnsi="Book Antiqua" w:cs="Batang"/>
        </w:rPr>
        <w:t xml:space="preserve"> </w:t>
      </w:r>
      <w:r w:rsidR="00834CB8" w:rsidRPr="00D8578C">
        <w:rPr>
          <w:rFonts w:ascii="Book Antiqua" w:eastAsia="나눔고딕" w:hAnsi="Book Antiqua" w:cs="Batang"/>
        </w:rPr>
        <w:t xml:space="preserve">cutaneous adverse reaction after intra-muscular or intra-articular injection of </w:t>
      </w:r>
      <w:r w:rsidRPr="00D8578C">
        <w:rPr>
          <w:rFonts w:ascii="Book Antiqua" w:eastAsia="나눔고딕" w:hAnsi="Book Antiqua" w:cs="Batang"/>
        </w:rPr>
        <w:t xml:space="preserve">various </w:t>
      </w:r>
      <w:r w:rsidR="00834CB8" w:rsidRPr="00D8578C">
        <w:rPr>
          <w:rFonts w:ascii="Book Antiqua" w:eastAsia="나눔고딕" w:hAnsi="Book Antiqua" w:cs="Batang"/>
        </w:rPr>
        <w:t xml:space="preserve">drugs. </w:t>
      </w:r>
      <w:r w:rsidR="00C37730" w:rsidRPr="00D8578C">
        <w:rPr>
          <w:rFonts w:ascii="Book Antiqua" w:eastAsia="나눔고딕" w:hAnsi="Book Antiqua" w:cs="Times"/>
        </w:rPr>
        <w:t>NS</w:t>
      </w:r>
      <w:r w:rsidR="00834CB8" w:rsidRPr="00D8578C">
        <w:rPr>
          <w:rFonts w:ascii="Book Antiqua" w:eastAsia="나눔고딕" w:hAnsi="Book Antiqua" w:cs="Times"/>
        </w:rPr>
        <w:t xml:space="preserve"> </w:t>
      </w:r>
      <w:r w:rsidR="00FB0383" w:rsidRPr="00D8578C">
        <w:rPr>
          <w:rFonts w:ascii="Book Antiqua" w:eastAsia="나눔고딕" w:hAnsi="Book Antiqua" w:cs="Batang"/>
        </w:rPr>
        <w:t xml:space="preserve">was first </w:t>
      </w:r>
      <w:r w:rsidR="00935771" w:rsidRPr="00D8578C">
        <w:rPr>
          <w:rFonts w:ascii="Book Antiqua" w:eastAsia="나눔고딕" w:hAnsi="Book Antiqua" w:cs="Batang"/>
        </w:rPr>
        <w:t>reported</w:t>
      </w:r>
      <w:r w:rsidR="00FB0383" w:rsidRPr="00D8578C">
        <w:rPr>
          <w:rFonts w:ascii="Book Antiqua" w:eastAsia="나눔고딕" w:hAnsi="Book Antiqua" w:cs="Batang"/>
        </w:rPr>
        <w:t xml:space="preserve"> in 1925</w:t>
      </w:r>
      <w:r w:rsidR="005A0FEA" w:rsidRPr="00D8578C">
        <w:rPr>
          <w:rFonts w:ascii="Book Antiqua" w:eastAsia="나눔고딕" w:hAnsi="Book Antiqua" w:cs="Batang"/>
        </w:rPr>
        <w:t xml:space="preserve"> after the </w:t>
      </w:r>
      <w:r w:rsidR="00935771" w:rsidRPr="00D8578C">
        <w:rPr>
          <w:rFonts w:ascii="Book Antiqua" w:eastAsia="나눔고딕" w:hAnsi="Book Antiqua" w:cs="Batang"/>
        </w:rPr>
        <w:t>muscular</w:t>
      </w:r>
      <w:r w:rsidR="005A0FEA" w:rsidRPr="00D8578C">
        <w:rPr>
          <w:rFonts w:ascii="Book Antiqua" w:eastAsia="나눔고딕" w:hAnsi="Book Antiqua" w:cs="Batang"/>
        </w:rPr>
        <w:t xml:space="preserve"> injection</w:t>
      </w:r>
      <w:r w:rsidR="00935771" w:rsidRPr="00D8578C">
        <w:rPr>
          <w:rFonts w:ascii="Book Antiqua" w:eastAsia="나눔고딕" w:hAnsi="Book Antiqua" w:cs="Batang"/>
        </w:rPr>
        <w:t xml:space="preserve"> of bismuth for </w:t>
      </w:r>
      <w:r w:rsidR="00C37730" w:rsidRPr="00D8578C">
        <w:rPr>
          <w:rFonts w:ascii="Book Antiqua" w:eastAsia="나눔고딕" w:hAnsi="Book Antiqua" w:cs="Batang"/>
        </w:rPr>
        <w:t xml:space="preserve">the </w:t>
      </w:r>
      <w:r w:rsidR="00935771" w:rsidRPr="00D8578C">
        <w:rPr>
          <w:rFonts w:ascii="Book Antiqua" w:eastAsia="나눔고딕" w:hAnsi="Book Antiqua" w:cs="Batang"/>
        </w:rPr>
        <w:t>syphilis in the gluteal area</w:t>
      </w:r>
      <w:r w:rsidR="00FB0383" w:rsidRPr="00D8578C">
        <w:rPr>
          <w:rFonts w:ascii="Book Antiqua" w:eastAsia="나눔고딕" w:hAnsi="Book Antiqua" w:cs="Batang"/>
        </w:rPr>
        <w:fldChar w:fldCharType="begin"/>
      </w:r>
      <w:r w:rsidR="003B14C8" w:rsidRPr="00D8578C">
        <w:rPr>
          <w:rFonts w:ascii="Book Antiqua" w:eastAsia="나눔고딕" w:hAnsi="Book Antiqua" w:cs="Batang"/>
        </w:rPr>
        <w:instrText xml:space="preserve"> ADDIN EN.CITE &lt;EndNote&gt;&lt;Cite&gt;&lt;Author&gt;Nicolau&lt;/Author&gt;&lt;Year&gt;1925&lt;/Year&gt;&lt;RecNum&gt;331&lt;/RecNum&gt;&lt;DisplayText&gt;&lt;style face="superscript"&gt;[1, 2]&lt;/style&gt;&lt;/DisplayText&gt;&lt;record&gt;&lt;rec-number&gt;331&lt;/rec-number&gt;&lt;foreign-keys&gt;&lt;key app="EN" db-id="9evs2rzwn9x9t2erva6xwewaa0sdezveevwt"&gt;331&lt;/key&gt;&lt;/foreign-keys&gt;&lt;ref-type name="Journal Article"&gt;17&lt;/ref-type&gt;&lt;contributors&gt;&lt;authors&gt;&lt;author&gt;Nicolau, S.&lt;/author&gt;&lt;/authors&gt;&lt;/contributors&gt;&lt;titles&gt;&lt;title&gt;Dermite livédoi</w:instrText>
      </w:r>
      <w:r w:rsidR="003B14C8" w:rsidRPr="00D8578C">
        <w:rPr>
          <w:rFonts w:ascii="Times New Roman" w:eastAsia="나눔고딕" w:hAnsi="Times New Roman" w:cs="Times New Roman"/>
        </w:rPr>
        <w:instrText>̈</w:instrText>
      </w:r>
      <w:r w:rsidR="003B14C8" w:rsidRPr="00D8578C">
        <w:rPr>
          <w:rFonts w:ascii="Book Antiqua" w:eastAsia="나눔고딕" w:hAnsi="Book Antiqua" w:cs="Batang"/>
        </w:rPr>
        <w:instrText>de et gangréneuse de la fesse, consécutive aux injections intramusculaires, dans la syphilis&lt;/title&gt;&lt;secondary-title&gt;Ann Mal Vénér&lt;/secondary-title&gt;&lt;/titles&gt;&lt;periodical&gt;&lt;full-title&gt;Ann Mal Vénér&lt;/full-title&gt;&lt;/periodical&gt;&lt;pages&gt;321-339&lt;/pages&gt;&lt;volume&gt;20&lt;/volume&gt;&lt;dates&gt;&lt;year&gt;1925&lt;/year&gt;&lt;/dates&gt;&lt;urls&gt;&lt;/urls&gt;&lt;/record&gt;&lt;/Cite&gt;&lt;Cite&gt;&lt;Author&gt;Corazza&lt;/Author&gt;&lt;Year&gt;2001&lt;/Year&gt;&lt;RecNum&gt;84&lt;/RecNum&gt;&lt;record&gt;&lt;rec-number&gt;84&lt;/rec-number&gt;&lt;foreign-keys&gt;&lt;key app="EN" db-id="9evs2rzwn9x9t2erva6xwewaa0sdezveevwt"&gt;84&lt;/key&gt;&lt;/foreign-keys&gt;&lt;ref-type name="Journal Article"&gt;17&lt;/ref-type&gt;&lt;contributors&gt;&lt;authors&gt;&lt;author&gt;Corazza, M.&lt;/author&gt;&lt;author&gt;Capozzi, O.&lt;/author&gt;&lt;author&gt;Virgili, A.&lt;/author&gt;&lt;/authors&gt;&lt;/contributors&gt;&lt;titles&gt;&lt;title&gt;Five cases of livedo-like dermatitis (Nicolau&amp;apos;s syndrome) due to bismuth salts and various other non-steroidal anti-inflammatory drugs&lt;/title&gt;&lt;secondary-title&gt;Journal of the European Academy of Dermatology and Venereology&lt;/secondary-title&gt;&lt;/titles&gt;&lt;periodical&gt;&lt;full-title&gt;Journal of the European Academy of Dermatology and Venereology&lt;/full-title&gt;&lt;/periodical&gt;&lt;pages&gt;585-588&lt;/pages&gt;&lt;volume&gt;15&lt;/volume&gt;&lt;number&gt;6&lt;/number&gt;&lt;dates&gt;&lt;year&gt;2001&lt;/year&gt;&lt;/dates&gt;&lt;urls&gt;&lt;related-urls&gt;&lt;url&gt;http://www.scopus.com/inward/record.url?eid=2-s2.0-0035669589&amp;amp;partnerID=40&amp;amp;md5=dbea2937948a482f44aae200fd5c962c&lt;/url&gt;&lt;/related-urls&gt;&lt;/urls&gt;&lt;custom2&gt;11843224&lt;/custom2&gt;&lt;electronic-resource-num&gt;10.1046/j.1468-3083.2001.00320.x&lt;/electronic-resource-num&gt;&lt;remote-database-name&gt;Scopus&lt;/remote-database-name&gt;&lt;/record&gt;&lt;/Cite&gt;&lt;/EndNote&gt;</w:instrText>
      </w:r>
      <w:r w:rsidR="00FB0383" w:rsidRPr="00D8578C">
        <w:rPr>
          <w:rFonts w:ascii="Book Antiqua" w:eastAsia="나눔고딕" w:hAnsi="Book Antiqua" w:cs="Batang"/>
        </w:rPr>
        <w:fldChar w:fldCharType="separate"/>
      </w:r>
      <w:r w:rsidR="00884490" w:rsidRPr="00D8578C">
        <w:rPr>
          <w:rFonts w:ascii="Book Antiqua" w:eastAsia="나눔고딕" w:hAnsi="Book Antiqua" w:cs="Batang"/>
          <w:noProof/>
          <w:vertAlign w:val="superscript"/>
        </w:rPr>
        <w:t>[</w:t>
      </w:r>
      <w:hyperlink w:anchor="_ENREF_1" w:tooltip="Nicolau, 1925 #331" w:history="1">
        <w:r w:rsidR="00C5143C" w:rsidRPr="00D8578C">
          <w:rPr>
            <w:rFonts w:ascii="Book Antiqua" w:eastAsia="나눔고딕" w:hAnsi="Book Antiqua" w:cs="Batang"/>
            <w:noProof/>
            <w:vertAlign w:val="superscript"/>
          </w:rPr>
          <w:t>1</w:t>
        </w:r>
      </w:hyperlink>
      <w:r w:rsidR="00204DF5">
        <w:rPr>
          <w:rFonts w:ascii="Book Antiqua" w:eastAsia="나눔고딕" w:hAnsi="Book Antiqua" w:cs="Batang"/>
          <w:noProof/>
          <w:vertAlign w:val="superscript"/>
        </w:rPr>
        <w:t>,</w:t>
      </w:r>
      <w:hyperlink w:anchor="_ENREF_2" w:tooltip="Corazza, 2001 #84" w:history="1">
        <w:r w:rsidR="00C5143C" w:rsidRPr="00D8578C">
          <w:rPr>
            <w:rFonts w:ascii="Book Antiqua" w:eastAsia="나눔고딕" w:hAnsi="Book Antiqua" w:cs="Batang"/>
            <w:noProof/>
            <w:vertAlign w:val="superscript"/>
          </w:rPr>
          <w:t>2</w:t>
        </w:r>
      </w:hyperlink>
      <w:r w:rsidR="00884490" w:rsidRPr="00D8578C">
        <w:rPr>
          <w:rFonts w:ascii="Book Antiqua" w:eastAsia="나눔고딕" w:hAnsi="Book Antiqua" w:cs="Batang"/>
          <w:noProof/>
          <w:vertAlign w:val="superscript"/>
        </w:rPr>
        <w:t>]</w:t>
      </w:r>
      <w:r w:rsidR="00FB0383" w:rsidRPr="00D8578C">
        <w:rPr>
          <w:rFonts w:ascii="Book Antiqua" w:eastAsia="나눔고딕" w:hAnsi="Book Antiqua" w:cs="Batang"/>
        </w:rPr>
        <w:fldChar w:fldCharType="end"/>
      </w:r>
      <w:r w:rsidR="00FB0383" w:rsidRPr="00D8578C">
        <w:rPr>
          <w:rFonts w:ascii="Book Antiqua" w:eastAsia="나눔고딕" w:hAnsi="Book Antiqua" w:cs="Batang"/>
        </w:rPr>
        <w:t>.</w:t>
      </w:r>
      <w:r w:rsidR="005A0FEA" w:rsidRPr="00D8578C">
        <w:rPr>
          <w:rFonts w:ascii="Book Antiqua" w:eastAsia="나눔고딕" w:hAnsi="Book Antiqua" w:cs="Batang"/>
        </w:rPr>
        <w:t xml:space="preserve"> </w:t>
      </w:r>
      <w:r w:rsidR="007A610C" w:rsidRPr="00D8578C">
        <w:rPr>
          <w:rFonts w:ascii="Book Antiqua" w:eastAsia="나눔고딕" w:hAnsi="Book Antiqua" w:cs="Times"/>
        </w:rPr>
        <w:t xml:space="preserve">The </w:t>
      </w:r>
      <w:r w:rsidR="00C33BE3" w:rsidRPr="00D8578C">
        <w:rPr>
          <w:rFonts w:ascii="Book Antiqua" w:eastAsia="나눔고딕" w:hAnsi="Book Antiqua" w:cs="Times"/>
        </w:rPr>
        <w:t>usual</w:t>
      </w:r>
      <w:r w:rsidR="007A610C" w:rsidRPr="00D8578C">
        <w:rPr>
          <w:rFonts w:ascii="Book Antiqua" w:eastAsia="나눔고딕" w:hAnsi="Book Antiqua" w:cs="Times"/>
        </w:rPr>
        <w:t xml:space="preserve"> </w:t>
      </w:r>
      <w:r w:rsidR="00935771" w:rsidRPr="00D8578C">
        <w:rPr>
          <w:rFonts w:ascii="Book Antiqua" w:eastAsia="나눔고딕" w:hAnsi="Book Antiqua" w:cs="Times"/>
        </w:rPr>
        <w:t>characteristics</w:t>
      </w:r>
      <w:r w:rsidR="007A610C" w:rsidRPr="00D8578C">
        <w:rPr>
          <w:rFonts w:ascii="Book Antiqua" w:eastAsia="나눔고딕" w:hAnsi="Book Antiqua" w:cs="Times"/>
        </w:rPr>
        <w:t xml:space="preserve"> </w:t>
      </w:r>
      <w:r w:rsidR="00523AB4" w:rsidRPr="00D8578C">
        <w:rPr>
          <w:rFonts w:ascii="Book Antiqua" w:eastAsia="나눔고딕" w:hAnsi="Book Antiqua" w:cs="Times"/>
        </w:rPr>
        <w:t xml:space="preserve">of the injected lesion </w:t>
      </w:r>
      <w:r w:rsidR="001F7188" w:rsidRPr="00D8578C">
        <w:rPr>
          <w:rFonts w:ascii="Book Antiqua" w:eastAsia="나눔고딕" w:hAnsi="Book Antiqua" w:cs="Times"/>
        </w:rPr>
        <w:t>are</w:t>
      </w:r>
      <w:r w:rsidR="007A610C" w:rsidRPr="00D8578C">
        <w:rPr>
          <w:rFonts w:ascii="Book Antiqua" w:eastAsia="나눔고딕" w:hAnsi="Book Antiqua" w:cs="Times"/>
        </w:rPr>
        <w:t xml:space="preserve"> pain </w:t>
      </w:r>
      <w:r w:rsidR="00C37730" w:rsidRPr="00D8578C">
        <w:rPr>
          <w:rFonts w:ascii="Book Antiqua" w:eastAsia="나눔고딕" w:hAnsi="Book Antiqua" w:cs="Times"/>
        </w:rPr>
        <w:t>immediately</w:t>
      </w:r>
      <w:r w:rsidR="00486A00" w:rsidRPr="00D8578C">
        <w:rPr>
          <w:rFonts w:ascii="Book Antiqua" w:eastAsia="나눔고딕" w:hAnsi="Book Antiqua" w:cs="Times"/>
        </w:rPr>
        <w:t xml:space="preserve"> after injection, subsequently</w:t>
      </w:r>
      <w:r w:rsidR="007A610C" w:rsidRPr="00D8578C">
        <w:rPr>
          <w:rFonts w:ascii="Book Antiqua" w:eastAsia="나눔고딕" w:hAnsi="Book Antiqua" w:cs="Times"/>
        </w:rPr>
        <w:t xml:space="preserve"> erythema</w:t>
      </w:r>
      <w:r w:rsidR="00C33BE3" w:rsidRPr="00D8578C">
        <w:rPr>
          <w:rFonts w:ascii="Book Antiqua" w:eastAsia="나눔고딕" w:hAnsi="Book Antiqua" w:cs="Times"/>
        </w:rPr>
        <w:t>tous lesion</w:t>
      </w:r>
      <w:r w:rsidR="007A610C" w:rsidRPr="00D8578C">
        <w:rPr>
          <w:rFonts w:ascii="Book Antiqua" w:eastAsia="나눔고딕" w:hAnsi="Book Antiqua" w:cs="Times"/>
        </w:rPr>
        <w:t>, livedoid</w:t>
      </w:r>
      <w:r w:rsidR="00486A00" w:rsidRPr="00D8578C">
        <w:rPr>
          <w:rFonts w:ascii="Book Antiqua" w:eastAsia="나눔고딕" w:hAnsi="Book Antiqua" w:cs="Times"/>
        </w:rPr>
        <w:t xml:space="preserve"> and</w:t>
      </w:r>
      <w:r w:rsidR="007A610C" w:rsidRPr="00D8578C">
        <w:rPr>
          <w:rFonts w:ascii="Book Antiqua" w:eastAsia="나눔고딕" w:hAnsi="Book Antiqua" w:cs="Times"/>
        </w:rPr>
        <w:t xml:space="preserve"> hemorrhagic patch, and </w:t>
      </w:r>
      <w:r w:rsidR="00523AB4" w:rsidRPr="00D8578C">
        <w:rPr>
          <w:rFonts w:ascii="Book Antiqua" w:eastAsia="나눔고딕" w:hAnsi="Book Antiqua" w:cs="Times"/>
        </w:rPr>
        <w:t>NS leads to</w:t>
      </w:r>
      <w:r w:rsidR="007A610C" w:rsidRPr="00D8578C">
        <w:rPr>
          <w:rFonts w:ascii="Book Antiqua" w:eastAsia="나눔고딕" w:hAnsi="Book Antiqua" w:cs="Times"/>
        </w:rPr>
        <w:t xml:space="preserve"> necrosis of skin, </w:t>
      </w:r>
      <w:r w:rsidR="00486A00" w:rsidRPr="00D8578C">
        <w:rPr>
          <w:rFonts w:ascii="Book Antiqua" w:eastAsia="나눔고딕" w:hAnsi="Book Antiqua" w:cs="Times"/>
        </w:rPr>
        <w:t>adipose</w:t>
      </w:r>
      <w:r w:rsidR="007A610C" w:rsidRPr="00D8578C">
        <w:rPr>
          <w:rFonts w:ascii="Book Antiqua" w:eastAsia="나눔고딕" w:hAnsi="Book Antiqua" w:cs="Times"/>
        </w:rPr>
        <w:t xml:space="preserve"> and muscle </w:t>
      </w:r>
      <w:r w:rsidR="00486A00" w:rsidRPr="00D8578C">
        <w:rPr>
          <w:rFonts w:ascii="Book Antiqua" w:eastAsia="나눔고딕" w:hAnsi="Book Antiqua" w:cs="Times"/>
        </w:rPr>
        <w:t>layers</w:t>
      </w:r>
      <w:r w:rsidR="007A610C" w:rsidRPr="00D8578C">
        <w:rPr>
          <w:rFonts w:ascii="Book Antiqua" w:eastAsia="나눔고딕" w:hAnsi="Book Antiqua" w:cs="Times"/>
        </w:rPr>
        <w:t xml:space="preserve">. The </w:t>
      </w:r>
      <w:r w:rsidR="005E50D0" w:rsidRPr="00D8578C">
        <w:rPr>
          <w:rFonts w:ascii="Book Antiqua" w:eastAsia="나눔고딕" w:hAnsi="Book Antiqua" w:cs="Times"/>
        </w:rPr>
        <w:t>syndrome</w:t>
      </w:r>
      <w:r w:rsidR="007A610C" w:rsidRPr="00D8578C">
        <w:rPr>
          <w:rFonts w:ascii="Book Antiqua" w:eastAsia="나눔고딕" w:hAnsi="Book Antiqua" w:cs="Times"/>
        </w:rPr>
        <w:t xml:space="preserve"> has been related to the </w:t>
      </w:r>
      <w:r w:rsidR="005E50D0" w:rsidRPr="00D8578C">
        <w:rPr>
          <w:rFonts w:ascii="Book Antiqua" w:eastAsia="나눔고딕" w:hAnsi="Book Antiqua" w:cs="Times"/>
        </w:rPr>
        <w:t>injection</w:t>
      </w:r>
      <w:r w:rsidR="007A610C" w:rsidRPr="00D8578C">
        <w:rPr>
          <w:rFonts w:ascii="Book Antiqua" w:eastAsia="나눔고딕" w:hAnsi="Book Antiqua" w:cs="Times"/>
        </w:rPr>
        <w:t xml:space="preserve"> of </w:t>
      </w:r>
      <w:r w:rsidR="00486A00" w:rsidRPr="00D8578C">
        <w:rPr>
          <w:rFonts w:ascii="Book Antiqua" w:eastAsia="나눔고딕" w:hAnsi="Book Antiqua" w:cs="Times"/>
        </w:rPr>
        <w:t>various</w:t>
      </w:r>
      <w:r w:rsidR="007A610C" w:rsidRPr="00D8578C">
        <w:rPr>
          <w:rFonts w:ascii="Book Antiqua" w:eastAsia="나눔고딕" w:hAnsi="Book Antiqua" w:cs="Times"/>
        </w:rPr>
        <w:t xml:space="preserve"> drugs, including non-steroidal anti-inflammat</w:t>
      </w:r>
      <w:r w:rsidR="00834CB8" w:rsidRPr="00D8578C">
        <w:rPr>
          <w:rFonts w:ascii="Book Antiqua" w:eastAsia="나눔고딕" w:hAnsi="Book Antiqua" w:cs="Times"/>
        </w:rPr>
        <w:t>ory drugs</w:t>
      </w:r>
      <w:r w:rsidR="00486A00" w:rsidRPr="00D8578C">
        <w:rPr>
          <w:rFonts w:ascii="Book Antiqua" w:eastAsia="나눔고딕" w:hAnsi="Book Antiqua" w:cs="Times"/>
        </w:rPr>
        <w:t xml:space="preserve"> (NSAIDs)</w:t>
      </w:r>
      <w:r w:rsidR="00834CB8" w:rsidRPr="00D8578C">
        <w:rPr>
          <w:rFonts w:ascii="Book Antiqua" w:eastAsia="나눔고딕" w:hAnsi="Book Antiqua" w:cs="Times"/>
        </w:rPr>
        <w:t xml:space="preserve">, </w:t>
      </w:r>
      <w:r w:rsidR="005E50D0" w:rsidRPr="00D8578C">
        <w:rPr>
          <w:rFonts w:ascii="Book Antiqua" w:eastAsia="나눔고딕" w:hAnsi="Book Antiqua" w:cs="Times"/>
        </w:rPr>
        <w:t xml:space="preserve">etancercpt, pethidine, antibacterial agents, </w:t>
      </w:r>
      <w:r w:rsidR="005E50D0" w:rsidRPr="00D8578C">
        <w:rPr>
          <w:rFonts w:ascii="Book Antiqua" w:eastAsia="나눔고딕" w:hAnsi="Book Antiqua"/>
          <w:color w:val="000000"/>
        </w:rPr>
        <w:t>chlorpheniramine maleate,</w:t>
      </w:r>
      <w:r w:rsidR="005E50D0" w:rsidRPr="00D8578C">
        <w:rPr>
          <w:rFonts w:ascii="Book Antiqua" w:eastAsia="나눔고딕" w:hAnsi="Book Antiqua" w:cs="Times"/>
        </w:rPr>
        <w:t xml:space="preserve"> corticosteroids</w:t>
      </w:r>
      <w:r w:rsidR="00834CB8" w:rsidRPr="00D8578C">
        <w:rPr>
          <w:rFonts w:ascii="Book Antiqua" w:eastAsia="나눔고딕" w:hAnsi="Book Antiqua" w:cs="Times"/>
        </w:rPr>
        <w:t>, vitamin, sulphonamide, lidocaine, phenobarbital, chlorpromazine, thiocolchicoside and vaccines. To our knowledge, there were no literature review of NS and we report this review article for understanding NS.</w:t>
      </w:r>
    </w:p>
    <w:p w14:paraId="2EA21B08" w14:textId="77777777" w:rsidR="00204DF5" w:rsidRDefault="00204DF5" w:rsidP="00D8578C">
      <w:pPr>
        <w:spacing w:line="360" w:lineRule="auto"/>
        <w:jc w:val="both"/>
        <w:rPr>
          <w:rFonts w:ascii="Book Antiqua" w:eastAsia="宋体" w:hAnsi="Book Antiqua"/>
          <w:lang w:eastAsia="zh-CN"/>
        </w:rPr>
      </w:pPr>
    </w:p>
    <w:p w14:paraId="1BF3DB00" w14:textId="7A9DCC56" w:rsidR="00204DF5" w:rsidRPr="00204DF5" w:rsidRDefault="00204DF5" w:rsidP="00D8578C">
      <w:pPr>
        <w:spacing w:line="360" w:lineRule="auto"/>
        <w:jc w:val="both"/>
        <w:rPr>
          <w:rFonts w:ascii="Book Antiqua" w:eastAsia="宋体" w:hAnsi="Book Antiqua"/>
          <w:b/>
          <w:lang w:eastAsia="zh-CN"/>
        </w:rPr>
      </w:pPr>
      <w:r w:rsidRPr="00204DF5">
        <w:rPr>
          <w:rFonts w:ascii="Book Antiqua" w:eastAsia="宋体" w:hAnsi="Book Antiqua"/>
          <w:b/>
          <w:lang w:eastAsia="zh-CN"/>
        </w:rPr>
        <w:t>RESEARCH</w:t>
      </w:r>
    </w:p>
    <w:p w14:paraId="7C901AD1" w14:textId="3004F486" w:rsidR="00C26157" w:rsidRPr="00204DF5" w:rsidRDefault="009552FA" w:rsidP="00D8578C">
      <w:pPr>
        <w:spacing w:line="360" w:lineRule="auto"/>
        <w:jc w:val="both"/>
        <w:rPr>
          <w:rFonts w:ascii="Book Antiqua" w:eastAsia="나눔고딕" w:hAnsi="Book Antiqua"/>
          <w:b/>
          <w:i/>
        </w:rPr>
      </w:pPr>
      <w:r w:rsidRPr="00204DF5">
        <w:rPr>
          <w:rFonts w:ascii="Book Antiqua" w:eastAsia="나눔고딕" w:hAnsi="Book Antiqua"/>
          <w:b/>
          <w:i/>
        </w:rPr>
        <w:lastRenderedPageBreak/>
        <w:t>Literature s</w:t>
      </w:r>
      <w:r w:rsidR="00C26157" w:rsidRPr="00204DF5">
        <w:rPr>
          <w:rFonts w:ascii="Book Antiqua" w:eastAsia="나눔고딕" w:hAnsi="Book Antiqua"/>
          <w:b/>
          <w:i/>
        </w:rPr>
        <w:t>earch and selection criteria</w:t>
      </w:r>
    </w:p>
    <w:p w14:paraId="0BCD59D2" w14:textId="12B4EC0B" w:rsidR="00EA5C6C" w:rsidRPr="00D8578C" w:rsidRDefault="00C26157" w:rsidP="00D8578C">
      <w:pPr>
        <w:spacing w:line="360" w:lineRule="auto"/>
        <w:jc w:val="both"/>
        <w:rPr>
          <w:rFonts w:ascii="Book Antiqua" w:eastAsia="나눔고딕" w:hAnsi="Book Antiqua" w:cs="Batang"/>
        </w:rPr>
      </w:pPr>
      <w:r w:rsidRPr="00D8578C">
        <w:rPr>
          <w:rFonts w:ascii="Book Antiqua" w:eastAsia="나눔고딕" w:hAnsi="Book Antiqua"/>
        </w:rPr>
        <w:t xml:space="preserve">The </w:t>
      </w:r>
      <w:r w:rsidR="009552FA" w:rsidRPr="00D8578C">
        <w:rPr>
          <w:rFonts w:ascii="Book Antiqua" w:eastAsia="나눔고딕" w:hAnsi="Book Antiqua"/>
        </w:rPr>
        <w:t>expansion of the search</w:t>
      </w:r>
      <w:r w:rsidRPr="00D8578C">
        <w:rPr>
          <w:rFonts w:ascii="Book Antiqua" w:eastAsia="나눔고딕" w:hAnsi="Book Antiqua"/>
        </w:rPr>
        <w:t xml:space="preserve"> for this review was conducting during the last week of August 2014 using the MEDLINE (December 1966 to August 2014).  The following medical terms were searched: “</w:t>
      </w:r>
      <w:r w:rsidRPr="00D8578C">
        <w:rPr>
          <w:rFonts w:ascii="Book Antiqua" w:eastAsia="나눔고딕" w:hAnsi="Book Antiqua" w:cs="Times"/>
        </w:rPr>
        <w:t>Nicolau syndrome”, “</w:t>
      </w:r>
      <w:r w:rsidR="00717AAE" w:rsidRPr="00D8578C">
        <w:rPr>
          <w:rFonts w:ascii="Book Antiqua" w:eastAsia="나눔고딕" w:hAnsi="Book Antiqua" w:cs="Batang"/>
        </w:rPr>
        <w:t xml:space="preserve">Embolia Cutis Medicamentosa”, </w:t>
      </w:r>
      <w:r w:rsidR="00312FEA" w:rsidRPr="00D8578C">
        <w:rPr>
          <w:rFonts w:ascii="Book Antiqua" w:eastAsia="나눔고딕" w:hAnsi="Book Antiqua" w:cs="Times"/>
        </w:rPr>
        <w:t>“</w:t>
      </w:r>
      <w:r w:rsidR="00312FEA" w:rsidRPr="00D8578C">
        <w:rPr>
          <w:rFonts w:ascii="Book Antiqua" w:eastAsia="나눔고딕" w:hAnsi="Book Antiqua" w:cs="Batang"/>
        </w:rPr>
        <w:t xml:space="preserve">Embolic Cutis Medicamentosa”, </w:t>
      </w:r>
      <w:r w:rsidR="00717AAE" w:rsidRPr="00D8578C">
        <w:rPr>
          <w:rFonts w:ascii="Book Antiqua" w:eastAsia="나눔고딕" w:hAnsi="Book Antiqua" w:cs="Batang"/>
        </w:rPr>
        <w:t>and</w:t>
      </w:r>
      <w:r w:rsidRPr="00D8578C">
        <w:rPr>
          <w:rFonts w:ascii="Book Antiqua" w:eastAsia="나눔고딕" w:hAnsi="Book Antiqua" w:cs="Batang"/>
        </w:rPr>
        <w:t xml:space="preserve"> </w:t>
      </w:r>
      <w:r w:rsidR="00717AAE" w:rsidRPr="00D8578C">
        <w:rPr>
          <w:rFonts w:ascii="Book Antiqua" w:eastAsia="나눔고딕" w:hAnsi="Book Antiqua" w:cs="Batang"/>
        </w:rPr>
        <w:t>“</w:t>
      </w:r>
      <w:r w:rsidRPr="00D8578C">
        <w:rPr>
          <w:rFonts w:ascii="Book Antiqua" w:eastAsia="나눔고딕" w:hAnsi="Book Antiqua" w:cs="Batang"/>
        </w:rPr>
        <w:t>Livedoid dermatitis</w:t>
      </w:r>
      <w:r w:rsidR="00717AAE" w:rsidRPr="00D8578C">
        <w:rPr>
          <w:rFonts w:ascii="Book Antiqua" w:eastAsia="나눔고딕" w:hAnsi="Book Antiqua" w:cs="Batang"/>
        </w:rPr>
        <w:t>”.</w:t>
      </w:r>
      <w:r w:rsidR="00312FEA" w:rsidRPr="00D8578C">
        <w:rPr>
          <w:rFonts w:ascii="Book Antiqua" w:eastAsia="나눔고딕" w:hAnsi="Book Antiqua" w:cs="Batang"/>
        </w:rPr>
        <w:t xml:space="preserve"> Results were limited to human subjects, written in English</w:t>
      </w:r>
      <w:r w:rsidR="00FB0383" w:rsidRPr="00D8578C">
        <w:rPr>
          <w:rFonts w:ascii="Book Antiqua" w:eastAsia="나눔고딕" w:hAnsi="Book Antiqua" w:cs="Batang"/>
        </w:rPr>
        <w:t xml:space="preserve"> (except one which is first described report by France)</w:t>
      </w:r>
      <w:r w:rsidR="00312FEA" w:rsidRPr="00D8578C">
        <w:rPr>
          <w:rFonts w:ascii="Book Antiqua" w:eastAsia="나눔고딕" w:hAnsi="Book Antiqua" w:cs="Batang"/>
        </w:rPr>
        <w:t>, and published in peer-reviewed journals.</w:t>
      </w:r>
      <w:r w:rsidR="00717AAE" w:rsidRPr="00D8578C">
        <w:rPr>
          <w:rFonts w:ascii="Book Antiqua" w:eastAsia="나눔고딕" w:hAnsi="Book Antiqua" w:cs="Batang"/>
        </w:rPr>
        <w:t xml:space="preserve"> </w:t>
      </w:r>
      <w:r w:rsidR="00EA5C6C" w:rsidRPr="00D8578C">
        <w:rPr>
          <w:rFonts w:ascii="Book Antiqua" w:eastAsia="나눔고딕" w:hAnsi="Book Antiqua" w:cs="Batang"/>
        </w:rPr>
        <w:t>There is one review article that is limited to children cases</w:t>
      </w:r>
      <w:r w:rsidR="0082272F" w:rsidRPr="00D8578C">
        <w:rPr>
          <w:rFonts w:ascii="Book Antiqua" w:eastAsia="나눔고딕" w:hAnsi="Book Antiqua" w:cs="Batang"/>
        </w:rPr>
        <w:fldChar w:fldCharType="begin"/>
      </w:r>
      <w:r w:rsidR="003B14C8" w:rsidRPr="00D8578C">
        <w:rPr>
          <w:rFonts w:ascii="Book Antiqua" w:eastAsia="나눔고딕" w:hAnsi="Book Antiqua" w:cs="Batang"/>
        </w:rPr>
        <w:instrText xml:space="preserve"> ADDIN EN.CITE &lt;EndNote&gt;&lt;Cite&gt;&lt;Author&gt;Kienast&lt;/Author&gt;&lt;Year&gt;2008&lt;/Year&gt;&lt;RecNum&gt;53&lt;/RecNum&gt;&lt;DisplayText&gt;&lt;style face="superscript"&gt;[3]&lt;/style&gt;&lt;/DisplayText&gt;&lt;record&gt;&lt;rec-number&gt;53&lt;/rec-number&gt;&lt;foreign-keys&gt;&lt;key app="EN" db-id="9evs2rzwn9x9t2erva6xwewaa0sdezveevwt"&gt;53&lt;/key&gt;&lt;/foreign-keys&gt;&lt;ref-type name="Journal Article"&gt;17&lt;/ref-type&gt;&lt;contributors&gt;&lt;authors&gt;&lt;author&gt;Kienast, A. K.&lt;/author&gt;&lt;author&gt;Mentze, D.&lt;/author&gt;&lt;author&gt;Hoeger, P. H.&lt;/author&gt;&lt;/authors&gt;&lt;/contributors&gt;&lt;titles&gt;&lt;title&gt;Nicolau&amp;apos;s syndrome induced by intramuscular vaccinations in children: Report of seven patients and review of the literature&lt;/title&gt;&lt;secondary-title&gt;Clinical and Experimental Dermatology&lt;/secondary-title&gt;&lt;/titles&gt;&lt;periodical&gt;&lt;full-title&gt;Clinical and Experimental Dermatology&lt;/full-title&gt;&lt;/periodical&gt;&lt;pages&gt;555-558&lt;/pages&gt;&lt;volume&gt;33&lt;/volume&gt;&lt;number&gt;5&lt;/number&gt;&lt;dates&gt;&lt;year&gt;2008&lt;/year&gt;&lt;/dates&gt;&lt;urls&gt;&lt;related-urls&gt;&lt;url&gt;http://www.scopus.com/inward/record.url?eid=2-s2.0-49649124884&amp;amp;partnerID=40&amp;amp;md5=4b1c07aef056e9a6873714fb3560db10&lt;/url&gt;&lt;/related-urls&gt;&lt;/urls&gt;&lt;custom2&gt;18627396&lt;/custom2&gt;&lt;electronic-resource-num&gt;10.1111/j.1365-2230.2008.02861.x&lt;/electronic-resource-num&gt;&lt;remote-database-name&gt;Scopus&lt;/remote-database-name&gt;&lt;/record&gt;&lt;/Cite&gt;&lt;/EndNote&gt;</w:instrText>
      </w:r>
      <w:r w:rsidR="0082272F" w:rsidRPr="00D8578C">
        <w:rPr>
          <w:rFonts w:ascii="Book Antiqua" w:eastAsia="나눔고딕" w:hAnsi="Book Antiqua" w:cs="Batang"/>
        </w:rPr>
        <w:fldChar w:fldCharType="separate"/>
      </w:r>
      <w:r w:rsidR="00884490" w:rsidRPr="00D8578C">
        <w:rPr>
          <w:rFonts w:ascii="Book Antiqua" w:eastAsia="나눔고딕" w:hAnsi="Book Antiqua" w:cs="Batang"/>
          <w:noProof/>
          <w:vertAlign w:val="superscript"/>
        </w:rPr>
        <w:t>[</w:t>
      </w:r>
      <w:hyperlink w:anchor="_ENREF_3" w:tooltip="Kienast, 2008 #53" w:history="1">
        <w:r w:rsidR="00C5143C" w:rsidRPr="00D8578C">
          <w:rPr>
            <w:rFonts w:ascii="Book Antiqua" w:eastAsia="나눔고딕" w:hAnsi="Book Antiqua" w:cs="Batang"/>
            <w:noProof/>
            <w:vertAlign w:val="superscript"/>
          </w:rPr>
          <w:t>3</w:t>
        </w:r>
      </w:hyperlink>
      <w:r w:rsidR="00884490" w:rsidRPr="00D8578C">
        <w:rPr>
          <w:rFonts w:ascii="Book Antiqua" w:eastAsia="나눔고딕" w:hAnsi="Book Antiqua" w:cs="Batang"/>
          <w:noProof/>
          <w:vertAlign w:val="superscript"/>
        </w:rPr>
        <w:t>]</w:t>
      </w:r>
      <w:r w:rsidR="0082272F" w:rsidRPr="00D8578C">
        <w:rPr>
          <w:rFonts w:ascii="Book Antiqua" w:eastAsia="나눔고딕" w:hAnsi="Book Antiqua" w:cs="Batang"/>
        </w:rPr>
        <w:fldChar w:fldCharType="end"/>
      </w:r>
      <w:r w:rsidR="00FB0383" w:rsidRPr="00D8578C">
        <w:rPr>
          <w:rFonts w:ascii="Book Antiqua" w:eastAsia="나눔고딕" w:hAnsi="Book Antiqua" w:cs="Batang"/>
        </w:rPr>
        <w:t>.</w:t>
      </w:r>
      <w:r w:rsidR="00177276" w:rsidRPr="00D8578C">
        <w:rPr>
          <w:rFonts w:ascii="Book Antiqua" w:eastAsia="나눔고딕" w:hAnsi="Book Antiqua" w:cs="Batang"/>
        </w:rPr>
        <w:t xml:space="preserve"> And 80 cases less than 12 years old was reported in Italian</w:t>
      </w:r>
      <w:r w:rsidR="0082272F" w:rsidRPr="00D8578C">
        <w:rPr>
          <w:rFonts w:ascii="Book Antiqua" w:eastAsia="나눔고딕" w:hAnsi="Book Antiqua" w:cs="Batang"/>
        </w:rPr>
        <w:fldChar w:fldCharType="begin"/>
      </w:r>
      <w:r w:rsidR="003B14C8" w:rsidRPr="00D8578C">
        <w:rPr>
          <w:rFonts w:ascii="Book Antiqua" w:eastAsia="나눔고딕" w:hAnsi="Book Antiqua" w:cs="Batang"/>
        </w:rPr>
        <w:instrText xml:space="preserve"> ADDIN EN.CITE &lt;EndNote&gt;&lt;Cite&gt;&lt;Author&gt;Saputo&lt;/Author&gt;&lt;Year&gt;1998&lt;/Year&gt;&lt;RecNum&gt;90&lt;/RecNum&gt;&lt;DisplayText&gt;&lt;style face="superscript"&gt;[4]&lt;/style&gt;&lt;/DisplayText&gt;&lt;record&gt;&lt;rec-number&gt;90&lt;/rec-number&gt;&lt;foreign-keys&gt;&lt;key app="EN" db-id="9evs2rzwn9x9t2erva6xwewaa0sdezveevwt"&gt;90&lt;/key&gt;&lt;/foreign-keys&gt;&lt;ref-type name="Journal Article"&gt;17&lt;/ref-type&gt;&lt;contributors&gt;&lt;authors&gt;&lt;author&gt;Saputo, V.&lt;/author&gt;&lt;author&gt;Bruni, G.&lt;/author&gt;&lt;/authors&gt;&lt;/contributors&gt;&lt;titles&gt;&lt;title&gt;Nicolau syndrome from penicillin preparations: A review of the relevant literature in the search for potential risk factors&lt;/title&gt;&lt;secondary-title&gt;Pediatria Medica e Chirurgica&lt;/secondary-title&gt;&lt;short-title&gt;La sindrome di Nicolau da preparati di penicillina: Analisi della letteratura alla ricerca di potenziali fattori di rischio&lt;/short-title&gt;&lt;/titles&gt;&lt;periodical&gt;&lt;full-title&gt;Pediatria Medica e Chirurgica&lt;/full-title&gt;&lt;/periodical&gt;&lt;pages&gt;105-123&lt;/pages&gt;&lt;volume&gt;20&lt;/volume&gt;&lt;number&gt;2&lt;/number&gt;&lt;dates&gt;&lt;year&gt;1998&lt;/year&gt;&lt;/dates&gt;&lt;urls&gt;&lt;related-urls&gt;&lt;url&gt;http://www.scopus.com/inward/record.url?eid=2-s2.0-0031820574&amp;amp;partnerID=40&amp;amp;md5=4004036214ebb509fe44a12a524c388b&lt;/url&gt;&lt;/related-urls&gt;&lt;/urls&gt;&lt;custom2&gt;9706633&lt;/custom2&gt;&lt;remote-database-name&gt;Scopus&lt;/remote-database-name&gt;&lt;/record&gt;&lt;/Cite&gt;&lt;/EndNote&gt;</w:instrText>
      </w:r>
      <w:r w:rsidR="0082272F" w:rsidRPr="00D8578C">
        <w:rPr>
          <w:rFonts w:ascii="Book Antiqua" w:eastAsia="나눔고딕" w:hAnsi="Book Antiqua" w:cs="Batang"/>
        </w:rPr>
        <w:fldChar w:fldCharType="separate"/>
      </w:r>
      <w:r w:rsidR="00884490" w:rsidRPr="00D8578C">
        <w:rPr>
          <w:rFonts w:ascii="Book Antiqua" w:eastAsia="나눔고딕" w:hAnsi="Book Antiqua" w:cs="Batang"/>
          <w:noProof/>
          <w:vertAlign w:val="superscript"/>
        </w:rPr>
        <w:t>[</w:t>
      </w:r>
      <w:hyperlink w:anchor="_ENREF_4" w:tooltip="Saputo, 1998 #90" w:history="1">
        <w:r w:rsidR="00C5143C" w:rsidRPr="00D8578C">
          <w:rPr>
            <w:rFonts w:ascii="Book Antiqua" w:eastAsia="나눔고딕" w:hAnsi="Book Antiqua" w:cs="Batang"/>
            <w:noProof/>
            <w:vertAlign w:val="superscript"/>
          </w:rPr>
          <w:t>4</w:t>
        </w:r>
      </w:hyperlink>
      <w:r w:rsidR="00884490" w:rsidRPr="00D8578C">
        <w:rPr>
          <w:rFonts w:ascii="Book Antiqua" w:eastAsia="나눔고딕" w:hAnsi="Book Antiqua" w:cs="Batang"/>
          <w:noProof/>
          <w:vertAlign w:val="superscript"/>
        </w:rPr>
        <w:t>]</w:t>
      </w:r>
      <w:r w:rsidR="0082272F" w:rsidRPr="00D8578C">
        <w:rPr>
          <w:rFonts w:ascii="Book Antiqua" w:eastAsia="나눔고딕" w:hAnsi="Book Antiqua" w:cs="Batang"/>
        </w:rPr>
        <w:fldChar w:fldCharType="end"/>
      </w:r>
      <w:r w:rsidR="00FB0383" w:rsidRPr="00D8578C">
        <w:rPr>
          <w:rFonts w:ascii="Book Antiqua" w:eastAsia="나눔고딕" w:hAnsi="Book Antiqua" w:cs="Batang"/>
        </w:rPr>
        <w:t>.</w:t>
      </w:r>
    </w:p>
    <w:p w14:paraId="3CC66F75" w14:textId="77777777" w:rsidR="00E611E7" w:rsidRPr="00D8578C" w:rsidRDefault="00E611E7" w:rsidP="00D8578C">
      <w:pPr>
        <w:spacing w:line="360" w:lineRule="auto"/>
        <w:jc w:val="both"/>
        <w:rPr>
          <w:rFonts w:ascii="Book Antiqua" w:eastAsia="나눔고딕" w:hAnsi="Book Antiqua"/>
        </w:rPr>
      </w:pPr>
    </w:p>
    <w:p w14:paraId="23AEB4D2" w14:textId="77777777" w:rsidR="00E611E7" w:rsidRPr="00204DF5" w:rsidRDefault="00E611E7" w:rsidP="00D8578C">
      <w:pPr>
        <w:spacing w:line="360" w:lineRule="auto"/>
        <w:jc w:val="both"/>
        <w:rPr>
          <w:rFonts w:ascii="Book Antiqua" w:eastAsia="나눔고딕" w:hAnsi="Book Antiqua"/>
          <w:b/>
          <w:i/>
        </w:rPr>
      </w:pPr>
      <w:r w:rsidRPr="00204DF5">
        <w:rPr>
          <w:rFonts w:ascii="Book Antiqua" w:eastAsia="나눔고딕" w:hAnsi="Book Antiqua"/>
          <w:b/>
          <w:i/>
        </w:rPr>
        <w:t>Clinical features</w:t>
      </w:r>
    </w:p>
    <w:p w14:paraId="28FC2692" w14:textId="17483260" w:rsidR="0085625B" w:rsidRPr="00204DF5" w:rsidRDefault="0085625B" w:rsidP="00D8578C">
      <w:pPr>
        <w:spacing w:line="360" w:lineRule="auto"/>
        <w:jc w:val="both"/>
        <w:rPr>
          <w:rFonts w:ascii="Book Antiqua" w:eastAsia="宋体" w:hAnsi="Book Antiqua"/>
          <w:lang w:eastAsia="zh-CN"/>
        </w:rPr>
      </w:pPr>
      <w:r w:rsidRPr="00D8578C">
        <w:rPr>
          <w:rFonts w:ascii="Book Antiqua" w:eastAsia="나눔고딕" w:hAnsi="Book Antiqua"/>
        </w:rPr>
        <w:t xml:space="preserve">Clinical features of various patients suffering from NS </w:t>
      </w:r>
      <w:r w:rsidR="00283132" w:rsidRPr="00D8578C">
        <w:rPr>
          <w:rFonts w:ascii="Book Antiqua" w:eastAsia="나눔고딕" w:hAnsi="Book Antiqua"/>
        </w:rPr>
        <w:t>are</w:t>
      </w:r>
      <w:r w:rsidRPr="00D8578C">
        <w:rPr>
          <w:rFonts w:ascii="Book Antiqua" w:eastAsia="나눔고딕" w:hAnsi="Book Antiqua"/>
        </w:rPr>
        <w:t xml:space="preserve"> divided to three steps; initial, acute and </w:t>
      </w:r>
      <w:r w:rsidR="00BE6EFA" w:rsidRPr="00D8578C">
        <w:rPr>
          <w:rFonts w:ascii="Book Antiqua" w:eastAsia="나눔고딕" w:hAnsi="Book Antiqua"/>
        </w:rPr>
        <w:t>necrotic</w:t>
      </w:r>
      <w:r w:rsidRPr="00D8578C">
        <w:rPr>
          <w:rFonts w:ascii="Book Antiqua" w:eastAsia="나눔고딕" w:hAnsi="Book Antiqua"/>
        </w:rPr>
        <w:t xml:space="preserve"> phases</w:t>
      </w:r>
      <w:r w:rsidR="005A39F6" w:rsidRPr="00D8578C">
        <w:rPr>
          <w:rFonts w:ascii="Book Antiqua" w:eastAsia="나눔고딕" w:hAnsi="Book Antiqua"/>
        </w:rPr>
        <w:t xml:space="preserve"> </w:t>
      </w:r>
      <w:bookmarkStart w:id="4" w:name="OLE_LINK1"/>
      <w:bookmarkStart w:id="5" w:name="OLE_LINK2"/>
      <w:bookmarkStart w:id="6" w:name="OLE_LINK3"/>
      <w:r w:rsidR="005A39F6" w:rsidRPr="00D8578C">
        <w:rPr>
          <w:rFonts w:ascii="Book Antiqua" w:eastAsia="나눔고딕" w:hAnsi="Book Antiqua"/>
        </w:rPr>
        <w:t>(</w:t>
      </w:r>
      <w:r w:rsidR="00204DF5" w:rsidRPr="00D8578C">
        <w:rPr>
          <w:rFonts w:ascii="Book Antiqua" w:eastAsia="나눔고딕" w:hAnsi="Book Antiqua"/>
        </w:rPr>
        <w:t>T</w:t>
      </w:r>
      <w:r w:rsidR="005A39F6" w:rsidRPr="00D8578C">
        <w:rPr>
          <w:rFonts w:ascii="Book Antiqua" w:eastAsia="나눔고딕" w:hAnsi="Book Antiqua"/>
        </w:rPr>
        <w:t>able 1)</w:t>
      </w:r>
      <w:bookmarkEnd w:id="4"/>
      <w:bookmarkEnd w:id="5"/>
      <w:bookmarkEnd w:id="6"/>
      <w:r w:rsidR="00204DF5">
        <w:rPr>
          <w:rFonts w:ascii="Book Antiqua" w:eastAsia="宋体" w:hAnsi="Book Antiqua" w:hint="eastAsia"/>
          <w:lang w:eastAsia="zh-CN"/>
        </w:rPr>
        <w:t>.</w:t>
      </w:r>
    </w:p>
    <w:p w14:paraId="380596B9" w14:textId="47C15CAC" w:rsidR="00CA056C" w:rsidRPr="00D8578C" w:rsidRDefault="00CA056C" w:rsidP="00D8578C">
      <w:pPr>
        <w:spacing w:line="360" w:lineRule="auto"/>
        <w:jc w:val="both"/>
        <w:rPr>
          <w:rFonts w:ascii="Book Antiqua" w:eastAsia="나눔고딕" w:hAnsi="Book Antiqua"/>
        </w:rPr>
      </w:pPr>
      <w:r w:rsidRPr="00D8578C">
        <w:rPr>
          <w:rFonts w:ascii="Book Antiqua" w:eastAsia="나눔고딕" w:hAnsi="Book Antiqua"/>
        </w:rPr>
        <w:t xml:space="preserve"> </w:t>
      </w:r>
      <w:r w:rsidR="00204DF5">
        <w:rPr>
          <w:rFonts w:ascii="Book Antiqua" w:eastAsia="宋体" w:hAnsi="Book Antiqua" w:hint="eastAsia"/>
          <w:lang w:eastAsia="zh-CN"/>
        </w:rPr>
        <w:t xml:space="preserve"> </w:t>
      </w:r>
      <w:r w:rsidRPr="00D8578C">
        <w:rPr>
          <w:rFonts w:ascii="Book Antiqua" w:eastAsia="나눔고딕" w:hAnsi="Book Antiqua"/>
        </w:rPr>
        <w:t xml:space="preserve">Initial </w:t>
      </w:r>
      <w:r w:rsidR="0085625B" w:rsidRPr="00D8578C">
        <w:rPr>
          <w:rFonts w:ascii="Book Antiqua" w:eastAsia="나눔고딕" w:hAnsi="Book Antiqua"/>
        </w:rPr>
        <w:t>phase</w:t>
      </w:r>
      <w:r w:rsidRPr="00D8578C">
        <w:rPr>
          <w:rFonts w:ascii="Book Antiqua" w:eastAsia="나눔고딕" w:hAnsi="Book Antiqua"/>
        </w:rPr>
        <w:t xml:space="preserve"> of NS is </w:t>
      </w:r>
      <w:r w:rsidR="00283132" w:rsidRPr="00D8578C">
        <w:rPr>
          <w:rFonts w:ascii="Book Antiqua" w:eastAsia="나눔고딕" w:hAnsi="Book Antiqua"/>
        </w:rPr>
        <w:t xml:space="preserve">presented by </w:t>
      </w:r>
      <w:r w:rsidRPr="00D8578C">
        <w:rPr>
          <w:rFonts w:ascii="Book Antiqua" w:eastAsia="나눔고딕" w:hAnsi="Book Antiqua"/>
        </w:rPr>
        <w:t>intense pain immediately or soon after the injection</w:t>
      </w:r>
      <w:r w:rsidR="00D06291" w:rsidRPr="00D8578C">
        <w:rPr>
          <w:rFonts w:ascii="Book Antiqua" w:eastAsia="나눔고딕" w:hAnsi="Book Antiqua"/>
        </w:rPr>
        <w:t xml:space="preserve"> with a bluish discoloration</w:t>
      </w:r>
      <w:r w:rsidR="0082272F" w:rsidRPr="00D8578C">
        <w:rPr>
          <w:rFonts w:ascii="Book Antiqua" w:eastAsia="나눔고딕" w:hAnsi="Book Antiqua"/>
        </w:rPr>
        <w:fldChar w:fldCharType="begin"/>
      </w:r>
      <w:r w:rsidR="003B14C8" w:rsidRPr="00D8578C">
        <w:rPr>
          <w:rFonts w:ascii="Book Antiqua" w:eastAsia="나눔고딕" w:hAnsi="Book Antiqua"/>
        </w:rPr>
        <w:instrText xml:space="preserve"> ADDIN EN.CITE &lt;EndNote&gt;&lt;Cite&gt;&lt;Author&gt;Ozcan&lt;/Author&gt;&lt;Year&gt;2005&lt;/Year&gt;&lt;RecNum&gt;71&lt;/RecNum&gt;&lt;DisplayText&gt;&lt;style face="superscript"&gt;[5]&lt;/style&gt;&lt;/DisplayText&gt;&lt;record&gt;&lt;rec-number&gt;71&lt;/rec-number&gt;&lt;foreign-keys&gt;&lt;key app="EN" db-id="9evs2rzwn9x9t2erva6xwewaa0sdezveevwt"&gt;71&lt;/key&gt;&lt;/foreign-keys&gt;&lt;ref-type name="Journal Article"&gt;17&lt;/ref-type&gt;&lt;contributors&gt;&lt;authors&gt;&lt;author&gt;Ozcan, A.&lt;/author&gt;&lt;author&gt;Senol, M.&lt;/author&gt;&lt;author&gt;Aydin, E. N.&lt;/author&gt;&lt;author&gt;Aki, T.&lt;/author&gt;&lt;/authors&gt;&lt;/contributors&gt;&lt;titles&gt;&lt;title&gt;Embolia cutis medicamentosa (Nicolau syndrome): Two cases due to different drugs in distinct age groups&lt;/title&gt;&lt;secondary-title&gt;Clinical Drug Investigation&lt;/secondary-title&gt;&lt;/titles&gt;&lt;periodical&gt;&lt;full-title&gt;Clinical Drug Investigation&lt;/full-title&gt;&lt;/periodical&gt;&lt;pages&gt;481-483&lt;/pages&gt;&lt;volume&gt;25&lt;/volume&gt;&lt;number&gt;7&lt;/number&gt;&lt;dates&gt;&lt;year&gt;2005&lt;/year&gt;&lt;/dates&gt;&lt;urls&gt;&lt;related-urls&gt;&lt;url&gt;http://www.scopus.com/inward/record.url?eid=2-s2.0-22544486286&amp;amp;partnerID=40&amp;amp;md5=ef3299f3b51bc79d5a12200a4c022dd9&lt;/url&gt;&lt;/related-urls&gt;&lt;/urls&gt;&lt;electronic-resource-num&gt;10.2165/00044011-200525070-00007&lt;/electronic-resource-num&gt;&lt;remote-database-name&gt;Scopus&lt;/remote-database-name&gt;&lt;/record&gt;&lt;/Cite&gt;&lt;/EndNote&gt;</w:instrText>
      </w:r>
      <w:r w:rsidR="0082272F" w:rsidRPr="00D8578C">
        <w:rPr>
          <w:rFonts w:ascii="Book Antiqua" w:eastAsia="나눔고딕" w:hAnsi="Book Antiqua"/>
        </w:rPr>
        <w:fldChar w:fldCharType="separate"/>
      </w:r>
      <w:r w:rsidR="00884490" w:rsidRPr="00D8578C">
        <w:rPr>
          <w:rFonts w:ascii="Book Antiqua" w:eastAsia="나눔고딕" w:hAnsi="Book Antiqua"/>
          <w:noProof/>
          <w:vertAlign w:val="superscript"/>
        </w:rPr>
        <w:t>[</w:t>
      </w:r>
      <w:hyperlink w:anchor="_ENREF_5" w:tooltip="Ozcan, 2005 #71" w:history="1">
        <w:r w:rsidR="00C5143C" w:rsidRPr="00D8578C">
          <w:rPr>
            <w:rFonts w:ascii="Book Antiqua" w:eastAsia="나눔고딕" w:hAnsi="Book Antiqua"/>
            <w:noProof/>
            <w:vertAlign w:val="superscript"/>
          </w:rPr>
          <w:t>5</w:t>
        </w:r>
      </w:hyperlink>
      <w:r w:rsidR="00884490" w:rsidRPr="00D8578C">
        <w:rPr>
          <w:rFonts w:ascii="Book Antiqua" w:eastAsia="나눔고딕" w:hAnsi="Book Antiqua"/>
          <w:noProof/>
          <w:vertAlign w:val="superscript"/>
        </w:rPr>
        <w:t>]</w:t>
      </w:r>
      <w:r w:rsidR="0082272F" w:rsidRPr="00D8578C">
        <w:rPr>
          <w:rFonts w:ascii="Book Antiqua" w:eastAsia="나눔고딕" w:hAnsi="Book Antiqua"/>
        </w:rPr>
        <w:fldChar w:fldCharType="end"/>
      </w:r>
      <w:r w:rsidRPr="00D8578C">
        <w:rPr>
          <w:rFonts w:ascii="Book Antiqua" w:eastAsia="나눔고딕" w:hAnsi="Book Antiqua"/>
        </w:rPr>
        <w:t>. Some patient complaints radiating pain to affected extremity or neurologic symptom such as peroneal neuropathy</w:t>
      </w:r>
      <w:r w:rsidR="0082272F" w:rsidRPr="00D8578C">
        <w:rPr>
          <w:rFonts w:ascii="Book Antiqua" w:eastAsia="나눔고딕" w:hAnsi="Book Antiqua"/>
        </w:rPr>
        <w:fldChar w:fldCharType="begin">
          <w:fldData xml:space="preserve">PEVuZE5vdGU+PENpdGU+PEF1dGhvcj5MaWU8L0F1dGhvcj48WWVhcj4yMDA2PC9ZZWFyPjxSZWNO
dW0+Njk8L1JlY051bT48RGlzcGxheVRleHQ+PHN0eWxlIGZhY2U9InN1cGVyc2NyaXB0Ij5bNi05
XTwvc3R5bGU+PC9EaXNwbGF5VGV4dD48cmVjb3JkPjxyZWMtbnVtYmVyPjY5PC9yZWMtbnVtYmVy
Pjxmb3JlaWduLWtleXM+PGtleSBhcHA9IkVOIiBkYi1pZD0iOWV2czJyenduOXg5dDJlcnZhNnh3
ZXdhYTBzZGV6dmVldnd0Ij42OTwva2V5PjwvZm9yZWlnbi1rZXlzPjxyZWYtdHlwZSBuYW1lPSJK
b3VybmFsIEFydGljbGUiPjE3PC9yZWYtdHlwZT48Y29udHJpYnV0b3JzPjxhdXRob3JzPjxhdXRo
b3I+TGllLCBDLjwvYXV0aG9yPjxhdXRob3I+TGV1bmcsIEYuPC9hdXRob3I+PGF1dGhvcj5DaG93
LCBTLiBQLjwvYXV0aG9yPjwvYXV0aG9ycz48L2NvbnRyaWJ1dG9ycz48dGl0bGVzPjx0aXRsZT5O
aWNvbGF1IHN5bmRyb21lIGZvbGxvd2luZyBpbnRyYW11c2N1bGFyIGRpY2xvZmVuYWMgYWRtaW5p
c3RyYXRpb246IGEgY2FzZSByZXBvcnQ8L3RpdGxlPjxzZWNvbmRhcnktdGl0bGU+Sm91cm5hbCBv
ZiBvcnRob3BhZWRpYyBzdXJnZXJ5IChIb25nIEtvbmcpPC9zZWNvbmRhcnktdGl0bGU+PC90aXRs
ZXM+PHBlcmlvZGljYWw+PGZ1bGwtdGl0bGU+Sm91cm5hbCBvZiBvcnRob3BhZWRpYyBzdXJnZXJ5
IChIb25nIEtvbmcpPC9mdWxsLXRpdGxlPjwvcGVyaW9kaWNhbD48cGFnZXM+MTA0LTEwNzwvcGFn
ZXM+PHZvbHVtZT4xNDwvdm9sdW1lPjxudW1iZXI+MTwvbnVtYmVyPjxkYXRlcz48eWVhcj4yMDA2
PC95ZWFyPjwvZGF0ZXM+PHVybHM+PHJlbGF0ZWQtdXJscz48dXJsPmh0dHA6Ly93d3cuc2NvcHVz
LmNvbS9pbndhcmQvcmVjb3JkLnVybD9laWQ9Mi1zMi4wLTMzNzUwMjA5NDAxJmFtcDtwYXJ0bmVy
SUQ9NDAmYW1wO21kNT0zYzE0OGYxZjdkN2M3NjVmNmVmMDIxOTk3MTU1ZTBiOTwvdXJsPjwvcmVs
YXRlZC11cmxzPjwvdXJscz48Y3VzdG9tMj4xNjU5ODA5OTwvY3VzdG9tMj48cmVtb3RlLWRhdGFi
YXNlLW5hbWU+U2NvcHVzPC9yZW1vdGUtZGF0YWJhc2UtbmFtZT48L3JlY29yZD48L0NpdGU+PENp
dGU+PEF1dGhvcj5HdWFybmVyaTwvQXV0aG9yPjxZZWFyPjIwMDg8L1llYXI+PFJlY051bT41NDwv
UmVjTnVtPjxyZWNvcmQ+PHJlYy1udW1iZXI+NTQ8L3JlYy1udW1iZXI+PGZvcmVpZ24ta2V5cz48
a2V5IGFwcD0iRU4iIGRiLWlkPSI5ZXZzMnJ6d245eDl0MmVydmE2eHdld2FhMHNkZXp2ZWV2d3Qi
PjU0PC9rZXk+PC9mb3JlaWduLWtleXM+PHJlZi10eXBlIG5hbWU9IkpvdXJuYWwgQXJ0aWNsZSI+
MTc8L3JlZi10eXBlPjxjb250cmlidXRvcnM+PGF1dGhvcnM+PGF1dGhvcj5HdWFybmVyaSwgQy48
L2F1dGhvcj48YXV0aG9yPlBvbGltZW5pLCBHLjwvYXV0aG9yPjxhdXRob3I+R3Vhcm5lcmksIEYu
PC9hdXRob3I+PGF1dGhvcj5DdXp6b2NyZWEsIFMuPC9hdXRob3I+PC9hdXRob3JzPjwvY29udHJp
YnV0b3JzPjx0aXRsZXM+PHRpdGxlPkVtYm9saWEgY3V0aXMgbWVkaWNhbWVudG9zYSBmb2xsb3dp
bmcgdGhpb2NvbGNoaWNvc2lkZSBpbmplY3Rpb248L3RpdGxlPjxzZWNvbmRhcnktdGl0bGU+Sm91
cm5hbCBvZiB0aGUgRXVyb3BlYW4gQWNhZGVteSBvZiBEZXJtYXRvbG9neSBhbmQgVmVuZXJlb2xv
Z3k8L3NlY29uZGFyeS10aXRsZT48L3RpdGxlcz48cGVyaW9kaWNhbD48ZnVsbC10aXRsZT5Kb3Vy
bmFsIG9mIHRoZSBFdXJvcGVhbiBBY2FkZW15IG9mIERlcm1hdG9sb2d5IGFuZCBWZW5lcmVvbG9n
eTwvZnVsbC10aXRsZT48L3BlcmlvZGljYWw+PHBhZ2VzPjEwMDUtMTAwNjwvcGFnZXM+PHZvbHVt
ZT4yMjwvdm9sdW1lPjxudW1iZXI+ODwvbnVtYmVyPjxkYXRlcz48eWVhcj4yMDA4PC95ZWFyPjwv
ZGF0ZXM+PHVybHM+PHJlbGF0ZWQtdXJscz48dXJsPmh0dHA6Ly93d3cuc2NvcHVzLmNvbS9pbndh
cmQvcmVjb3JkLnVybD9laWQ9Mi1zMi4wLTUyMjQ5MTEwNDM1JmFtcDtwYXJ0bmVySUQ9NDAmYW1w
O21kNT1lNWJmZmQ2MzUzMDBlMDkyMjcwYTRkNzdlZmJmYWUzZjwvdXJsPjwvcmVsYXRlZC11cmxz
PjwvdXJscz48Y3VzdG9tMj4xODA3MDAyMjwvY3VzdG9tMj48ZWxlY3Ryb25pYy1yZXNvdXJjZS1u
dW0+MTAuMTExMS9qLjE0NjgtMzA4My4yMDA3LjAyNTI3Lng8L2VsZWN0cm9uaWMtcmVzb3VyY2Ut
bnVtPjxyZW1vdGUtZGF0YWJhc2UtbmFtZT5TY29wdXM8L3JlbW90ZS1kYXRhYmFzZS1uYW1lPjwv
cmVjb3JkPjwvQ2l0ZT48Q2l0ZT48QXV0aG9yPkxlZTwvQXV0aG9yPjxZZWFyPjIwMDU8L1llYXI+
PFJlY051bT4xODc8L1JlY051bT48cmVjb3JkPjxyZWMtbnVtYmVyPjE4NzwvcmVjLW51bWJlcj48
Zm9yZWlnbi1rZXlzPjxrZXkgYXBwPSJFTiIgZGItaWQ9IjlldnMycnp3bjl4OXQyZXJ2YTZ4d2V3
YWEwc2RlenZlZXZ3dCI+MTg3PC9rZXk+PC9mb3JlaWduLWtleXM+PHJlZi10eXBlIG5hbWU9Ikpv
dXJuYWwgQXJ0aWNsZSI+MTc8L3JlZi10eXBlPjxjb250cmlidXRvcnM+PGF1dGhvcnM+PGF1dGhv
cj5MZWUsIEQuIFAuPC9hdXRob3I+PGF1dGhvcj5CYWUsIEcuIFkuPC9hdXRob3I+PGF1dGhvcj5M
ZWUsIE0uIFcuPC9hdXRob3I+PGF1dGhvcj5DaG9pLCBKLiBILjwvYXV0aG9yPjxhdXRob3I+TW9v
biwgSy4gQy48L2F1dGhvcj48YXV0aG9yPktvaCwgSi4gSy48L2F1dGhvcj48L2F1dGhvcnM+PC9j
b250cmlidXRvcnM+PHRpdGxlcz48dGl0bGU+Tmljb2xhdSBzeW5kcm9tZSBjYXVzZWQgYnkgcGly
b3hpY2FtPC90aXRsZT48c2Vjb25kYXJ5LXRpdGxlPkludCBKIERlcm1hdG9sPC9zZWNvbmRhcnkt
dGl0bGU+PGFsdC10aXRsZT5JbnRlcm5hdGlvbmFsIGpvdXJuYWwgb2YgZGVybWF0b2xvZ3k8L2Fs
dC10aXRsZT48L3RpdGxlcz48YWx0LXBlcmlvZGljYWw+PGZ1bGwtdGl0bGU+SW50ZXJuYXRpb25h
bCBKb3VybmFsIG9mIERlcm1hdG9sb2d5PC9mdWxsLXRpdGxlPjwvYWx0LXBlcmlvZGljYWw+PHBh
Z2VzPjEwNjktNzA8L3BhZ2VzPjx2b2x1bWU+NDQ8L3ZvbHVtZT48bnVtYmVyPjEyPC9udW1iZXI+
PGVkaXRpb24+MjAwNi8wMS8xODwvZWRpdGlvbj48a2V5d29yZHM+PGtleXdvcmQ+QWdlZDwva2V5
d29yZD48a2V5d29yZD5BbmtsZSBJbmp1cmllcy9kcnVnIHRoZXJhcHk8L2tleXdvcmQ+PGtleXdv
cmQ+QW50aS1JbmZsYW1tYXRvcnkgQWdlbnRzLCBOb24tU3Rlcm9pZGFsL2FkdmVyc2UgZWZmZWN0
cy90aGVyYXBldXRpYyB1c2U8L2tleXdvcmQ+PGtleXdvcmQ+RmVtYWxlPC9rZXl3b3JkPjxrZXl3
b3JkPkh1bWFuczwva2V5d29yZD48a2V5d29yZD5OZWNyb3Npczwva2V5d29yZD48a2V5d29yZD5Q
aXJveGljYW0vIGFkdmVyc2UgZWZmZWN0cy90aGVyYXBldXRpYyB1c2U8L2tleXdvcmQ+PGtleXdv
cmQ+U2tpbi9ibG9vZCBzdXBwbHkvIGRydWcgZWZmZWN0cy9wYXRob2xvZ3k8L2tleXdvcmQ+PGtl
eXdvcmQ+U2tpbiBEaXNlYXNlcywgVmFzY3VsYXIvIGNoZW1pY2FsbHkgaW5kdWNlZDwva2V5d29y
ZD48a2V5d29yZD5TeW5kcm9tZTwva2V5d29yZD48L2tleXdvcmRzPjxkYXRlcz48eWVhcj4yMDA1
PC95ZWFyPjxwdWItZGF0ZXM+PGRhdGU+RGVjPC9kYXRlPjwvcHViLWRhdGVzPjwvZGF0ZXM+PGlz
Ym4+MDAxMS05MDU5IChQcmludCkmI3hEOzAwMTEtOTA1OSAoTGlua2luZyk8L2lzYm4+PGFjY2Vz
c2lvbi1udW0+MTY0MDkyODU8L2FjY2Vzc2lvbi1udW0+PHVybHM+PHJlbGF0ZWQtdXJscz48dXJs
Pmh0dHA6Ly9vbmxpbmVsaWJyYXJ5LndpbGV5LmNvbS9kb2kvMTAuMTExMS9qLjEzNjUtNDYzMi4y
MDA0LjAyNTM0LngvYWJzdHJhY3Q8L3VybD48L3JlbGF0ZWQtdXJscz48L3VybHM+PGN1c3RvbTI+
MTY0MDkyODU8L2N1c3RvbTI+PGVsZWN0cm9uaWMtcmVzb3VyY2UtbnVtPjEwLjExMTEvai4xMzY1
LTQ2MzIuMjAwNC4wMjUzNC54PC9lbGVjdHJvbmljLXJlc291cmNlLW51bT48cmVtb3RlLWRhdGFi
YXNlLXByb3ZpZGVyPk5MTTwvcmVtb3RlLWRhdGFiYXNlLXByb3ZpZGVyPjxsYW5ndWFnZT5lbmc8
L2xhbmd1YWdlPjwvcmVjb3JkPjwvQ2l0ZT48Q2l0ZT48QXV0aG9yPsWeZW5lbDwvQXV0aG9yPjxZ
ZWFyPjIwMDg8L1llYXI+PFJlY051bT41NzwvUmVjTnVtPjxyZWNvcmQ+PHJlYy1udW1iZXI+NTc8
L3JlYy1udW1iZXI+PGZvcmVpZ24ta2V5cz48a2V5IGFwcD0iRU4iIGRiLWlkPSI5ZXZzMnJ6d245
eDl0MmVydmE2eHdld2FhMHNkZXp2ZWV2d3QiPjU3PC9rZXk+PC9mb3JlaWduLWtleXM+PHJlZi10
eXBlIG5hbWU9IkpvdXJuYWwgQXJ0aWNsZSI+MTc8L3JlZi10eXBlPjxjb250cmlidXRvcnM+PGF1
dGhvcnM+PGF1dGhvcj7FnmVuZWwsIEUuPC9hdXRob3I+PGF1dGhvcj5BZGEsIFMuPC9hdXRob3I+
PGF1dGhvcj5Hw7xsZcOnLCBBLiBULjwvYXV0aG9yPjxhdXRob3I+w4dhx6dsYXIsIEIuPC9hdXRo
b3I+PC9hdXRob3JzPjwvY29udHJpYnV0b3JzPjx0aXRsZXM+PHRpdGxlPk5pY29sYXUgc3luZHJv
bWUgYWdncmF2YXRlZCBieSBjb2xkIGFwcGxpY2F0aW9uIGFmdGVyIGkubS4gZGljbG9mZW5hYzwv
dGl0bGU+PHNlY29uZGFyeS10aXRsZT5Kb3VybmFsIG9mIERlcm1hdG9sb2d5PC9zZWNvbmRhcnkt
dGl0bGU+PC90aXRsZXM+PHBlcmlvZGljYWw+PGZ1bGwtdGl0bGU+Sm91cm5hbCBvZiBEZXJtYXRv
bG9neTwvZnVsbC10aXRsZT48L3BlcmlvZGljYWw+PHBhZ2VzPjE4LTIwPC9wYWdlcz48dm9sdW1l
PjM1PC92b2x1bWU+PG51bWJlcj4xPC9udW1iZXI+PGRhdGVzPjx5ZWFyPjIwMDg8L3llYXI+PC9k
YXRlcz48dXJscz48cmVsYXRlZC11cmxzPjx1cmw+aHR0cDovL3d3dy5zY29wdXMuY29tL2lud2Fy
ZC9yZWNvcmQudXJsP2VpZD0yLXMyLjAtMzc2NDkwMTk1ODgmYW1wO3BhcnRuZXJJRD00MCZhbXA7
bWQ1PWM0NTk3ZjEzMTBkN2MwMWIwYjYxMTQ3N2M3ZmI4OTg1PC91cmw+PC9yZWxhdGVkLXVybHM+
PC91cmxzPjxjdXN0b20yPjE4MTgxNzcwPC9jdXN0b20yPjxlbGVjdHJvbmljLXJlc291cmNlLW51
bT4xMC4xMTExL2ouMTM0Ni04MTM4LjIwMDcuMDA0MDQueDwvZWxlY3Ryb25pYy1yZXNvdXJjZS1u
dW0+PHJlbW90ZS1kYXRhYmFzZS1uYW1lPlNjb3B1czwvcmVtb3RlLWRhdGFiYXNlLW5hbWU+PC9y
ZWNvcmQ+PC9DaXRlPjwvRW5kTm90ZT5=
</w:fldData>
        </w:fldChar>
      </w:r>
      <w:r w:rsidR="003B14C8" w:rsidRPr="00D8578C">
        <w:rPr>
          <w:rFonts w:ascii="Book Antiqua" w:eastAsia="나눔고딕" w:hAnsi="Book Antiqua"/>
        </w:rPr>
        <w:instrText xml:space="preserve"> ADDIN EN.CITE </w:instrText>
      </w:r>
      <w:r w:rsidR="003B14C8" w:rsidRPr="00D8578C">
        <w:rPr>
          <w:rFonts w:ascii="Book Antiqua" w:eastAsia="나눔고딕" w:hAnsi="Book Antiqua"/>
        </w:rPr>
        <w:fldChar w:fldCharType="begin">
          <w:fldData xml:space="preserve">PEVuZE5vdGU+PENpdGU+PEF1dGhvcj5MaWU8L0F1dGhvcj48WWVhcj4yMDA2PC9ZZWFyPjxSZWNO
dW0+Njk8L1JlY051bT48RGlzcGxheVRleHQ+PHN0eWxlIGZhY2U9InN1cGVyc2NyaXB0Ij5bNi05
XTwvc3R5bGU+PC9EaXNwbGF5VGV4dD48cmVjb3JkPjxyZWMtbnVtYmVyPjY5PC9yZWMtbnVtYmVy
Pjxmb3JlaWduLWtleXM+PGtleSBhcHA9IkVOIiBkYi1pZD0iOWV2czJyenduOXg5dDJlcnZhNnh3
ZXdhYTBzZGV6dmVldnd0Ij42OTwva2V5PjwvZm9yZWlnbi1rZXlzPjxyZWYtdHlwZSBuYW1lPSJK
b3VybmFsIEFydGljbGUiPjE3PC9yZWYtdHlwZT48Y29udHJpYnV0b3JzPjxhdXRob3JzPjxhdXRo
b3I+TGllLCBDLjwvYXV0aG9yPjxhdXRob3I+TGV1bmcsIEYuPC9hdXRob3I+PGF1dGhvcj5DaG93
LCBTLiBQLjwvYXV0aG9yPjwvYXV0aG9ycz48L2NvbnRyaWJ1dG9ycz48dGl0bGVzPjx0aXRsZT5O
aWNvbGF1IHN5bmRyb21lIGZvbGxvd2luZyBpbnRyYW11c2N1bGFyIGRpY2xvZmVuYWMgYWRtaW5p
c3RyYXRpb246IGEgY2FzZSByZXBvcnQ8L3RpdGxlPjxzZWNvbmRhcnktdGl0bGU+Sm91cm5hbCBv
ZiBvcnRob3BhZWRpYyBzdXJnZXJ5IChIb25nIEtvbmcpPC9zZWNvbmRhcnktdGl0bGU+PC90aXRs
ZXM+PHBlcmlvZGljYWw+PGZ1bGwtdGl0bGU+Sm91cm5hbCBvZiBvcnRob3BhZWRpYyBzdXJnZXJ5
IChIb25nIEtvbmcpPC9mdWxsLXRpdGxlPjwvcGVyaW9kaWNhbD48cGFnZXM+MTA0LTEwNzwvcGFn
ZXM+PHZvbHVtZT4xNDwvdm9sdW1lPjxudW1iZXI+MTwvbnVtYmVyPjxkYXRlcz48eWVhcj4yMDA2
PC95ZWFyPjwvZGF0ZXM+PHVybHM+PHJlbGF0ZWQtdXJscz48dXJsPmh0dHA6Ly93d3cuc2NvcHVz
LmNvbS9pbndhcmQvcmVjb3JkLnVybD9laWQ9Mi1zMi4wLTMzNzUwMjA5NDAxJmFtcDtwYXJ0bmVy
SUQ9NDAmYW1wO21kNT0zYzE0OGYxZjdkN2M3NjVmNmVmMDIxOTk3MTU1ZTBiOTwvdXJsPjwvcmVs
YXRlZC11cmxzPjwvdXJscz48Y3VzdG9tMj4xNjU5ODA5OTwvY3VzdG9tMj48cmVtb3RlLWRhdGFi
YXNlLW5hbWU+U2NvcHVzPC9yZW1vdGUtZGF0YWJhc2UtbmFtZT48L3JlY29yZD48L0NpdGU+PENp
dGU+PEF1dGhvcj5HdWFybmVyaTwvQXV0aG9yPjxZZWFyPjIwMDg8L1llYXI+PFJlY051bT41NDwv
UmVjTnVtPjxyZWNvcmQ+PHJlYy1udW1iZXI+NTQ8L3JlYy1udW1iZXI+PGZvcmVpZ24ta2V5cz48
a2V5IGFwcD0iRU4iIGRiLWlkPSI5ZXZzMnJ6d245eDl0MmVydmE2eHdld2FhMHNkZXp2ZWV2d3Qi
PjU0PC9rZXk+PC9mb3JlaWduLWtleXM+PHJlZi10eXBlIG5hbWU9IkpvdXJuYWwgQXJ0aWNsZSI+
MTc8L3JlZi10eXBlPjxjb250cmlidXRvcnM+PGF1dGhvcnM+PGF1dGhvcj5HdWFybmVyaSwgQy48
L2F1dGhvcj48YXV0aG9yPlBvbGltZW5pLCBHLjwvYXV0aG9yPjxhdXRob3I+R3Vhcm5lcmksIEYu
PC9hdXRob3I+PGF1dGhvcj5DdXp6b2NyZWEsIFMuPC9hdXRob3I+PC9hdXRob3JzPjwvY29udHJp
YnV0b3JzPjx0aXRsZXM+PHRpdGxlPkVtYm9saWEgY3V0aXMgbWVkaWNhbWVudG9zYSBmb2xsb3dp
bmcgdGhpb2NvbGNoaWNvc2lkZSBpbmplY3Rpb248L3RpdGxlPjxzZWNvbmRhcnktdGl0bGU+Sm91
cm5hbCBvZiB0aGUgRXVyb3BlYW4gQWNhZGVteSBvZiBEZXJtYXRvbG9neSBhbmQgVmVuZXJlb2xv
Z3k8L3NlY29uZGFyeS10aXRsZT48L3RpdGxlcz48cGVyaW9kaWNhbD48ZnVsbC10aXRsZT5Kb3Vy
bmFsIG9mIHRoZSBFdXJvcGVhbiBBY2FkZW15IG9mIERlcm1hdG9sb2d5IGFuZCBWZW5lcmVvbG9n
eTwvZnVsbC10aXRsZT48L3BlcmlvZGljYWw+PHBhZ2VzPjEwMDUtMTAwNjwvcGFnZXM+PHZvbHVt
ZT4yMjwvdm9sdW1lPjxudW1iZXI+ODwvbnVtYmVyPjxkYXRlcz48eWVhcj4yMDA4PC95ZWFyPjwv
ZGF0ZXM+PHVybHM+PHJlbGF0ZWQtdXJscz48dXJsPmh0dHA6Ly93d3cuc2NvcHVzLmNvbS9pbndh
cmQvcmVjb3JkLnVybD9laWQ9Mi1zMi4wLTUyMjQ5MTEwNDM1JmFtcDtwYXJ0bmVySUQ9NDAmYW1w
O21kNT1lNWJmZmQ2MzUzMDBlMDkyMjcwYTRkNzdlZmJmYWUzZjwvdXJsPjwvcmVsYXRlZC11cmxz
PjwvdXJscz48Y3VzdG9tMj4xODA3MDAyMjwvY3VzdG9tMj48ZWxlY3Ryb25pYy1yZXNvdXJjZS1u
dW0+MTAuMTExMS9qLjE0NjgtMzA4My4yMDA3LjAyNTI3Lng8L2VsZWN0cm9uaWMtcmVzb3VyY2Ut
bnVtPjxyZW1vdGUtZGF0YWJhc2UtbmFtZT5TY29wdXM8L3JlbW90ZS1kYXRhYmFzZS1uYW1lPjwv
cmVjb3JkPjwvQ2l0ZT48Q2l0ZT48QXV0aG9yPkxlZTwvQXV0aG9yPjxZZWFyPjIwMDU8L1llYXI+
PFJlY051bT4xODc8L1JlY051bT48cmVjb3JkPjxyZWMtbnVtYmVyPjE4NzwvcmVjLW51bWJlcj48
Zm9yZWlnbi1rZXlzPjxrZXkgYXBwPSJFTiIgZGItaWQ9IjlldnMycnp3bjl4OXQyZXJ2YTZ4d2V3
YWEwc2RlenZlZXZ3dCI+MTg3PC9rZXk+PC9mb3JlaWduLWtleXM+PHJlZi10eXBlIG5hbWU9Ikpv
dXJuYWwgQXJ0aWNsZSI+MTc8L3JlZi10eXBlPjxjb250cmlidXRvcnM+PGF1dGhvcnM+PGF1dGhv
cj5MZWUsIEQuIFAuPC9hdXRob3I+PGF1dGhvcj5CYWUsIEcuIFkuPC9hdXRob3I+PGF1dGhvcj5M
ZWUsIE0uIFcuPC9hdXRob3I+PGF1dGhvcj5DaG9pLCBKLiBILjwvYXV0aG9yPjxhdXRob3I+TW9v
biwgSy4gQy48L2F1dGhvcj48YXV0aG9yPktvaCwgSi4gSy48L2F1dGhvcj48L2F1dGhvcnM+PC9j
b250cmlidXRvcnM+PHRpdGxlcz48dGl0bGU+Tmljb2xhdSBzeW5kcm9tZSBjYXVzZWQgYnkgcGly
b3hpY2FtPC90aXRsZT48c2Vjb25kYXJ5LXRpdGxlPkludCBKIERlcm1hdG9sPC9zZWNvbmRhcnkt
dGl0bGU+PGFsdC10aXRsZT5JbnRlcm5hdGlvbmFsIGpvdXJuYWwgb2YgZGVybWF0b2xvZ3k8L2Fs
dC10aXRsZT48L3RpdGxlcz48YWx0LXBlcmlvZGljYWw+PGZ1bGwtdGl0bGU+SW50ZXJuYXRpb25h
bCBKb3VybmFsIG9mIERlcm1hdG9sb2d5PC9mdWxsLXRpdGxlPjwvYWx0LXBlcmlvZGljYWw+PHBh
Z2VzPjEwNjktNzA8L3BhZ2VzPjx2b2x1bWU+NDQ8L3ZvbHVtZT48bnVtYmVyPjEyPC9udW1iZXI+
PGVkaXRpb24+MjAwNi8wMS8xODwvZWRpdGlvbj48a2V5d29yZHM+PGtleXdvcmQ+QWdlZDwva2V5
d29yZD48a2V5d29yZD5BbmtsZSBJbmp1cmllcy9kcnVnIHRoZXJhcHk8L2tleXdvcmQ+PGtleXdv
cmQ+QW50aS1JbmZsYW1tYXRvcnkgQWdlbnRzLCBOb24tU3Rlcm9pZGFsL2FkdmVyc2UgZWZmZWN0
cy90aGVyYXBldXRpYyB1c2U8L2tleXdvcmQ+PGtleXdvcmQ+RmVtYWxlPC9rZXl3b3JkPjxrZXl3
b3JkPkh1bWFuczwva2V5d29yZD48a2V5d29yZD5OZWNyb3Npczwva2V5d29yZD48a2V5d29yZD5Q
aXJveGljYW0vIGFkdmVyc2UgZWZmZWN0cy90aGVyYXBldXRpYyB1c2U8L2tleXdvcmQ+PGtleXdv
cmQ+U2tpbi9ibG9vZCBzdXBwbHkvIGRydWcgZWZmZWN0cy9wYXRob2xvZ3k8L2tleXdvcmQ+PGtl
eXdvcmQ+U2tpbiBEaXNlYXNlcywgVmFzY3VsYXIvIGNoZW1pY2FsbHkgaW5kdWNlZDwva2V5d29y
ZD48a2V5d29yZD5TeW5kcm9tZTwva2V5d29yZD48L2tleXdvcmRzPjxkYXRlcz48eWVhcj4yMDA1
PC95ZWFyPjxwdWItZGF0ZXM+PGRhdGU+RGVjPC9kYXRlPjwvcHViLWRhdGVzPjwvZGF0ZXM+PGlz
Ym4+MDAxMS05MDU5IChQcmludCkmI3hEOzAwMTEtOTA1OSAoTGlua2luZyk8L2lzYm4+PGFjY2Vz
c2lvbi1udW0+MTY0MDkyODU8L2FjY2Vzc2lvbi1udW0+PHVybHM+PHJlbGF0ZWQtdXJscz48dXJs
Pmh0dHA6Ly9vbmxpbmVsaWJyYXJ5LndpbGV5LmNvbS9kb2kvMTAuMTExMS9qLjEzNjUtNDYzMi4y
MDA0LjAyNTM0LngvYWJzdHJhY3Q8L3VybD48L3JlbGF0ZWQtdXJscz48L3VybHM+PGN1c3RvbTI+
MTY0MDkyODU8L2N1c3RvbTI+PGVsZWN0cm9uaWMtcmVzb3VyY2UtbnVtPjEwLjExMTEvai4xMzY1
LTQ2MzIuMjAwNC4wMjUzNC54PC9lbGVjdHJvbmljLXJlc291cmNlLW51bT48cmVtb3RlLWRhdGFi
YXNlLXByb3ZpZGVyPk5MTTwvcmVtb3RlLWRhdGFiYXNlLXByb3ZpZGVyPjxsYW5ndWFnZT5lbmc8
L2xhbmd1YWdlPjwvcmVjb3JkPjwvQ2l0ZT48Q2l0ZT48QXV0aG9yPsWeZW5lbDwvQXV0aG9yPjxZ
ZWFyPjIwMDg8L1llYXI+PFJlY051bT41NzwvUmVjTnVtPjxyZWNvcmQ+PHJlYy1udW1iZXI+NTc8
L3JlYy1udW1iZXI+PGZvcmVpZ24ta2V5cz48a2V5IGFwcD0iRU4iIGRiLWlkPSI5ZXZzMnJ6d245
eDl0MmVydmE2eHdld2FhMHNkZXp2ZWV2d3QiPjU3PC9rZXk+PC9mb3JlaWduLWtleXM+PHJlZi10
eXBlIG5hbWU9IkpvdXJuYWwgQXJ0aWNsZSI+MTc8L3JlZi10eXBlPjxjb250cmlidXRvcnM+PGF1
dGhvcnM+PGF1dGhvcj7FnmVuZWwsIEUuPC9hdXRob3I+PGF1dGhvcj5BZGEsIFMuPC9hdXRob3I+
PGF1dGhvcj5Hw7xsZcOnLCBBLiBULjwvYXV0aG9yPjxhdXRob3I+w4dhx6dsYXIsIEIuPC9hdXRo
b3I+PC9hdXRob3JzPjwvY29udHJpYnV0b3JzPjx0aXRsZXM+PHRpdGxlPk5pY29sYXUgc3luZHJv
bWUgYWdncmF2YXRlZCBieSBjb2xkIGFwcGxpY2F0aW9uIGFmdGVyIGkubS4gZGljbG9mZW5hYzwv
dGl0bGU+PHNlY29uZGFyeS10aXRsZT5Kb3VybmFsIG9mIERlcm1hdG9sb2d5PC9zZWNvbmRhcnkt
dGl0bGU+PC90aXRsZXM+PHBlcmlvZGljYWw+PGZ1bGwtdGl0bGU+Sm91cm5hbCBvZiBEZXJtYXRv
bG9neTwvZnVsbC10aXRsZT48L3BlcmlvZGljYWw+PHBhZ2VzPjE4LTIwPC9wYWdlcz48dm9sdW1l
PjM1PC92b2x1bWU+PG51bWJlcj4xPC9udW1iZXI+PGRhdGVzPjx5ZWFyPjIwMDg8L3llYXI+PC9k
YXRlcz48dXJscz48cmVsYXRlZC11cmxzPjx1cmw+aHR0cDovL3d3dy5zY29wdXMuY29tL2lud2Fy
ZC9yZWNvcmQudXJsP2VpZD0yLXMyLjAtMzc2NDkwMTk1ODgmYW1wO3BhcnRuZXJJRD00MCZhbXA7
bWQ1PWM0NTk3ZjEzMTBkN2MwMWIwYjYxMTQ3N2M3ZmI4OTg1PC91cmw+PC9yZWxhdGVkLXVybHM+
PC91cmxzPjxjdXN0b20yPjE4MTgxNzcwPC9jdXN0b20yPjxlbGVjdHJvbmljLXJlc291cmNlLW51
bT4xMC4xMTExL2ouMTM0Ni04MTM4LjIwMDcuMDA0MDQueDwvZWxlY3Ryb25pYy1yZXNvdXJjZS1u
dW0+PHJlbW90ZS1kYXRhYmFzZS1uYW1lPlNjb3B1czwvcmVtb3RlLWRhdGFiYXNlLW5hbWU+PC9y
ZWNvcmQ+PC9DaXRlPjwvRW5kTm90ZT5=
</w:fldData>
        </w:fldChar>
      </w:r>
      <w:r w:rsidR="003B14C8" w:rsidRPr="00D8578C">
        <w:rPr>
          <w:rFonts w:ascii="Book Antiqua" w:eastAsia="나눔고딕" w:hAnsi="Book Antiqua"/>
        </w:rPr>
        <w:instrText xml:space="preserve"> ADDIN EN.CITE.DATA </w:instrText>
      </w:r>
      <w:r w:rsidR="003B14C8" w:rsidRPr="00D8578C">
        <w:rPr>
          <w:rFonts w:ascii="Book Antiqua" w:eastAsia="나눔고딕" w:hAnsi="Book Antiqua"/>
        </w:rPr>
      </w:r>
      <w:r w:rsidR="003B14C8" w:rsidRPr="00D8578C">
        <w:rPr>
          <w:rFonts w:ascii="Book Antiqua" w:eastAsia="나눔고딕" w:hAnsi="Book Antiqua"/>
        </w:rPr>
        <w:fldChar w:fldCharType="end"/>
      </w:r>
      <w:r w:rsidR="0082272F" w:rsidRPr="00D8578C">
        <w:rPr>
          <w:rFonts w:ascii="Book Antiqua" w:eastAsia="나눔고딕" w:hAnsi="Book Antiqua"/>
        </w:rPr>
      </w:r>
      <w:r w:rsidR="0082272F" w:rsidRPr="00D8578C">
        <w:rPr>
          <w:rFonts w:ascii="Book Antiqua" w:eastAsia="나눔고딕" w:hAnsi="Book Antiqua"/>
        </w:rPr>
        <w:fldChar w:fldCharType="separate"/>
      </w:r>
      <w:r w:rsidR="00884490" w:rsidRPr="00D8578C">
        <w:rPr>
          <w:rFonts w:ascii="Book Antiqua" w:eastAsia="나눔고딕" w:hAnsi="Book Antiqua"/>
          <w:noProof/>
          <w:vertAlign w:val="superscript"/>
        </w:rPr>
        <w:t>[</w:t>
      </w:r>
      <w:hyperlink w:anchor="_ENREF_6" w:tooltip="Lie, 2006 #69" w:history="1">
        <w:r w:rsidR="00C5143C" w:rsidRPr="00D8578C">
          <w:rPr>
            <w:rFonts w:ascii="Book Antiqua" w:eastAsia="나눔고딕" w:hAnsi="Book Antiqua"/>
            <w:noProof/>
            <w:vertAlign w:val="superscript"/>
          </w:rPr>
          <w:t>6-9</w:t>
        </w:r>
      </w:hyperlink>
      <w:r w:rsidR="00884490" w:rsidRPr="00D8578C">
        <w:rPr>
          <w:rFonts w:ascii="Book Antiqua" w:eastAsia="나눔고딕" w:hAnsi="Book Antiqua"/>
          <w:noProof/>
          <w:vertAlign w:val="superscript"/>
        </w:rPr>
        <w:t>]</w:t>
      </w:r>
      <w:r w:rsidR="0082272F" w:rsidRPr="00D8578C">
        <w:rPr>
          <w:rFonts w:ascii="Book Antiqua" w:eastAsia="나눔고딕" w:hAnsi="Book Antiqua"/>
        </w:rPr>
        <w:fldChar w:fldCharType="end"/>
      </w:r>
      <w:r w:rsidR="00A90C94" w:rsidRPr="00D8578C">
        <w:rPr>
          <w:rFonts w:ascii="Book Antiqua" w:eastAsia="나눔고딕" w:hAnsi="Book Antiqua"/>
        </w:rPr>
        <w:t>.</w:t>
      </w:r>
      <w:r w:rsidR="00550EA6" w:rsidRPr="00D8578C">
        <w:rPr>
          <w:rFonts w:ascii="Book Antiqua" w:eastAsia="나눔고딕" w:hAnsi="Book Antiqua"/>
        </w:rPr>
        <w:t xml:space="preserve"> Faintness or syncope may occur</w:t>
      </w:r>
      <w:r w:rsidR="0082272F" w:rsidRPr="00D8578C">
        <w:rPr>
          <w:rFonts w:ascii="Book Antiqua" w:eastAsia="나눔고딕" w:hAnsi="Book Antiqua"/>
        </w:rPr>
        <w:fldChar w:fldCharType="begin"/>
      </w:r>
      <w:r w:rsidR="003B14C8" w:rsidRPr="00D8578C">
        <w:rPr>
          <w:rFonts w:ascii="Book Antiqua" w:eastAsia="나눔고딕" w:hAnsi="Book Antiqua"/>
        </w:rPr>
        <w:instrText xml:space="preserve"> ADDIN EN.CITE &lt;EndNote&gt;&lt;Cite&gt;&lt;Author&gt;Cherasse&lt;/Author&gt;&lt;Year&gt;2003&lt;/Year&gt;&lt;RecNum&gt;80&lt;/RecNum&gt;&lt;DisplayText&gt;&lt;style face="superscript"&gt;[10]&lt;/style&gt;&lt;/DisplayText&gt;&lt;record&gt;&lt;rec-number&gt;80&lt;/rec-number&gt;&lt;foreign-keys&gt;&lt;key app="EN" db-id="9evs2rzwn9x9t2erva6xwewaa0sdezveevwt"&gt;80&lt;/key&gt;&lt;/foreign-keys&gt;&lt;ref-type name="Journal Article"&gt;17&lt;/ref-type&gt;&lt;contributors&gt;&lt;authors&gt;&lt;author&gt;Cherasse, A.&lt;/author&gt;&lt;author&gt;Kahn, M. F.&lt;/author&gt;&lt;author&gt;Mistrih, R.&lt;/author&gt;&lt;author&gt;Maillard, H.&lt;/author&gt;&lt;author&gt;Strauss, J.&lt;/author&gt;&lt;author&gt;Tavernier, C.&lt;/author&gt;&lt;/authors&gt;&lt;/contributors&gt;&lt;titles&gt;&lt;title&gt;Nicolau&amp;apos;s syndrome after local glucocorticoid injection&lt;/title&gt;&lt;secondary-title&gt;Joint Bone Spine&lt;/secondary-title&gt;&lt;/titles&gt;&lt;periodical&gt;&lt;full-title&gt;Joint Bone Spine&lt;/full-title&gt;&lt;/periodical&gt;&lt;pages&gt;390-392&lt;/pages&gt;&lt;volume&gt;70&lt;/volume&gt;&lt;number&gt;5&lt;/number&gt;&lt;dates&gt;&lt;year&gt;2003&lt;/year&gt;&lt;/dates&gt;&lt;urls&gt;&lt;related-urls&gt;&lt;url&gt;http://www.scopus.com/inward/record.url?eid=2-s2.0-0141920610&amp;amp;partnerID=40&amp;amp;md5=e110e6eca025ec5bc35e41cd62b4f527&lt;/url&gt;&lt;/related-urls&gt;&lt;/urls&gt;&lt;custom2&gt;14563471&lt;/custom2&gt;&lt;electronic-resource-num&gt;10.1016/S1297-319X(03)00137-4&lt;/electronic-resource-num&gt;&lt;remote-database-name&gt;Scopus&lt;/remote-database-name&gt;&lt;/record&gt;&lt;/Cite&gt;&lt;/EndNote&gt;</w:instrText>
      </w:r>
      <w:r w:rsidR="0082272F" w:rsidRPr="00D8578C">
        <w:rPr>
          <w:rFonts w:ascii="Book Antiqua" w:eastAsia="나눔고딕" w:hAnsi="Book Antiqua"/>
        </w:rPr>
        <w:fldChar w:fldCharType="separate"/>
      </w:r>
      <w:r w:rsidR="00884490" w:rsidRPr="00D8578C">
        <w:rPr>
          <w:rFonts w:ascii="Book Antiqua" w:eastAsia="나눔고딕" w:hAnsi="Book Antiqua"/>
          <w:noProof/>
          <w:vertAlign w:val="superscript"/>
        </w:rPr>
        <w:t>[</w:t>
      </w:r>
      <w:hyperlink w:anchor="_ENREF_10" w:tooltip="Cherasse, 2003 #80" w:history="1">
        <w:r w:rsidR="00C5143C" w:rsidRPr="00D8578C">
          <w:rPr>
            <w:rFonts w:ascii="Book Antiqua" w:eastAsia="나눔고딕" w:hAnsi="Book Antiqua"/>
            <w:noProof/>
            <w:vertAlign w:val="superscript"/>
          </w:rPr>
          <w:t>10</w:t>
        </w:r>
      </w:hyperlink>
      <w:r w:rsidR="00884490" w:rsidRPr="00D8578C">
        <w:rPr>
          <w:rFonts w:ascii="Book Antiqua" w:eastAsia="나눔고딕" w:hAnsi="Book Antiqua"/>
          <w:noProof/>
          <w:vertAlign w:val="superscript"/>
        </w:rPr>
        <w:t>]</w:t>
      </w:r>
      <w:r w:rsidR="0082272F" w:rsidRPr="00D8578C">
        <w:rPr>
          <w:rFonts w:ascii="Book Antiqua" w:eastAsia="나눔고딕" w:hAnsi="Book Antiqua"/>
        </w:rPr>
        <w:fldChar w:fldCharType="end"/>
      </w:r>
      <w:r w:rsidR="00A90C94" w:rsidRPr="00D8578C">
        <w:rPr>
          <w:rFonts w:ascii="Book Antiqua" w:eastAsia="나눔고딕" w:hAnsi="Book Antiqua"/>
        </w:rPr>
        <w:t>.</w:t>
      </w:r>
      <w:r w:rsidR="00A4146F" w:rsidRPr="00D8578C">
        <w:rPr>
          <w:rFonts w:ascii="Book Antiqua" w:eastAsia="나눔고딕" w:hAnsi="Book Antiqua"/>
        </w:rPr>
        <w:t xml:space="preserve"> Pain </w:t>
      </w:r>
      <w:r w:rsidR="00167108" w:rsidRPr="00D8578C">
        <w:rPr>
          <w:rFonts w:ascii="Book Antiqua" w:eastAsia="나눔고딕" w:hAnsi="Book Antiqua"/>
        </w:rPr>
        <w:t xml:space="preserve">at the injection site </w:t>
      </w:r>
      <w:r w:rsidR="00A4146F" w:rsidRPr="00D8578C">
        <w:rPr>
          <w:rFonts w:ascii="Book Antiqua" w:eastAsia="나눔고딕" w:hAnsi="Book Antiqua"/>
        </w:rPr>
        <w:t xml:space="preserve">is first sign </w:t>
      </w:r>
      <w:r w:rsidR="00486A00" w:rsidRPr="00D8578C">
        <w:rPr>
          <w:rFonts w:ascii="Book Antiqua" w:eastAsia="나눔고딕" w:hAnsi="Book Antiqua" w:cs="Times"/>
        </w:rPr>
        <w:t xml:space="preserve">subsequently </w:t>
      </w:r>
      <w:r w:rsidR="00A4146F" w:rsidRPr="00D8578C">
        <w:rPr>
          <w:rFonts w:ascii="Book Antiqua" w:eastAsia="나눔고딕" w:hAnsi="Book Antiqua"/>
        </w:rPr>
        <w:t xml:space="preserve">erythema or hemorrhagic lesion </w:t>
      </w:r>
      <w:r w:rsidR="00167108" w:rsidRPr="00D8578C">
        <w:rPr>
          <w:rFonts w:ascii="Book Antiqua" w:eastAsia="나눔고딕" w:hAnsi="Book Antiqua"/>
        </w:rPr>
        <w:t xml:space="preserve">and </w:t>
      </w:r>
      <w:r w:rsidR="00486A00" w:rsidRPr="00D8578C">
        <w:rPr>
          <w:rFonts w:ascii="Book Antiqua" w:eastAsia="나눔고딕" w:hAnsi="Book Antiqua"/>
        </w:rPr>
        <w:t>cutaneous necrosis</w:t>
      </w:r>
      <w:r w:rsidR="00A4146F" w:rsidRPr="00D8578C">
        <w:rPr>
          <w:rFonts w:ascii="Book Antiqua" w:eastAsia="나눔고딕" w:hAnsi="Book Antiqua"/>
        </w:rPr>
        <w:t xml:space="preserve"> or soft tissue and </w:t>
      </w:r>
      <w:proofErr w:type="gramStart"/>
      <w:r w:rsidR="00A4146F" w:rsidRPr="00D8578C">
        <w:rPr>
          <w:rFonts w:ascii="Book Antiqua" w:eastAsia="나눔고딕" w:hAnsi="Book Antiqua"/>
        </w:rPr>
        <w:t>of</w:t>
      </w:r>
      <w:proofErr w:type="gramEnd"/>
      <w:r w:rsidR="00A4146F" w:rsidRPr="00D8578C">
        <w:rPr>
          <w:rFonts w:ascii="Book Antiqua" w:eastAsia="나눔고딕" w:hAnsi="Book Antiqua"/>
        </w:rPr>
        <w:t xml:space="preserve"> the muscle</w:t>
      </w:r>
      <w:r w:rsidR="00167108" w:rsidRPr="00D8578C">
        <w:rPr>
          <w:rFonts w:ascii="Book Antiqua" w:eastAsia="나눔고딕" w:hAnsi="Book Antiqua"/>
        </w:rPr>
        <w:t xml:space="preserve"> develop eventually</w:t>
      </w:r>
      <w:r w:rsidR="00A4146F" w:rsidRPr="00D8578C">
        <w:rPr>
          <w:rFonts w:ascii="Book Antiqua" w:eastAsia="나눔고딕" w:hAnsi="Book Antiqua"/>
        </w:rPr>
        <w:t>.</w:t>
      </w:r>
    </w:p>
    <w:p w14:paraId="2730FB64" w14:textId="58163A01" w:rsidR="00DF0F56" w:rsidRPr="00D8578C" w:rsidRDefault="0085625B" w:rsidP="00D8578C">
      <w:pPr>
        <w:spacing w:line="360" w:lineRule="auto"/>
        <w:jc w:val="both"/>
        <w:rPr>
          <w:rFonts w:ascii="Book Antiqua" w:eastAsia="나눔고딕" w:hAnsi="Book Antiqua"/>
        </w:rPr>
      </w:pPr>
      <w:r w:rsidRPr="00D8578C">
        <w:rPr>
          <w:rFonts w:ascii="Book Antiqua" w:eastAsia="나눔고딕" w:hAnsi="Book Antiqua"/>
        </w:rPr>
        <w:t xml:space="preserve"> </w:t>
      </w:r>
      <w:r w:rsidR="00204DF5">
        <w:rPr>
          <w:rFonts w:ascii="Book Antiqua" w:eastAsia="宋体" w:hAnsi="Book Antiqua" w:hint="eastAsia"/>
          <w:lang w:eastAsia="zh-CN"/>
        </w:rPr>
        <w:t xml:space="preserve"> </w:t>
      </w:r>
      <w:r w:rsidRPr="00D8578C">
        <w:rPr>
          <w:rFonts w:ascii="Book Antiqua" w:eastAsia="나눔고딕" w:hAnsi="Book Antiqua"/>
        </w:rPr>
        <w:t xml:space="preserve">Acute phase </w:t>
      </w:r>
      <w:r w:rsidR="00283132" w:rsidRPr="00D8578C">
        <w:rPr>
          <w:rFonts w:ascii="Book Antiqua" w:eastAsia="나눔고딕" w:hAnsi="Book Antiqua"/>
        </w:rPr>
        <w:t>occurs</w:t>
      </w:r>
      <w:r w:rsidR="008E5D75" w:rsidRPr="00D8578C">
        <w:rPr>
          <w:rFonts w:ascii="Book Antiqua" w:eastAsia="나눔고딕" w:hAnsi="Book Antiqua"/>
        </w:rPr>
        <w:t xml:space="preserve"> 24 h to</w:t>
      </w:r>
      <w:r w:rsidR="00DF0F56" w:rsidRPr="00D8578C">
        <w:rPr>
          <w:rFonts w:ascii="Book Antiqua" w:eastAsia="나눔고딕" w:hAnsi="Book Antiqua"/>
        </w:rPr>
        <w:t xml:space="preserve"> </w:t>
      </w:r>
      <w:r w:rsidR="007F19BB" w:rsidRPr="00D8578C">
        <w:rPr>
          <w:rFonts w:ascii="Book Antiqua" w:eastAsia="나눔고딕" w:hAnsi="Book Antiqua"/>
        </w:rPr>
        <w:t>3 d later</w:t>
      </w:r>
      <w:r w:rsidR="00A37887" w:rsidRPr="00D8578C">
        <w:rPr>
          <w:rFonts w:ascii="Book Antiqua" w:eastAsia="나눔고딕" w:hAnsi="Book Antiqua"/>
        </w:rPr>
        <w:t xml:space="preserve">. In this phase, erythematous lesion </w:t>
      </w:r>
      <w:r w:rsidR="00A4146F" w:rsidRPr="00D8578C">
        <w:rPr>
          <w:rFonts w:ascii="Book Antiqua" w:eastAsia="나눔고딕" w:hAnsi="Book Antiqua"/>
        </w:rPr>
        <w:t>develo</w:t>
      </w:r>
      <w:r w:rsidR="00A37887" w:rsidRPr="00D8578C">
        <w:rPr>
          <w:rFonts w:ascii="Book Antiqua" w:eastAsia="나눔고딕" w:hAnsi="Book Antiqua"/>
        </w:rPr>
        <w:t>p at the injection site</w:t>
      </w:r>
      <w:r w:rsidR="0082272F" w:rsidRPr="00D8578C">
        <w:rPr>
          <w:rFonts w:ascii="Book Antiqua" w:eastAsia="나눔고딕" w:hAnsi="Book Antiqua"/>
        </w:rPr>
        <w:fldChar w:fldCharType="begin">
          <w:fldData xml:space="preserve">PEVuZE5vdGU+PENpdGU+PEF1dGhvcj5TYXJpZmFraW9nbHU8L0F1dGhvcj48WWVhcj4yMDA3PC9Z
ZWFyPjxSZWNOdW0+MTgyPC9SZWNOdW0+PERpc3BsYXlUZXh0PjxzdHlsZSBmYWNlPSJzdXBlcnNj
cmlwdCI+WzExXTwvc3R5bGU+PC9EaXNwbGF5VGV4dD48cmVjb3JkPjxyZWMtbnVtYmVyPjE4Mjwv
cmVjLW51bWJlcj48Zm9yZWlnbi1rZXlzPjxrZXkgYXBwPSJFTiIgZGItaWQ9IjlldnMycnp3bjl4
OXQyZXJ2YTZ4d2V3YWEwc2RlenZlZXZ3dCI+MTgyPC9rZXk+PC9mb3JlaWduLWtleXM+PHJlZi10
eXBlIG5hbWU9IkpvdXJuYWwgQXJ0aWNsZSI+MTc8L3JlZi10eXBlPjxjb250cmlidXRvcnM+PGF1
dGhvcnM+PGF1dGhvcj5TYXJpZmFraW9nbHUsIEUuPC9hdXRob3I+PC9hdXRob3JzPjwvY29udHJp
YnV0b3JzPjx0aXRsZXM+PHRpdGxlPk5pY29sYXUgc3luZHJvbWUgYWZ0ZXIgZGljbG9mZW5hYyBp
bmplY3Rpb248L3RpdGxlPjxzZWNvbmRhcnktdGl0bGU+SiBFdXIgQWNhZCBEZXJtYXRvbCBWZW5l
cmVvbDwvc2Vjb25kYXJ5LXRpdGxlPjxhbHQtdGl0bGU+Sm91cm5hbCBvZiB0aGUgRXVyb3BlYW4g
QWNhZGVteSBvZiBEZXJtYXRvbG9neSBhbmQgVmVuZXJlb2xvZ3kgOiBKRUFEVjwvYWx0LXRpdGxl
PjwvdGl0bGVzPjxwZXJpb2RpY2FsPjxmdWxsLXRpdGxlPkogRXVyIEFjYWQgRGVybWF0b2wgVmVu
ZXJlb2w8L2Z1bGwtdGl0bGU+PGFiYnItMT5Kb3VybmFsIG9mIHRoZSBFdXJvcGVhbiBBY2FkZW15
IG9mIERlcm1hdG9sb2d5IGFuZCBWZW5lcmVvbG9neSA6IEpFQURWPC9hYmJyLTE+PC9wZXJpb2Rp
Y2FsPjxhbHQtcGVyaW9kaWNhbD48ZnVsbC10aXRsZT5KIEV1ciBBY2FkIERlcm1hdG9sIFZlbmVy
ZW9sPC9mdWxsLXRpdGxlPjxhYmJyLTE+Sm91cm5hbCBvZiB0aGUgRXVyb3BlYW4gQWNhZGVteSBv
ZiBEZXJtYXRvbG9neSBhbmQgVmVuZXJlb2xvZ3kgOiBKRUFEVjwvYWJici0xPjwvYWx0LXBlcmlv
ZGljYWw+PHBhZ2VzPjI2Ni03PC9wYWdlcz48dm9sdW1lPjIxPC92b2x1bWU+PG51bWJlcj4yPC9u
dW1iZXI+PGVkaXRpb24+MjAwNy8wMS8yNTwvZWRpdGlvbj48a2V5d29yZHM+PGtleXdvcmQ+QW50
aS1JbmZsYW1tYXRvcnkgQWdlbnRzLCBOb24tU3Rlcm9pZGFsL2FkbWluaXN0cmF0aW9uICZhbXA7
IGRvc2FnZS8gYWR2ZXJzZSBlZmZlY3RzPC9rZXl3b3JkPjxrZXl3b3JkPkJhY2sgUGFpbi9kcnVn
IHRoZXJhcHk8L2tleXdvcmQ+PGtleXdvcmQ+QnV0dG9ja3MvIHBhdGhvbG9neTwva2V5d29yZD48
a2V5d29yZD5EaWNsb2ZlbmFjL2FkbWluaXN0cmF0aW9uICZhbXA7IGRvc2FnZS8gYWR2ZXJzZSBl
ZmZlY3RzPC9rZXl3b3JkPjxrZXl3b3JkPkVyeXRoZW1hLyBjaGVtaWNhbGx5IGluZHVjZWQ8L2tl
eXdvcmQ+PGtleXdvcmQ+RmVtYWxlPC9rZXl3b3JkPjxrZXl3b3JkPkh1bWFuczwva2V5d29yZD48
a2V5d29yZD5JbmplY3Rpb25zPC9rZXl3b3JkPjxrZXl3b3JkPk1pZGRsZSBBZ2VkPC9rZXl3b3Jk
PjxrZXl3b3JkPk5lY3Jvc2lzL2NoZW1pY2FsbHkgaW5kdWNlZDwva2V5d29yZD48a2V5d29yZD5T
eW5kcm9tZTwva2V5d29yZD48L2tleXdvcmRzPjxkYXRlcz48eWVhcj4yMDA3PC95ZWFyPjxwdWIt
ZGF0ZXM+PGRhdGU+RmViPC9kYXRlPjwvcHViLWRhdGVzPjwvZGF0ZXM+PGlzYm4+MDkyNi05OTU5
IChQcmludCkmI3hEOzA5MjYtOTk1OSAoTGlua2luZyk8L2lzYm4+PGFjY2Vzc2lvbi1udW0+MTcy
NDM5NzU8L2FjY2Vzc2lvbi1udW0+PHVybHM+PHJlbGF0ZWQtdXJscz48dXJsPmh0dHA6Ly9vbmxp
bmVsaWJyYXJ5LndpbGV5LmNvbS9kb2kvMTAuMTExMS9qLjE0NjgtMzA4My4yMDA2LjAxODM3Lngv
YWJzdHJhY3Q8L3VybD48L3JlbGF0ZWQtdXJscz48L3VybHM+PGVsZWN0cm9uaWMtcmVzb3VyY2Ut
bnVtPjEwLjExMTEvai4xNDY4LTMwODMuMjAwNi4wMTgzNy54PC9lbGVjdHJvbmljLXJlc291cmNl
LW51bT48cmVtb3RlLWRhdGFiYXNlLXByb3ZpZGVyPk5MTTwvcmVtb3RlLWRhdGFiYXNlLXByb3Zp
ZGVyPjxsYW5ndWFnZT5lbmc8L2xhbmd1YWdlPjwvcmVjb3JkPjwvQ2l0ZT48L0VuZE5vdGU+AG==
</w:fldData>
        </w:fldChar>
      </w:r>
      <w:r w:rsidR="00884490" w:rsidRPr="00D8578C">
        <w:rPr>
          <w:rFonts w:ascii="Book Antiqua" w:eastAsia="나눔고딕" w:hAnsi="Book Antiqua"/>
        </w:rPr>
        <w:instrText xml:space="preserve"> ADDIN EN.CITE </w:instrText>
      </w:r>
      <w:r w:rsidR="00884490" w:rsidRPr="00D8578C">
        <w:rPr>
          <w:rFonts w:ascii="Book Antiqua" w:eastAsia="나눔고딕" w:hAnsi="Book Antiqua"/>
        </w:rPr>
        <w:fldChar w:fldCharType="begin">
          <w:fldData xml:space="preserve">PEVuZE5vdGU+PENpdGU+PEF1dGhvcj5TYXJpZmFraW9nbHU8L0F1dGhvcj48WWVhcj4yMDA3PC9Z
ZWFyPjxSZWNOdW0+MTgyPC9SZWNOdW0+PERpc3BsYXlUZXh0PjxzdHlsZSBmYWNlPSJzdXBlcnNj
cmlwdCI+WzExXTwvc3R5bGU+PC9EaXNwbGF5VGV4dD48cmVjb3JkPjxyZWMtbnVtYmVyPjE4Mjwv
cmVjLW51bWJlcj48Zm9yZWlnbi1rZXlzPjxrZXkgYXBwPSJFTiIgZGItaWQ9IjlldnMycnp3bjl4
OXQyZXJ2YTZ4d2V3YWEwc2RlenZlZXZ3dCI+MTgyPC9rZXk+PC9mb3JlaWduLWtleXM+PHJlZi10
eXBlIG5hbWU9IkpvdXJuYWwgQXJ0aWNsZSI+MTc8L3JlZi10eXBlPjxjb250cmlidXRvcnM+PGF1
dGhvcnM+PGF1dGhvcj5TYXJpZmFraW9nbHUsIEUuPC9hdXRob3I+PC9hdXRob3JzPjwvY29udHJp
YnV0b3JzPjx0aXRsZXM+PHRpdGxlPk5pY29sYXUgc3luZHJvbWUgYWZ0ZXIgZGljbG9mZW5hYyBp
bmplY3Rpb248L3RpdGxlPjxzZWNvbmRhcnktdGl0bGU+SiBFdXIgQWNhZCBEZXJtYXRvbCBWZW5l
cmVvbDwvc2Vjb25kYXJ5LXRpdGxlPjxhbHQtdGl0bGU+Sm91cm5hbCBvZiB0aGUgRXVyb3BlYW4g
QWNhZGVteSBvZiBEZXJtYXRvbG9neSBhbmQgVmVuZXJlb2xvZ3kgOiBKRUFEVjwvYWx0LXRpdGxl
PjwvdGl0bGVzPjxwZXJpb2RpY2FsPjxmdWxsLXRpdGxlPkogRXVyIEFjYWQgRGVybWF0b2wgVmVu
ZXJlb2w8L2Z1bGwtdGl0bGU+PGFiYnItMT5Kb3VybmFsIG9mIHRoZSBFdXJvcGVhbiBBY2FkZW15
IG9mIERlcm1hdG9sb2d5IGFuZCBWZW5lcmVvbG9neSA6IEpFQURWPC9hYmJyLTE+PC9wZXJpb2Rp
Y2FsPjxhbHQtcGVyaW9kaWNhbD48ZnVsbC10aXRsZT5KIEV1ciBBY2FkIERlcm1hdG9sIFZlbmVy
ZW9sPC9mdWxsLXRpdGxlPjxhYmJyLTE+Sm91cm5hbCBvZiB0aGUgRXVyb3BlYW4gQWNhZGVteSBv
ZiBEZXJtYXRvbG9neSBhbmQgVmVuZXJlb2xvZ3kgOiBKRUFEVjwvYWJici0xPjwvYWx0LXBlcmlv
ZGljYWw+PHBhZ2VzPjI2Ni03PC9wYWdlcz48dm9sdW1lPjIxPC92b2x1bWU+PG51bWJlcj4yPC9u
dW1iZXI+PGVkaXRpb24+MjAwNy8wMS8yNTwvZWRpdGlvbj48a2V5d29yZHM+PGtleXdvcmQ+QW50
aS1JbmZsYW1tYXRvcnkgQWdlbnRzLCBOb24tU3Rlcm9pZGFsL2FkbWluaXN0cmF0aW9uICZhbXA7
IGRvc2FnZS8gYWR2ZXJzZSBlZmZlY3RzPC9rZXl3b3JkPjxrZXl3b3JkPkJhY2sgUGFpbi9kcnVn
IHRoZXJhcHk8L2tleXdvcmQ+PGtleXdvcmQ+QnV0dG9ja3MvIHBhdGhvbG9neTwva2V5d29yZD48
a2V5d29yZD5EaWNsb2ZlbmFjL2FkbWluaXN0cmF0aW9uICZhbXA7IGRvc2FnZS8gYWR2ZXJzZSBl
ZmZlY3RzPC9rZXl3b3JkPjxrZXl3b3JkPkVyeXRoZW1hLyBjaGVtaWNhbGx5IGluZHVjZWQ8L2tl
eXdvcmQ+PGtleXdvcmQ+RmVtYWxlPC9rZXl3b3JkPjxrZXl3b3JkPkh1bWFuczwva2V5d29yZD48
a2V5d29yZD5JbmplY3Rpb25zPC9rZXl3b3JkPjxrZXl3b3JkPk1pZGRsZSBBZ2VkPC9rZXl3b3Jk
PjxrZXl3b3JkPk5lY3Jvc2lzL2NoZW1pY2FsbHkgaW5kdWNlZDwva2V5d29yZD48a2V5d29yZD5T
eW5kcm9tZTwva2V5d29yZD48L2tleXdvcmRzPjxkYXRlcz48eWVhcj4yMDA3PC95ZWFyPjxwdWIt
ZGF0ZXM+PGRhdGU+RmViPC9kYXRlPjwvcHViLWRhdGVzPjwvZGF0ZXM+PGlzYm4+MDkyNi05OTU5
IChQcmludCkmI3hEOzA5MjYtOTk1OSAoTGlua2luZyk8L2lzYm4+PGFjY2Vzc2lvbi1udW0+MTcy
NDM5NzU8L2FjY2Vzc2lvbi1udW0+PHVybHM+PHJlbGF0ZWQtdXJscz48dXJsPmh0dHA6Ly9vbmxp
bmVsaWJyYXJ5LndpbGV5LmNvbS9kb2kvMTAuMTExMS9qLjE0NjgtMzA4My4yMDA2LjAxODM3Lngv
YWJzdHJhY3Q8L3VybD48L3JlbGF0ZWQtdXJscz48L3VybHM+PGVsZWN0cm9uaWMtcmVzb3VyY2Ut
bnVtPjEwLjExMTEvai4xNDY4LTMwODMuMjAwNi4wMTgzNy54PC9lbGVjdHJvbmljLXJlc291cmNl
LW51bT48cmVtb3RlLWRhdGFiYXNlLXByb3ZpZGVyPk5MTTwvcmVtb3RlLWRhdGFiYXNlLXByb3Zp
ZGVyPjxsYW5ndWFnZT5lbmc8L2xhbmd1YWdlPjwvcmVjb3JkPjwvQ2l0ZT48L0VuZE5vdGU+AG==
</w:fldData>
        </w:fldChar>
      </w:r>
      <w:r w:rsidR="00884490" w:rsidRPr="00D8578C">
        <w:rPr>
          <w:rFonts w:ascii="Book Antiqua" w:eastAsia="나눔고딕" w:hAnsi="Book Antiqua"/>
        </w:rPr>
        <w:instrText xml:space="preserve"> ADDIN EN.CITE.DATA </w:instrText>
      </w:r>
      <w:r w:rsidR="00884490" w:rsidRPr="00D8578C">
        <w:rPr>
          <w:rFonts w:ascii="Book Antiqua" w:eastAsia="나눔고딕" w:hAnsi="Book Antiqua"/>
        </w:rPr>
      </w:r>
      <w:r w:rsidR="00884490" w:rsidRPr="00D8578C">
        <w:rPr>
          <w:rFonts w:ascii="Book Antiqua" w:eastAsia="나눔고딕" w:hAnsi="Book Antiqua"/>
        </w:rPr>
        <w:fldChar w:fldCharType="end"/>
      </w:r>
      <w:r w:rsidR="0082272F" w:rsidRPr="00D8578C">
        <w:rPr>
          <w:rFonts w:ascii="Book Antiqua" w:eastAsia="나눔고딕" w:hAnsi="Book Antiqua"/>
        </w:rPr>
      </w:r>
      <w:r w:rsidR="0082272F" w:rsidRPr="00D8578C">
        <w:rPr>
          <w:rFonts w:ascii="Book Antiqua" w:eastAsia="나눔고딕" w:hAnsi="Book Antiqua"/>
        </w:rPr>
        <w:fldChar w:fldCharType="separate"/>
      </w:r>
      <w:r w:rsidR="00884490" w:rsidRPr="00D8578C">
        <w:rPr>
          <w:rFonts w:ascii="Book Antiqua" w:eastAsia="나눔고딕" w:hAnsi="Book Antiqua"/>
          <w:noProof/>
          <w:vertAlign w:val="superscript"/>
        </w:rPr>
        <w:t>[</w:t>
      </w:r>
      <w:hyperlink w:anchor="_ENREF_11" w:tooltip="Sarifakioglu, 2007 #182" w:history="1">
        <w:r w:rsidR="00C5143C" w:rsidRPr="00D8578C">
          <w:rPr>
            <w:rFonts w:ascii="Book Antiqua" w:eastAsia="나눔고딕" w:hAnsi="Book Antiqua"/>
            <w:noProof/>
            <w:vertAlign w:val="superscript"/>
          </w:rPr>
          <w:t>11</w:t>
        </w:r>
      </w:hyperlink>
      <w:r w:rsidR="00884490" w:rsidRPr="00D8578C">
        <w:rPr>
          <w:rFonts w:ascii="Book Antiqua" w:eastAsia="나눔고딕" w:hAnsi="Book Antiqua"/>
          <w:noProof/>
          <w:vertAlign w:val="superscript"/>
        </w:rPr>
        <w:t>]</w:t>
      </w:r>
      <w:r w:rsidR="0082272F" w:rsidRPr="00D8578C">
        <w:rPr>
          <w:rFonts w:ascii="Book Antiqua" w:eastAsia="나눔고딕" w:hAnsi="Book Antiqua"/>
        </w:rPr>
        <w:fldChar w:fldCharType="end"/>
      </w:r>
      <w:r w:rsidR="008E5D75" w:rsidRPr="00D8578C">
        <w:rPr>
          <w:rFonts w:ascii="Book Antiqua" w:eastAsia="나눔고딕" w:hAnsi="Book Antiqua"/>
        </w:rPr>
        <w:t xml:space="preserve"> or indurated painful livedoid plaque with the border of the violaceous and reticular plaque</w:t>
      </w:r>
      <w:r w:rsidR="0082272F" w:rsidRPr="00D8578C">
        <w:rPr>
          <w:rFonts w:ascii="Book Antiqua" w:eastAsia="나눔고딕" w:hAnsi="Book Antiqua"/>
        </w:rPr>
        <w:fldChar w:fldCharType="begin"/>
      </w:r>
      <w:r w:rsidR="003B14C8" w:rsidRPr="00D8578C">
        <w:rPr>
          <w:rFonts w:ascii="Book Antiqua" w:eastAsia="나눔고딕" w:hAnsi="Book Antiqua"/>
        </w:rPr>
        <w:instrText xml:space="preserve"> ADDIN EN.CITE &lt;EndNote&gt;&lt;Cite&gt;&lt;Author&gt;Luton&lt;/Author&gt;&lt;Year&gt;2006&lt;/Year&gt;&lt;RecNum&gt;63&lt;/RecNum&gt;&lt;DisplayText&gt;&lt;style face="superscript"&gt;[12]&lt;/style&gt;&lt;/DisplayText&gt;&lt;record&gt;&lt;rec-number&gt;63&lt;/rec-number&gt;&lt;foreign-keys&gt;&lt;key app="EN" db-id="9evs2rzwn9x9t2erva6xwewaa0sdezveevwt"&gt;63&lt;/key&gt;&lt;/foreign-keys&gt;&lt;ref-type name="Journal Article"&gt;17&lt;/ref-type&gt;&lt;contributors&gt;&lt;authors&gt;&lt;author&gt;Luton, K.&lt;/author&gt;&lt;author&gt;Garcia, C.&lt;/author&gt;&lt;author&gt;Poletti, E.&lt;/author&gt;&lt;author&gt;Koester, G.&lt;/author&gt;&lt;/authors&gt;&lt;/contributors&gt;&lt;titles&gt;&lt;title&gt;Nicolau Syndrome: Three cases and review&lt;/title&gt;&lt;secondary-title&gt;International Journal of Dermatology&lt;/secondary-title&gt;&lt;/titles&gt;&lt;periodical&gt;&lt;full-title&gt;International Journal of Dermatology&lt;/full-title&gt;&lt;/periodical&gt;&lt;pages&gt;1326-1328&lt;/pages&gt;&lt;volume&gt;45&lt;/volume&gt;&lt;number&gt;11&lt;/number&gt;&lt;dates&gt;&lt;year&gt;2006&lt;/year&gt;&lt;/dates&gt;&lt;urls&gt;&lt;related-urls&gt;&lt;url&gt;http://www.scopus.com/inward/record.url?eid=2-s2.0-33750631428&amp;amp;partnerID=40&amp;amp;md5=b0e7ae2abd40a59b627e436b633f68cc&lt;/url&gt;&lt;/related-urls&gt;&lt;/urls&gt;&lt;custom2&gt;17076716&lt;/custom2&gt;&lt;electronic-resource-num&gt;10.1111/j.1365-4632.2006.02674.x&lt;/electronic-resource-num&gt;&lt;remote-database-name&gt;Scopus&lt;/remote-database-name&gt;&lt;/record&gt;&lt;/Cite&gt;&lt;/EndNote&gt;</w:instrText>
      </w:r>
      <w:r w:rsidR="0082272F" w:rsidRPr="00D8578C">
        <w:rPr>
          <w:rFonts w:ascii="Book Antiqua" w:eastAsia="나눔고딕" w:hAnsi="Book Antiqua"/>
        </w:rPr>
        <w:fldChar w:fldCharType="separate"/>
      </w:r>
      <w:r w:rsidR="00884490" w:rsidRPr="00D8578C">
        <w:rPr>
          <w:rFonts w:ascii="Book Antiqua" w:eastAsia="나눔고딕" w:hAnsi="Book Antiqua"/>
          <w:noProof/>
          <w:vertAlign w:val="superscript"/>
        </w:rPr>
        <w:t>[</w:t>
      </w:r>
      <w:hyperlink w:anchor="_ENREF_12" w:tooltip="Luton, 2006 #63" w:history="1">
        <w:r w:rsidR="00C5143C" w:rsidRPr="00D8578C">
          <w:rPr>
            <w:rFonts w:ascii="Book Antiqua" w:eastAsia="나눔고딕" w:hAnsi="Book Antiqua"/>
            <w:noProof/>
            <w:vertAlign w:val="superscript"/>
          </w:rPr>
          <w:t>12</w:t>
        </w:r>
      </w:hyperlink>
      <w:r w:rsidR="00884490" w:rsidRPr="00D8578C">
        <w:rPr>
          <w:rFonts w:ascii="Book Antiqua" w:eastAsia="나눔고딕" w:hAnsi="Book Antiqua"/>
          <w:noProof/>
          <w:vertAlign w:val="superscript"/>
        </w:rPr>
        <w:t>]</w:t>
      </w:r>
      <w:r w:rsidR="0082272F" w:rsidRPr="00D8578C">
        <w:rPr>
          <w:rFonts w:ascii="Book Antiqua" w:eastAsia="나눔고딕" w:hAnsi="Book Antiqua"/>
        </w:rPr>
        <w:fldChar w:fldCharType="end"/>
      </w:r>
      <w:r w:rsidR="00A90C94" w:rsidRPr="00D8578C">
        <w:rPr>
          <w:rFonts w:ascii="Book Antiqua" w:eastAsia="나눔고딕" w:hAnsi="Book Antiqua"/>
        </w:rPr>
        <w:t xml:space="preserve"> develop. That is non-necrotic plaque or patch.</w:t>
      </w:r>
      <w:r w:rsidR="00DF0F56" w:rsidRPr="00D8578C">
        <w:rPr>
          <w:rFonts w:ascii="Book Antiqua" w:eastAsia="나눔고딕" w:hAnsi="Book Antiqua"/>
        </w:rPr>
        <w:t xml:space="preserve"> </w:t>
      </w:r>
    </w:p>
    <w:p w14:paraId="3CA82EEC" w14:textId="2E1359CB" w:rsidR="00BE6EFA" w:rsidRPr="00204DF5" w:rsidRDefault="00DF0F56" w:rsidP="006675DF">
      <w:pPr>
        <w:spacing w:line="360" w:lineRule="auto"/>
        <w:ind w:firstLineChars="50" w:firstLine="113"/>
        <w:jc w:val="both"/>
        <w:rPr>
          <w:rFonts w:ascii="Book Antiqua" w:eastAsia="宋体" w:hAnsi="Book Antiqua"/>
          <w:lang w:eastAsia="zh-CN"/>
        </w:rPr>
      </w:pPr>
      <w:r w:rsidRPr="00D8578C">
        <w:rPr>
          <w:rFonts w:ascii="Book Antiqua" w:eastAsia="나눔고딕" w:hAnsi="Book Antiqua"/>
        </w:rPr>
        <w:t xml:space="preserve"> </w:t>
      </w:r>
      <w:r w:rsidR="00894674" w:rsidRPr="00D8578C">
        <w:rPr>
          <w:rFonts w:ascii="Book Antiqua" w:eastAsia="나눔고딕" w:hAnsi="Book Antiqua"/>
        </w:rPr>
        <w:t>Necrotic phase</w:t>
      </w:r>
      <w:r w:rsidR="00A90C94" w:rsidRPr="00D8578C">
        <w:rPr>
          <w:rFonts w:ascii="Book Antiqua" w:eastAsia="나눔고딕" w:hAnsi="Book Antiqua"/>
        </w:rPr>
        <w:t xml:space="preserve"> as a final stage reveals that t</w:t>
      </w:r>
      <w:r w:rsidR="00894674" w:rsidRPr="00D8578C">
        <w:rPr>
          <w:rFonts w:ascii="Book Antiqua" w:eastAsia="나눔고딕" w:hAnsi="Book Antiqua"/>
        </w:rPr>
        <w:t>he injection site progress to violaceous, necrotic, crusted, indurated plaque</w:t>
      </w:r>
      <w:r w:rsidR="0082272F" w:rsidRPr="00D8578C">
        <w:rPr>
          <w:rFonts w:ascii="Book Antiqua" w:eastAsia="나눔고딕" w:hAnsi="Book Antiqua"/>
        </w:rPr>
        <w:fldChar w:fldCharType="begin"/>
      </w:r>
      <w:r w:rsidR="003B14C8" w:rsidRPr="00D8578C">
        <w:rPr>
          <w:rFonts w:ascii="Book Antiqua" w:eastAsia="나눔고딕" w:hAnsi="Book Antiqua"/>
        </w:rPr>
        <w:instrText xml:space="preserve"> ADDIN EN.CITE &lt;EndNote&gt;&lt;Cite&gt;&lt;Author&gt;</w:instrText>
      </w:r>
      <w:r w:rsidR="003B14C8" w:rsidRPr="00D8578C">
        <w:rPr>
          <w:rFonts w:ascii="Book Antiqua" w:eastAsia="나눔고딕" w:hAnsi="Book Antiqua" w:cs="Times New Roman"/>
        </w:rPr>
        <w:instrText>Ş</w:instrText>
      </w:r>
      <w:r w:rsidR="003B14C8" w:rsidRPr="00D8578C">
        <w:rPr>
          <w:rFonts w:ascii="Book Antiqua" w:eastAsia="나눔고딕" w:hAnsi="Book Antiqua"/>
        </w:rPr>
        <w:instrText>enel&lt;/Author&gt;&lt;Year&gt;2008&lt;/Year&gt;&lt;RecNum&gt;57&lt;/RecNum&gt;&lt;DisplayText&gt;&lt;style face="superscript"&gt;[9]&lt;/style&gt;&lt;/DisplayText&gt;&lt;record&gt;&lt;rec-number&gt;57&lt;/rec-number&gt;&lt;foreign-keys&gt;&lt;key app="EN" db-id="9evs2rzwn9x9t2erva6xwewaa0sdezveevwt"&gt;57&lt;/key&gt;&lt;/foreign-keys&gt;&lt;ref-type name="Journal Article"&gt;17&lt;/ref-type&gt;&lt;contributors&gt;&lt;authors&gt;&lt;author&gt;</w:instrText>
      </w:r>
      <w:r w:rsidR="003B14C8" w:rsidRPr="00D8578C">
        <w:rPr>
          <w:rFonts w:ascii="Book Antiqua" w:eastAsia="나눔고딕" w:hAnsi="Book Antiqua" w:cs="Times New Roman"/>
        </w:rPr>
        <w:instrText>Ş</w:instrText>
      </w:r>
      <w:r w:rsidR="003B14C8" w:rsidRPr="00D8578C">
        <w:rPr>
          <w:rFonts w:ascii="Book Antiqua" w:eastAsia="나눔고딕" w:hAnsi="Book Antiqua"/>
        </w:rPr>
        <w:instrText>enel, E.&lt;/author&gt;&lt;author&gt;Ada, S.&lt;/author&gt;&lt;author&gt;Güleç, A. T.&lt;/author&gt;&lt;author&gt;Ça</w:instrText>
      </w:r>
      <w:r w:rsidR="003B14C8" w:rsidRPr="00D8578C">
        <w:rPr>
          <w:rFonts w:ascii="Times New Roman" w:eastAsia="나눔고딕" w:hAnsi="Times New Roman" w:cs="Times New Roman"/>
        </w:rPr>
        <w:instrText>ǧ</w:instrText>
      </w:r>
      <w:r w:rsidR="003B14C8" w:rsidRPr="00D8578C">
        <w:rPr>
          <w:rFonts w:ascii="Book Antiqua" w:eastAsia="나눔고딕" w:hAnsi="Book Antiqua"/>
        </w:rPr>
        <w:instrText>lar, B.&lt;/author&gt;&lt;/authors&gt;&lt;/contributors&gt;&lt;titles&gt;&lt;title&gt;Nicolau syndrome aggravated by cold application after i.m. diclofenac&lt;/title&gt;&lt;secondary-title&gt;Journal of Dermatology&lt;/secondary-title&gt;&lt;/titles&gt;&lt;periodical&gt;&lt;full-title&gt;Journal of Dermatology&lt;/full-title&gt;&lt;/periodical&gt;&lt;pages&gt;18-20&lt;/pages&gt;&lt;volume&gt;35&lt;/volume&gt;&lt;number&gt;1&lt;/number&gt;&lt;dates&gt;&lt;year&gt;2008&lt;/year&gt;&lt;/dates&gt;&lt;urls&gt;&lt;related-urls&gt;&lt;url&gt;http://www.scopus.com/inward/record.url?eid=2-s2.0-37649019588&amp;amp;partnerID=40&amp;amp;md5=c4597f1310d7c01b0b611477c7fb8985&lt;/url&gt;&lt;/related-urls&gt;&lt;/urls&gt;&lt;custom2&gt;18181770&lt;/custom2&gt;&lt;electronic-resource-num&gt;10.1111/j.1346-8138.2007.00404.x&lt;/electronic-resource-num&gt;&lt;remote-database-name&gt;Scopus&lt;/remote-database-name&gt;&lt;/record&gt;&lt;/Cite&gt;&lt;/EndNote&gt;</w:instrText>
      </w:r>
      <w:r w:rsidR="0082272F" w:rsidRPr="00D8578C">
        <w:rPr>
          <w:rFonts w:ascii="Book Antiqua" w:eastAsia="나눔고딕" w:hAnsi="Book Antiqua"/>
        </w:rPr>
        <w:fldChar w:fldCharType="separate"/>
      </w:r>
      <w:r w:rsidR="00884490" w:rsidRPr="00D8578C">
        <w:rPr>
          <w:rFonts w:ascii="Book Antiqua" w:eastAsia="나눔고딕" w:hAnsi="Book Antiqua"/>
          <w:noProof/>
          <w:vertAlign w:val="superscript"/>
        </w:rPr>
        <w:t>[</w:t>
      </w:r>
      <w:hyperlink w:history="1">
        <w:r w:rsidR="00C5143C" w:rsidRPr="00D8578C">
          <w:rPr>
            <w:rFonts w:ascii="Book Antiqua" w:eastAsia="나눔고딕" w:hAnsi="Book Antiqua"/>
            <w:noProof/>
            <w:vertAlign w:val="superscript"/>
          </w:rPr>
          <w:t>9</w:t>
        </w:r>
      </w:hyperlink>
      <w:r w:rsidR="00884490" w:rsidRPr="00D8578C">
        <w:rPr>
          <w:rFonts w:ascii="Book Antiqua" w:eastAsia="나눔고딕" w:hAnsi="Book Antiqua"/>
          <w:noProof/>
          <w:vertAlign w:val="superscript"/>
        </w:rPr>
        <w:t>]</w:t>
      </w:r>
      <w:r w:rsidR="0082272F" w:rsidRPr="00D8578C">
        <w:rPr>
          <w:rFonts w:ascii="Book Antiqua" w:eastAsia="나눔고딕" w:hAnsi="Book Antiqua"/>
        </w:rPr>
        <w:fldChar w:fldCharType="end"/>
      </w:r>
      <w:r w:rsidR="00A90C94" w:rsidRPr="00D8578C">
        <w:rPr>
          <w:rFonts w:ascii="Book Antiqua" w:eastAsia="나눔고딕" w:hAnsi="Book Antiqua"/>
        </w:rPr>
        <w:t xml:space="preserve">. </w:t>
      </w:r>
      <w:r w:rsidR="00027B61" w:rsidRPr="00D8578C">
        <w:rPr>
          <w:rFonts w:ascii="Book Antiqua" w:eastAsia="나눔고딕" w:hAnsi="Book Antiqua"/>
        </w:rPr>
        <w:t>The lesion is progressing to e</w:t>
      </w:r>
      <w:r w:rsidR="008E5D75" w:rsidRPr="00D8578C">
        <w:rPr>
          <w:rFonts w:ascii="Book Antiqua" w:eastAsia="나눔고딕" w:hAnsi="Book Antiqua"/>
        </w:rPr>
        <w:t>rythema, swelling and tender induration with central necrosis.</w:t>
      </w:r>
      <w:r w:rsidR="00027B61" w:rsidRPr="00D8578C">
        <w:rPr>
          <w:rFonts w:ascii="Book Antiqua" w:eastAsia="나눔고딕" w:hAnsi="Book Antiqua"/>
        </w:rPr>
        <w:t xml:space="preserve"> </w:t>
      </w:r>
      <w:r w:rsidR="00BE6EFA" w:rsidRPr="00D8578C">
        <w:rPr>
          <w:rFonts w:ascii="Book Antiqua" w:eastAsia="나눔고딕" w:hAnsi="Book Antiqua"/>
        </w:rPr>
        <w:t>Fi</w:t>
      </w:r>
      <w:r w:rsidR="0012547A" w:rsidRPr="00D8578C">
        <w:rPr>
          <w:rFonts w:ascii="Book Antiqua" w:eastAsia="나눔고딕" w:hAnsi="Book Antiqua"/>
        </w:rPr>
        <w:t>nal</w:t>
      </w:r>
      <w:r w:rsidR="008E5D75" w:rsidRPr="00D8578C">
        <w:rPr>
          <w:rFonts w:ascii="Book Antiqua" w:eastAsia="나눔고딕" w:hAnsi="Book Antiqua"/>
        </w:rPr>
        <w:t xml:space="preserve">ly necrotic phase comes </w:t>
      </w:r>
      <w:r w:rsidR="00027B61" w:rsidRPr="00D8578C">
        <w:rPr>
          <w:rFonts w:ascii="Book Antiqua" w:eastAsia="나눔고딕" w:hAnsi="Book Antiqua"/>
        </w:rPr>
        <w:t>5</w:t>
      </w:r>
      <w:r w:rsidR="008E5D75" w:rsidRPr="00D8578C">
        <w:rPr>
          <w:rFonts w:ascii="Book Antiqua" w:eastAsia="나눔고딕" w:hAnsi="Book Antiqua"/>
        </w:rPr>
        <w:t xml:space="preserve"> d</w:t>
      </w:r>
      <w:r w:rsidR="00BE6EFA" w:rsidRPr="00D8578C">
        <w:rPr>
          <w:rFonts w:ascii="Book Antiqua" w:eastAsia="나눔고딕" w:hAnsi="Book Antiqua"/>
        </w:rPr>
        <w:t xml:space="preserve"> to 2</w:t>
      </w:r>
      <w:r w:rsidR="00027B61" w:rsidRPr="00D8578C">
        <w:rPr>
          <w:rFonts w:ascii="Book Antiqua" w:eastAsia="나눔고딕" w:hAnsi="Book Antiqua"/>
        </w:rPr>
        <w:t xml:space="preserve"> </w:t>
      </w:r>
      <w:r w:rsidR="00BE6EFA" w:rsidRPr="00D8578C">
        <w:rPr>
          <w:rFonts w:ascii="Book Antiqua" w:eastAsia="나눔고딕" w:hAnsi="Book Antiqua"/>
        </w:rPr>
        <w:t>wk. A painful indurated erythematous plaque with black necrosis</w:t>
      </w:r>
      <w:r w:rsidR="00BE6EFA" w:rsidRPr="00D8578C">
        <w:rPr>
          <w:rFonts w:ascii="Book Antiqua" w:eastAsia="나눔고딕" w:hAnsi="Book Antiqua"/>
        </w:rPr>
        <w:fldChar w:fldCharType="begin">
          <w:fldData xml:space="preserve">PEVuZE5vdGU+PENpdGU+PEF1dGhvcj5TYXJpZmFraW9nbHU8L0F1dGhvcj48WWVhcj4yMDA3PC9Z
ZWFyPjxSZWNOdW0+MTgyPC9SZWNOdW0+PERpc3BsYXlUZXh0PjxzdHlsZSBmYWNlPSJzdXBlcnNj
cmlwdCI+WzExLCAxM108L3N0eWxlPjwvRGlzcGxheVRleHQ+PHJlY29yZD48cmVjLW51bWJlcj4x
ODI8L3JlYy1udW1iZXI+PGZvcmVpZ24ta2V5cz48a2V5IGFwcD0iRU4iIGRiLWlkPSI5ZXZzMnJ6
d245eDl0MmVydmE2eHdld2FhMHNkZXp2ZWV2d3QiPjE4Mjwva2V5PjwvZm9yZWlnbi1rZXlzPjxy
ZWYtdHlwZSBuYW1lPSJKb3VybmFsIEFydGljbGUiPjE3PC9yZWYtdHlwZT48Y29udHJpYnV0b3Jz
PjxhdXRob3JzPjxhdXRob3I+U2FyaWZha2lvZ2x1LCBFLjwvYXV0aG9yPjwvYXV0aG9ycz48L2Nv
bnRyaWJ1dG9ycz48dGl0bGVzPjx0aXRsZT5OaWNvbGF1IHN5bmRyb21lIGFmdGVyIGRpY2xvZmVu
YWMgaW5qZWN0aW9uPC90aXRsZT48c2Vjb25kYXJ5LXRpdGxlPkogRXVyIEFjYWQgRGVybWF0b2wg
VmVuZXJlb2w8L3NlY29uZGFyeS10aXRsZT48YWx0LXRpdGxlPkpvdXJuYWwgb2YgdGhlIEV1cm9w
ZWFuIEFjYWRlbXkgb2YgRGVybWF0b2xvZ3kgYW5kIFZlbmVyZW9sb2d5IDogSkVBRFY8L2FsdC10
aXRsZT48L3RpdGxlcz48cGVyaW9kaWNhbD48ZnVsbC10aXRsZT5KIEV1ciBBY2FkIERlcm1hdG9s
IFZlbmVyZW9sPC9mdWxsLXRpdGxlPjxhYmJyLTE+Sm91cm5hbCBvZiB0aGUgRXVyb3BlYW4gQWNh
ZGVteSBvZiBEZXJtYXRvbG9neSBhbmQgVmVuZXJlb2xvZ3kgOiBKRUFEVjwvYWJici0xPjwvcGVy
aW9kaWNhbD48YWx0LXBlcmlvZGljYWw+PGZ1bGwtdGl0bGU+SiBFdXIgQWNhZCBEZXJtYXRvbCBW
ZW5lcmVvbDwvZnVsbC10aXRsZT48YWJici0xPkpvdXJuYWwgb2YgdGhlIEV1cm9wZWFuIEFjYWRl
bXkgb2YgRGVybWF0b2xvZ3kgYW5kIFZlbmVyZW9sb2d5IDogSkVBRFY8L2FiYnItMT48L2FsdC1w
ZXJpb2RpY2FsPjxwYWdlcz4yNjYtNzwvcGFnZXM+PHZvbHVtZT4yMTwvdm9sdW1lPjxudW1iZXI+
MjwvbnVtYmVyPjxlZGl0aW9uPjIwMDcvMDEvMjU8L2VkaXRpb24+PGtleXdvcmRzPjxrZXl3b3Jk
PkFudGktSW5mbGFtbWF0b3J5IEFnZW50cywgTm9uLVN0ZXJvaWRhbC9hZG1pbmlzdHJhdGlvbiAm
YW1wOyBkb3NhZ2UvIGFkdmVyc2UgZWZmZWN0czwva2V5d29yZD48a2V5d29yZD5CYWNrIFBhaW4v
ZHJ1ZyB0aGVyYXB5PC9rZXl3b3JkPjxrZXl3b3JkPkJ1dHRvY2tzLyBwYXRob2xvZ3k8L2tleXdv
cmQ+PGtleXdvcmQ+RGljbG9mZW5hYy9hZG1pbmlzdHJhdGlvbiAmYW1wOyBkb3NhZ2UvIGFkdmVy
c2UgZWZmZWN0czwva2V5d29yZD48a2V5d29yZD5Fcnl0aGVtYS8gY2hlbWljYWxseSBpbmR1Y2Vk
PC9rZXl3b3JkPjxrZXl3b3JkPkZlbWFsZTwva2V5d29yZD48a2V5d29yZD5IdW1hbnM8L2tleXdv
cmQ+PGtleXdvcmQ+SW5qZWN0aW9uczwva2V5d29yZD48a2V5d29yZD5NaWRkbGUgQWdlZDwva2V5
d29yZD48a2V5d29yZD5OZWNyb3Npcy9jaGVtaWNhbGx5IGluZHVjZWQ8L2tleXdvcmQ+PGtleXdv
cmQ+U3luZHJvbWU8L2tleXdvcmQ+PC9rZXl3b3Jkcz48ZGF0ZXM+PHllYXI+MjAwNzwveWVhcj48
cHViLWRhdGVzPjxkYXRlPkZlYjwvZGF0ZT48L3B1Yi1kYXRlcz48L2RhdGVzPjxpc2JuPjA5MjYt
OTk1OSAoUHJpbnQpJiN4RDswOTI2LTk5NTkgKExpbmtpbmcpPC9pc2JuPjxhY2Nlc3Npb24tbnVt
PjE3MjQzOTc1PC9hY2Nlc3Npb24tbnVtPjx1cmxzPjxyZWxhdGVkLXVybHM+PHVybD5odHRwOi8v
b25saW5lbGlicmFyeS53aWxleS5jb20vZG9pLzEwLjExMTEvai4xNDY4LTMwODMuMjAwNi4wMTgz
Ny54L2Fic3RyYWN0PC91cmw+PC9yZWxhdGVkLXVybHM+PC91cmxzPjxlbGVjdHJvbmljLXJlc291
cmNlLW51bT4xMC4xMTExL2ouMTQ2OC0zMDgzLjIwMDYuMDE4MzcueDwvZWxlY3Ryb25pYy1yZXNv
dXJjZS1udW0+PHJlbW90ZS1kYXRhYmFzZS1wcm92aWRlcj5OTE08L3JlbW90ZS1kYXRhYmFzZS1w
cm92aWRlcj48bGFuZ3VhZ2U+ZW5nPC9sYW5ndWFnZT48L3JlY29yZD48L0NpdGU+PENpdGU+PEF1
dGhvcj5LaW08L0F1dGhvcj48WWVhcj4yMDExPC9ZZWFyPjxSZWNOdW0+MjI8L1JlY051bT48cmVj
b3JkPjxyZWMtbnVtYmVyPjIyPC9yZWMtbnVtYmVyPjxmb3JlaWduLWtleXM+PGtleSBhcHA9IkVO
IiBkYi1pZD0iOWV2czJyenduOXg5dDJlcnZhNnh3ZXdhYTBzZGV6dmVldnd0Ij4yMjwva2V5Pjwv
Zm9yZWlnbi1rZXlzPjxyZWYtdHlwZSBuYW1lPSJKb3VybmFsIEFydGljbGUiPjE3PC9yZWYtdHlw
ZT48Y29udHJpYnV0b3JzPjxhdXRob3JzPjxhdXRob3I+S2ltLCBLLiBLLjwvYXV0aG9yPjwvYXV0
aG9ycz48L2NvbnRyaWJ1dG9ycz48dGl0bGVzPjx0aXRsZT5OaWNvbGF1IHN5bmRyb21lIGluIHBh
dGllbnQgZm9sbG93aW5nIGRpY2xvZmVuYWMgYWRtaW5pc3RyYXRpb246IEEgY2FzZSByZXBvcnQ8
L3RpdGxlPjxzZWNvbmRhcnktdGl0bGU+QW5uYWxzIG9mIERlcm1hdG9sb2d5PC9zZWNvbmRhcnkt
dGl0bGU+PC90aXRsZXM+PHBlcmlvZGljYWw+PGZ1bGwtdGl0bGU+QW5uYWxzIG9mIERlcm1hdG9s
b2d5PC9mdWxsLXRpdGxlPjwvcGVyaW9kaWNhbD48cGFnZXM+NTAxLTUwMzwvcGFnZXM+PHZvbHVt
ZT4yMzwvdm9sdW1lPjxudW1iZXI+NDwvbnVtYmVyPjxkYXRlcz48eWVhcj4yMDExPC95ZWFyPjwv
ZGF0ZXM+PHVybHM+PHJlbGF0ZWQtdXJscz48dXJsPmh0dHA6Ly93d3cuc2NvcHVzLmNvbS9pbndh
cmQvcmVjb3JkLnVybD9laWQ9Mi1zMi4wLTgyNTU1MTczNzI0JmFtcDtwYXJ0bmVySUQ9NDAmYW1w
O21kNT01MTllZWYxZGM2NzQ4MzQyM2NhZWQ2NGU1ZDkyZTU2YzwvdXJsPjwvcmVsYXRlZC11cmxz
PjwvdXJscz48Y3VzdG9tMj4yMjE0ODAyMDwvY3VzdG9tMj48ZWxlY3Ryb25pYy1yZXNvdXJjZS1u
dW0+MTAuNTAyMS9hZC4yMDExLjIzLjQuNTAxLjwvZWxlY3Ryb25pYy1yZXNvdXJjZS1udW0+PHJl
bW90ZS1kYXRhYmFzZS1uYW1lPlNjb3B1czwvcmVtb3RlLWRhdGFiYXNlLW5hbWU+PC9yZWNvcmQ+
PC9DaXRlPjwvRW5kTm90ZT5=
</w:fldData>
        </w:fldChar>
      </w:r>
      <w:r w:rsidR="003B14C8" w:rsidRPr="00D8578C">
        <w:rPr>
          <w:rFonts w:ascii="Book Antiqua" w:eastAsia="나눔고딕" w:hAnsi="Book Antiqua"/>
        </w:rPr>
        <w:instrText xml:space="preserve"> ADDIN EN.CITE </w:instrText>
      </w:r>
      <w:r w:rsidR="003B14C8" w:rsidRPr="00D8578C">
        <w:rPr>
          <w:rFonts w:ascii="Book Antiqua" w:eastAsia="나눔고딕" w:hAnsi="Book Antiqua"/>
        </w:rPr>
        <w:fldChar w:fldCharType="begin">
          <w:fldData xml:space="preserve">PEVuZE5vdGU+PENpdGU+PEF1dGhvcj5TYXJpZmFraW9nbHU8L0F1dGhvcj48WWVhcj4yMDA3PC9Z
ZWFyPjxSZWNOdW0+MTgyPC9SZWNOdW0+PERpc3BsYXlUZXh0PjxzdHlsZSBmYWNlPSJzdXBlcnNj
cmlwdCI+WzExLCAxM108L3N0eWxlPjwvRGlzcGxheVRleHQ+PHJlY29yZD48cmVjLW51bWJlcj4x
ODI8L3JlYy1udW1iZXI+PGZvcmVpZ24ta2V5cz48a2V5IGFwcD0iRU4iIGRiLWlkPSI5ZXZzMnJ6
d245eDl0MmVydmE2eHdld2FhMHNkZXp2ZWV2d3QiPjE4Mjwva2V5PjwvZm9yZWlnbi1rZXlzPjxy
ZWYtdHlwZSBuYW1lPSJKb3VybmFsIEFydGljbGUiPjE3PC9yZWYtdHlwZT48Y29udHJpYnV0b3Jz
PjxhdXRob3JzPjxhdXRob3I+U2FyaWZha2lvZ2x1LCBFLjwvYXV0aG9yPjwvYXV0aG9ycz48L2Nv
bnRyaWJ1dG9ycz48dGl0bGVzPjx0aXRsZT5OaWNvbGF1IHN5bmRyb21lIGFmdGVyIGRpY2xvZmVu
YWMgaW5qZWN0aW9uPC90aXRsZT48c2Vjb25kYXJ5LXRpdGxlPkogRXVyIEFjYWQgRGVybWF0b2wg
VmVuZXJlb2w8L3NlY29uZGFyeS10aXRsZT48YWx0LXRpdGxlPkpvdXJuYWwgb2YgdGhlIEV1cm9w
ZWFuIEFjYWRlbXkgb2YgRGVybWF0b2xvZ3kgYW5kIFZlbmVyZW9sb2d5IDogSkVBRFY8L2FsdC10
aXRsZT48L3RpdGxlcz48cGVyaW9kaWNhbD48ZnVsbC10aXRsZT5KIEV1ciBBY2FkIERlcm1hdG9s
IFZlbmVyZW9sPC9mdWxsLXRpdGxlPjxhYmJyLTE+Sm91cm5hbCBvZiB0aGUgRXVyb3BlYW4gQWNh
ZGVteSBvZiBEZXJtYXRvbG9neSBhbmQgVmVuZXJlb2xvZ3kgOiBKRUFEVjwvYWJici0xPjwvcGVy
aW9kaWNhbD48YWx0LXBlcmlvZGljYWw+PGZ1bGwtdGl0bGU+SiBFdXIgQWNhZCBEZXJtYXRvbCBW
ZW5lcmVvbDwvZnVsbC10aXRsZT48YWJici0xPkpvdXJuYWwgb2YgdGhlIEV1cm9wZWFuIEFjYWRl
bXkgb2YgRGVybWF0b2xvZ3kgYW5kIFZlbmVyZW9sb2d5IDogSkVBRFY8L2FiYnItMT48L2FsdC1w
ZXJpb2RpY2FsPjxwYWdlcz4yNjYtNzwvcGFnZXM+PHZvbHVtZT4yMTwvdm9sdW1lPjxudW1iZXI+
MjwvbnVtYmVyPjxlZGl0aW9uPjIwMDcvMDEvMjU8L2VkaXRpb24+PGtleXdvcmRzPjxrZXl3b3Jk
PkFudGktSW5mbGFtbWF0b3J5IEFnZW50cywgTm9uLVN0ZXJvaWRhbC9hZG1pbmlzdHJhdGlvbiAm
YW1wOyBkb3NhZ2UvIGFkdmVyc2UgZWZmZWN0czwva2V5d29yZD48a2V5d29yZD5CYWNrIFBhaW4v
ZHJ1ZyB0aGVyYXB5PC9rZXl3b3JkPjxrZXl3b3JkPkJ1dHRvY2tzLyBwYXRob2xvZ3k8L2tleXdv
cmQ+PGtleXdvcmQ+RGljbG9mZW5hYy9hZG1pbmlzdHJhdGlvbiAmYW1wOyBkb3NhZ2UvIGFkdmVy
c2UgZWZmZWN0czwva2V5d29yZD48a2V5d29yZD5Fcnl0aGVtYS8gY2hlbWljYWxseSBpbmR1Y2Vk
PC9rZXl3b3JkPjxrZXl3b3JkPkZlbWFsZTwva2V5d29yZD48a2V5d29yZD5IdW1hbnM8L2tleXdv
cmQ+PGtleXdvcmQ+SW5qZWN0aW9uczwva2V5d29yZD48a2V5d29yZD5NaWRkbGUgQWdlZDwva2V5
d29yZD48a2V5d29yZD5OZWNyb3Npcy9jaGVtaWNhbGx5IGluZHVjZWQ8L2tleXdvcmQ+PGtleXdv
cmQ+U3luZHJvbWU8L2tleXdvcmQ+PC9rZXl3b3Jkcz48ZGF0ZXM+PHllYXI+MjAwNzwveWVhcj48
cHViLWRhdGVzPjxkYXRlPkZlYjwvZGF0ZT48L3B1Yi1kYXRlcz48L2RhdGVzPjxpc2JuPjA5MjYt
OTk1OSAoUHJpbnQpJiN4RDswOTI2LTk5NTkgKExpbmtpbmcpPC9pc2JuPjxhY2Nlc3Npb24tbnVt
PjE3MjQzOTc1PC9hY2Nlc3Npb24tbnVtPjx1cmxzPjxyZWxhdGVkLXVybHM+PHVybD5odHRwOi8v
b25saW5lbGlicmFyeS53aWxleS5jb20vZG9pLzEwLjExMTEvai4xNDY4LTMwODMuMjAwNi4wMTgz
Ny54L2Fic3RyYWN0PC91cmw+PC9yZWxhdGVkLXVybHM+PC91cmxzPjxlbGVjdHJvbmljLXJlc291
cmNlLW51bT4xMC4xMTExL2ouMTQ2OC0zMDgzLjIwMDYuMDE4MzcueDwvZWxlY3Ryb25pYy1yZXNv
dXJjZS1udW0+PHJlbW90ZS1kYXRhYmFzZS1wcm92aWRlcj5OTE08L3JlbW90ZS1kYXRhYmFzZS1w
cm92aWRlcj48bGFuZ3VhZ2U+ZW5nPC9sYW5ndWFnZT48L3JlY29yZD48L0NpdGU+PENpdGU+PEF1
dGhvcj5LaW08L0F1dGhvcj48WWVhcj4yMDExPC9ZZWFyPjxSZWNOdW0+MjI8L1JlY051bT48cmVj
b3JkPjxyZWMtbnVtYmVyPjIyPC9yZWMtbnVtYmVyPjxmb3JlaWduLWtleXM+PGtleSBhcHA9IkVO
IiBkYi1pZD0iOWV2czJyenduOXg5dDJlcnZhNnh3ZXdhYTBzZGV6dmVldnd0Ij4yMjwva2V5Pjwv
Zm9yZWlnbi1rZXlzPjxyZWYtdHlwZSBuYW1lPSJKb3VybmFsIEFydGljbGUiPjE3PC9yZWYtdHlw
ZT48Y29udHJpYnV0b3JzPjxhdXRob3JzPjxhdXRob3I+S2ltLCBLLiBLLjwvYXV0aG9yPjwvYXV0
aG9ycz48L2NvbnRyaWJ1dG9ycz48dGl0bGVzPjx0aXRsZT5OaWNvbGF1IHN5bmRyb21lIGluIHBh
dGllbnQgZm9sbG93aW5nIGRpY2xvZmVuYWMgYWRtaW5pc3RyYXRpb246IEEgY2FzZSByZXBvcnQ8
L3RpdGxlPjxzZWNvbmRhcnktdGl0bGU+QW5uYWxzIG9mIERlcm1hdG9sb2d5PC9zZWNvbmRhcnkt
dGl0bGU+PC90aXRsZXM+PHBlcmlvZGljYWw+PGZ1bGwtdGl0bGU+QW5uYWxzIG9mIERlcm1hdG9s
b2d5PC9mdWxsLXRpdGxlPjwvcGVyaW9kaWNhbD48cGFnZXM+NTAxLTUwMzwvcGFnZXM+PHZvbHVt
ZT4yMzwvdm9sdW1lPjxudW1iZXI+NDwvbnVtYmVyPjxkYXRlcz48eWVhcj4yMDExPC95ZWFyPjwv
ZGF0ZXM+PHVybHM+PHJlbGF0ZWQtdXJscz48dXJsPmh0dHA6Ly93d3cuc2NvcHVzLmNvbS9pbndh
cmQvcmVjb3JkLnVybD9laWQ9Mi1zMi4wLTgyNTU1MTczNzI0JmFtcDtwYXJ0bmVySUQ9NDAmYW1w
O21kNT01MTllZWYxZGM2NzQ4MzQyM2NhZWQ2NGU1ZDkyZTU2YzwvdXJsPjwvcmVsYXRlZC11cmxz
PjwvdXJscz48Y3VzdG9tMj4yMjE0ODAyMDwvY3VzdG9tMj48ZWxlY3Ryb25pYy1yZXNvdXJjZS1u
dW0+MTAuNTAyMS9hZC4yMDExLjIzLjQuNTAxLjwvZWxlY3Ryb25pYy1yZXNvdXJjZS1udW0+PHJl
bW90ZS1kYXRhYmFzZS1uYW1lPlNjb3B1czwvcmVtb3RlLWRhdGFiYXNlLW5hbWU+PC9yZWNvcmQ+
PC9DaXRlPjwvRW5kTm90ZT5=
</w:fldData>
        </w:fldChar>
      </w:r>
      <w:r w:rsidR="003B14C8" w:rsidRPr="00D8578C">
        <w:rPr>
          <w:rFonts w:ascii="Book Antiqua" w:eastAsia="나눔고딕" w:hAnsi="Book Antiqua"/>
        </w:rPr>
        <w:instrText xml:space="preserve"> ADDIN EN.CITE.DATA </w:instrText>
      </w:r>
      <w:r w:rsidR="003B14C8" w:rsidRPr="00D8578C">
        <w:rPr>
          <w:rFonts w:ascii="Book Antiqua" w:eastAsia="나눔고딕" w:hAnsi="Book Antiqua"/>
        </w:rPr>
      </w:r>
      <w:r w:rsidR="003B14C8" w:rsidRPr="00D8578C">
        <w:rPr>
          <w:rFonts w:ascii="Book Antiqua" w:eastAsia="나눔고딕" w:hAnsi="Book Antiqua"/>
        </w:rPr>
        <w:fldChar w:fldCharType="end"/>
      </w:r>
      <w:r w:rsidR="00BE6EFA" w:rsidRPr="00D8578C">
        <w:rPr>
          <w:rFonts w:ascii="Book Antiqua" w:eastAsia="나눔고딕" w:hAnsi="Book Antiqua"/>
        </w:rPr>
      </w:r>
      <w:r w:rsidR="00BE6EFA" w:rsidRPr="00D8578C">
        <w:rPr>
          <w:rFonts w:ascii="Book Antiqua" w:eastAsia="나눔고딕" w:hAnsi="Book Antiqua"/>
        </w:rPr>
        <w:fldChar w:fldCharType="separate"/>
      </w:r>
      <w:r w:rsidR="00884490" w:rsidRPr="00D8578C">
        <w:rPr>
          <w:rFonts w:ascii="Book Antiqua" w:eastAsia="나눔고딕" w:hAnsi="Book Antiqua"/>
          <w:noProof/>
          <w:vertAlign w:val="superscript"/>
        </w:rPr>
        <w:t>[</w:t>
      </w:r>
      <w:hyperlink w:anchor="_ENREF_11" w:tooltip="Sarifakioglu, 2007 #182" w:history="1">
        <w:r w:rsidR="00C5143C" w:rsidRPr="00D8578C">
          <w:rPr>
            <w:rFonts w:ascii="Book Antiqua" w:eastAsia="나눔고딕" w:hAnsi="Book Antiqua"/>
            <w:noProof/>
            <w:vertAlign w:val="superscript"/>
          </w:rPr>
          <w:t>11</w:t>
        </w:r>
      </w:hyperlink>
      <w:r w:rsidR="00204DF5">
        <w:rPr>
          <w:rFonts w:ascii="Book Antiqua" w:eastAsia="나눔고딕" w:hAnsi="Book Antiqua"/>
          <w:noProof/>
          <w:vertAlign w:val="superscript"/>
        </w:rPr>
        <w:t>,</w:t>
      </w:r>
      <w:hyperlink w:anchor="_ENREF_13" w:tooltip="Kim, 2011 #22" w:history="1">
        <w:r w:rsidR="00C5143C" w:rsidRPr="00D8578C">
          <w:rPr>
            <w:rFonts w:ascii="Book Antiqua" w:eastAsia="나눔고딕" w:hAnsi="Book Antiqua"/>
            <w:noProof/>
            <w:vertAlign w:val="superscript"/>
          </w:rPr>
          <w:t>13</w:t>
        </w:r>
      </w:hyperlink>
      <w:r w:rsidR="00884490" w:rsidRPr="00D8578C">
        <w:rPr>
          <w:rFonts w:ascii="Book Antiqua" w:eastAsia="나눔고딕" w:hAnsi="Book Antiqua"/>
          <w:noProof/>
          <w:vertAlign w:val="superscript"/>
        </w:rPr>
        <w:t>]</w:t>
      </w:r>
      <w:r w:rsidR="00BE6EFA" w:rsidRPr="00D8578C">
        <w:rPr>
          <w:rFonts w:ascii="Book Antiqua" w:eastAsia="나눔고딕" w:hAnsi="Book Antiqua"/>
        </w:rPr>
        <w:fldChar w:fldCharType="end"/>
      </w:r>
      <w:r w:rsidR="0012547A" w:rsidRPr="00D8578C">
        <w:rPr>
          <w:rFonts w:ascii="Book Antiqua" w:eastAsia="나눔고딕" w:hAnsi="Book Antiqua"/>
        </w:rPr>
        <w:t xml:space="preserve"> </w:t>
      </w:r>
      <w:r w:rsidRPr="00D8578C">
        <w:rPr>
          <w:rFonts w:ascii="Book Antiqua" w:eastAsia="나눔고딕" w:hAnsi="Book Antiqua"/>
        </w:rPr>
        <w:t>or a large necrotic skin patch with ulceration over the injection site is observed</w:t>
      </w:r>
      <w:r w:rsidR="0082272F" w:rsidRPr="00D8578C">
        <w:rPr>
          <w:rFonts w:ascii="Book Antiqua" w:eastAsia="나눔고딕" w:hAnsi="Book Antiqua"/>
        </w:rPr>
        <w:fldChar w:fldCharType="begin"/>
      </w:r>
      <w:r w:rsidR="003B14C8" w:rsidRPr="00D8578C">
        <w:rPr>
          <w:rFonts w:ascii="Book Antiqua" w:eastAsia="나눔고딕" w:hAnsi="Book Antiqua"/>
        </w:rPr>
        <w:instrText xml:space="preserve"> ADDIN EN.CITE &lt;EndNote&gt;&lt;Cite&gt;&lt;Author&gt;Lie&lt;/Author&gt;&lt;Year&gt;2006&lt;/Year&gt;&lt;RecNum&gt;69&lt;/RecNum&gt;&lt;DisplayText&gt;&lt;style face="superscript"&gt;[6]&lt;/style&gt;&lt;/DisplayText&gt;&lt;record&gt;&lt;rec-number&gt;69&lt;/rec-number&gt;&lt;foreign-keys&gt;&lt;key app="EN" db-id="9evs2rzwn9x9t2erva6xwewaa0sdezveevwt"&gt;69&lt;/key&gt;&lt;/foreign-keys&gt;&lt;ref-type name="Journal Article"&gt;17&lt;/ref-type&gt;&lt;contributors&gt;&lt;authors&gt;&lt;author&gt;Lie, C.&lt;/author&gt;&lt;author&gt;Leung, F.&lt;/author&gt;&lt;author&gt;Chow, S. P.&lt;/author&gt;&lt;/authors&gt;&lt;/contributors&gt;&lt;titles&gt;&lt;title&gt;Nicolau syndrome following intramuscular diclofenac administration: a case report&lt;/title&gt;&lt;secondary-title&gt;Journal of orthopaedic surgery (Hong Kong)&lt;/secondary-title&gt;&lt;/titles&gt;&lt;periodical&gt;&lt;full-title&gt;Journal of orthopaedic surgery (Hong Kong)&lt;/full-title&gt;&lt;/periodical&gt;&lt;pages&gt;104-107&lt;/pages&gt;&lt;volume&gt;14&lt;/volume&gt;&lt;number&gt;1&lt;/number&gt;&lt;dates&gt;&lt;year&gt;2006&lt;/year&gt;&lt;/dates&gt;&lt;urls&gt;&lt;related-urls&gt;&lt;url&gt;http://www.scopus.com/inward/record.url?eid=2-s2.0-33750209401&amp;amp;partnerID=40&amp;amp;md5=3c148f1f7d7c765f6ef021997155e0b9&lt;/url&gt;&lt;/related-urls&gt;&lt;/urls&gt;&lt;custom2&gt;16598099&lt;/custom2&gt;&lt;remote-database-name&gt;Scopus&lt;/remote-database-name&gt;&lt;/record&gt;&lt;/Cite&gt;&lt;/EndNote&gt;</w:instrText>
      </w:r>
      <w:r w:rsidR="0082272F" w:rsidRPr="00D8578C">
        <w:rPr>
          <w:rFonts w:ascii="Book Antiqua" w:eastAsia="나눔고딕" w:hAnsi="Book Antiqua"/>
        </w:rPr>
        <w:fldChar w:fldCharType="separate"/>
      </w:r>
      <w:r w:rsidR="00884490" w:rsidRPr="00D8578C">
        <w:rPr>
          <w:rFonts w:ascii="Book Antiqua" w:eastAsia="나눔고딕" w:hAnsi="Book Antiqua"/>
          <w:noProof/>
          <w:vertAlign w:val="superscript"/>
        </w:rPr>
        <w:t>[</w:t>
      </w:r>
      <w:hyperlink w:anchor="_ENREF_6" w:tooltip="Lie, 2006 #69" w:history="1">
        <w:r w:rsidR="00C5143C" w:rsidRPr="00D8578C">
          <w:rPr>
            <w:rFonts w:ascii="Book Antiqua" w:eastAsia="나눔고딕" w:hAnsi="Book Antiqua"/>
            <w:noProof/>
            <w:vertAlign w:val="superscript"/>
          </w:rPr>
          <w:t>6</w:t>
        </w:r>
      </w:hyperlink>
      <w:r w:rsidR="00884490" w:rsidRPr="00D8578C">
        <w:rPr>
          <w:rFonts w:ascii="Book Antiqua" w:eastAsia="나눔고딕" w:hAnsi="Book Antiqua"/>
          <w:noProof/>
          <w:vertAlign w:val="superscript"/>
        </w:rPr>
        <w:t>]</w:t>
      </w:r>
      <w:r w:rsidR="0082272F" w:rsidRPr="00D8578C">
        <w:rPr>
          <w:rFonts w:ascii="Book Antiqua" w:eastAsia="나눔고딕" w:hAnsi="Book Antiqua"/>
        </w:rPr>
        <w:fldChar w:fldCharType="end"/>
      </w:r>
      <w:r w:rsidR="00DE483B" w:rsidRPr="00D8578C">
        <w:rPr>
          <w:rFonts w:ascii="Book Antiqua" w:eastAsia="나눔고딕" w:hAnsi="Book Antiqua"/>
        </w:rPr>
        <w:t xml:space="preserve"> </w:t>
      </w:r>
      <w:r w:rsidR="00283132" w:rsidRPr="00D8578C">
        <w:rPr>
          <w:rFonts w:ascii="Book Antiqua" w:eastAsia="나눔고딕" w:hAnsi="Book Antiqua"/>
        </w:rPr>
        <w:t>(</w:t>
      </w:r>
      <w:r w:rsidR="00DE483B" w:rsidRPr="00D8578C">
        <w:rPr>
          <w:rFonts w:ascii="Book Antiqua" w:eastAsia="나눔고딕" w:hAnsi="Book Antiqua"/>
        </w:rPr>
        <w:t>Fig</w:t>
      </w:r>
      <w:r w:rsidR="00204DF5">
        <w:rPr>
          <w:rFonts w:ascii="Book Antiqua" w:eastAsia="宋体" w:hAnsi="Book Antiqua" w:hint="eastAsia"/>
          <w:lang w:eastAsia="zh-CN"/>
        </w:rPr>
        <w:t>ure</w:t>
      </w:r>
      <w:r w:rsidR="00DE483B" w:rsidRPr="00D8578C">
        <w:rPr>
          <w:rFonts w:ascii="Book Antiqua" w:eastAsia="나눔고딕" w:hAnsi="Book Antiqua"/>
        </w:rPr>
        <w:t xml:space="preserve"> 1</w:t>
      </w:r>
      <w:r w:rsidR="00283132" w:rsidRPr="00D8578C">
        <w:rPr>
          <w:rFonts w:ascii="Book Antiqua" w:eastAsia="나눔고딕" w:hAnsi="Book Antiqua"/>
        </w:rPr>
        <w:t>)</w:t>
      </w:r>
      <w:r w:rsidR="00204DF5">
        <w:rPr>
          <w:rFonts w:ascii="Book Antiqua" w:eastAsia="宋体" w:hAnsi="Book Antiqua" w:hint="eastAsia"/>
          <w:lang w:eastAsia="zh-CN"/>
        </w:rPr>
        <w:t>.</w:t>
      </w:r>
    </w:p>
    <w:p w14:paraId="03DF39A8" w14:textId="60C75A59" w:rsidR="0040229F" w:rsidRPr="00D8578C" w:rsidRDefault="00DF0F56" w:rsidP="00D8578C">
      <w:pPr>
        <w:spacing w:line="360" w:lineRule="auto"/>
        <w:jc w:val="both"/>
        <w:rPr>
          <w:rFonts w:ascii="Book Antiqua" w:eastAsia="나눔고딕" w:hAnsi="Book Antiqua"/>
        </w:rPr>
      </w:pPr>
      <w:r w:rsidRPr="00D8578C">
        <w:rPr>
          <w:rFonts w:ascii="Book Antiqua" w:eastAsia="나눔고딕" w:hAnsi="Book Antiqua"/>
        </w:rPr>
        <w:t xml:space="preserve"> </w:t>
      </w:r>
      <w:r w:rsidR="00204DF5">
        <w:rPr>
          <w:rFonts w:ascii="Book Antiqua" w:eastAsia="宋体" w:hAnsi="Book Antiqua" w:hint="eastAsia"/>
          <w:lang w:eastAsia="zh-CN"/>
        </w:rPr>
        <w:t xml:space="preserve"> </w:t>
      </w:r>
      <w:r w:rsidR="00167108" w:rsidRPr="00D8578C">
        <w:rPr>
          <w:rFonts w:ascii="Book Antiqua" w:eastAsia="나눔고딕" w:hAnsi="Book Antiqua"/>
        </w:rPr>
        <w:t xml:space="preserve">The most </w:t>
      </w:r>
      <w:r w:rsidR="00CC6B58" w:rsidRPr="00D8578C">
        <w:rPr>
          <w:rFonts w:ascii="Book Antiqua" w:eastAsia="나눔고딕" w:hAnsi="Book Antiqua"/>
        </w:rPr>
        <w:t>common</w:t>
      </w:r>
      <w:r w:rsidR="00167108" w:rsidRPr="00D8578C">
        <w:rPr>
          <w:rFonts w:ascii="Book Antiqua" w:eastAsia="나눔고딕" w:hAnsi="Book Antiqua"/>
        </w:rPr>
        <w:t xml:space="preserve"> site</w:t>
      </w:r>
      <w:r w:rsidR="00CC6B58" w:rsidRPr="00D8578C">
        <w:rPr>
          <w:rFonts w:ascii="Book Antiqua" w:eastAsia="나눔고딕" w:hAnsi="Book Antiqua"/>
        </w:rPr>
        <w:t>s</w:t>
      </w:r>
      <w:r w:rsidR="00167108" w:rsidRPr="00D8578C">
        <w:rPr>
          <w:rFonts w:ascii="Book Antiqua" w:eastAsia="나눔고딕" w:hAnsi="Book Antiqua"/>
        </w:rPr>
        <w:t xml:space="preserve"> are the buttocks </w:t>
      </w:r>
      <w:r w:rsidR="00CC6B58" w:rsidRPr="00D8578C">
        <w:rPr>
          <w:rFonts w:ascii="Book Antiqua" w:eastAsia="나눔고딕" w:hAnsi="Book Antiqua"/>
        </w:rPr>
        <w:t>however</w:t>
      </w:r>
      <w:r w:rsidR="00935609" w:rsidRPr="00D8578C">
        <w:rPr>
          <w:rFonts w:ascii="Book Antiqua" w:eastAsia="나눔고딕" w:hAnsi="Book Antiqua"/>
        </w:rPr>
        <w:t xml:space="preserve"> NS also has been reported on the shoulder</w:t>
      </w:r>
      <w:r w:rsidR="0082272F" w:rsidRPr="00D8578C">
        <w:rPr>
          <w:rFonts w:ascii="Book Antiqua" w:eastAsia="나눔고딕" w:hAnsi="Book Antiqua"/>
        </w:rPr>
        <w:fldChar w:fldCharType="begin"/>
      </w:r>
      <w:r w:rsidR="003B14C8" w:rsidRPr="00D8578C">
        <w:rPr>
          <w:rFonts w:ascii="Book Antiqua" w:eastAsia="나눔고딕" w:hAnsi="Book Antiqua"/>
        </w:rPr>
        <w:instrText xml:space="preserve"> ADDIN EN.CITE &lt;EndNote&gt;&lt;Cite&gt;&lt;Author&gt;Cherasse&lt;/Author&gt;&lt;Year&gt;2003&lt;/Year&gt;&lt;RecNum&gt;80&lt;/RecNum&gt;&lt;DisplayText&gt;&lt;style face="superscript"&gt;[10]&lt;/style&gt;&lt;/DisplayText&gt;&lt;record&gt;&lt;rec-number&gt;80&lt;/rec-number&gt;&lt;foreign-keys&gt;&lt;key app="EN" db-id="9evs2rzwn9x9t2erva6xwewaa0sdezveevwt"&gt;80&lt;/key&gt;&lt;/foreign-keys&gt;&lt;ref-type name="Journal Article"&gt;17&lt;/ref-type&gt;&lt;contributors&gt;&lt;authors&gt;&lt;author&gt;Cherasse, A.&lt;/author&gt;&lt;author&gt;Kahn, M. F.&lt;/author&gt;&lt;author&gt;Mistrih, R.&lt;/author&gt;&lt;author&gt;Maillard, H.&lt;/author&gt;&lt;author&gt;Strauss, J.&lt;/author&gt;&lt;author&gt;Tavernier, C.&lt;/author&gt;&lt;/authors&gt;&lt;/contributors&gt;&lt;titles&gt;&lt;title&gt;Nicolau&amp;apos;s syndrome after local glucocorticoid injection&lt;/title&gt;&lt;secondary-title&gt;Joint Bone Spine&lt;/secondary-title&gt;&lt;/titles&gt;&lt;periodical&gt;&lt;full-title&gt;Joint Bone Spine&lt;/full-title&gt;&lt;/periodical&gt;&lt;pages&gt;390-392&lt;/pages&gt;&lt;volume&gt;70&lt;/volume&gt;&lt;number&gt;5&lt;/number&gt;&lt;dates&gt;&lt;year&gt;2003&lt;/year&gt;&lt;/dates&gt;&lt;urls&gt;&lt;related-urls&gt;&lt;url&gt;http://www.scopus.com/inward/record.url?eid=2-s2.0-0141920610&amp;amp;partnerID=40&amp;amp;md5=e110e6eca025ec5bc35e41cd62b4f527&lt;/url&gt;&lt;/related-urls&gt;&lt;/urls&gt;&lt;custom2&gt;14563471&lt;/custom2&gt;&lt;electronic-resource-num&gt;10.1016/S1297-319X(03)00137-4&lt;/electronic-resource-num&gt;&lt;remote-database-name&gt;Scopus&lt;/remote-database-name&gt;&lt;/record&gt;&lt;/Cite&gt;&lt;/EndNote&gt;</w:instrText>
      </w:r>
      <w:r w:rsidR="0082272F" w:rsidRPr="00D8578C">
        <w:rPr>
          <w:rFonts w:ascii="Book Antiqua" w:eastAsia="나눔고딕" w:hAnsi="Book Antiqua"/>
        </w:rPr>
        <w:fldChar w:fldCharType="separate"/>
      </w:r>
      <w:r w:rsidR="00884490" w:rsidRPr="00D8578C">
        <w:rPr>
          <w:rFonts w:ascii="Book Antiqua" w:eastAsia="나눔고딕" w:hAnsi="Book Antiqua"/>
          <w:noProof/>
          <w:vertAlign w:val="superscript"/>
        </w:rPr>
        <w:t>[</w:t>
      </w:r>
      <w:hyperlink w:anchor="_ENREF_10" w:tooltip="Cherasse, 2003 #80" w:history="1">
        <w:r w:rsidR="00C5143C" w:rsidRPr="00D8578C">
          <w:rPr>
            <w:rFonts w:ascii="Book Antiqua" w:eastAsia="나눔고딕" w:hAnsi="Book Antiqua"/>
            <w:noProof/>
            <w:vertAlign w:val="superscript"/>
          </w:rPr>
          <w:t>10</w:t>
        </w:r>
      </w:hyperlink>
      <w:r w:rsidR="00884490" w:rsidRPr="00D8578C">
        <w:rPr>
          <w:rFonts w:ascii="Book Antiqua" w:eastAsia="나눔고딕" w:hAnsi="Book Antiqua"/>
          <w:noProof/>
          <w:vertAlign w:val="superscript"/>
        </w:rPr>
        <w:t>]</w:t>
      </w:r>
      <w:r w:rsidR="0082272F" w:rsidRPr="00D8578C">
        <w:rPr>
          <w:rFonts w:ascii="Book Antiqua" w:eastAsia="나눔고딕" w:hAnsi="Book Antiqua"/>
        </w:rPr>
        <w:fldChar w:fldCharType="end"/>
      </w:r>
      <w:r w:rsidR="00935609" w:rsidRPr="00D8578C">
        <w:rPr>
          <w:rFonts w:ascii="Book Antiqua" w:eastAsia="나눔고딕" w:hAnsi="Book Antiqua"/>
        </w:rPr>
        <w:t>, thigh</w:t>
      </w:r>
      <w:r w:rsidR="0082272F" w:rsidRPr="00D8578C">
        <w:rPr>
          <w:rFonts w:ascii="Book Antiqua" w:eastAsia="나눔고딕" w:hAnsi="Book Antiqua"/>
        </w:rPr>
        <w:fldChar w:fldCharType="begin">
          <w:fldData xml:space="preserve">PEVuZE5vdGU+PENpdGU+PEF1dGhvcj5Cw6lnaW48L0F1dGhvcj48WWVhcj4yMDEyPC9ZZWFyPjxS
ZWNOdW0+MjE8L1JlY051bT48RGlzcGxheVRleHQ+PHN0eWxlIGZhY2U9InN1cGVyc2NyaXB0Ij5b
MTQtMTldPC9zdHlsZT48L0Rpc3BsYXlUZXh0PjxyZWNvcmQ+PHJlYy1udW1iZXI+MjE8L3JlYy1u
dW1iZXI+PGZvcmVpZ24ta2V5cz48a2V5IGFwcD0iRU4iIGRiLWlkPSI5ZXZzMnJ6d245eDl0MmVy
dmE2eHdld2FhMHNkZXp2ZWV2d3QiPjIxPC9rZXk+PC9mb3JlaWduLWtleXM+PHJlZi10eXBlIG5h
bWU9IkpvdXJuYWwgQXJ0aWNsZSI+MTc8L3JlZi10eXBlPjxjb250cmlidXRvcnM+PGF1dGhvcnM+
PGF1dGhvcj5Cw6lnaW4sIFAuPC9hdXRob3I+PGF1dGhvcj5Bbm5lLCBELiBSLjwvYXV0aG9yPjwv
YXV0aG9ycz48L2NvbnRyaWJ1dG9ycz48dGl0bGVzPjx0aXRsZT5OaWNvbGF1IHN5bmRyb21lIG1h
eSBiZSBjYXVzZWQgYnkgaW50cmF2YXNjdWxhciB2YWNjaW5lIGluamVjdGlvbjwvdGl0bGU+PHNl
Y29uZGFyeS10aXRsZT5WYWNjaW5lPC9zZWNvbmRhcnktdGl0bGU+PC90aXRsZXM+PHBlcmlvZGlj
YWw+PGZ1bGwtdGl0bGU+VmFjY2luZTwvZnVsbC10aXRsZT48L3BlcmlvZGljYWw+PHBhZ2VzPjIw
MzUtMjAzNjwvcGFnZXM+PHZvbHVtZT4zMDwvdm9sdW1lPjxudW1iZXI+MTE8L251bWJlcj48ZGF0
ZXM+PHllYXI+MjAxMjwveWVhcj48L2RhdGVzPjx1cmxzPjxyZWxhdGVkLXVybHM+PHVybD5odHRw
Oi8vd3d3LnNjb3B1cy5jb20vaW53YXJkL3JlY29yZC51cmw/ZWlkPTItczIuMC04NDg1NzE5Mzc1
NSZhbXA7cGFydG5lcklEPTQwJmFtcDttZDU9MTQ3MDZhYzk5YjI5NGVlM2JiMmI0NjBmNjFhNTAw
OGY8L3VybD48L3JlbGF0ZWQtdXJscz48L3VybHM+PGN1c3RvbTI+MjIxOTg1MTU8L2N1c3RvbTI+
PGVsZWN0cm9uaWMtcmVzb3VyY2UtbnVtPjEwLjEwMTYvai52YWNjaW5lLjIwMTEuMTAuMTA3PC9l
bGVjdHJvbmljLXJlc291cmNlLW51bT48cmVtb3RlLWRhdGFiYXNlLW5hbWU+U2NvcHVzPC9yZW1v
dGUtZGF0YWJhc2UtbmFtZT48L3JlY29yZD48L0NpdGU+PENpdGU+PEF1dGhvcj5FcmtlazwvQXV0
aG9yPjxZZWFyPjIwMDY8L1llYXI+PFJlY051bT42NzwvUmVjTnVtPjxyZWNvcmQ+PHJlYy1udW1i
ZXI+Njc8L3JlYy1udW1iZXI+PGZvcmVpZ24ta2V5cz48a2V5IGFwcD0iRU4iIGRiLWlkPSI5ZXZz
MnJ6d245eDl0MmVydmE2eHdld2FhMHNkZXp2ZWV2d3QiPjY3PC9rZXk+PC9mb3JlaWduLWtleXM+
PHJlZi10eXBlIG5hbWU9IkpvdXJuYWwgQXJ0aWNsZSI+MTc8L3JlZi10eXBlPjxjb250cmlidXRv
cnM+PGF1dGhvcnM+PGF1dGhvcj5FcmtlaywgRS48L2F1dGhvcj48YXV0aG9yPlR1bmNleiwgRi48
L2F1dGhvcj48YXV0aG9yPlNhbmxpLCBDLjwvYXV0aG9yPjxhdXRob3I+RHVtYW4sIEQuPC9hdXRo
b3I+PGF1dGhvcj5LdXJ0aXBlaywgRy4gUy48L2F1dGhvcj48YXV0aG9yPkJhZ2NpLCBZLjwvYXV0
aG9yPjxhdXRob3I+QXlhc2xpb2dsdSwgRS48L2F1dGhvcj48L2F1dGhvcnM+PC9jb250cmlidXRv
cnM+PHRpdGxlcz48dGl0bGU+Tmljb2xhdSZhcG9zO3Mgc3luZHJvbWUgaW4gYSBuZXdib3JuIGNh
dXNlZCBieSB0cmlwbGUgRFRQIChkaXBodGhlcmlhLXRldGFudXMtcGVydHVzc2lzKSB2YWNjaW5h
dGlvbjwvdGl0bGU+PHNlY29uZGFyeS10aXRsZT5Kb3VybmFsIG9mIHRoZSBBbWVyaWNhbiBBY2Fk
ZW15IG9mIERlcm1hdG9sb2d5PC9zZWNvbmRhcnktdGl0bGU+PC90aXRsZXM+PHBlcmlvZGljYWw+
PGZ1bGwtdGl0bGU+Sm91cm5hbCBvZiB0aGUgQW1lcmljYW4gQWNhZGVteSBvZiBEZXJtYXRvbG9n
eTwvZnVsbC10aXRsZT48L3BlcmlvZGljYWw+PHBhZ2VzPlMyNDEtUzI0MjwvcGFnZXM+PHZvbHVt
ZT41NDwvdm9sdW1lPjxudW1iZXI+NSBTVVBQTC4gMTwvbnVtYmVyPjxkYXRlcz48eWVhcj4yMDA2
PC95ZWFyPjwvZGF0ZXM+PHVybHM+PHJlbGF0ZWQtdXJscz48dXJsPmh0dHA6Ly93d3cuc2NvcHVz
LmNvbS9pbndhcmQvcmVjb3JkLnVybD9laWQ9Mi1zMi4wLTMzNjQ2MDE3MDkyJmFtcDtwYXJ0bmVy
SUQ9NDAmYW1wO21kNT03ZmVlNzIzM2M4Yzc1MTU5NmMwMTZlNTlkYzZkNTliNTwvdXJsPjwvcmVs
YXRlZC11cmxzPjwvdXJscz48Y3VzdG9tMj4xNjYzMTk1NTwvY3VzdG9tMj48ZWxlY3Ryb25pYy1y
ZXNvdXJjZS1udW0+MTAuMTAxNi9qLmphYWQuMjAwNS4wOS4wNDY8L2VsZWN0cm9uaWMtcmVzb3Vy
Y2UtbnVtPjxyZW1vdGUtZGF0YWJhc2UtbmFtZT5TY29wdXM8L3JlbW90ZS1kYXRhYmFzZS1uYW1l
PjwvcmVjb3JkPjwvQ2l0ZT48Q2l0ZT48QXV0aG9yPkdheWtlbjwvQXV0aG9yPjxZZWFyPjIwMDY8
L1llYXI+PFJlY051bT42NjwvUmVjTnVtPjxyZWNvcmQ+PHJlYy1udW1iZXI+NjY8L3JlYy1udW1i
ZXI+PGZvcmVpZ24ta2V5cz48a2V5IGFwcD0iRU4iIGRiLWlkPSI5ZXZzMnJ6d245eDl0MmVydmE2
eHdld2FhMHNkZXp2ZWV2d3QiPjY2PC9rZXk+PC9mb3JlaWduLWtleXM+PHJlZi10eXBlIG5hbWU9
IkpvdXJuYWwgQXJ0aWNsZSI+MTc8L3JlZi10eXBlPjxjb250cmlidXRvcnM+PGF1dGhvcnM+PGF1
dGhvcj5HYXlrZW4sIEouPC9hdXRob3I+PGF1dGhvcj5XZXN0YW5tbywgQS48L2F1dGhvcj48YXV0
aG9yPktudXRzZW4sIEEuPC9hdXRob3I+PGF1dGhvcj5BaHJlbmhvbHosIEQuIEguPC9hdXRob3I+
PGF1dGhvcj5Nb2hyIElpaSwgVy4gSi48L2F1dGhvcj48YXV0aG9yPlNvbGVtLCBMLiBELjwvYXV0
aG9yPjwvYXV0aG9ycz48L2NvbnRyaWJ1dG9ycz48dGl0bGVzPjx0aXRsZT5MaXZlZG9pZCBkZXJt
YXRpdGlzIGFuZCBzZXZlcmUgbmVjcm9zaXMgKE5pY29sYXUmYXBvcztzIHN5bmRyb21lKSBhZnRl
ciBpbnRyYW11c2N1bGFyIGh5ZHJveHl6aW5lIGluamVjdGlvbjwvdGl0bGU+PHNlY29uZGFyeS10
aXRsZT5Kb3VybmFsIG9mIEJ1cm4gQ2FyZSBhbmQgUmVzZWFyY2g8L3NlY29uZGFyeS10aXRsZT48
L3RpdGxlcz48cGVyaW9kaWNhbD48ZnVsbC10aXRsZT5Kb3VybmFsIG9mIEJ1cm4gQ2FyZSBhbmQg
UmVzZWFyY2g8L2Z1bGwtdGl0bGU+PC9wZXJpb2RpY2FsPjxwYWdlcz41NDEtNTQ0PC9wYWdlcz48
dm9sdW1lPjI3PC92b2x1bWU+PG51bWJlcj40PC9udW1iZXI+PGRhdGVzPjx5ZWFyPjIwMDY8L3ll
YXI+PC9kYXRlcz48dXJscz48cmVsYXRlZC11cmxzPjx1cmw+aHR0cDovL3d3dy5zY29wdXMuY29t
L2lud2FyZC9yZWNvcmQudXJsP2VpZD0yLXMyLjAtMzM3NDk0MzcxOTcmYW1wO3BhcnRuZXJJRD00
MCZhbXA7bWQ1PTAxZmRkYmY1OTlmNDU3ZGI1ZjI2OGVhMjIxNjM4ZTVmPC91cmw+PC9yZWxhdGVk
LXVybHM+PC91cmxzPjxjdXN0b20yPjE2ODE5MzYyPC9jdXN0b20yPjxlbGVjdHJvbmljLXJlc291
cmNlLW51bT4xMC4xMDk3LzAxLkJDUi4wMDAwMjI1OTE3LjA5MzM5LjAzPC9lbGVjdHJvbmljLXJl
c291cmNlLW51bT48cmVtb3RlLWRhdGFiYXNlLW5hbWU+U2NvcHVzPC9yZW1vdGUtZGF0YWJhc2Ut
bmFtZT48L3JlY29yZD48L0NpdGU+PENpdGU+PEF1dGhvcj5Lb2tsdTwvQXV0aG9yPjxZZWFyPjIw
MDk8L1llYXI+PFJlY051bT40MTwvUmVjTnVtPjxyZWNvcmQ+PHJlYy1udW1iZXI+NDE8L3JlYy1u
dW1iZXI+PGZvcmVpZ24ta2V5cz48a2V5IGFwcD0iRU4iIGRiLWlkPSI5ZXZzMnJ6d245eDl0MmVy
dmE2eHdld2FhMHNkZXp2ZWV2d3QiPjQxPC9rZXk+PC9mb3JlaWduLWtleXM+PHJlZi10eXBlIG5h
bWU9IkpvdXJuYWwgQXJ0aWNsZSI+MTc8L3JlZi10eXBlPjxjb250cmlidXRvcnM+PGF1dGhvcnM+
PGF1dGhvcj5Lb2tsdSwgRS48L2F1dGhvcj48YXV0aG9yPlNhcmljaSwgUy4gVS48L2F1dGhvcj48
YXV0aG9yPkFsdHVuLCBELjwvYXV0aG9yPjxhdXRob3I+RXJkZXZlLCBPLjwvYXV0aG9yPjwvYXV0
aG9ycz48L2NvbnRyaWJ1dG9ycz48dGl0bGVzPjx0aXRsZT5OaWNvbGF1IHN5bmRyb21lIGluZHVj
ZWQgYnkgaW50cmFtdXNjdWxhciB2aXRhbWluIEsgaW4gYSBwcmVtYXR1cmUgbmV3Ym9ybjwvdGl0
bGU+PHNlY29uZGFyeS10aXRsZT5FdXJvcGVhbiBKb3VybmFsIG9mIFBlZGlhdHJpY3M8L3NlY29u
ZGFyeS10aXRsZT48L3RpdGxlcz48cGVyaW9kaWNhbD48ZnVsbC10aXRsZT5FdXJvcGVhbiBKb3Vy
bmFsIG9mIFBlZGlhdHJpY3M8L2Z1bGwtdGl0bGU+PC9wZXJpb2RpY2FsPjxwYWdlcz4xNTQxLTE1
NDI8L3BhZ2VzPjx2b2x1bWU+MTY4PC92b2x1bWU+PG51bWJlcj4xMjwvbnVtYmVyPjxkYXRlcz48
eWVhcj4yMDA5PC95ZWFyPjwvZGF0ZXM+PHVybHM+PHJlbGF0ZWQtdXJscz48dXJsPmh0dHA6Ly93
d3cuc2NvcHVzLmNvbS9pbndhcmQvcmVjb3JkLnVybD9laWQ9Mi1zMi4wLTcwNDQ5NTIwMzg4JmFt
cDtwYXJ0bmVySUQ9NDAmYW1wO21kNT04YjQxNmM4YWY3ZjAwNjUyMmE4NTYxZjdlM2I0ZjdkMzwv
dXJsPjwvcmVsYXRlZC11cmxzPjwvdXJscz48Y3VzdG9tMj4xOTI3NzcwNzwvY3VzdG9tMj48ZWxl
Y3Ryb25pYy1yZXNvdXJjZS1udW0+MTAuMTAwNy9zMDA0MzEtMDA5LTA5NjQtNjwvZWxlY3Ryb25p
Yy1yZXNvdXJjZS1udW0+PHJlbW90ZS1kYXRhYmFzZS1uYW1lPlNjb3B1czwvcmVtb3RlLWRhdGFi
YXNlLW5hbWU+PC9yZWNvcmQ+PC9DaXRlPjxDaXRlPjxBdXRob3I+UHV2YWJhbmRpdHNpbjwvQXV0
aG9yPjxZZWFyPjIwMTA8L1llYXI+PFJlY051bT4zMTwvUmVjTnVtPjxyZWNvcmQ+PHJlYy1udW1i
ZXI+MzE8L3JlYy1udW1iZXI+PGZvcmVpZ24ta2V5cz48a2V5IGFwcD0iRU4iIGRiLWlkPSI5ZXZz
MnJ6d245eDl0MmVydmE2eHdld2FhMHNkZXp2ZWV2d3QiPjMxPC9rZXk+PC9mb3JlaWduLWtleXM+
PHJlZi10eXBlIG5hbWU9IkpvdXJuYWwgQXJ0aWNsZSI+MTc8L3JlZi10eXBlPjxjb250cmlidXRv
cnM+PGF1dGhvcnM+PGF1dGhvcj5QdXZhYmFuZGl0c2luLCBTLjwvYXV0aG9yPjxhdXRob3I+R2Fy
cm93LCBFLjwvYXV0aG9yPjxhdXRob3I+V2VlcmFzZXRoc2lyaSwgUi48L2F1dGhvcj48YXV0aG9y
Pkpvc2hpLCBNLjwvYXV0aG9yPjxhdXRob3I+QnJhbmRzbWEsIEUuPC9hdXRob3I+PC9hdXRob3Jz
PjwvY29udHJpYnV0b3JzPjx0aXRsZXM+PHRpdGxlPk5pY29sYXUmYXBvcztzIHN5bmRyb21lIGlu
ZHVjZWQgYnkgaW50cmFtdXNjdWxhciB2aXRhbWluIEsgaW5qZWN0aW9uIGluIHR3byBleHRyZW1l
bHkgbG93IGJpcnRoIHdlaWdodCBpbmZhbnRzPC90aXRsZT48c2Vjb25kYXJ5LXRpdGxlPkludGVy
bmF0aW9uYWwgSm91cm5hbCBvZiBEZXJtYXRvbG9neTwvc2Vjb25kYXJ5LXRpdGxlPjwvdGl0bGVz
PjxwZXJpb2RpY2FsPjxmdWxsLXRpdGxlPkludGVybmF0aW9uYWwgSm91cm5hbCBvZiBEZXJtYXRv
bG9neTwvZnVsbC10aXRsZT48L3BlcmlvZGljYWw+PHBhZ2VzPjEwNDctMTA0OTwvcGFnZXM+PHZv
bHVtZT40OTwvdm9sdW1lPjxudW1iZXI+OTwvbnVtYmVyPjxkYXRlcz48eWVhcj4yMDEwPC95ZWFy
PjwvZGF0ZXM+PHVybHM+PHJlbGF0ZWQtdXJscz48dXJsPmh0dHA6Ly93d3cuc2NvcHVzLmNvbS9p
bndhcmQvcmVjb3JkLnVybD9laWQ9Mi1zMi4wLTc3OTU2MTYxNTE1JmFtcDtwYXJ0bmVySUQ9NDAm
YW1wO21kNT05ZTU1NDRmYmEyMWZkOWVmZDU3YmMwZTY2ZGY5MzE1YTwvdXJsPjwvcmVsYXRlZC11
cmxzPjwvdXJscz48Y3VzdG9tMj4yMDg4MzI2ODwvY3VzdG9tMj48ZWxlY3Ryb25pYy1yZXNvdXJj
ZS1udW0+MTAuMTExMS9qLjEzNjUtNDYzMi4yMDA5LjA0MzkyLng8L2VsZWN0cm9uaWMtcmVzb3Vy
Y2UtbnVtPjxyZW1vdGUtZGF0YWJhc2UtbmFtZT5TY29wdXM8L3JlbW90ZS1kYXRhYmFzZS1uYW1l
PjwvcmVjb3JkPjwvQ2l0ZT48Q2l0ZT48QXV0aG9yPlVyaTwvQXV0aG9yPjxZZWFyPjIwMTA8L1ll
YXI+PFJlY051bT40MDwvUmVjTnVtPjxyZWNvcmQ+PHJlYy1udW1iZXI+NDA8L3JlYy1udW1iZXI+
PGZvcmVpZ24ta2V5cz48a2V5IGFwcD0iRU4iIGRiLWlkPSI5ZXZzMnJ6d245eDl0MmVydmE2eHdl
d2FhMHNkZXp2ZWV2d3QiPjQwPC9rZXk+PC9mb3JlaWduLWtleXM+PHJlZi10eXBlIG5hbWU9Ikpv
dXJuYWwgQXJ0aWNsZSI+MTc8L3JlZi10eXBlPjxjb250cmlidXRvcnM+PGF1dGhvcnM+PGF1dGhv
cj5VcmksIE8uPC9hdXRob3I+PGF1dGhvcj5BcmFkLCBFLjwvYXV0aG9yPjwvYXV0aG9ycz48L2Nv
bnRyaWJ1dG9ycz48dGl0bGVzPjx0aXRsZT5Ta2luIG5lY3Jvc2lzIGFmdGVyIHNlbGYtYWRtaW5p
c3RlcmVkIGludHJhbXVzY3VsYXIgZGljbG9mZW5hYzwvdGl0bGU+PHNlY29uZGFyeS10aXRsZT5K
b3VybmFsIG9mIFBsYXN0aWMsIFJlY29uc3RydWN0aXZlIGFuZCBBZXN0aGV0aWMgU3VyZ2VyeTwv
c2Vjb25kYXJ5LXRpdGxlPjwvdGl0bGVzPjxwZXJpb2RpY2FsPjxmdWxsLXRpdGxlPkpvdXJuYWwg
b2YgUGxhc3RpYywgUmVjb25zdHJ1Y3RpdmUgYW5kIEFlc3RoZXRpYyBTdXJnZXJ5PC9mdWxsLXRp
dGxlPjwvcGVyaW9kaWNhbD48cGFnZXM+ZTQtZTU8L3BhZ2VzPjx2b2x1bWU+NjM8L3ZvbHVtZT48
bnVtYmVyPjE8L251bWJlcj48ZGF0ZXM+PHllYXI+MjAxMDwveWVhcj48L2RhdGVzPjx1cmxzPjxy
ZWxhdGVkLXVybHM+PHVybD5odHRwOi8vd3d3LnNjb3B1cy5jb20vaW53YXJkL3JlY29yZC51cmw/
ZWlkPTItczIuMC03MjY0OTEwNDk5NyZhbXA7cGFydG5lcklEPTQwJmFtcDttZDU9NmM4ZWMyMzIy
ZmU1MzdjNGRkYzM4ZDA2MjVjODgyYmY8L3VybD48L3JlbGF0ZWQtdXJscz48L3VybHM+PGN1c3Rv
bTI+MTkyNTE1MDY8L2N1c3RvbTI+PGVsZWN0cm9uaWMtcmVzb3VyY2UtbnVtPjEwLjEwMTYvai5i
anBzLjIwMDkuMDEuMDQ5PC9lbGVjdHJvbmljLXJlc291cmNlLW51bT48cmVtb3RlLWRhdGFiYXNl
LW5hbWU+U2NvcHVzPC9yZW1vdGUtZGF0YWJhc2UtbmFtZT48L3JlY29yZD48L0NpdGU+PC9FbmRO
b3RlPn==
</w:fldData>
        </w:fldChar>
      </w:r>
      <w:r w:rsidR="003B14C8" w:rsidRPr="00D8578C">
        <w:rPr>
          <w:rFonts w:ascii="Book Antiqua" w:eastAsia="나눔고딕" w:hAnsi="Book Antiqua"/>
        </w:rPr>
        <w:instrText xml:space="preserve"> ADDIN EN.CITE </w:instrText>
      </w:r>
      <w:r w:rsidR="003B14C8" w:rsidRPr="00D8578C">
        <w:rPr>
          <w:rFonts w:ascii="Book Antiqua" w:eastAsia="나눔고딕" w:hAnsi="Book Antiqua"/>
        </w:rPr>
        <w:fldChar w:fldCharType="begin">
          <w:fldData xml:space="preserve">PEVuZE5vdGU+PENpdGU+PEF1dGhvcj5Cw6lnaW48L0F1dGhvcj48WWVhcj4yMDEyPC9ZZWFyPjxS
ZWNOdW0+MjE8L1JlY051bT48RGlzcGxheVRleHQ+PHN0eWxlIGZhY2U9InN1cGVyc2NyaXB0Ij5b
MTQtMTldPC9zdHlsZT48L0Rpc3BsYXlUZXh0PjxyZWNvcmQ+PHJlYy1udW1iZXI+MjE8L3JlYy1u
dW1iZXI+PGZvcmVpZ24ta2V5cz48a2V5IGFwcD0iRU4iIGRiLWlkPSI5ZXZzMnJ6d245eDl0MmVy
dmE2eHdld2FhMHNkZXp2ZWV2d3QiPjIxPC9rZXk+PC9mb3JlaWduLWtleXM+PHJlZi10eXBlIG5h
bWU9IkpvdXJuYWwgQXJ0aWNsZSI+MTc8L3JlZi10eXBlPjxjb250cmlidXRvcnM+PGF1dGhvcnM+
PGF1dGhvcj5Cw6lnaW4sIFAuPC9hdXRob3I+PGF1dGhvcj5Bbm5lLCBELiBSLjwvYXV0aG9yPjwv
YXV0aG9ycz48L2NvbnRyaWJ1dG9ycz48dGl0bGVzPjx0aXRsZT5OaWNvbGF1IHN5bmRyb21lIG1h
eSBiZSBjYXVzZWQgYnkgaW50cmF2YXNjdWxhciB2YWNjaW5lIGluamVjdGlvbjwvdGl0bGU+PHNl
Y29uZGFyeS10aXRsZT5WYWNjaW5lPC9zZWNvbmRhcnktdGl0bGU+PC90aXRsZXM+PHBlcmlvZGlj
YWw+PGZ1bGwtdGl0bGU+VmFjY2luZTwvZnVsbC10aXRsZT48L3BlcmlvZGljYWw+PHBhZ2VzPjIw
MzUtMjAzNjwvcGFnZXM+PHZvbHVtZT4zMDwvdm9sdW1lPjxudW1iZXI+MTE8L251bWJlcj48ZGF0
ZXM+PHllYXI+MjAxMjwveWVhcj48L2RhdGVzPjx1cmxzPjxyZWxhdGVkLXVybHM+PHVybD5odHRw
Oi8vd3d3LnNjb3B1cy5jb20vaW53YXJkL3JlY29yZC51cmw/ZWlkPTItczIuMC04NDg1NzE5Mzc1
NSZhbXA7cGFydG5lcklEPTQwJmFtcDttZDU9MTQ3MDZhYzk5YjI5NGVlM2JiMmI0NjBmNjFhNTAw
OGY8L3VybD48L3JlbGF0ZWQtdXJscz48L3VybHM+PGN1c3RvbTI+MjIxOTg1MTU8L2N1c3RvbTI+
PGVsZWN0cm9uaWMtcmVzb3VyY2UtbnVtPjEwLjEwMTYvai52YWNjaW5lLjIwMTEuMTAuMTA3PC9l
bGVjdHJvbmljLXJlc291cmNlLW51bT48cmVtb3RlLWRhdGFiYXNlLW5hbWU+U2NvcHVzPC9yZW1v
dGUtZGF0YWJhc2UtbmFtZT48L3JlY29yZD48L0NpdGU+PENpdGU+PEF1dGhvcj5FcmtlazwvQXV0
aG9yPjxZZWFyPjIwMDY8L1llYXI+PFJlY051bT42NzwvUmVjTnVtPjxyZWNvcmQ+PHJlYy1udW1i
ZXI+Njc8L3JlYy1udW1iZXI+PGZvcmVpZ24ta2V5cz48a2V5IGFwcD0iRU4iIGRiLWlkPSI5ZXZz
MnJ6d245eDl0MmVydmE2eHdld2FhMHNkZXp2ZWV2d3QiPjY3PC9rZXk+PC9mb3JlaWduLWtleXM+
PHJlZi10eXBlIG5hbWU9IkpvdXJuYWwgQXJ0aWNsZSI+MTc8L3JlZi10eXBlPjxjb250cmlidXRv
cnM+PGF1dGhvcnM+PGF1dGhvcj5FcmtlaywgRS48L2F1dGhvcj48YXV0aG9yPlR1bmNleiwgRi48
L2F1dGhvcj48YXV0aG9yPlNhbmxpLCBDLjwvYXV0aG9yPjxhdXRob3I+RHVtYW4sIEQuPC9hdXRo
b3I+PGF1dGhvcj5LdXJ0aXBlaywgRy4gUy48L2F1dGhvcj48YXV0aG9yPkJhZ2NpLCBZLjwvYXV0
aG9yPjxhdXRob3I+QXlhc2xpb2dsdSwgRS48L2F1dGhvcj48L2F1dGhvcnM+PC9jb250cmlidXRv
cnM+PHRpdGxlcz48dGl0bGU+Tmljb2xhdSZhcG9zO3Mgc3luZHJvbWUgaW4gYSBuZXdib3JuIGNh
dXNlZCBieSB0cmlwbGUgRFRQIChkaXBodGhlcmlhLXRldGFudXMtcGVydHVzc2lzKSB2YWNjaW5h
dGlvbjwvdGl0bGU+PHNlY29uZGFyeS10aXRsZT5Kb3VybmFsIG9mIHRoZSBBbWVyaWNhbiBBY2Fk
ZW15IG9mIERlcm1hdG9sb2d5PC9zZWNvbmRhcnktdGl0bGU+PC90aXRsZXM+PHBlcmlvZGljYWw+
PGZ1bGwtdGl0bGU+Sm91cm5hbCBvZiB0aGUgQW1lcmljYW4gQWNhZGVteSBvZiBEZXJtYXRvbG9n
eTwvZnVsbC10aXRsZT48L3BlcmlvZGljYWw+PHBhZ2VzPlMyNDEtUzI0MjwvcGFnZXM+PHZvbHVt
ZT41NDwvdm9sdW1lPjxudW1iZXI+NSBTVVBQTC4gMTwvbnVtYmVyPjxkYXRlcz48eWVhcj4yMDA2
PC95ZWFyPjwvZGF0ZXM+PHVybHM+PHJlbGF0ZWQtdXJscz48dXJsPmh0dHA6Ly93d3cuc2NvcHVz
LmNvbS9pbndhcmQvcmVjb3JkLnVybD9laWQ9Mi1zMi4wLTMzNjQ2MDE3MDkyJmFtcDtwYXJ0bmVy
SUQ9NDAmYW1wO21kNT03ZmVlNzIzM2M4Yzc1MTU5NmMwMTZlNTlkYzZkNTliNTwvdXJsPjwvcmVs
YXRlZC11cmxzPjwvdXJscz48Y3VzdG9tMj4xNjYzMTk1NTwvY3VzdG9tMj48ZWxlY3Ryb25pYy1y
ZXNvdXJjZS1udW0+MTAuMTAxNi9qLmphYWQuMjAwNS4wOS4wNDY8L2VsZWN0cm9uaWMtcmVzb3Vy
Y2UtbnVtPjxyZW1vdGUtZGF0YWJhc2UtbmFtZT5TY29wdXM8L3JlbW90ZS1kYXRhYmFzZS1uYW1l
PjwvcmVjb3JkPjwvQ2l0ZT48Q2l0ZT48QXV0aG9yPkdheWtlbjwvQXV0aG9yPjxZZWFyPjIwMDY8
L1llYXI+PFJlY051bT42NjwvUmVjTnVtPjxyZWNvcmQ+PHJlYy1udW1iZXI+NjY8L3JlYy1udW1i
ZXI+PGZvcmVpZ24ta2V5cz48a2V5IGFwcD0iRU4iIGRiLWlkPSI5ZXZzMnJ6d245eDl0MmVydmE2
eHdld2FhMHNkZXp2ZWV2d3QiPjY2PC9rZXk+PC9mb3JlaWduLWtleXM+PHJlZi10eXBlIG5hbWU9
IkpvdXJuYWwgQXJ0aWNsZSI+MTc8L3JlZi10eXBlPjxjb250cmlidXRvcnM+PGF1dGhvcnM+PGF1
dGhvcj5HYXlrZW4sIEouPC9hdXRob3I+PGF1dGhvcj5XZXN0YW5tbywgQS48L2F1dGhvcj48YXV0
aG9yPktudXRzZW4sIEEuPC9hdXRob3I+PGF1dGhvcj5BaHJlbmhvbHosIEQuIEguPC9hdXRob3I+
PGF1dGhvcj5Nb2hyIElpaSwgVy4gSi48L2F1dGhvcj48YXV0aG9yPlNvbGVtLCBMLiBELjwvYXV0
aG9yPjwvYXV0aG9ycz48L2NvbnRyaWJ1dG9ycz48dGl0bGVzPjx0aXRsZT5MaXZlZG9pZCBkZXJt
YXRpdGlzIGFuZCBzZXZlcmUgbmVjcm9zaXMgKE5pY29sYXUmYXBvcztzIHN5bmRyb21lKSBhZnRl
ciBpbnRyYW11c2N1bGFyIGh5ZHJveHl6aW5lIGluamVjdGlvbjwvdGl0bGU+PHNlY29uZGFyeS10
aXRsZT5Kb3VybmFsIG9mIEJ1cm4gQ2FyZSBhbmQgUmVzZWFyY2g8L3NlY29uZGFyeS10aXRsZT48
L3RpdGxlcz48cGVyaW9kaWNhbD48ZnVsbC10aXRsZT5Kb3VybmFsIG9mIEJ1cm4gQ2FyZSBhbmQg
UmVzZWFyY2g8L2Z1bGwtdGl0bGU+PC9wZXJpb2RpY2FsPjxwYWdlcz41NDEtNTQ0PC9wYWdlcz48
dm9sdW1lPjI3PC92b2x1bWU+PG51bWJlcj40PC9udW1iZXI+PGRhdGVzPjx5ZWFyPjIwMDY8L3ll
YXI+PC9kYXRlcz48dXJscz48cmVsYXRlZC11cmxzPjx1cmw+aHR0cDovL3d3dy5zY29wdXMuY29t
L2lud2FyZC9yZWNvcmQudXJsP2VpZD0yLXMyLjAtMzM3NDk0MzcxOTcmYW1wO3BhcnRuZXJJRD00
MCZhbXA7bWQ1PTAxZmRkYmY1OTlmNDU3ZGI1ZjI2OGVhMjIxNjM4ZTVmPC91cmw+PC9yZWxhdGVk
LXVybHM+PC91cmxzPjxjdXN0b20yPjE2ODE5MzYyPC9jdXN0b20yPjxlbGVjdHJvbmljLXJlc291
cmNlLW51bT4xMC4xMDk3LzAxLkJDUi4wMDAwMjI1OTE3LjA5MzM5LjAzPC9lbGVjdHJvbmljLXJl
c291cmNlLW51bT48cmVtb3RlLWRhdGFiYXNlLW5hbWU+U2NvcHVzPC9yZW1vdGUtZGF0YWJhc2Ut
bmFtZT48L3JlY29yZD48L0NpdGU+PENpdGU+PEF1dGhvcj5Lb2tsdTwvQXV0aG9yPjxZZWFyPjIw
MDk8L1llYXI+PFJlY051bT40MTwvUmVjTnVtPjxyZWNvcmQ+PHJlYy1udW1iZXI+NDE8L3JlYy1u
dW1iZXI+PGZvcmVpZ24ta2V5cz48a2V5IGFwcD0iRU4iIGRiLWlkPSI5ZXZzMnJ6d245eDl0MmVy
dmE2eHdld2FhMHNkZXp2ZWV2d3QiPjQxPC9rZXk+PC9mb3JlaWduLWtleXM+PHJlZi10eXBlIG5h
bWU9IkpvdXJuYWwgQXJ0aWNsZSI+MTc8L3JlZi10eXBlPjxjb250cmlidXRvcnM+PGF1dGhvcnM+
PGF1dGhvcj5Lb2tsdSwgRS48L2F1dGhvcj48YXV0aG9yPlNhcmljaSwgUy4gVS48L2F1dGhvcj48
YXV0aG9yPkFsdHVuLCBELjwvYXV0aG9yPjxhdXRob3I+RXJkZXZlLCBPLjwvYXV0aG9yPjwvYXV0
aG9ycz48L2NvbnRyaWJ1dG9ycz48dGl0bGVzPjx0aXRsZT5OaWNvbGF1IHN5bmRyb21lIGluZHVj
ZWQgYnkgaW50cmFtdXNjdWxhciB2aXRhbWluIEsgaW4gYSBwcmVtYXR1cmUgbmV3Ym9ybjwvdGl0
bGU+PHNlY29uZGFyeS10aXRsZT5FdXJvcGVhbiBKb3VybmFsIG9mIFBlZGlhdHJpY3M8L3NlY29u
ZGFyeS10aXRsZT48L3RpdGxlcz48cGVyaW9kaWNhbD48ZnVsbC10aXRsZT5FdXJvcGVhbiBKb3Vy
bmFsIG9mIFBlZGlhdHJpY3M8L2Z1bGwtdGl0bGU+PC9wZXJpb2RpY2FsPjxwYWdlcz4xNTQxLTE1
NDI8L3BhZ2VzPjx2b2x1bWU+MTY4PC92b2x1bWU+PG51bWJlcj4xMjwvbnVtYmVyPjxkYXRlcz48
eWVhcj4yMDA5PC95ZWFyPjwvZGF0ZXM+PHVybHM+PHJlbGF0ZWQtdXJscz48dXJsPmh0dHA6Ly93
d3cuc2NvcHVzLmNvbS9pbndhcmQvcmVjb3JkLnVybD9laWQ9Mi1zMi4wLTcwNDQ5NTIwMzg4JmFt
cDtwYXJ0bmVySUQ9NDAmYW1wO21kNT04YjQxNmM4YWY3ZjAwNjUyMmE4NTYxZjdlM2I0ZjdkMzwv
dXJsPjwvcmVsYXRlZC11cmxzPjwvdXJscz48Y3VzdG9tMj4xOTI3NzcwNzwvY3VzdG9tMj48ZWxl
Y3Ryb25pYy1yZXNvdXJjZS1udW0+MTAuMTAwNy9zMDA0MzEtMDA5LTA5NjQtNjwvZWxlY3Ryb25p
Yy1yZXNvdXJjZS1udW0+PHJlbW90ZS1kYXRhYmFzZS1uYW1lPlNjb3B1czwvcmVtb3RlLWRhdGFi
YXNlLW5hbWU+PC9yZWNvcmQ+PC9DaXRlPjxDaXRlPjxBdXRob3I+UHV2YWJhbmRpdHNpbjwvQXV0
aG9yPjxZZWFyPjIwMTA8L1llYXI+PFJlY051bT4zMTwvUmVjTnVtPjxyZWNvcmQ+PHJlYy1udW1i
ZXI+MzE8L3JlYy1udW1iZXI+PGZvcmVpZ24ta2V5cz48a2V5IGFwcD0iRU4iIGRiLWlkPSI5ZXZz
MnJ6d245eDl0MmVydmE2eHdld2FhMHNkZXp2ZWV2d3QiPjMxPC9rZXk+PC9mb3JlaWduLWtleXM+
PHJlZi10eXBlIG5hbWU9IkpvdXJuYWwgQXJ0aWNsZSI+MTc8L3JlZi10eXBlPjxjb250cmlidXRv
cnM+PGF1dGhvcnM+PGF1dGhvcj5QdXZhYmFuZGl0c2luLCBTLjwvYXV0aG9yPjxhdXRob3I+R2Fy
cm93LCBFLjwvYXV0aG9yPjxhdXRob3I+V2VlcmFzZXRoc2lyaSwgUi48L2F1dGhvcj48YXV0aG9y
Pkpvc2hpLCBNLjwvYXV0aG9yPjxhdXRob3I+QnJhbmRzbWEsIEUuPC9hdXRob3I+PC9hdXRob3Jz
PjwvY29udHJpYnV0b3JzPjx0aXRsZXM+PHRpdGxlPk5pY29sYXUmYXBvcztzIHN5bmRyb21lIGlu
ZHVjZWQgYnkgaW50cmFtdXNjdWxhciB2aXRhbWluIEsgaW5qZWN0aW9uIGluIHR3byBleHRyZW1l
bHkgbG93IGJpcnRoIHdlaWdodCBpbmZhbnRzPC90aXRsZT48c2Vjb25kYXJ5LXRpdGxlPkludGVy
bmF0aW9uYWwgSm91cm5hbCBvZiBEZXJtYXRvbG9neTwvc2Vjb25kYXJ5LXRpdGxlPjwvdGl0bGVz
PjxwZXJpb2RpY2FsPjxmdWxsLXRpdGxlPkludGVybmF0aW9uYWwgSm91cm5hbCBvZiBEZXJtYXRv
bG9neTwvZnVsbC10aXRsZT48L3BlcmlvZGljYWw+PHBhZ2VzPjEwNDctMTA0OTwvcGFnZXM+PHZv
bHVtZT40OTwvdm9sdW1lPjxudW1iZXI+OTwvbnVtYmVyPjxkYXRlcz48eWVhcj4yMDEwPC95ZWFy
PjwvZGF0ZXM+PHVybHM+PHJlbGF0ZWQtdXJscz48dXJsPmh0dHA6Ly93d3cuc2NvcHVzLmNvbS9p
bndhcmQvcmVjb3JkLnVybD9laWQ9Mi1zMi4wLTc3OTU2MTYxNTE1JmFtcDtwYXJ0bmVySUQ9NDAm
YW1wO21kNT05ZTU1NDRmYmEyMWZkOWVmZDU3YmMwZTY2ZGY5MzE1YTwvdXJsPjwvcmVsYXRlZC11
cmxzPjwvdXJscz48Y3VzdG9tMj4yMDg4MzI2ODwvY3VzdG9tMj48ZWxlY3Ryb25pYy1yZXNvdXJj
ZS1udW0+MTAuMTExMS9qLjEzNjUtNDYzMi4yMDA5LjA0MzkyLng8L2VsZWN0cm9uaWMtcmVzb3Vy
Y2UtbnVtPjxyZW1vdGUtZGF0YWJhc2UtbmFtZT5TY29wdXM8L3JlbW90ZS1kYXRhYmFzZS1uYW1l
PjwvcmVjb3JkPjwvQ2l0ZT48Q2l0ZT48QXV0aG9yPlVyaTwvQXV0aG9yPjxZZWFyPjIwMTA8L1ll
YXI+PFJlY051bT40MDwvUmVjTnVtPjxyZWNvcmQ+PHJlYy1udW1iZXI+NDA8L3JlYy1udW1iZXI+
PGZvcmVpZ24ta2V5cz48a2V5IGFwcD0iRU4iIGRiLWlkPSI5ZXZzMnJ6d245eDl0MmVydmE2eHdl
d2FhMHNkZXp2ZWV2d3QiPjQwPC9rZXk+PC9mb3JlaWduLWtleXM+PHJlZi10eXBlIG5hbWU9Ikpv
dXJuYWwgQXJ0aWNsZSI+MTc8L3JlZi10eXBlPjxjb250cmlidXRvcnM+PGF1dGhvcnM+PGF1dGhv
cj5VcmksIE8uPC9hdXRob3I+PGF1dGhvcj5BcmFkLCBFLjwvYXV0aG9yPjwvYXV0aG9ycz48L2Nv
bnRyaWJ1dG9ycz48dGl0bGVzPjx0aXRsZT5Ta2luIG5lY3Jvc2lzIGFmdGVyIHNlbGYtYWRtaW5p
c3RlcmVkIGludHJhbXVzY3VsYXIgZGljbG9mZW5hYzwvdGl0bGU+PHNlY29uZGFyeS10aXRsZT5K
b3VybmFsIG9mIFBsYXN0aWMsIFJlY29uc3RydWN0aXZlIGFuZCBBZXN0aGV0aWMgU3VyZ2VyeTwv
c2Vjb25kYXJ5LXRpdGxlPjwvdGl0bGVzPjxwZXJpb2RpY2FsPjxmdWxsLXRpdGxlPkpvdXJuYWwg
b2YgUGxhc3RpYywgUmVjb25zdHJ1Y3RpdmUgYW5kIEFlc3RoZXRpYyBTdXJnZXJ5PC9mdWxsLXRp
dGxlPjwvcGVyaW9kaWNhbD48cGFnZXM+ZTQtZTU8L3BhZ2VzPjx2b2x1bWU+NjM8L3ZvbHVtZT48
bnVtYmVyPjE8L251bWJlcj48ZGF0ZXM+PHllYXI+MjAxMDwveWVhcj48L2RhdGVzPjx1cmxzPjxy
ZWxhdGVkLXVybHM+PHVybD5odHRwOi8vd3d3LnNjb3B1cy5jb20vaW53YXJkL3JlY29yZC51cmw/
ZWlkPTItczIuMC03MjY0OTEwNDk5NyZhbXA7cGFydG5lcklEPTQwJmFtcDttZDU9NmM4ZWMyMzIy
ZmU1MzdjNGRkYzM4ZDA2MjVjODgyYmY8L3VybD48L3JlbGF0ZWQtdXJscz48L3VybHM+PGN1c3Rv
bTI+MTkyNTE1MDY8L2N1c3RvbTI+PGVsZWN0cm9uaWMtcmVzb3VyY2UtbnVtPjEwLjEwMTYvai5i
anBzLjIwMDkuMDEuMDQ5PC9lbGVjdHJvbmljLXJlc291cmNlLW51bT48cmVtb3RlLWRhdGFiYXNl
LW5hbWU+U2NvcHVzPC9yZW1vdGUtZGF0YWJhc2UtbmFtZT48L3JlY29yZD48L0NpdGU+PC9FbmRO
b3RlPn==
</w:fldData>
        </w:fldChar>
      </w:r>
      <w:r w:rsidR="003B14C8" w:rsidRPr="00D8578C">
        <w:rPr>
          <w:rFonts w:ascii="Book Antiqua" w:eastAsia="나눔고딕" w:hAnsi="Book Antiqua"/>
        </w:rPr>
        <w:instrText xml:space="preserve"> ADDIN EN.CITE.DATA </w:instrText>
      </w:r>
      <w:r w:rsidR="003B14C8" w:rsidRPr="00D8578C">
        <w:rPr>
          <w:rFonts w:ascii="Book Antiqua" w:eastAsia="나눔고딕" w:hAnsi="Book Antiqua"/>
        </w:rPr>
      </w:r>
      <w:r w:rsidR="003B14C8" w:rsidRPr="00D8578C">
        <w:rPr>
          <w:rFonts w:ascii="Book Antiqua" w:eastAsia="나눔고딕" w:hAnsi="Book Antiqua"/>
        </w:rPr>
        <w:fldChar w:fldCharType="end"/>
      </w:r>
      <w:r w:rsidR="0082272F" w:rsidRPr="00D8578C">
        <w:rPr>
          <w:rFonts w:ascii="Book Antiqua" w:eastAsia="나눔고딕" w:hAnsi="Book Antiqua"/>
        </w:rPr>
      </w:r>
      <w:r w:rsidR="0082272F" w:rsidRPr="00D8578C">
        <w:rPr>
          <w:rFonts w:ascii="Book Antiqua" w:eastAsia="나눔고딕" w:hAnsi="Book Antiqua"/>
        </w:rPr>
        <w:fldChar w:fldCharType="separate"/>
      </w:r>
      <w:r w:rsidR="00884490" w:rsidRPr="00D8578C">
        <w:rPr>
          <w:rFonts w:ascii="Book Antiqua" w:eastAsia="나눔고딕" w:hAnsi="Book Antiqua"/>
          <w:noProof/>
          <w:vertAlign w:val="superscript"/>
        </w:rPr>
        <w:t>[</w:t>
      </w:r>
      <w:hyperlink w:anchor="_ENREF_14" w:tooltip="Bégin, 2012 #21" w:history="1">
        <w:r w:rsidR="00C5143C" w:rsidRPr="00D8578C">
          <w:rPr>
            <w:rFonts w:ascii="Book Antiqua" w:eastAsia="나눔고딕" w:hAnsi="Book Antiqua"/>
            <w:noProof/>
            <w:vertAlign w:val="superscript"/>
          </w:rPr>
          <w:t>14-19</w:t>
        </w:r>
      </w:hyperlink>
      <w:r w:rsidR="00884490" w:rsidRPr="00D8578C">
        <w:rPr>
          <w:rFonts w:ascii="Book Antiqua" w:eastAsia="나눔고딕" w:hAnsi="Book Antiqua"/>
          <w:noProof/>
          <w:vertAlign w:val="superscript"/>
        </w:rPr>
        <w:t>]</w:t>
      </w:r>
      <w:r w:rsidR="0082272F" w:rsidRPr="00D8578C">
        <w:rPr>
          <w:rFonts w:ascii="Book Antiqua" w:eastAsia="나눔고딕" w:hAnsi="Book Antiqua"/>
        </w:rPr>
        <w:fldChar w:fldCharType="end"/>
      </w:r>
      <w:r w:rsidR="00207EEB" w:rsidRPr="00D8578C">
        <w:rPr>
          <w:rFonts w:ascii="Book Antiqua" w:eastAsia="나눔고딕" w:hAnsi="Book Antiqua"/>
        </w:rPr>
        <w:t>, knee,</w:t>
      </w:r>
      <w:r w:rsidR="00935609" w:rsidRPr="00D8578C">
        <w:rPr>
          <w:rFonts w:ascii="Book Antiqua" w:eastAsia="나눔고딕" w:hAnsi="Book Antiqua"/>
        </w:rPr>
        <w:t xml:space="preserve"> ankle</w:t>
      </w:r>
      <w:r w:rsidR="00207EEB" w:rsidRPr="00D8578C">
        <w:rPr>
          <w:rFonts w:ascii="Book Antiqua" w:eastAsia="나눔고딕" w:hAnsi="Book Antiqua"/>
        </w:rPr>
        <w:t>, breast</w:t>
      </w:r>
      <w:r w:rsidR="0082272F" w:rsidRPr="00D8578C">
        <w:rPr>
          <w:rFonts w:ascii="Book Antiqua" w:eastAsia="나눔고딕" w:hAnsi="Book Antiqua"/>
        </w:rPr>
        <w:fldChar w:fldCharType="begin"/>
      </w:r>
      <w:r w:rsidR="003B14C8" w:rsidRPr="00D8578C">
        <w:rPr>
          <w:rFonts w:ascii="Book Antiqua" w:eastAsia="나눔고딕" w:hAnsi="Book Antiqua"/>
        </w:rPr>
        <w:instrText xml:space="preserve"> ADDIN EN.CITE &lt;EndNote&gt;&lt;Cite&gt;&lt;Author&gt;Garc</w:instrText>
      </w:r>
      <w:r w:rsidR="003B14C8" w:rsidRPr="00D8578C">
        <w:rPr>
          <w:rFonts w:ascii="Book Antiqua" w:eastAsia="나눔고딕" w:hAnsi="Book Antiqua" w:cs="Times New Roman"/>
        </w:rPr>
        <w:instrText>í</w:instrText>
      </w:r>
      <w:r w:rsidR="003B14C8" w:rsidRPr="00D8578C">
        <w:rPr>
          <w:rFonts w:ascii="Book Antiqua" w:eastAsia="나눔고딕" w:hAnsi="Book Antiqua"/>
        </w:rPr>
        <w:instrText>a-Vilanova-Comas&lt;/Author&gt;&lt;Year&gt;2011&lt;/Year&gt;&lt;RecNum&gt;29&lt;/RecNum&gt;&lt;DisplayText&gt;&lt;style face="superscript"&gt;[20]&lt;/style&gt;&lt;/DisplayText&gt;&lt;record&gt;&lt;rec-number&gt;29&lt;/rec-number&gt;&lt;foreign-keys&gt;&lt;key app="EN" db-id="9evs2rzwn9x9t2erva6xwewaa0sdezveevwt"&gt;29&lt;/key&gt;&lt;/foreign-keys&gt;&lt;ref-type name="Journal Article"&gt;17&lt;/ref-type&gt;&lt;contributors&gt;&lt;authors&gt;&lt;author&gt;Garc</w:instrText>
      </w:r>
      <w:r w:rsidR="003B14C8" w:rsidRPr="00D8578C">
        <w:rPr>
          <w:rFonts w:ascii="Book Antiqua" w:eastAsia="나눔고딕" w:hAnsi="Book Antiqua" w:cs="Times New Roman"/>
        </w:rPr>
        <w:instrText>í</w:instrText>
      </w:r>
      <w:r w:rsidR="003B14C8" w:rsidRPr="00D8578C">
        <w:rPr>
          <w:rFonts w:ascii="Book Antiqua" w:eastAsia="나눔고딕" w:hAnsi="Book Antiqua"/>
        </w:rPr>
        <w:instrText>a-Vilanova-Comas, A.&lt;/author&gt;&lt;author&gt;Fuster-Diana, C.&lt;/author&gt;&lt;author&gt;Cubells-Parrilla, M.&lt;/author&gt;&lt;author&gt;Pérez-Ferriols, M. D.&lt;/author&gt;&lt;author&gt;Pérez-Valles, A.&lt;/author&gt;&lt;author&gt;Roig-Vila, J. V.&lt;/author&gt;&lt;/authors&gt;&lt;/contributors&gt;&lt;titles&gt;&lt;title&gt;Nicolau syndrome after lidocaine injection and cold application: A rare complication of breast core needle biopsy&lt;/title&gt;&lt;secondary-title&gt;International Journal of Dermatology&lt;/secondary-title&gt;&lt;/titles&gt;&lt;periodical&gt;&lt;full-title&gt;International Journal of Dermatology&lt;/full-title&gt;&lt;/periodical&gt;&lt;pages&gt;78-80&lt;/pages&gt;&lt;volume&gt;50&lt;/volume&gt;&lt;number&gt;1&lt;/number&gt;&lt;dates&gt;&lt;year&gt;2011&lt;/year&gt;&lt;/dates&gt;&lt;urls&gt;&lt;related-urls&gt;&lt;url&gt;http://www.scopus.com/inward/record.url?eid=2-s2.0-78650564699&amp;amp;partnerID=40&amp;amp;md5=104bb82a1a349b5a18373c850765e110&lt;/url&gt;&lt;/related-urls&gt;&lt;/urls&gt;&lt;custom2&gt;21182507&lt;/custom2&gt;&lt;electronic-resource-num&gt;10.1111/j.1365-4632.2009.04446.x&lt;/electronic-resource-num&gt;&lt;remote-database-name&gt;Scopus&lt;/remote-database-name&gt;&lt;/record&gt;&lt;/Cite&gt;&lt;/EndNote&gt;</w:instrText>
      </w:r>
      <w:r w:rsidR="0082272F" w:rsidRPr="00D8578C">
        <w:rPr>
          <w:rFonts w:ascii="Book Antiqua" w:eastAsia="나눔고딕" w:hAnsi="Book Antiqua"/>
        </w:rPr>
        <w:fldChar w:fldCharType="separate"/>
      </w:r>
      <w:r w:rsidR="00884490" w:rsidRPr="00D8578C">
        <w:rPr>
          <w:rFonts w:ascii="Book Antiqua" w:eastAsia="나눔고딕" w:hAnsi="Book Antiqua"/>
          <w:noProof/>
          <w:vertAlign w:val="superscript"/>
        </w:rPr>
        <w:t>[</w:t>
      </w:r>
      <w:hyperlink w:anchor="_ENREF_20" w:tooltip="García-Vilanova-Comas, 2011 #29" w:history="1">
        <w:r w:rsidR="00C5143C" w:rsidRPr="00D8578C">
          <w:rPr>
            <w:rFonts w:ascii="Book Antiqua" w:eastAsia="나눔고딕" w:hAnsi="Book Antiqua"/>
            <w:noProof/>
            <w:vertAlign w:val="superscript"/>
          </w:rPr>
          <w:t>20</w:t>
        </w:r>
      </w:hyperlink>
      <w:r w:rsidR="00884490" w:rsidRPr="00D8578C">
        <w:rPr>
          <w:rFonts w:ascii="Book Antiqua" w:eastAsia="나눔고딕" w:hAnsi="Book Antiqua"/>
          <w:noProof/>
          <w:vertAlign w:val="superscript"/>
        </w:rPr>
        <w:t>]</w:t>
      </w:r>
      <w:r w:rsidR="0082272F" w:rsidRPr="00D8578C">
        <w:rPr>
          <w:rFonts w:ascii="Book Antiqua" w:eastAsia="나눔고딕" w:hAnsi="Book Antiqua"/>
        </w:rPr>
        <w:fldChar w:fldCharType="end"/>
      </w:r>
      <w:r w:rsidR="00207EEB" w:rsidRPr="00D8578C">
        <w:rPr>
          <w:rFonts w:ascii="Book Antiqua" w:eastAsia="나눔고딕" w:hAnsi="Book Antiqua"/>
        </w:rPr>
        <w:t xml:space="preserve"> and abdomen</w:t>
      </w:r>
      <w:r w:rsidR="00207EEB" w:rsidRPr="00D8578C">
        <w:rPr>
          <w:rFonts w:ascii="Book Antiqua" w:eastAsia="나눔고딕" w:hAnsi="Book Antiqua"/>
        </w:rPr>
        <w:fldChar w:fldCharType="begin">
          <w:fldData xml:space="preserve">PEVuZE5vdGU+PENpdGU+PEF1dGhvcj5HdWFybmVyaTwvQXV0aG9yPjxZZWFyPjIwMTA8L1llYXI+
PFJlY051bT4zNDwvUmVjTnVtPjxEaXNwbGF5VGV4dD48c3R5bGUgZmFjZT0ic3VwZXJzY3JpcHQi
PlsyMSwgMjJdPC9zdHlsZT48L0Rpc3BsYXlUZXh0PjxyZWNvcmQ+PHJlYy1udW1iZXI+MzQ8L3Jl
Yy1udW1iZXI+PGZvcmVpZ24ta2V5cz48a2V5IGFwcD0iRU4iIGRiLWlkPSI5ZXZzMnJ6d245eDl0
MmVydmE2eHdld2FhMHNkZXp2ZWV2d3QiPjM0PC9rZXk+PC9mb3JlaWduLWtleXM+PHJlZi10eXBl
IG5hbWU9IkpvdXJuYWwgQXJ0aWNsZSI+MTc8L3JlZi10eXBlPjxjb250cmlidXRvcnM+PGF1dGhv
cnM+PGF1dGhvcj5HdWFybmVyaSwgQy48L2F1dGhvcj48YXV0aG9yPlBvbGltZW5pLCBHLjwvYXV0
aG9yPjwvYXV0aG9ycz48L2NvbnRyaWJ1dG9ycz48dGl0bGVzPjx0aXRsZT5OaWNvbGF1IHN5bmRy
b21lIGZvbGxvd2luZyBldGFuZXJjZXB0IGFkbWluaXN0cmF0aW9uPC90aXRsZT48c2Vjb25kYXJ5
LXRpdGxlPkFtZXJpY2FuIEpvdXJuYWwgb2YgQ2xpbmljYWwgRGVybWF0b2xvZ3k8L3NlY29uZGFy
eS10aXRsZT48L3RpdGxlcz48cGVyaW9kaWNhbD48ZnVsbC10aXRsZT5BbWVyaWNhbiBKb3VybmFs
IG9mIENsaW5pY2FsIERlcm1hdG9sb2d5PC9mdWxsLXRpdGxlPjwvcGVyaW9kaWNhbD48cGFnZXM+
NTEtNTI8L3BhZ2VzPjx2b2x1bWU+MTE8L3ZvbHVtZT48bnVtYmVyPlNVUFBMLiAxPC9udW1iZXI+
PGRhdGVzPjx5ZWFyPjIwMTA8L3llYXI+PC9kYXRlcz48dXJscz48cmVsYXRlZC11cmxzPjx1cmw+
aHR0cDovL3d3dy5zY29wdXMuY29tL2lud2FyZC9yZWNvcmQudXJsP2VpZD0yLXMyLjAtNzc5NTQz
MDM1NTkmYW1wO3BhcnRuZXJJRD00MCZhbXA7bWQ1PWYyOGZjNGMwMGQzYzkxMzBlYTY4NzYyMTY3
MmFkOTQyPC91cmw+PC9yZWxhdGVkLXVybHM+PC91cmxzPjxjdXN0b20yPjIwNTg2NTExPC9jdXN0
b20yPjxyZW1vdGUtZGF0YWJhc2UtbmFtZT5TY29wdXM8L3JlbW90ZS1kYXRhYmFzZS1uYW1lPjwv
cmVjb3JkPjwvQ2l0ZT48Q2l0ZT48QXV0aG9yPkhhcmRlPC9BdXRob3I+PFllYXI+MjAwNzwvWWVh
cj48UmVjTnVtPjU4PC9SZWNOdW0+PHJlY29yZD48cmVjLW51bWJlcj41ODwvcmVjLW51bWJlcj48
Zm9yZWlnbi1rZXlzPjxrZXkgYXBwPSJFTiIgZGItaWQ9IjlldnMycnp3bjl4OXQyZXJ2YTZ4d2V3
YWEwc2RlenZlZXZ3dCI+NTg8L2tleT48L2ZvcmVpZ24ta2V5cz48cmVmLXR5cGUgbmFtZT0iSm91
cm5hbCBBcnRpY2xlIj4xNzwvcmVmLXR5cGU+PGNvbnRyaWJ1dG9ycz48YXV0aG9ycz48YXV0aG9y
PkhhcmRlLCBWLjwvYXV0aG9yPjxhdXRob3I+U2Nod2FyeiwgVC48L2F1dGhvcj48L2F1dGhvcnM+
PC9jb250cmlidXRvcnM+PHRpdGxlcz48dGl0bGU+RW1ib2xpYSBjdXRpcyBtZWRpY2FtZW50b3Nh
IGZvbGxvd2luZyBzdWJjdXRhbmVvdXMgaW5qZWN0aW9uIG9mIGdsYXRpcmFtZXIgYWNldGF0ZTwv
dGl0bGU+PHNlY29uZGFyeS10aXRsZT5KRERHIC0gSm91cm5hbCBvZiB0aGUgR2VybWFuIFNvY2ll
dHkgb2YgRGVybWF0b2xvZ3k8L3NlY29uZGFyeS10aXRsZT48c2hvcnQtdGl0bGU+RW1ib2xpYSBj
dXRpcyBtZWRpY2FtZW50b3NhIG5hY2ggc3Via3V0YW5lciBpbmpla3Rpb24gdm9uIGdsYXRpcmFt
ZXJhY2V0YXQ8L3Nob3J0LXRpdGxlPjwvdGl0bGVzPjxwZXJpb2RpY2FsPjxmdWxsLXRpdGxlPkpE
REcgLSBKb3VybmFsIG9mIHRoZSBHZXJtYW4gU29jaWV0eSBvZiBEZXJtYXRvbG9neTwvZnVsbC10
aXRsZT48L3BlcmlvZGljYWw+PHBhZ2VzPjExMjItMTEyMzwvcGFnZXM+PHZvbHVtZT41PC92b2x1
bWU+PG51bWJlcj4xMjwvbnVtYmVyPjxkYXRlcz48eWVhcj4yMDA3PC95ZWFyPjwvZGF0ZXM+PHVy
bHM+PHJlbGF0ZWQtdXJscz48dXJsPmh0dHA6Ly93d3cuc2NvcHVzLmNvbS9pbndhcmQvcmVjb3Jk
LnVybD9laWQ9Mi1zMi4wLTM2OTQ5MDIzNzU2JmFtcDtwYXJ0bmVySUQ9NDAmYW1wO21kNT0yYjk0
ZjgzNjFkZmM0YzA0YmE4NDRhOTJmY2EyNDIyNzwvdXJsPjwvcmVsYXRlZC11cmxzPjwvdXJscz48
Y3VzdG9tMj4xODA0MjA5MjwvY3VzdG9tMj48ZWxlY3Ryb25pYy1yZXNvdXJjZS1udW0+MTAuMTEx
MS9qLjE2MTAtMDM4Ny4yMDA3LjA2MzkxLng8L2VsZWN0cm9uaWMtcmVzb3VyY2UtbnVtPjxyZW1v
dGUtZGF0YWJhc2UtbmFtZT5TY29wdXM8L3JlbW90ZS1kYXRhYmFzZS1uYW1lPjwvcmVjb3JkPjwv
Q2l0ZT48L0VuZE5vdGU+
</w:fldData>
        </w:fldChar>
      </w:r>
      <w:r w:rsidR="003B14C8" w:rsidRPr="00D8578C">
        <w:rPr>
          <w:rFonts w:ascii="Book Antiqua" w:eastAsia="나눔고딕" w:hAnsi="Book Antiqua"/>
        </w:rPr>
        <w:instrText xml:space="preserve"> ADDIN EN.CITE </w:instrText>
      </w:r>
      <w:r w:rsidR="003B14C8" w:rsidRPr="00D8578C">
        <w:rPr>
          <w:rFonts w:ascii="Book Antiqua" w:eastAsia="나눔고딕" w:hAnsi="Book Antiqua"/>
        </w:rPr>
        <w:fldChar w:fldCharType="begin">
          <w:fldData xml:space="preserve">PEVuZE5vdGU+PENpdGU+PEF1dGhvcj5HdWFybmVyaTwvQXV0aG9yPjxZZWFyPjIwMTA8L1llYXI+
PFJlY051bT4zNDwvUmVjTnVtPjxEaXNwbGF5VGV4dD48c3R5bGUgZmFjZT0ic3VwZXJzY3JpcHQi
PlsyMSwgMjJdPC9zdHlsZT48L0Rpc3BsYXlUZXh0PjxyZWNvcmQ+PHJlYy1udW1iZXI+MzQ8L3Jl
Yy1udW1iZXI+PGZvcmVpZ24ta2V5cz48a2V5IGFwcD0iRU4iIGRiLWlkPSI5ZXZzMnJ6d245eDl0
MmVydmE2eHdld2FhMHNkZXp2ZWV2d3QiPjM0PC9rZXk+PC9mb3JlaWduLWtleXM+PHJlZi10eXBl
IG5hbWU9IkpvdXJuYWwgQXJ0aWNsZSI+MTc8L3JlZi10eXBlPjxjb250cmlidXRvcnM+PGF1dGhv
cnM+PGF1dGhvcj5HdWFybmVyaSwgQy48L2F1dGhvcj48YXV0aG9yPlBvbGltZW5pLCBHLjwvYXV0
aG9yPjwvYXV0aG9ycz48L2NvbnRyaWJ1dG9ycz48dGl0bGVzPjx0aXRsZT5OaWNvbGF1IHN5bmRy
b21lIGZvbGxvd2luZyBldGFuZXJjZXB0IGFkbWluaXN0cmF0aW9uPC90aXRsZT48c2Vjb25kYXJ5
LXRpdGxlPkFtZXJpY2FuIEpvdXJuYWwgb2YgQ2xpbmljYWwgRGVybWF0b2xvZ3k8L3NlY29uZGFy
eS10aXRsZT48L3RpdGxlcz48cGVyaW9kaWNhbD48ZnVsbC10aXRsZT5BbWVyaWNhbiBKb3VybmFs
IG9mIENsaW5pY2FsIERlcm1hdG9sb2d5PC9mdWxsLXRpdGxlPjwvcGVyaW9kaWNhbD48cGFnZXM+
NTEtNTI8L3BhZ2VzPjx2b2x1bWU+MTE8L3ZvbHVtZT48bnVtYmVyPlNVUFBMLiAxPC9udW1iZXI+
PGRhdGVzPjx5ZWFyPjIwMTA8L3llYXI+PC9kYXRlcz48dXJscz48cmVsYXRlZC11cmxzPjx1cmw+
aHR0cDovL3d3dy5zY29wdXMuY29tL2lud2FyZC9yZWNvcmQudXJsP2VpZD0yLXMyLjAtNzc5NTQz
MDM1NTkmYW1wO3BhcnRuZXJJRD00MCZhbXA7bWQ1PWYyOGZjNGMwMGQzYzkxMzBlYTY4NzYyMTY3
MmFkOTQyPC91cmw+PC9yZWxhdGVkLXVybHM+PC91cmxzPjxjdXN0b20yPjIwNTg2NTExPC9jdXN0
b20yPjxyZW1vdGUtZGF0YWJhc2UtbmFtZT5TY29wdXM8L3JlbW90ZS1kYXRhYmFzZS1uYW1lPjwv
cmVjb3JkPjwvQ2l0ZT48Q2l0ZT48QXV0aG9yPkhhcmRlPC9BdXRob3I+PFllYXI+MjAwNzwvWWVh
cj48UmVjTnVtPjU4PC9SZWNOdW0+PHJlY29yZD48cmVjLW51bWJlcj41ODwvcmVjLW51bWJlcj48
Zm9yZWlnbi1rZXlzPjxrZXkgYXBwPSJFTiIgZGItaWQ9IjlldnMycnp3bjl4OXQyZXJ2YTZ4d2V3
YWEwc2RlenZlZXZ3dCI+NTg8L2tleT48L2ZvcmVpZ24ta2V5cz48cmVmLXR5cGUgbmFtZT0iSm91
cm5hbCBBcnRpY2xlIj4xNzwvcmVmLXR5cGU+PGNvbnRyaWJ1dG9ycz48YXV0aG9ycz48YXV0aG9y
PkhhcmRlLCBWLjwvYXV0aG9yPjxhdXRob3I+U2Nod2FyeiwgVC48L2F1dGhvcj48L2F1dGhvcnM+
PC9jb250cmlidXRvcnM+PHRpdGxlcz48dGl0bGU+RW1ib2xpYSBjdXRpcyBtZWRpY2FtZW50b3Nh
IGZvbGxvd2luZyBzdWJjdXRhbmVvdXMgaW5qZWN0aW9uIG9mIGdsYXRpcmFtZXIgYWNldGF0ZTwv
dGl0bGU+PHNlY29uZGFyeS10aXRsZT5KRERHIC0gSm91cm5hbCBvZiB0aGUgR2VybWFuIFNvY2ll
dHkgb2YgRGVybWF0b2xvZ3k8L3NlY29uZGFyeS10aXRsZT48c2hvcnQtdGl0bGU+RW1ib2xpYSBj
dXRpcyBtZWRpY2FtZW50b3NhIG5hY2ggc3Via3V0YW5lciBpbmpla3Rpb24gdm9uIGdsYXRpcmFt
ZXJhY2V0YXQ8L3Nob3J0LXRpdGxlPjwvdGl0bGVzPjxwZXJpb2RpY2FsPjxmdWxsLXRpdGxlPkpE
REcgLSBKb3VybmFsIG9mIHRoZSBHZXJtYW4gU29jaWV0eSBvZiBEZXJtYXRvbG9neTwvZnVsbC10
aXRsZT48L3BlcmlvZGljYWw+PHBhZ2VzPjExMjItMTEyMzwvcGFnZXM+PHZvbHVtZT41PC92b2x1
bWU+PG51bWJlcj4xMjwvbnVtYmVyPjxkYXRlcz48eWVhcj4yMDA3PC95ZWFyPjwvZGF0ZXM+PHVy
bHM+PHJlbGF0ZWQtdXJscz48dXJsPmh0dHA6Ly93d3cuc2NvcHVzLmNvbS9pbndhcmQvcmVjb3Jk
LnVybD9laWQ9Mi1zMi4wLTM2OTQ5MDIzNzU2JmFtcDtwYXJ0bmVySUQ9NDAmYW1wO21kNT0yYjk0
ZjgzNjFkZmM0YzA0YmE4NDRhOTJmY2EyNDIyNzwvdXJsPjwvcmVsYXRlZC11cmxzPjwvdXJscz48
Y3VzdG9tMj4xODA0MjA5MjwvY3VzdG9tMj48ZWxlY3Ryb25pYy1yZXNvdXJjZS1udW0+MTAuMTEx
MS9qLjE2MTAtMDM4Ny4yMDA3LjA2MzkxLng8L2VsZWN0cm9uaWMtcmVzb3VyY2UtbnVtPjxyZW1v
dGUtZGF0YWJhc2UtbmFtZT5TY29wdXM8L3JlbW90ZS1kYXRhYmFzZS1uYW1lPjwvcmVjb3JkPjwv
Q2l0ZT48L0VuZE5vdGU+
</w:fldData>
        </w:fldChar>
      </w:r>
      <w:r w:rsidR="003B14C8" w:rsidRPr="00D8578C">
        <w:rPr>
          <w:rFonts w:ascii="Book Antiqua" w:eastAsia="나눔고딕" w:hAnsi="Book Antiqua"/>
        </w:rPr>
        <w:instrText xml:space="preserve"> ADDIN EN.CITE.DATA </w:instrText>
      </w:r>
      <w:r w:rsidR="003B14C8" w:rsidRPr="00D8578C">
        <w:rPr>
          <w:rFonts w:ascii="Book Antiqua" w:eastAsia="나눔고딕" w:hAnsi="Book Antiqua"/>
        </w:rPr>
      </w:r>
      <w:r w:rsidR="003B14C8" w:rsidRPr="00D8578C">
        <w:rPr>
          <w:rFonts w:ascii="Book Antiqua" w:eastAsia="나눔고딕" w:hAnsi="Book Antiqua"/>
        </w:rPr>
        <w:fldChar w:fldCharType="end"/>
      </w:r>
      <w:r w:rsidR="00207EEB" w:rsidRPr="00D8578C">
        <w:rPr>
          <w:rFonts w:ascii="Book Antiqua" w:eastAsia="나눔고딕" w:hAnsi="Book Antiqua"/>
        </w:rPr>
      </w:r>
      <w:r w:rsidR="00207EEB" w:rsidRPr="00D8578C">
        <w:rPr>
          <w:rFonts w:ascii="Book Antiqua" w:eastAsia="나눔고딕" w:hAnsi="Book Antiqua"/>
        </w:rPr>
        <w:fldChar w:fldCharType="separate"/>
      </w:r>
      <w:r w:rsidR="00884490" w:rsidRPr="00D8578C">
        <w:rPr>
          <w:rFonts w:ascii="Book Antiqua" w:eastAsia="나눔고딕" w:hAnsi="Book Antiqua"/>
          <w:noProof/>
          <w:vertAlign w:val="superscript"/>
        </w:rPr>
        <w:t>[</w:t>
      </w:r>
      <w:hyperlink w:anchor="_ENREF_21" w:tooltip="Guarneri, 2010 #34" w:history="1">
        <w:r w:rsidR="00C5143C" w:rsidRPr="00D8578C">
          <w:rPr>
            <w:rFonts w:ascii="Book Antiqua" w:eastAsia="나눔고딕" w:hAnsi="Book Antiqua"/>
            <w:noProof/>
            <w:vertAlign w:val="superscript"/>
          </w:rPr>
          <w:t>21</w:t>
        </w:r>
      </w:hyperlink>
      <w:r w:rsidR="00204DF5">
        <w:rPr>
          <w:rFonts w:ascii="Book Antiqua" w:eastAsia="나눔고딕" w:hAnsi="Book Antiqua"/>
          <w:noProof/>
          <w:vertAlign w:val="superscript"/>
        </w:rPr>
        <w:t>,</w:t>
      </w:r>
      <w:hyperlink w:anchor="_ENREF_22" w:tooltip="Harde, 2007 #58" w:history="1">
        <w:r w:rsidR="00C5143C" w:rsidRPr="00D8578C">
          <w:rPr>
            <w:rFonts w:ascii="Book Antiqua" w:eastAsia="나눔고딕" w:hAnsi="Book Antiqua"/>
            <w:noProof/>
            <w:vertAlign w:val="superscript"/>
          </w:rPr>
          <w:t>22</w:t>
        </w:r>
      </w:hyperlink>
      <w:r w:rsidR="00884490" w:rsidRPr="00D8578C">
        <w:rPr>
          <w:rFonts w:ascii="Book Antiqua" w:eastAsia="나눔고딕" w:hAnsi="Book Antiqua"/>
          <w:noProof/>
          <w:vertAlign w:val="superscript"/>
        </w:rPr>
        <w:t>]</w:t>
      </w:r>
      <w:r w:rsidR="00207EEB" w:rsidRPr="00D8578C">
        <w:rPr>
          <w:rFonts w:ascii="Book Antiqua" w:eastAsia="나눔고딕" w:hAnsi="Book Antiqua"/>
        </w:rPr>
        <w:fldChar w:fldCharType="end"/>
      </w:r>
      <w:r w:rsidR="00935609" w:rsidRPr="00D8578C">
        <w:rPr>
          <w:rFonts w:ascii="Book Antiqua" w:eastAsia="나눔고딕" w:hAnsi="Book Antiqua"/>
        </w:rPr>
        <w:t>.</w:t>
      </w:r>
      <w:r w:rsidRPr="00D8578C">
        <w:rPr>
          <w:rFonts w:ascii="Book Antiqua" w:eastAsia="나눔고딕" w:hAnsi="Book Antiqua"/>
        </w:rPr>
        <w:t xml:space="preserve"> In some </w:t>
      </w:r>
      <w:r w:rsidRPr="00D8578C">
        <w:rPr>
          <w:rFonts w:ascii="Book Antiqua" w:eastAsia="나눔고딕" w:hAnsi="Book Antiqua"/>
        </w:rPr>
        <w:lastRenderedPageBreak/>
        <w:t xml:space="preserve">complicated cases, </w:t>
      </w:r>
      <w:r w:rsidR="00CC6B58" w:rsidRPr="00D8578C">
        <w:rPr>
          <w:rFonts w:ascii="Book Antiqua" w:eastAsia="나눔고딕" w:hAnsi="Book Antiqua"/>
        </w:rPr>
        <w:t>critical</w:t>
      </w:r>
      <w:r w:rsidR="0040229F" w:rsidRPr="00D8578C">
        <w:rPr>
          <w:rFonts w:ascii="Book Antiqua" w:eastAsia="나눔고딕" w:hAnsi="Book Antiqua"/>
        </w:rPr>
        <w:t xml:space="preserve"> complications such as </w:t>
      </w:r>
      <w:r w:rsidR="00CC6B58" w:rsidRPr="00D8578C">
        <w:rPr>
          <w:rFonts w:ascii="Book Antiqua" w:eastAsia="나눔고딕" w:hAnsi="Book Antiqua"/>
        </w:rPr>
        <w:t>extensive skin</w:t>
      </w:r>
      <w:r w:rsidR="0040229F" w:rsidRPr="00D8578C">
        <w:rPr>
          <w:rFonts w:ascii="Book Antiqua" w:eastAsia="나눔고딕" w:hAnsi="Book Antiqua"/>
        </w:rPr>
        <w:t xml:space="preserve"> necrosis,</w:t>
      </w:r>
      <w:r w:rsidR="00CC6B58" w:rsidRPr="00D8578C">
        <w:rPr>
          <w:rFonts w:ascii="Book Antiqua" w:eastAsia="나눔고딕" w:hAnsi="Book Antiqua"/>
        </w:rPr>
        <w:t xml:space="preserve"> transient or </w:t>
      </w:r>
      <w:r w:rsidR="00F56D72" w:rsidRPr="00D8578C">
        <w:rPr>
          <w:rFonts w:ascii="Book Antiqua" w:eastAsia="나눔고딕" w:hAnsi="Book Antiqua"/>
        </w:rPr>
        <w:t>persisting</w:t>
      </w:r>
      <w:r w:rsidR="00CC6B58" w:rsidRPr="00D8578C">
        <w:rPr>
          <w:rFonts w:ascii="Book Antiqua" w:eastAsia="나눔고딕" w:hAnsi="Book Antiqua"/>
        </w:rPr>
        <w:t xml:space="preserve"> ischemic changes</w:t>
      </w:r>
      <w:r w:rsidR="0040229F" w:rsidRPr="00D8578C">
        <w:rPr>
          <w:rFonts w:ascii="Book Antiqua" w:eastAsia="나눔고딕" w:hAnsi="Book Antiqua"/>
        </w:rPr>
        <w:t xml:space="preserve"> of the ipsilateral </w:t>
      </w:r>
      <w:r w:rsidR="00CC6B58" w:rsidRPr="00D8578C">
        <w:rPr>
          <w:rFonts w:ascii="Book Antiqua" w:eastAsia="나눔고딕" w:hAnsi="Book Antiqua"/>
        </w:rPr>
        <w:t>limb</w:t>
      </w:r>
      <w:r w:rsidR="0040229F" w:rsidRPr="00D8578C">
        <w:rPr>
          <w:rFonts w:ascii="Book Antiqua" w:eastAsia="나눔고딕" w:hAnsi="Book Antiqua"/>
        </w:rPr>
        <w:t xml:space="preserve"> and </w:t>
      </w:r>
      <w:r w:rsidR="00D314E8" w:rsidRPr="00D8578C">
        <w:rPr>
          <w:rFonts w:ascii="Book Antiqua" w:eastAsia="나눔고딕" w:hAnsi="Book Antiqua"/>
        </w:rPr>
        <w:t>several</w:t>
      </w:r>
      <w:r w:rsidR="0040229F" w:rsidRPr="00D8578C">
        <w:rPr>
          <w:rFonts w:ascii="Book Antiqua" w:eastAsia="나눔고딕" w:hAnsi="Book Antiqua"/>
        </w:rPr>
        <w:t xml:space="preserve"> neurological </w:t>
      </w:r>
      <w:r w:rsidR="00486A00" w:rsidRPr="00D8578C">
        <w:rPr>
          <w:rFonts w:ascii="Book Antiqua" w:eastAsia="나눔고딕" w:hAnsi="Book Antiqua"/>
        </w:rPr>
        <w:t>deficit</w:t>
      </w:r>
      <w:r w:rsidR="0040229F" w:rsidRPr="00D8578C">
        <w:rPr>
          <w:rFonts w:ascii="Book Antiqua" w:eastAsia="나눔고딕" w:hAnsi="Book Antiqua"/>
        </w:rPr>
        <w:t xml:space="preserve"> may </w:t>
      </w:r>
      <w:r w:rsidR="00CC6B58" w:rsidRPr="00D8578C">
        <w:rPr>
          <w:rFonts w:ascii="Book Antiqua" w:eastAsia="나눔고딕" w:hAnsi="Book Antiqua"/>
        </w:rPr>
        <w:t>occur</w:t>
      </w:r>
      <w:r w:rsidR="0082272F" w:rsidRPr="00D8578C">
        <w:rPr>
          <w:rFonts w:ascii="Book Antiqua" w:eastAsia="나눔고딕" w:hAnsi="Book Antiqua"/>
        </w:rPr>
        <w:fldChar w:fldCharType="begin"/>
      </w:r>
      <w:r w:rsidR="003B14C8" w:rsidRPr="00D8578C">
        <w:rPr>
          <w:rFonts w:ascii="Book Antiqua" w:eastAsia="나눔고딕" w:hAnsi="Book Antiqua"/>
        </w:rPr>
        <w:instrText xml:space="preserve"> ADDIN EN.CITE &lt;EndNote&gt;&lt;Cite&gt;&lt;Author&gt;</w:instrText>
      </w:r>
      <w:r w:rsidR="003B14C8" w:rsidRPr="00D8578C">
        <w:rPr>
          <w:rFonts w:ascii="Book Antiqua" w:eastAsia="나눔고딕" w:hAnsi="Book Antiqua" w:cs="Times New Roman"/>
        </w:rPr>
        <w:instrText>Ş</w:instrText>
      </w:r>
      <w:r w:rsidR="003B14C8" w:rsidRPr="00D8578C">
        <w:rPr>
          <w:rFonts w:ascii="Book Antiqua" w:eastAsia="나눔고딕" w:hAnsi="Book Antiqua"/>
        </w:rPr>
        <w:instrText>enel&lt;/Author&gt;&lt;Year&gt;2008&lt;/Year&gt;&lt;RecNum&gt;57&lt;/RecNum&gt;&lt;DisplayText&gt;&lt;style face="superscript"&gt;[9]&lt;/style&gt;&lt;/DisplayText&gt;&lt;record&gt;&lt;rec-number&gt;57&lt;/rec-number&gt;&lt;foreign-keys&gt;&lt;key app="EN" db-id="9evs2rzwn9x9t2erva6xwewaa0sdezveevwt"&gt;57&lt;/key&gt;&lt;/foreign-keys&gt;&lt;ref-type name="Journal Article"&gt;17&lt;/ref-type&gt;&lt;contributors&gt;&lt;authors&gt;&lt;author&gt;</w:instrText>
      </w:r>
      <w:r w:rsidR="003B14C8" w:rsidRPr="00D8578C">
        <w:rPr>
          <w:rFonts w:ascii="Book Antiqua" w:eastAsia="나눔고딕" w:hAnsi="Book Antiqua" w:cs="Times New Roman"/>
        </w:rPr>
        <w:instrText>Ş</w:instrText>
      </w:r>
      <w:r w:rsidR="003B14C8" w:rsidRPr="00D8578C">
        <w:rPr>
          <w:rFonts w:ascii="Book Antiqua" w:eastAsia="나눔고딕" w:hAnsi="Book Antiqua"/>
        </w:rPr>
        <w:instrText>enel, E.&lt;/author&gt;&lt;author&gt;Ada, S.&lt;/author&gt;&lt;author&gt;Güleç, A. T.&lt;/author&gt;&lt;author&gt;Ça</w:instrText>
      </w:r>
      <w:r w:rsidR="003B14C8" w:rsidRPr="00D8578C">
        <w:rPr>
          <w:rFonts w:ascii="Times New Roman" w:eastAsia="나눔고딕" w:hAnsi="Times New Roman" w:cs="Times New Roman"/>
        </w:rPr>
        <w:instrText>ǧ</w:instrText>
      </w:r>
      <w:r w:rsidR="003B14C8" w:rsidRPr="00D8578C">
        <w:rPr>
          <w:rFonts w:ascii="Book Antiqua" w:eastAsia="나눔고딕" w:hAnsi="Book Antiqua"/>
        </w:rPr>
        <w:instrText>lar, B.&lt;/author&gt;&lt;/authors&gt;&lt;/contributors&gt;&lt;titles&gt;&lt;title&gt;Nicolau syndrome aggravated by cold application after i.m. diclofenac&lt;/title&gt;&lt;secondary-title&gt;Journal of Dermatology&lt;/secondary-title&gt;&lt;/titles&gt;&lt;periodical&gt;&lt;full-title&gt;Journal of Dermatology&lt;/full-title&gt;&lt;/periodical&gt;&lt;pages&gt;18-20&lt;/pages&gt;&lt;volume&gt;35&lt;/volume&gt;&lt;number&gt;1&lt;/number&gt;&lt;dates&gt;&lt;year&gt;2008&lt;/year&gt;&lt;/dates&gt;&lt;urls&gt;&lt;related-urls&gt;&lt;url&gt;http://www.scopus.com/inward/record.url?eid=2-s2.0-37649019588&amp;amp;partnerID=40&amp;amp;md5=c4597f1310d7c01b0b611477c7fb8985&lt;/url&gt;&lt;/related-urls&gt;&lt;/urls&gt;&lt;custom2&gt;18181770&lt;/custom2&gt;&lt;electronic-resource-num&gt;10.1111/j.1346-8138.2007.00404.x&lt;/electronic-resource-num&gt;&lt;remote-database-name&gt;Scopus&lt;/remote-database-name&gt;&lt;/record&gt;&lt;/Cite&gt;&lt;/EndNote&gt;</w:instrText>
      </w:r>
      <w:r w:rsidR="0082272F" w:rsidRPr="00D8578C">
        <w:rPr>
          <w:rFonts w:ascii="Book Antiqua" w:eastAsia="나눔고딕" w:hAnsi="Book Antiqua"/>
        </w:rPr>
        <w:fldChar w:fldCharType="separate"/>
      </w:r>
      <w:r w:rsidR="00884490" w:rsidRPr="00D8578C">
        <w:rPr>
          <w:rFonts w:ascii="Book Antiqua" w:eastAsia="나눔고딕" w:hAnsi="Book Antiqua"/>
          <w:noProof/>
          <w:vertAlign w:val="superscript"/>
        </w:rPr>
        <w:t>[</w:t>
      </w:r>
      <w:hyperlink w:history="1">
        <w:r w:rsidR="00C5143C" w:rsidRPr="00D8578C">
          <w:rPr>
            <w:rFonts w:ascii="Book Antiqua" w:eastAsia="나눔고딕" w:hAnsi="Book Antiqua"/>
            <w:noProof/>
            <w:vertAlign w:val="superscript"/>
          </w:rPr>
          <w:t>9</w:t>
        </w:r>
      </w:hyperlink>
      <w:r w:rsidR="00884490" w:rsidRPr="00D8578C">
        <w:rPr>
          <w:rFonts w:ascii="Book Antiqua" w:eastAsia="나눔고딕" w:hAnsi="Book Antiqua"/>
          <w:noProof/>
          <w:vertAlign w:val="superscript"/>
        </w:rPr>
        <w:t>]</w:t>
      </w:r>
      <w:r w:rsidR="0082272F" w:rsidRPr="00D8578C">
        <w:rPr>
          <w:rFonts w:ascii="Book Antiqua" w:eastAsia="나눔고딕" w:hAnsi="Book Antiqua"/>
        </w:rPr>
        <w:fldChar w:fldCharType="end"/>
      </w:r>
      <w:r w:rsidRPr="00D8578C">
        <w:rPr>
          <w:rFonts w:ascii="Book Antiqua" w:eastAsia="나눔고딕" w:hAnsi="Book Antiqua"/>
        </w:rPr>
        <w:t>.</w:t>
      </w:r>
    </w:p>
    <w:p w14:paraId="25BC9D94" w14:textId="77777777" w:rsidR="001A2D81" w:rsidRPr="00D8578C" w:rsidRDefault="001A2D81" w:rsidP="00D8578C">
      <w:pPr>
        <w:spacing w:line="360" w:lineRule="auto"/>
        <w:jc w:val="both"/>
        <w:rPr>
          <w:rFonts w:ascii="Book Antiqua" w:eastAsia="나눔고딕" w:hAnsi="Book Antiqua"/>
        </w:rPr>
      </w:pPr>
    </w:p>
    <w:p w14:paraId="06B554E8" w14:textId="2BDE87E9" w:rsidR="00E611E7" w:rsidRPr="00204DF5" w:rsidRDefault="00A4146F" w:rsidP="00D8578C">
      <w:pPr>
        <w:spacing w:line="360" w:lineRule="auto"/>
        <w:jc w:val="both"/>
        <w:rPr>
          <w:rFonts w:ascii="Book Antiqua" w:eastAsia="나눔고딕" w:hAnsi="Book Antiqua"/>
          <w:b/>
          <w:i/>
        </w:rPr>
      </w:pPr>
      <w:r w:rsidRPr="00204DF5">
        <w:rPr>
          <w:rFonts w:ascii="Book Antiqua" w:eastAsia="나눔고딕" w:hAnsi="Book Antiqua"/>
          <w:b/>
          <w:i/>
        </w:rPr>
        <w:t xml:space="preserve">Pathogenesis </w:t>
      </w:r>
      <w:r w:rsidR="00AD2100" w:rsidRPr="00204DF5">
        <w:rPr>
          <w:rFonts w:ascii="Book Antiqua" w:eastAsia="나눔고딕" w:hAnsi="Book Antiqua"/>
          <w:b/>
          <w:i/>
        </w:rPr>
        <w:t xml:space="preserve">and </w:t>
      </w:r>
      <w:r w:rsidR="00204DF5" w:rsidRPr="00204DF5">
        <w:rPr>
          <w:rFonts w:ascii="Book Antiqua" w:eastAsia="宋体" w:hAnsi="Book Antiqua" w:hint="eastAsia"/>
          <w:b/>
          <w:i/>
          <w:lang w:eastAsia="zh-CN"/>
        </w:rPr>
        <w:t>e</w:t>
      </w:r>
      <w:r w:rsidRPr="00204DF5">
        <w:rPr>
          <w:rFonts w:ascii="Book Antiqua" w:eastAsia="나눔고딕" w:hAnsi="Book Antiqua"/>
          <w:b/>
          <w:i/>
        </w:rPr>
        <w:t>tiology</w:t>
      </w:r>
    </w:p>
    <w:p w14:paraId="12C7D9BE" w14:textId="7CECA4FF" w:rsidR="00A4146F" w:rsidRPr="00D8578C" w:rsidRDefault="00A4146F" w:rsidP="00D8578C">
      <w:pPr>
        <w:spacing w:line="360" w:lineRule="auto"/>
        <w:jc w:val="both"/>
        <w:rPr>
          <w:rFonts w:ascii="Book Antiqua" w:eastAsia="나눔고딕" w:hAnsi="Book Antiqua"/>
        </w:rPr>
      </w:pPr>
      <w:r w:rsidRPr="00D8578C">
        <w:rPr>
          <w:rFonts w:ascii="Book Antiqua" w:eastAsia="나눔고딕" w:hAnsi="Book Antiqua"/>
        </w:rPr>
        <w:t xml:space="preserve">Pathogenesis of NS is not clear but </w:t>
      </w:r>
      <w:r w:rsidR="00D314E8" w:rsidRPr="00D8578C">
        <w:rPr>
          <w:rFonts w:ascii="Book Antiqua" w:eastAsia="나눔고딕" w:hAnsi="Book Antiqua"/>
        </w:rPr>
        <w:t xml:space="preserve">a vascular origin is </w:t>
      </w:r>
      <w:r w:rsidRPr="00D8578C">
        <w:rPr>
          <w:rFonts w:ascii="Book Antiqua" w:eastAsia="나눔고딕" w:hAnsi="Book Antiqua"/>
        </w:rPr>
        <w:t xml:space="preserve">the most reasonable hypothesis. </w:t>
      </w:r>
      <w:r w:rsidR="00D314E8" w:rsidRPr="00D8578C">
        <w:rPr>
          <w:rFonts w:ascii="Book Antiqua" w:eastAsia="나눔고딕" w:hAnsi="Book Antiqua"/>
        </w:rPr>
        <w:t>A</w:t>
      </w:r>
      <w:r w:rsidR="006D6F45" w:rsidRPr="00D8578C">
        <w:rPr>
          <w:rFonts w:ascii="Book Antiqua" w:eastAsia="나눔고딕" w:hAnsi="Book Antiqua"/>
        </w:rPr>
        <w:t xml:space="preserve">cute vasospasm, </w:t>
      </w:r>
      <w:r w:rsidR="00F56D72" w:rsidRPr="00D8578C">
        <w:rPr>
          <w:rFonts w:ascii="Book Antiqua" w:eastAsia="나눔고딕" w:hAnsi="Book Antiqua"/>
        </w:rPr>
        <w:t>inflammation of arteries</w:t>
      </w:r>
      <w:r w:rsidR="006D6F45" w:rsidRPr="00D8578C">
        <w:rPr>
          <w:rFonts w:ascii="Book Antiqua" w:eastAsia="나눔고딕" w:hAnsi="Book Antiqua"/>
        </w:rPr>
        <w:t xml:space="preserve"> and thromboembolic occlusion of </w:t>
      </w:r>
      <w:r w:rsidR="00F56D72" w:rsidRPr="00D8578C">
        <w:rPr>
          <w:rFonts w:ascii="Book Antiqua" w:eastAsia="나눔고딕" w:hAnsi="Book Antiqua"/>
        </w:rPr>
        <w:t>arteriole</w:t>
      </w:r>
      <w:r w:rsidR="00D314E8" w:rsidRPr="00D8578C">
        <w:rPr>
          <w:rFonts w:ascii="Book Antiqua" w:eastAsia="나눔고딕" w:hAnsi="Book Antiqua"/>
        </w:rPr>
        <w:t xml:space="preserve"> are the key mechanisms</w:t>
      </w:r>
      <w:r w:rsidR="0082272F" w:rsidRPr="00D8578C">
        <w:rPr>
          <w:rFonts w:ascii="Book Antiqua" w:eastAsia="나눔고딕" w:hAnsi="Book Antiqua"/>
        </w:rPr>
        <w:fldChar w:fldCharType="begin"/>
      </w:r>
      <w:r w:rsidR="003B14C8" w:rsidRPr="00D8578C">
        <w:rPr>
          <w:rFonts w:ascii="Book Antiqua" w:eastAsia="나눔고딕" w:hAnsi="Book Antiqua"/>
        </w:rPr>
        <w:instrText xml:space="preserve"> ADDIN EN.CITE &lt;EndNote&gt;&lt;Cite&gt;&lt;Author&gt;Luton&lt;/Author&gt;&lt;Year&gt;2006&lt;/Year&gt;&lt;RecNum&gt;63&lt;/RecNum&gt;&lt;DisplayText&gt;&lt;style face="superscript"&gt;[12]&lt;/style&gt;&lt;/DisplayText&gt;&lt;record&gt;&lt;rec-number&gt;63&lt;/rec-number&gt;&lt;foreign-keys&gt;&lt;key app="EN" db-id="9evs2rzwn9x9t2erva6xwewaa0sdezveevwt"&gt;63&lt;/key&gt;&lt;/foreign-keys&gt;&lt;ref-type name="Journal Article"&gt;17&lt;/ref-type&gt;&lt;contributors&gt;&lt;authors&gt;&lt;author&gt;Luton, K.&lt;/author&gt;&lt;author&gt;Garcia, C.&lt;/author&gt;&lt;author&gt;Poletti, E.&lt;/author&gt;&lt;author&gt;Koester, G.&lt;/author&gt;&lt;/authors&gt;&lt;/contributors&gt;&lt;titles&gt;&lt;title&gt;Nicolau Syndrome: Three cases and review&lt;/title&gt;&lt;secondary-title&gt;International Journal of Dermatology&lt;/secondary-title&gt;&lt;/titles&gt;&lt;periodical&gt;&lt;full-title&gt;International Journal of Dermatology&lt;/full-title&gt;&lt;/periodical&gt;&lt;pages&gt;1326-1328&lt;/pages&gt;&lt;volume&gt;45&lt;/volume&gt;&lt;number&gt;11&lt;/number&gt;&lt;dates&gt;&lt;year&gt;2006&lt;/year&gt;&lt;/dates&gt;&lt;urls&gt;&lt;related-urls&gt;&lt;url&gt;http://www.scopus.com/inward/record.url?eid=2-s2.0-33750631428&amp;amp;partnerID=40&amp;amp;md5=b0e7ae2abd40a59b627e436b633f68cc&lt;/url&gt;&lt;/related-urls&gt;&lt;/urls&gt;&lt;custom2&gt;17076716&lt;/custom2&gt;&lt;electronic-resource-num&gt;10.1111/j.1365-4632.2006.02674.x&lt;/electronic-resource-num&gt;&lt;remote-database-name&gt;Scopus&lt;/remote-database-name&gt;&lt;/record&gt;&lt;/Cite&gt;&lt;/EndNote&gt;</w:instrText>
      </w:r>
      <w:r w:rsidR="0082272F" w:rsidRPr="00D8578C">
        <w:rPr>
          <w:rFonts w:ascii="Book Antiqua" w:eastAsia="나눔고딕" w:hAnsi="Book Antiqua"/>
        </w:rPr>
        <w:fldChar w:fldCharType="separate"/>
      </w:r>
      <w:r w:rsidR="00884490" w:rsidRPr="00D8578C">
        <w:rPr>
          <w:rFonts w:ascii="Book Antiqua" w:eastAsia="나눔고딕" w:hAnsi="Book Antiqua"/>
          <w:noProof/>
          <w:vertAlign w:val="superscript"/>
        </w:rPr>
        <w:t>[</w:t>
      </w:r>
      <w:hyperlink w:anchor="_ENREF_12" w:tooltip="Luton, 2006 #63" w:history="1">
        <w:r w:rsidR="00C5143C" w:rsidRPr="00D8578C">
          <w:rPr>
            <w:rFonts w:ascii="Book Antiqua" w:eastAsia="나눔고딕" w:hAnsi="Book Antiqua"/>
            <w:noProof/>
            <w:vertAlign w:val="superscript"/>
          </w:rPr>
          <w:t>12</w:t>
        </w:r>
      </w:hyperlink>
      <w:r w:rsidR="00884490" w:rsidRPr="00D8578C">
        <w:rPr>
          <w:rFonts w:ascii="Book Antiqua" w:eastAsia="나눔고딕" w:hAnsi="Book Antiqua"/>
          <w:noProof/>
          <w:vertAlign w:val="superscript"/>
        </w:rPr>
        <w:t>]</w:t>
      </w:r>
      <w:r w:rsidR="0082272F" w:rsidRPr="00D8578C">
        <w:rPr>
          <w:rFonts w:ascii="Book Antiqua" w:eastAsia="나눔고딕" w:hAnsi="Book Antiqua"/>
        </w:rPr>
        <w:fldChar w:fldCharType="end"/>
      </w:r>
      <w:r w:rsidR="006D6F45" w:rsidRPr="00D8578C">
        <w:rPr>
          <w:rFonts w:ascii="Book Antiqua" w:eastAsia="나눔고딕" w:hAnsi="Book Antiqua"/>
        </w:rPr>
        <w:t xml:space="preserve">. </w:t>
      </w:r>
      <w:r w:rsidR="00DD6D94" w:rsidRPr="00D8578C">
        <w:rPr>
          <w:rFonts w:ascii="Book Antiqua" w:eastAsia="나눔고딕" w:hAnsi="Book Antiqua"/>
        </w:rPr>
        <w:t xml:space="preserve">The leakage of around artery and neural space </w:t>
      </w:r>
      <w:r w:rsidRPr="00D8578C">
        <w:rPr>
          <w:rFonts w:ascii="Book Antiqua" w:eastAsia="나눔고딕" w:hAnsi="Book Antiqua"/>
        </w:rPr>
        <w:t xml:space="preserve">has been </w:t>
      </w:r>
      <w:r w:rsidR="00DD6D94" w:rsidRPr="00D8578C">
        <w:rPr>
          <w:rFonts w:ascii="Book Antiqua" w:eastAsia="나눔고딕" w:hAnsi="Book Antiqua"/>
        </w:rPr>
        <w:t>suggested</w:t>
      </w:r>
      <w:r w:rsidRPr="00D8578C">
        <w:rPr>
          <w:rFonts w:ascii="Book Antiqua" w:eastAsia="나눔고딕" w:hAnsi="Book Antiqua"/>
        </w:rPr>
        <w:t xml:space="preserve"> as </w:t>
      </w:r>
      <w:r w:rsidR="00DD6D94" w:rsidRPr="00D8578C">
        <w:rPr>
          <w:rFonts w:ascii="Book Antiqua" w:eastAsia="나눔고딕" w:hAnsi="Book Antiqua"/>
        </w:rPr>
        <w:t>cause of intense pain</w:t>
      </w:r>
      <w:r w:rsidR="00F56D72" w:rsidRPr="00D8578C">
        <w:rPr>
          <w:rFonts w:ascii="Book Antiqua" w:eastAsia="나눔고딕" w:hAnsi="Book Antiqua"/>
        </w:rPr>
        <w:t>.  Moreover, s</w:t>
      </w:r>
      <w:r w:rsidR="00DD6D94" w:rsidRPr="00D8578C">
        <w:rPr>
          <w:rFonts w:ascii="Book Antiqua" w:eastAsia="나눔고딕" w:hAnsi="Book Antiqua"/>
        </w:rPr>
        <w:t>ympathetic nerve</w:t>
      </w:r>
      <w:r w:rsidRPr="00D8578C">
        <w:rPr>
          <w:rFonts w:ascii="Book Antiqua" w:eastAsia="나눔고딕" w:hAnsi="Book Antiqua"/>
        </w:rPr>
        <w:t xml:space="preserve"> stimulation a</w:t>
      </w:r>
      <w:r w:rsidR="00DD6D94" w:rsidRPr="00D8578C">
        <w:rPr>
          <w:rFonts w:ascii="Book Antiqua" w:eastAsia="나눔고딕" w:hAnsi="Book Antiqua"/>
        </w:rPr>
        <w:t xml:space="preserve">nd vasospasm </w:t>
      </w:r>
      <w:r w:rsidR="00F56D72" w:rsidRPr="00D8578C">
        <w:rPr>
          <w:rFonts w:ascii="Book Antiqua" w:eastAsia="나눔고딕" w:hAnsi="Book Antiqua"/>
        </w:rPr>
        <w:t>lead</w:t>
      </w:r>
      <w:r w:rsidR="00DD6D94" w:rsidRPr="00D8578C">
        <w:rPr>
          <w:rFonts w:ascii="Book Antiqua" w:eastAsia="나눔고딕" w:hAnsi="Book Antiqua"/>
        </w:rPr>
        <w:t xml:space="preserve"> to ischemic change</w:t>
      </w:r>
      <w:r w:rsidRPr="00D8578C">
        <w:rPr>
          <w:rFonts w:ascii="Book Antiqua" w:eastAsia="나눔고딕" w:hAnsi="Book Antiqua"/>
        </w:rPr>
        <w:t xml:space="preserve"> and </w:t>
      </w:r>
      <w:r w:rsidR="00DD6D94" w:rsidRPr="00D8578C">
        <w:rPr>
          <w:rFonts w:ascii="Book Antiqua" w:eastAsia="나눔고딕" w:hAnsi="Book Antiqua"/>
        </w:rPr>
        <w:t>skin</w:t>
      </w:r>
      <w:r w:rsidRPr="00D8578C">
        <w:rPr>
          <w:rFonts w:ascii="Book Antiqua" w:eastAsia="나눔고딕" w:hAnsi="Book Antiqua"/>
        </w:rPr>
        <w:t xml:space="preserve"> necrosis.</w:t>
      </w:r>
      <w:r w:rsidR="00DD6D94" w:rsidRPr="00D8578C">
        <w:rPr>
          <w:rFonts w:ascii="Book Antiqua" w:eastAsia="나눔고딕" w:hAnsi="Book Antiqua"/>
        </w:rPr>
        <w:t xml:space="preserve"> Unintented i</w:t>
      </w:r>
      <w:r w:rsidRPr="00D8578C">
        <w:rPr>
          <w:rFonts w:ascii="Book Antiqua" w:eastAsia="나눔고딕" w:hAnsi="Book Antiqua"/>
        </w:rPr>
        <w:t>ntra</w:t>
      </w:r>
      <w:r w:rsidR="00F56D72" w:rsidRPr="00D8578C">
        <w:rPr>
          <w:rFonts w:ascii="Book Antiqua" w:eastAsia="나눔고딕" w:hAnsi="Book Antiqua"/>
        </w:rPr>
        <w:t>vascular</w:t>
      </w:r>
      <w:r w:rsidRPr="00D8578C">
        <w:rPr>
          <w:rFonts w:ascii="Book Antiqua" w:eastAsia="나눔고딕" w:hAnsi="Book Antiqua"/>
        </w:rPr>
        <w:t xml:space="preserve"> injection of drugs also has been </w:t>
      </w:r>
      <w:r w:rsidR="00DD6D94" w:rsidRPr="00D8578C">
        <w:rPr>
          <w:rFonts w:ascii="Book Antiqua" w:eastAsia="나눔고딕" w:hAnsi="Book Antiqua"/>
        </w:rPr>
        <w:t>proposed</w:t>
      </w:r>
      <w:r w:rsidRPr="00D8578C">
        <w:rPr>
          <w:rFonts w:ascii="Book Antiqua" w:eastAsia="나눔고딕" w:hAnsi="Book Antiqua"/>
        </w:rPr>
        <w:t xml:space="preserve"> as causing inflammation or </w:t>
      </w:r>
      <w:r w:rsidR="008B4194" w:rsidRPr="00D8578C">
        <w:rPr>
          <w:rFonts w:ascii="Book Antiqua" w:eastAsia="나눔고딕" w:hAnsi="Book Antiqua"/>
        </w:rPr>
        <w:t>thrombo</w:t>
      </w:r>
      <w:r w:rsidRPr="00D8578C">
        <w:rPr>
          <w:rFonts w:ascii="Book Antiqua" w:eastAsia="나눔고딕" w:hAnsi="Book Antiqua"/>
        </w:rPr>
        <w:t xml:space="preserve">embolic occlusion of the </w:t>
      </w:r>
      <w:r w:rsidR="008B4194" w:rsidRPr="00D8578C">
        <w:rPr>
          <w:rFonts w:ascii="Book Antiqua" w:eastAsia="나눔고딕" w:hAnsi="Book Antiqua"/>
        </w:rPr>
        <w:t>arterioles</w:t>
      </w:r>
      <w:r w:rsidRPr="00D8578C">
        <w:rPr>
          <w:rFonts w:ascii="Book Antiqua" w:eastAsia="나눔고딕" w:hAnsi="Book Antiqua"/>
        </w:rPr>
        <w:t xml:space="preserve">. These may </w:t>
      </w:r>
      <w:r w:rsidR="008B4194" w:rsidRPr="00D8578C">
        <w:rPr>
          <w:rFonts w:ascii="Book Antiqua" w:eastAsia="나눔고딕" w:hAnsi="Book Antiqua"/>
        </w:rPr>
        <w:t>cause</w:t>
      </w:r>
      <w:r w:rsidRPr="00D8578C">
        <w:rPr>
          <w:rFonts w:ascii="Book Antiqua" w:eastAsia="나눔고딕" w:hAnsi="Book Antiqua"/>
        </w:rPr>
        <w:t xml:space="preserve"> </w:t>
      </w:r>
      <w:r w:rsidR="008B4194" w:rsidRPr="00D8578C">
        <w:rPr>
          <w:rFonts w:ascii="Book Antiqua" w:eastAsia="나눔고딕" w:hAnsi="Book Antiqua"/>
        </w:rPr>
        <w:t xml:space="preserve">arterial intimal </w:t>
      </w:r>
      <w:r w:rsidRPr="00D8578C">
        <w:rPr>
          <w:rFonts w:ascii="Book Antiqua" w:eastAsia="나눔고딕" w:hAnsi="Book Antiqua"/>
        </w:rPr>
        <w:t>necrosis</w:t>
      </w:r>
      <w:r w:rsidR="00F56D72" w:rsidRPr="00D8578C">
        <w:rPr>
          <w:rFonts w:ascii="Book Antiqua" w:eastAsia="나눔고딕" w:hAnsi="Book Antiqua"/>
        </w:rPr>
        <w:t>,</w:t>
      </w:r>
      <w:r w:rsidRPr="00D8578C">
        <w:rPr>
          <w:rFonts w:ascii="Book Antiqua" w:eastAsia="나눔고딕" w:hAnsi="Book Antiqua"/>
        </w:rPr>
        <w:t xml:space="preserve"> </w:t>
      </w:r>
      <w:r w:rsidR="00F56D72" w:rsidRPr="00D8578C">
        <w:rPr>
          <w:rFonts w:ascii="Book Antiqua" w:eastAsia="나눔고딕" w:hAnsi="Book Antiqua"/>
        </w:rPr>
        <w:t>destruct</w:t>
      </w:r>
      <w:r w:rsidR="00D421EB" w:rsidRPr="00D8578C">
        <w:rPr>
          <w:rFonts w:ascii="Book Antiqua" w:eastAsia="나눔고딕" w:hAnsi="Book Antiqua"/>
        </w:rPr>
        <w:t>ure</w:t>
      </w:r>
      <w:r w:rsidR="00F56D72" w:rsidRPr="00D8578C">
        <w:rPr>
          <w:rFonts w:ascii="Book Antiqua" w:eastAsia="나눔고딕" w:hAnsi="Book Antiqua"/>
        </w:rPr>
        <w:t xml:space="preserve"> </w:t>
      </w:r>
      <w:r w:rsidR="00D421EB" w:rsidRPr="00D8578C">
        <w:rPr>
          <w:rFonts w:ascii="Book Antiqua" w:eastAsia="나눔고딕" w:hAnsi="Book Antiqua"/>
        </w:rPr>
        <w:t xml:space="preserve">the arterial membrane </w:t>
      </w:r>
      <w:r w:rsidRPr="00D8578C">
        <w:rPr>
          <w:rFonts w:ascii="Book Antiqua" w:eastAsia="나눔고딕" w:hAnsi="Book Antiqua"/>
        </w:rPr>
        <w:t xml:space="preserve">and </w:t>
      </w:r>
      <w:r w:rsidR="00D421EB" w:rsidRPr="00D8578C">
        <w:rPr>
          <w:rFonts w:ascii="Book Antiqua" w:eastAsia="나눔고딕" w:hAnsi="Book Antiqua"/>
        </w:rPr>
        <w:t xml:space="preserve">induced </w:t>
      </w:r>
      <w:r w:rsidRPr="00D8578C">
        <w:rPr>
          <w:rFonts w:ascii="Book Antiqua" w:eastAsia="나눔고딕" w:hAnsi="Book Antiqua"/>
        </w:rPr>
        <w:t>subsequent</w:t>
      </w:r>
      <w:r w:rsidR="00D421EB" w:rsidRPr="00D8578C">
        <w:rPr>
          <w:rFonts w:ascii="Book Antiqua" w:eastAsia="나눔고딕" w:hAnsi="Book Antiqua"/>
        </w:rPr>
        <w:t>ly</w:t>
      </w:r>
      <w:r w:rsidRPr="00D8578C">
        <w:rPr>
          <w:rFonts w:ascii="Book Antiqua" w:eastAsia="나눔고딕" w:hAnsi="Book Antiqua"/>
        </w:rPr>
        <w:t xml:space="preserve"> </w:t>
      </w:r>
      <w:r w:rsidR="008B4194" w:rsidRPr="00D8578C">
        <w:rPr>
          <w:rFonts w:ascii="Book Antiqua" w:eastAsia="나눔고딕" w:hAnsi="Book Antiqua"/>
        </w:rPr>
        <w:t xml:space="preserve">cutaneous </w:t>
      </w:r>
      <w:r w:rsidRPr="00D8578C">
        <w:rPr>
          <w:rFonts w:ascii="Book Antiqua" w:eastAsia="나눔고딕" w:hAnsi="Book Antiqua"/>
        </w:rPr>
        <w:t>necrosis</w:t>
      </w:r>
      <w:r w:rsidR="00452682" w:rsidRPr="00D8578C">
        <w:rPr>
          <w:rFonts w:ascii="Book Antiqua" w:eastAsia="나눔고딕" w:hAnsi="Book Antiqua"/>
        </w:rPr>
        <w:fldChar w:fldCharType="begin">
          <w:fldData xml:space="preserve">PEVuZE5vdGU+PENpdGU+PEF1dGhvcj5PY2FrPC9BdXRob3I+PFllYXI+MjAwNjwvWWVhcj48UmVj
TnVtPjY1PC9SZWNOdW0+PERpc3BsYXlUZXh0PjxzdHlsZSBmYWNlPSJzdXBlcnNjcmlwdCI+WzEy
LCAyM108L3N0eWxlPjwvRGlzcGxheVRleHQ+PHJlY29yZD48cmVjLW51bWJlcj42NTwvcmVjLW51
bWJlcj48Zm9yZWlnbi1rZXlzPjxrZXkgYXBwPSJFTiIgZGItaWQ9IjlldnMycnp3bjl4OXQyZXJ2
YTZ4d2V3YWEwc2RlenZlZXZ3dCI+NjU8L2tleT48L2ZvcmVpZ24ta2V5cz48cmVmLXR5cGUgbmFt
ZT0iSm91cm5hbCBBcnRpY2xlIj4xNzwvcmVmLXR5cGU+PGNvbnRyaWJ1dG9ycz48YXV0aG9ycz48
YXV0aG9yPk9jYWssIFMuPC9hdXRob3I+PGF1dGhvcj5Fa2ljaSwgQi48L2F1dGhvcj48YXV0aG9y
PsOHYW0sIEguPC9hdXRob3I+PGF1dGhvcj5UYcWfdGFuLCBZLjwvYXV0aG9yPjwvYXV0aG9ycz48
L2NvbnRyaWJ1dG9ycz48dGl0bGVzPjx0aXRsZT5OaWNvbGF1IHN5bmRyb21lIGFmdGVyIGludHJh
bXVzY3VsYXIgYmVuemF0aGluZSBwZW5pY2lsbGluIHRyZWF0bWVudDwvdGl0bGU+PHNlY29uZGFy
eS10aXRsZT5QZWRpYXRyaWMgSW5mZWN0aW91cyBEaXNlYXNlIEpvdXJuYWw8L3NlY29uZGFyeS10
aXRsZT48L3RpdGxlcz48cGVyaW9kaWNhbD48ZnVsbC10aXRsZT5QZWRpYXRyaWMgSW5mZWN0aW91
cyBEaXNlYXNlIEpvdXJuYWw8L2Z1bGwtdGl0bGU+PC9wZXJpb2RpY2FsPjxwYWdlcz43NDk8L3Bh
Z2VzPjx2b2x1bWU+MjU8L3ZvbHVtZT48bnVtYmVyPjg8L251bWJlcj48ZGF0ZXM+PHllYXI+MjAw
NjwveWVhcj48L2RhdGVzPjx1cmxzPjxyZWxhdGVkLXVybHM+PHVybD5odHRwOi8vd3d3LnNjb3B1
cy5jb20vaW53YXJkL3JlY29yZC51cmw/ZWlkPTItczIuMC0zMzc0NjcwODIxMyZhbXA7cGFydG5l
cklEPTQwJmFtcDttZDU9NGZiYmMxYjNkMDRiNjQ4ODJkNmQzYjQ4YjUwNGZlYzE8L3VybD48L3Jl
bGF0ZWQtdXJscz48L3VybHM+PGN1c3RvbTI+MTY4NzQxNzk8L2N1c3RvbTI+PGVsZWN0cm9uaWMt
cmVzb3VyY2UtbnVtPjEwLjEwOTcvMDEuaW5mLjAwMDAyMjY5NDEuODU1MDAuOWI8L2VsZWN0cm9u
aWMtcmVzb3VyY2UtbnVtPjxyZW1vdGUtZGF0YWJhc2UtbmFtZT5TY29wdXM8L3JlbW90ZS1kYXRh
YmFzZS1uYW1lPjwvcmVjb3JkPjwvQ2l0ZT48Q2l0ZT48QXV0aG9yPkx1dG9uPC9BdXRob3I+PFll
YXI+MjAwNjwvWWVhcj48UmVjTnVtPjYzPC9SZWNOdW0+PHJlY29yZD48cmVjLW51bWJlcj42Mzwv
cmVjLW51bWJlcj48Zm9yZWlnbi1rZXlzPjxrZXkgYXBwPSJFTiIgZGItaWQ9IjlldnMycnp3bjl4
OXQyZXJ2YTZ4d2V3YWEwc2RlenZlZXZ3dCI+NjM8L2tleT48L2ZvcmVpZ24ta2V5cz48cmVmLXR5
cGUgbmFtZT0iSm91cm5hbCBBcnRpY2xlIj4xNzwvcmVmLXR5cGU+PGNvbnRyaWJ1dG9ycz48YXV0
aG9ycz48YXV0aG9yPkx1dG9uLCBLLjwvYXV0aG9yPjxhdXRob3I+R2FyY2lhLCBDLjwvYXV0aG9y
PjxhdXRob3I+UG9sZXR0aSwgRS48L2F1dGhvcj48YXV0aG9yPktvZXN0ZXIsIEcuPC9hdXRob3I+
PC9hdXRob3JzPjwvY29udHJpYnV0b3JzPjx0aXRsZXM+PHRpdGxlPk5pY29sYXUgU3luZHJvbWU6
IFRocmVlIGNhc2VzIGFuZCByZXZpZXc8L3RpdGxlPjxzZWNvbmRhcnktdGl0bGU+SW50ZXJuYXRp
b25hbCBKb3VybmFsIG9mIERlcm1hdG9sb2d5PC9zZWNvbmRhcnktdGl0bGU+PC90aXRsZXM+PHBl
cmlvZGljYWw+PGZ1bGwtdGl0bGU+SW50ZXJuYXRpb25hbCBKb3VybmFsIG9mIERlcm1hdG9sb2d5
PC9mdWxsLXRpdGxlPjwvcGVyaW9kaWNhbD48cGFnZXM+MTMyNi0xMzI4PC9wYWdlcz48dm9sdW1l
PjQ1PC92b2x1bWU+PG51bWJlcj4xMTwvbnVtYmVyPjxkYXRlcz48eWVhcj4yMDA2PC95ZWFyPjwv
ZGF0ZXM+PHVybHM+PHJlbGF0ZWQtdXJscz48dXJsPmh0dHA6Ly93d3cuc2NvcHVzLmNvbS9pbndh
cmQvcmVjb3JkLnVybD9laWQ9Mi1zMi4wLTMzNzUwNjMxNDI4JmFtcDtwYXJ0bmVySUQ9NDAmYW1w
O21kNT1iMGU3YWUyYWJkNDBhNTliNjI3ZTQzNmI2MzNmNjhjYzwvdXJsPjwvcmVsYXRlZC11cmxz
PjwvdXJscz48Y3VzdG9tMj4xNzA3NjcxNjwvY3VzdG9tMj48ZWxlY3Ryb25pYy1yZXNvdXJjZS1u
dW0+MTAuMTExMS9qLjEzNjUtNDYzMi4yMDA2LjAyNjc0Lng8L2VsZWN0cm9uaWMtcmVzb3VyY2Ut
bnVtPjxyZW1vdGUtZGF0YWJhc2UtbmFtZT5TY29wdXM8L3JlbW90ZS1kYXRhYmFzZS1uYW1lPjwv
cmVjb3JkPjwvQ2l0ZT48L0VuZE5vdGU+AG==
</w:fldData>
        </w:fldChar>
      </w:r>
      <w:r w:rsidR="00452682" w:rsidRPr="00D8578C">
        <w:rPr>
          <w:rFonts w:ascii="Book Antiqua" w:eastAsia="나눔고딕" w:hAnsi="Book Antiqua"/>
        </w:rPr>
        <w:instrText xml:space="preserve"> ADDIN EN.CITE </w:instrText>
      </w:r>
      <w:r w:rsidR="00452682" w:rsidRPr="00D8578C">
        <w:rPr>
          <w:rFonts w:ascii="Book Antiqua" w:eastAsia="나눔고딕" w:hAnsi="Book Antiqua"/>
        </w:rPr>
        <w:fldChar w:fldCharType="begin">
          <w:fldData xml:space="preserve">PEVuZE5vdGU+PENpdGU+PEF1dGhvcj5PY2FrPC9BdXRob3I+PFllYXI+MjAwNjwvWWVhcj48UmVj
TnVtPjY1PC9SZWNOdW0+PERpc3BsYXlUZXh0PjxzdHlsZSBmYWNlPSJzdXBlcnNjcmlwdCI+WzEy
LCAyM108L3N0eWxlPjwvRGlzcGxheVRleHQ+PHJlY29yZD48cmVjLW51bWJlcj42NTwvcmVjLW51
bWJlcj48Zm9yZWlnbi1rZXlzPjxrZXkgYXBwPSJFTiIgZGItaWQ9IjlldnMycnp3bjl4OXQyZXJ2
YTZ4d2V3YWEwc2RlenZlZXZ3dCI+NjU8L2tleT48L2ZvcmVpZ24ta2V5cz48cmVmLXR5cGUgbmFt
ZT0iSm91cm5hbCBBcnRpY2xlIj4xNzwvcmVmLXR5cGU+PGNvbnRyaWJ1dG9ycz48YXV0aG9ycz48
YXV0aG9yPk9jYWssIFMuPC9hdXRob3I+PGF1dGhvcj5Fa2ljaSwgQi48L2F1dGhvcj48YXV0aG9y
PsOHYW0sIEguPC9hdXRob3I+PGF1dGhvcj5UYcWfdGFuLCBZLjwvYXV0aG9yPjwvYXV0aG9ycz48
L2NvbnRyaWJ1dG9ycz48dGl0bGVzPjx0aXRsZT5OaWNvbGF1IHN5bmRyb21lIGFmdGVyIGludHJh
bXVzY3VsYXIgYmVuemF0aGluZSBwZW5pY2lsbGluIHRyZWF0bWVudDwvdGl0bGU+PHNlY29uZGFy
eS10aXRsZT5QZWRpYXRyaWMgSW5mZWN0aW91cyBEaXNlYXNlIEpvdXJuYWw8L3NlY29uZGFyeS10
aXRsZT48L3RpdGxlcz48cGVyaW9kaWNhbD48ZnVsbC10aXRsZT5QZWRpYXRyaWMgSW5mZWN0aW91
cyBEaXNlYXNlIEpvdXJuYWw8L2Z1bGwtdGl0bGU+PC9wZXJpb2RpY2FsPjxwYWdlcz43NDk8L3Bh
Z2VzPjx2b2x1bWU+MjU8L3ZvbHVtZT48bnVtYmVyPjg8L251bWJlcj48ZGF0ZXM+PHllYXI+MjAw
NjwveWVhcj48L2RhdGVzPjx1cmxzPjxyZWxhdGVkLXVybHM+PHVybD5odHRwOi8vd3d3LnNjb3B1
cy5jb20vaW53YXJkL3JlY29yZC51cmw/ZWlkPTItczIuMC0zMzc0NjcwODIxMyZhbXA7cGFydG5l
cklEPTQwJmFtcDttZDU9NGZiYmMxYjNkMDRiNjQ4ODJkNmQzYjQ4YjUwNGZlYzE8L3VybD48L3Jl
bGF0ZWQtdXJscz48L3VybHM+PGN1c3RvbTI+MTY4NzQxNzk8L2N1c3RvbTI+PGVsZWN0cm9uaWMt
cmVzb3VyY2UtbnVtPjEwLjEwOTcvMDEuaW5mLjAwMDAyMjY5NDEuODU1MDAuOWI8L2VsZWN0cm9u
aWMtcmVzb3VyY2UtbnVtPjxyZW1vdGUtZGF0YWJhc2UtbmFtZT5TY29wdXM8L3JlbW90ZS1kYXRh
YmFzZS1uYW1lPjwvcmVjb3JkPjwvQ2l0ZT48Q2l0ZT48QXV0aG9yPkx1dG9uPC9BdXRob3I+PFll
YXI+MjAwNjwvWWVhcj48UmVjTnVtPjYzPC9SZWNOdW0+PHJlY29yZD48cmVjLW51bWJlcj42Mzwv
cmVjLW51bWJlcj48Zm9yZWlnbi1rZXlzPjxrZXkgYXBwPSJFTiIgZGItaWQ9IjlldnMycnp3bjl4
OXQyZXJ2YTZ4d2V3YWEwc2RlenZlZXZ3dCI+NjM8L2tleT48L2ZvcmVpZ24ta2V5cz48cmVmLXR5
cGUgbmFtZT0iSm91cm5hbCBBcnRpY2xlIj4xNzwvcmVmLXR5cGU+PGNvbnRyaWJ1dG9ycz48YXV0
aG9ycz48YXV0aG9yPkx1dG9uLCBLLjwvYXV0aG9yPjxhdXRob3I+R2FyY2lhLCBDLjwvYXV0aG9y
PjxhdXRob3I+UG9sZXR0aSwgRS48L2F1dGhvcj48YXV0aG9yPktvZXN0ZXIsIEcuPC9hdXRob3I+
PC9hdXRob3JzPjwvY29udHJpYnV0b3JzPjx0aXRsZXM+PHRpdGxlPk5pY29sYXUgU3luZHJvbWU6
IFRocmVlIGNhc2VzIGFuZCByZXZpZXc8L3RpdGxlPjxzZWNvbmRhcnktdGl0bGU+SW50ZXJuYXRp
b25hbCBKb3VybmFsIG9mIERlcm1hdG9sb2d5PC9zZWNvbmRhcnktdGl0bGU+PC90aXRsZXM+PHBl
cmlvZGljYWw+PGZ1bGwtdGl0bGU+SW50ZXJuYXRpb25hbCBKb3VybmFsIG9mIERlcm1hdG9sb2d5
PC9mdWxsLXRpdGxlPjwvcGVyaW9kaWNhbD48cGFnZXM+MTMyNi0xMzI4PC9wYWdlcz48dm9sdW1l
PjQ1PC92b2x1bWU+PG51bWJlcj4xMTwvbnVtYmVyPjxkYXRlcz48eWVhcj4yMDA2PC95ZWFyPjwv
ZGF0ZXM+PHVybHM+PHJlbGF0ZWQtdXJscz48dXJsPmh0dHA6Ly93d3cuc2NvcHVzLmNvbS9pbndh
cmQvcmVjb3JkLnVybD9laWQ9Mi1zMi4wLTMzNzUwNjMxNDI4JmFtcDtwYXJ0bmVySUQ9NDAmYW1w
O21kNT1iMGU3YWUyYWJkNDBhNTliNjI3ZTQzNmI2MzNmNjhjYzwvdXJsPjwvcmVsYXRlZC11cmxz
PjwvdXJscz48Y3VzdG9tMj4xNzA3NjcxNjwvY3VzdG9tMj48ZWxlY3Ryb25pYy1yZXNvdXJjZS1u
dW0+MTAuMTExMS9qLjEzNjUtNDYzMi4yMDA2LjAyNjc0Lng8L2VsZWN0cm9uaWMtcmVzb3VyY2Ut
bnVtPjxyZW1vdGUtZGF0YWJhc2UtbmFtZT5TY29wdXM8L3JlbW90ZS1kYXRhYmFzZS1uYW1lPjwv
cmVjb3JkPjwvQ2l0ZT48L0VuZE5vdGU+AG==
</w:fldData>
        </w:fldChar>
      </w:r>
      <w:r w:rsidR="00452682" w:rsidRPr="00D8578C">
        <w:rPr>
          <w:rFonts w:ascii="Book Antiqua" w:eastAsia="나눔고딕" w:hAnsi="Book Antiqua"/>
        </w:rPr>
        <w:instrText xml:space="preserve"> ADDIN EN.CITE.DATA </w:instrText>
      </w:r>
      <w:r w:rsidR="00452682" w:rsidRPr="00D8578C">
        <w:rPr>
          <w:rFonts w:ascii="Book Antiqua" w:eastAsia="나눔고딕" w:hAnsi="Book Antiqua"/>
        </w:rPr>
      </w:r>
      <w:r w:rsidR="00452682" w:rsidRPr="00D8578C">
        <w:rPr>
          <w:rFonts w:ascii="Book Antiqua" w:eastAsia="나눔고딕" w:hAnsi="Book Antiqua"/>
        </w:rPr>
        <w:fldChar w:fldCharType="end"/>
      </w:r>
      <w:r w:rsidR="00452682" w:rsidRPr="00D8578C">
        <w:rPr>
          <w:rFonts w:ascii="Book Antiqua" w:eastAsia="나눔고딕" w:hAnsi="Book Antiqua"/>
        </w:rPr>
      </w:r>
      <w:r w:rsidR="00452682" w:rsidRPr="00D8578C">
        <w:rPr>
          <w:rFonts w:ascii="Book Antiqua" w:eastAsia="나눔고딕" w:hAnsi="Book Antiqua"/>
        </w:rPr>
        <w:fldChar w:fldCharType="separate"/>
      </w:r>
      <w:r w:rsidR="00452682" w:rsidRPr="00D8578C">
        <w:rPr>
          <w:rFonts w:ascii="Book Antiqua" w:eastAsia="나눔고딕" w:hAnsi="Book Antiqua"/>
          <w:noProof/>
          <w:vertAlign w:val="superscript"/>
        </w:rPr>
        <w:t>[</w:t>
      </w:r>
      <w:hyperlink w:anchor="_ENREF_12" w:tooltip="Luton, 2006 #63" w:history="1">
        <w:r w:rsidR="00452682" w:rsidRPr="00D8578C">
          <w:rPr>
            <w:rFonts w:ascii="Book Antiqua" w:eastAsia="나눔고딕" w:hAnsi="Book Antiqua"/>
            <w:noProof/>
            <w:vertAlign w:val="superscript"/>
          </w:rPr>
          <w:t>12</w:t>
        </w:r>
      </w:hyperlink>
      <w:r w:rsidR="00452682">
        <w:rPr>
          <w:rFonts w:ascii="Book Antiqua" w:eastAsia="나눔고딕" w:hAnsi="Book Antiqua"/>
          <w:noProof/>
          <w:vertAlign w:val="superscript"/>
        </w:rPr>
        <w:t>,</w:t>
      </w:r>
      <w:hyperlink w:anchor="_ENREF_23" w:tooltip="Ocak, 2006 #65" w:history="1">
        <w:r w:rsidR="00452682" w:rsidRPr="00D8578C">
          <w:rPr>
            <w:rFonts w:ascii="Book Antiqua" w:eastAsia="나눔고딕" w:hAnsi="Book Antiqua"/>
            <w:noProof/>
            <w:vertAlign w:val="superscript"/>
          </w:rPr>
          <w:t>23</w:t>
        </w:r>
      </w:hyperlink>
      <w:r w:rsidR="00452682" w:rsidRPr="00D8578C">
        <w:rPr>
          <w:rFonts w:ascii="Book Antiqua" w:eastAsia="나눔고딕" w:hAnsi="Book Antiqua"/>
          <w:noProof/>
          <w:vertAlign w:val="superscript"/>
        </w:rPr>
        <w:t>]</w:t>
      </w:r>
      <w:r w:rsidR="00452682" w:rsidRPr="00D8578C">
        <w:rPr>
          <w:rFonts w:ascii="Book Antiqua" w:eastAsia="나눔고딕" w:hAnsi="Book Antiqua"/>
        </w:rPr>
        <w:fldChar w:fldCharType="end"/>
      </w:r>
      <w:r w:rsidRPr="00D8578C">
        <w:rPr>
          <w:rFonts w:ascii="Book Antiqua" w:eastAsia="나눔고딕" w:hAnsi="Book Antiqua"/>
        </w:rPr>
        <w:t>.</w:t>
      </w:r>
      <w:r w:rsidR="008B4194" w:rsidRPr="00D8578C">
        <w:rPr>
          <w:rFonts w:ascii="Book Antiqua" w:eastAsia="나눔고딕" w:hAnsi="Book Antiqua"/>
        </w:rPr>
        <w:t xml:space="preserve"> F</w:t>
      </w:r>
      <w:r w:rsidRPr="00D8578C">
        <w:rPr>
          <w:rFonts w:ascii="Book Antiqua" w:eastAsia="나눔고딕" w:hAnsi="Book Antiqua"/>
        </w:rPr>
        <w:t xml:space="preserve">ew patients with NS </w:t>
      </w:r>
      <w:r w:rsidR="008B4194" w:rsidRPr="00D8578C">
        <w:rPr>
          <w:rFonts w:ascii="Book Antiqua" w:eastAsia="나눔고딕" w:hAnsi="Book Antiqua"/>
        </w:rPr>
        <w:t>after intramuscular</w:t>
      </w:r>
      <w:r w:rsidRPr="00D8578C">
        <w:rPr>
          <w:rFonts w:ascii="Book Antiqua" w:eastAsia="나눔고딕" w:hAnsi="Book Antiqua"/>
        </w:rPr>
        <w:t xml:space="preserve"> injection of</w:t>
      </w:r>
      <w:r w:rsidR="008B4194" w:rsidRPr="00D8578C">
        <w:rPr>
          <w:rFonts w:ascii="Book Antiqua" w:eastAsia="나눔고딕" w:hAnsi="Book Antiqua"/>
        </w:rPr>
        <w:t xml:space="preserve"> diclofenac have been reported even though which is a </w:t>
      </w:r>
      <w:r w:rsidR="00D421EB" w:rsidRPr="00D8578C">
        <w:rPr>
          <w:rFonts w:ascii="Book Antiqua" w:eastAsia="나눔고딕" w:hAnsi="Book Antiqua"/>
        </w:rPr>
        <w:t>commonly</w:t>
      </w:r>
      <w:r w:rsidR="008B4194" w:rsidRPr="00D8578C">
        <w:rPr>
          <w:rFonts w:ascii="Book Antiqua" w:eastAsia="나눔고딕" w:hAnsi="Book Antiqua"/>
        </w:rPr>
        <w:t xml:space="preserve"> used </w:t>
      </w:r>
      <w:r w:rsidR="00486A00" w:rsidRPr="00D8578C">
        <w:rPr>
          <w:rFonts w:ascii="Book Antiqua" w:eastAsia="나눔고딕" w:hAnsi="Book Antiqua"/>
        </w:rPr>
        <w:t>NSAIDs</w:t>
      </w:r>
      <w:r w:rsidR="008B4194" w:rsidRPr="00D8578C">
        <w:rPr>
          <w:rFonts w:ascii="Book Antiqua" w:eastAsia="나눔고딕" w:hAnsi="Book Antiqua"/>
        </w:rPr>
        <w:t xml:space="preserve">. </w:t>
      </w:r>
      <w:r w:rsidR="005E17EC" w:rsidRPr="00D8578C">
        <w:rPr>
          <w:rFonts w:ascii="Book Antiqua" w:eastAsia="나눔고딕" w:hAnsi="Book Antiqua"/>
        </w:rPr>
        <w:t>D</w:t>
      </w:r>
      <w:r w:rsidRPr="00D8578C">
        <w:rPr>
          <w:rFonts w:ascii="Book Antiqua" w:eastAsia="나눔고딕" w:hAnsi="Book Antiqua"/>
        </w:rPr>
        <w:t>iclofenac</w:t>
      </w:r>
      <w:r w:rsidR="005E17EC" w:rsidRPr="00D8578C">
        <w:rPr>
          <w:rFonts w:ascii="Book Antiqua" w:eastAsia="나눔고딕" w:hAnsi="Book Antiqua"/>
        </w:rPr>
        <w:t xml:space="preserve"> as a</w:t>
      </w:r>
      <w:r w:rsidRPr="00D8578C">
        <w:rPr>
          <w:rFonts w:ascii="Book Antiqua" w:eastAsia="나눔고딕" w:hAnsi="Book Antiqua"/>
        </w:rPr>
        <w:t xml:space="preserve"> </w:t>
      </w:r>
      <w:r w:rsidR="005E17EC" w:rsidRPr="00D8578C">
        <w:rPr>
          <w:rFonts w:ascii="Book Antiqua" w:eastAsia="나눔고딕" w:hAnsi="Book Antiqua"/>
        </w:rPr>
        <w:t xml:space="preserve">cyclo-oxygenase inhibitor </w:t>
      </w:r>
      <w:r w:rsidRPr="00D8578C">
        <w:rPr>
          <w:rFonts w:ascii="Book Antiqua" w:eastAsia="나눔고딕" w:hAnsi="Book Antiqua"/>
        </w:rPr>
        <w:t xml:space="preserve">inhibits prostaglandin synthesis </w:t>
      </w:r>
      <w:r w:rsidR="005E17EC" w:rsidRPr="00D8578C">
        <w:rPr>
          <w:rFonts w:ascii="Book Antiqua" w:eastAsia="나눔고딕" w:hAnsi="Book Antiqua"/>
        </w:rPr>
        <w:t>and causes</w:t>
      </w:r>
      <w:r w:rsidRPr="00D8578C">
        <w:rPr>
          <w:rFonts w:ascii="Book Antiqua" w:eastAsia="나눔고딕" w:hAnsi="Book Antiqua"/>
        </w:rPr>
        <w:t xml:space="preserve"> vasoconstriction. Therefore, </w:t>
      </w:r>
      <w:r w:rsidR="005E17EC" w:rsidRPr="00D8578C">
        <w:rPr>
          <w:rFonts w:ascii="Book Antiqua" w:eastAsia="나눔고딕" w:hAnsi="Book Antiqua"/>
        </w:rPr>
        <w:t xml:space="preserve">a vasospastic effect of diclofenac is </w:t>
      </w:r>
      <w:r w:rsidRPr="00D8578C">
        <w:rPr>
          <w:rFonts w:ascii="Book Antiqua" w:eastAsia="나눔고딕" w:hAnsi="Book Antiqua"/>
        </w:rPr>
        <w:t xml:space="preserve">the suggested pathogenetic mechanism </w:t>
      </w:r>
      <w:r w:rsidR="005E17EC" w:rsidRPr="00D8578C">
        <w:rPr>
          <w:rFonts w:ascii="Book Antiqua" w:eastAsia="나눔고딕" w:hAnsi="Book Antiqua"/>
        </w:rPr>
        <w:t>of NS</w:t>
      </w:r>
      <w:r w:rsidR="0082272F" w:rsidRPr="00D8578C">
        <w:rPr>
          <w:rFonts w:ascii="Book Antiqua" w:eastAsia="나눔고딕" w:hAnsi="Book Antiqua"/>
        </w:rPr>
        <w:fldChar w:fldCharType="begin"/>
      </w:r>
      <w:r w:rsidR="003B14C8" w:rsidRPr="00D8578C">
        <w:rPr>
          <w:rFonts w:ascii="Book Antiqua" w:eastAsia="나눔고딕" w:hAnsi="Book Antiqua"/>
        </w:rPr>
        <w:instrText xml:space="preserve"> ADDIN EN.CITE &lt;EndNote&gt;&lt;Cite&gt;&lt;Author&gt;Ezzedine&lt;/Author&gt;&lt;Year&gt;2004&lt;/Year&gt;&lt;RecNum&gt;189&lt;/RecNum&gt;&lt;DisplayText&gt;&lt;style face="superscript"&gt;[24]&lt;/style&gt;&lt;/DisplayText&gt;&lt;record&gt;&lt;rec-number&gt;189&lt;/rec-number&gt;&lt;foreign-keys&gt;&lt;key app="EN" db-id="9evs2rzwn9x9t2erva6xwewaa0sdezveevwt"&gt;189&lt;/key&gt;&lt;/foreign-keys&gt;&lt;ref-type name="Journal Article"&gt;17&lt;/ref-type&gt;&lt;contributors&gt;&lt;authors&gt;&lt;author&gt;Ezzedine, K.&lt;/author&gt;&lt;author&gt;Vadoud-Seyedi, J.&lt;/author&gt;&lt;author&gt;Heenen, M.&lt;/author&gt;&lt;/authors&gt;&lt;/contributors&gt;&lt;titles&gt;&lt;title&gt;Nicolau syndrome following diclofenac administration&lt;/title&gt;&lt;secondary-title&gt;Br J Dermatol&lt;/secondary-title&gt;&lt;alt-title&gt;The British journal of dermatology&lt;/alt-title&gt;&lt;/titles&gt;&lt;periodical&gt;&lt;full-title&gt;Br J Dermatol&lt;/full-title&gt;&lt;abbr-1&gt;The British journal of dermatology&lt;/abbr-1&gt;&lt;/periodical&gt;&lt;alt-periodical&gt;&lt;full-title&gt;Br J Dermatol&lt;/full-title&gt;&lt;abbr-1&gt;The British journal of dermatology&lt;/abbr-1&gt;&lt;/alt-periodical&gt;&lt;pages&gt;385-7&lt;/pages&gt;&lt;volume&gt;150&lt;/volume&gt;&lt;number&gt;2&lt;/number&gt;&lt;edition&gt;2004/03/05&lt;/edition&gt;&lt;keywords&gt;&lt;keyword&gt;Adult&lt;/keyword&gt;&lt;keyword&gt;Anti-Inflammatory Agents, Non-Steroidal/ adverse effects&lt;/keyword&gt;&lt;keyword&gt;Diclofenac/ adverse effects&lt;/keyword&gt;&lt;keyword&gt;Drug Eruptions/ etiology&lt;/keyword&gt;&lt;keyword&gt;Female&lt;/keyword&gt;&lt;keyword&gt;Humans&lt;/keyword&gt;&lt;keyword&gt;Skin Diseases, Vascular/ chemically induced&lt;/keyword&gt;&lt;keyword&gt;Syndrome&lt;/keyword&gt;&lt;/keywords&gt;&lt;dates&gt;&lt;year&gt;2004&lt;/year&gt;&lt;pub-dates&gt;&lt;date&gt;Feb&lt;/date&gt;&lt;/pub-dates&gt;&lt;/dates&gt;&lt;isbn&gt;0007-0963 (Print)&amp;#xD;0007-0963 (Linking)&lt;/isbn&gt;&lt;accession-num&gt;14996127&lt;/accession-num&gt;&lt;urls&gt;&lt;/urls&gt;&lt;custom2&gt;14996127&lt;/custom2&gt;&lt;remote-database-provider&gt;NLM&lt;/remote-database-provider&gt;&lt;language&gt;eng&lt;/language&gt;&lt;/record&gt;&lt;/Cite&gt;&lt;/EndNote&gt;</w:instrText>
      </w:r>
      <w:r w:rsidR="0082272F" w:rsidRPr="00D8578C">
        <w:rPr>
          <w:rFonts w:ascii="Book Antiqua" w:eastAsia="나눔고딕" w:hAnsi="Book Antiqua"/>
        </w:rPr>
        <w:fldChar w:fldCharType="separate"/>
      </w:r>
      <w:r w:rsidR="00884490" w:rsidRPr="00D8578C">
        <w:rPr>
          <w:rFonts w:ascii="Book Antiqua" w:eastAsia="나눔고딕" w:hAnsi="Book Antiqua"/>
          <w:noProof/>
          <w:vertAlign w:val="superscript"/>
        </w:rPr>
        <w:t>[</w:t>
      </w:r>
      <w:hyperlink w:anchor="_ENREF_24" w:tooltip="Ezzedine, 2004 #189" w:history="1">
        <w:r w:rsidR="00C5143C" w:rsidRPr="00D8578C">
          <w:rPr>
            <w:rFonts w:ascii="Book Antiqua" w:eastAsia="나눔고딕" w:hAnsi="Book Antiqua"/>
            <w:noProof/>
            <w:vertAlign w:val="superscript"/>
          </w:rPr>
          <w:t>24</w:t>
        </w:r>
      </w:hyperlink>
      <w:r w:rsidR="00884490" w:rsidRPr="00D8578C">
        <w:rPr>
          <w:rFonts w:ascii="Book Antiqua" w:eastAsia="나눔고딕" w:hAnsi="Book Antiqua"/>
          <w:noProof/>
          <w:vertAlign w:val="superscript"/>
        </w:rPr>
        <w:t>]</w:t>
      </w:r>
      <w:r w:rsidR="0082272F" w:rsidRPr="00D8578C">
        <w:rPr>
          <w:rFonts w:ascii="Book Antiqua" w:eastAsia="나눔고딕" w:hAnsi="Book Antiqua"/>
        </w:rPr>
        <w:fldChar w:fldCharType="end"/>
      </w:r>
      <w:r w:rsidR="00D81B9D" w:rsidRPr="00D8578C">
        <w:rPr>
          <w:rFonts w:ascii="Book Antiqua" w:eastAsia="나눔고딕" w:hAnsi="Book Antiqua"/>
        </w:rPr>
        <w:t>.</w:t>
      </w:r>
    </w:p>
    <w:p w14:paraId="283A734E" w14:textId="18FE25CF" w:rsidR="00A16FCB" w:rsidRPr="00D8578C" w:rsidRDefault="00D81B9D" w:rsidP="006675DF">
      <w:pPr>
        <w:spacing w:line="360" w:lineRule="auto"/>
        <w:ind w:firstLineChars="50" w:firstLine="113"/>
        <w:jc w:val="both"/>
        <w:rPr>
          <w:rFonts w:ascii="Book Antiqua" w:eastAsia="나눔고딕" w:hAnsi="Book Antiqua"/>
        </w:rPr>
      </w:pPr>
      <w:r w:rsidRPr="00D8578C">
        <w:rPr>
          <w:rFonts w:ascii="Book Antiqua" w:eastAsia="나눔고딕" w:hAnsi="Book Antiqua"/>
        </w:rPr>
        <w:t xml:space="preserve"> </w:t>
      </w:r>
      <w:r w:rsidR="00452682">
        <w:rPr>
          <w:rFonts w:ascii="Book Antiqua" w:eastAsia="나눔고딕" w:hAnsi="Book Antiqua"/>
        </w:rPr>
        <w:t>Many drugs (Table 2</w:t>
      </w:r>
      <w:r w:rsidR="00504BD8" w:rsidRPr="00D8578C">
        <w:rPr>
          <w:rFonts w:ascii="Book Antiqua" w:eastAsia="나눔고딕" w:hAnsi="Book Antiqua"/>
        </w:rPr>
        <w:t>) related to NS have been reported such as c</w:t>
      </w:r>
      <w:r w:rsidR="008D3847" w:rsidRPr="00D8578C">
        <w:rPr>
          <w:rFonts w:ascii="Book Antiqua" w:eastAsia="나눔고딕" w:hAnsi="Book Antiqua"/>
        </w:rPr>
        <w:t>yanocobalamin</w:t>
      </w:r>
      <w:r w:rsidR="00452682">
        <w:rPr>
          <w:rFonts w:ascii="Book Antiqua" w:eastAsia="宋体" w:hAnsi="Book Antiqua" w:hint="eastAsia"/>
          <w:lang w:eastAsia="zh-CN"/>
        </w:rPr>
        <w:t xml:space="preserve"> </w:t>
      </w:r>
      <w:r w:rsidR="001641FF" w:rsidRPr="00D8578C">
        <w:rPr>
          <w:rFonts w:ascii="Book Antiqua" w:eastAsia="나눔고딕" w:hAnsi="Book Antiqua"/>
        </w:rPr>
        <w:t>(vitamin B</w:t>
      </w:r>
      <w:r w:rsidR="001641FF" w:rsidRPr="00D8578C">
        <w:rPr>
          <w:rFonts w:ascii="Book Antiqua" w:eastAsia="나눔고딕" w:hAnsi="Book Antiqua"/>
          <w:vertAlign w:val="subscript"/>
        </w:rPr>
        <w:t>12</w:t>
      </w:r>
      <w:r w:rsidR="001641FF" w:rsidRPr="00D8578C">
        <w:rPr>
          <w:rFonts w:ascii="Book Antiqua" w:eastAsia="나눔고딕" w:hAnsi="Book Antiqua"/>
        </w:rPr>
        <w:t>)</w:t>
      </w:r>
      <w:r w:rsidR="0082272F" w:rsidRPr="00D8578C">
        <w:rPr>
          <w:rFonts w:ascii="Book Antiqua" w:eastAsia="나눔고딕" w:hAnsi="Book Antiqua"/>
        </w:rPr>
        <w:fldChar w:fldCharType="begin"/>
      </w:r>
      <w:r w:rsidR="003B14C8" w:rsidRPr="00D8578C">
        <w:rPr>
          <w:rFonts w:ascii="Book Antiqua" w:eastAsia="나눔고딕" w:hAnsi="Book Antiqua"/>
        </w:rPr>
        <w:instrText xml:space="preserve"> ADDIN EN.CITE &lt;EndNote&gt;&lt;Cite&gt;&lt;Author&gt;Luton&lt;/Author&gt;&lt;Year&gt;2006&lt;/Year&gt;&lt;RecNum&gt;63&lt;/RecNum&gt;&lt;DisplayText&gt;&lt;style face="superscript"&gt;[12]&lt;/style&gt;&lt;/DisplayText&gt;&lt;record&gt;&lt;rec-number&gt;63&lt;/rec-number&gt;&lt;foreign-keys&gt;&lt;key app="EN" db-id="9evs2rzwn9x9t2erva6xwewaa0sdezveevwt"&gt;63&lt;/key&gt;&lt;/foreign-keys&gt;&lt;ref-type name="Journal Article"&gt;17&lt;/ref-type&gt;&lt;contributors&gt;&lt;authors&gt;&lt;author&gt;Luton, K.&lt;/author&gt;&lt;author&gt;Garcia, C.&lt;/author&gt;&lt;author&gt;Poletti, E.&lt;/author&gt;&lt;author&gt;Koester, G.&lt;/author&gt;&lt;/authors&gt;&lt;/contributors&gt;&lt;titles&gt;&lt;title&gt;Nicolau Syndrome: Three cases and review&lt;/title&gt;&lt;secondary-title&gt;International Journal of Dermatology&lt;/secondary-title&gt;&lt;/titles&gt;&lt;periodical&gt;&lt;full-title&gt;International Journal of Dermatology&lt;/full-title&gt;&lt;/periodical&gt;&lt;pages&gt;1326-1328&lt;/pages&gt;&lt;volume&gt;45&lt;/volume&gt;&lt;number&gt;11&lt;/number&gt;&lt;dates&gt;&lt;year&gt;2006&lt;/year&gt;&lt;/dates&gt;&lt;urls&gt;&lt;related-urls&gt;&lt;url&gt;http://www.scopus.com/inward/record.url?eid=2-s2.0-33750631428&amp;amp;partnerID=40&amp;amp;md5=b0e7ae2abd40a59b627e436b633f68cc&lt;/url&gt;&lt;/related-urls&gt;&lt;/urls&gt;&lt;custom2&gt;17076716&lt;/custom2&gt;&lt;electronic-resource-num&gt;10.1111/j.1365-4632.2006.02674.x&lt;/electronic-resource-num&gt;&lt;remote-database-name&gt;Scopus&lt;/remote-database-name&gt;&lt;/record&gt;&lt;/Cite&gt;&lt;/EndNote&gt;</w:instrText>
      </w:r>
      <w:r w:rsidR="0082272F" w:rsidRPr="00D8578C">
        <w:rPr>
          <w:rFonts w:ascii="Book Antiqua" w:eastAsia="나눔고딕" w:hAnsi="Book Antiqua"/>
        </w:rPr>
        <w:fldChar w:fldCharType="separate"/>
      </w:r>
      <w:r w:rsidR="00884490" w:rsidRPr="00D8578C">
        <w:rPr>
          <w:rFonts w:ascii="Book Antiqua" w:eastAsia="나눔고딕" w:hAnsi="Book Antiqua"/>
          <w:noProof/>
          <w:vertAlign w:val="superscript"/>
        </w:rPr>
        <w:t>[</w:t>
      </w:r>
      <w:hyperlink w:anchor="_ENREF_12" w:tooltip="Luton, 2006 #63" w:history="1">
        <w:r w:rsidR="00C5143C" w:rsidRPr="00D8578C">
          <w:rPr>
            <w:rFonts w:ascii="Book Antiqua" w:eastAsia="나눔고딕" w:hAnsi="Book Antiqua"/>
            <w:noProof/>
            <w:vertAlign w:val="superscript"/>
          </w:rPr>
          <w:t>12</w:t>
        </w:r>
      </w:hyperlink>
      <w:r w:rsidR="00884490" w:rsidRPr="00D8578C">
        <w:rPr>
          <w:rFonts w:ascii="Book Antiqua" w:eastAsia="나눔고딕" w:hAnsi="Book Antiqua"/>
          <w:noProof/>
          <w:vertAlign w:val="superscript"/>
        </w:rPr>
        <w:t>]</w:t>
      </w:r>
      <w:r w:rsidR="0082272F" w:rsidRPr="00D8578C">
        <w:rPr>
          <w:rFonts w:ascii="Book Antiqua" w:eastAsia="나눔고딕" w:hAnsi="Book Antiqua"/>
        </w:rPr>
        <w:fldChar w:fldCharType="end"/>
      </w:r>
      <w:r w:rsidR="00D874F7" w:rsidRPr="00D8578C">
        <w:rPr>
          <w:rFonts w:ascii="Book Antiqua" w:eastAsia="나눔고딕" w:hAnsi="Book Antiqua"/>
        </w:rPr>
        <w:t>, lidocaine</w:t>
      </w:r>
      <w:r w:rsidR="0082272F" w:rsidRPr="00D8578C">
        <w:rPr>
          <w:rFonts w:ascii="Book Antiqua" w:eastAsia="나눔고딕" w:hAnsi="Book Antiqua"/>
        </w:rPr>
        <w:fldChar w:fldCharType="begin"/>
      </w:r>
      <w:r w:rsidR="003B14C8" w:rsidRPr="00D8578C">
        <w:rPr>
          <w:rFonts w:ascii="Book Antiqua" w:eastAsia="나눔고딕" w:hAnsi="Book Antiqua"/>
        </w:rPr>
        <w:instrText xml:space="preserve"> ADDIN EN.CITE &lt;EndNote&gt;&lt;Cite&gt;&lt;Author&gt;Garc</w:instrText>
      </w:r>
      <w:r w:rsidR="003B14C8" w:rsidRPr="00D8578C">
        <w:rPr>
          <w:rFonts w:ascii="Book Antiqua" w:eastAsia="나눔고딕" w:hAnsi="Book Antiqua" w:cs="Times New Roman"/>
        </w:rPr>
        <w:instrText>í</w:instrText>
      </w:r>
      <w:r w:rsidR="003B14C8" w:rsidRPr="00D8578C">
        <w:rPr>
          <w:rFonts w:ascii="Book Antiqua" w:eastAsia="나눔고딕" w:hAnsi="Book Antiqua"/>
        </w:rPr>
        <w:instrText>a-Vilanova-Comas&lt;/Author&gt;&lt;Year&gt;2011&lt;/Year&gt;&lt;RecNum&gt;29&lt;/RecNum&gt;&lt;DisplayText&gt;&lt;style face="superscript"&gt;[20]&lt;/style&gt;&lt;/DisplayText&gt;&lt;record&gt;&lt;rec-number&gt;29&lt;/rec-number&gt;&lt;foreign-keys&gt;&lt;key app="EN" db-id="9evs2rzwn9x9t2erva6xwewaa0sdezveevwt"&gt;29&lt;/key&gt;&lt;/foreign-keys&gt;&lt;ref-type name="Journal Article"&gt;17&lt;/ref-type&gt;&lt;contributors&gt;&lt;authors&gt;&lt;author&gt;Garc</w:instrText>
      </w:r>
      <w:r w:rsidR="003B14C8" w:rsidRPr="00D8578C">
        <w:rPr>
          <w:rFonts w:ascii="Book Antiqua" w:eastAsia="나눔고딕" w:hAnsi="Book Antiqua" w:cs="Times New Roman"/>
        </w:rPr>
        <w:instrText>í</w:instrText>
      </w:r>
      <w:r w:rsidR="003B14C8" w:rsidRPr="00D8578C">
        <w:rPr>
          <w:rFonts w:ascii="Book Antiqua" w:eastAsia="나눔고딕" w:hAnsi="Book Antiqua"/>
        </w:rPr>
        <w:instrText>a-Vilanova-Comas, A.&lt;/author&gt;&lt;author&gt;Fuster-Diana, C.&lt;/author&gt;&lt;author&gt;Cubells-Parrilla, M.&lt;/author&gt;&lt;author&gt;Pérez-Ferriols, M. D.&lt;/author&gt;&lt;author&gt;Pérez-Valles, A.&lt;/author&gt;&lt;author&gt;Roig-Vila, J. V.&lt;/author&gt;&lt;/authors&gt;&lt;/contributors&gt;&lt;titles&gt;&lt;title&gt;Nicolau syndrome after lidocaine injection and cold application: A rare complication of breast core needle biopsy&lt;/title&gt;&lt;secondary-title&gt;International Journal of Dermatology&lt;/secondary-title&gt;&lt;/titles&gt;&lt;periodical&gt;&lt;full-title&gt;International Journal of Dermatology&lt;/full-title&gt;&lt;/periodical&gt;&lt;pages&gt;78-80&lt;/pages&gt;&lt;volume&gt;50&lt;/volume&gt;&lt;number&gt;1&lt;/number&gt;&lt;dates&gt;&lt;year&gt;2011&lt;/year&gt;&lt;/dates&gt;&lt;urls&gt;&lt;related-urls&gt;&lt;url&gt;http://www.scopus.com/inward/record.url?eid=2-s2.0-78650564699&amp;amp;partnerID=40&amp;amp;md5=104bb82a1a349b5a18373c850765e110&lt;/url&gt;&lt;/related-urls&gt;&lt;/urls&gt;&lt;custom2&gt;21182507&lt;/custom2&gt;&lt;electronic-resource-num&gt;10.1111/j.1365-4632.2009.04446.x&lt;/electronic-resource-num&gt;&lt;remote-database-name&gt;Scopus&lt;/remote-database-name&gt;&lt;/record&gt;&lt;/Cite&gt;&lt;/EndNote&gt;</w:instrText>
      </w:r>
      <w:r w:rsidR="0082272F" w:rsidRPr="00D8578C">
        <w:rPr>
          <w:rFonts w:ascii="Book Antiqua" w:eastAsia="나눔고딕" w:hAnsi="Book Antiqua"/>
        </w:rPr>
        <w:fldChar w:fldCharType="separate"/>
      </w:r>
      <w:r w:rsidR="00884490" w:rsidRPr="00D8578C">
        <w:rPr>
          <w:rFonts w:ascii="Book Antiqua" w:eastAsia="나눔고딕" w:hAnsi="Book Antiqua"/>
          <w:noProof/>
          <w:vertAlign w:val="superscript"/>
        </w:rPr>
        <w:t>[</w:t>
      </w:r>
      <w:hyperlink w:anchor="_ENREF_20" w:tooltip="García-Vilanova-Comas, 2011 #29" w:history="1">
        <w:r w:rsidR="00C5143C" w:rsidRPr="00D8578C">
          <w:rPr>
            <w:rFonts w:ascii="Book Antiqua" w:eastAsia="나눔고딕" w:hAnsi="Book Antiqua"/>
            <w:noProof/>
            <w:vertAlign w:val="superscript"/>
          </w:rPr>
          <w:t>20</w:t>
        </w:r>
      </w:hyperlink>
      <w:r w:rsidR="00884490" w:rsidRPr="00D8578C">
        <w:rPr>
          <w:rFonts w:ascii="Book Antiqua" w:eastAsia="나눔고딕" w:hAnsi="Book Antiqua"/>
          <w:noProof/>
          <w:vertAlign w:val="superscript"/>
        </w:rPr>
        <w:t>]</w:t>
      </w:r>
      <w:r w:rsidR="0082272F" w:rsidRPr="00D8578C">
        <w:rPr>
          <w:rFonts w:ascii="Book Antiqua" w:eastAsia="나눔고딕" w:hAnsi="Book Antiqua"/>
        </w:rPr>
        <w:fldChar w:fldCharType="end"/>
      </w:r>
      <w:r w:rsidR="00570E12" w:rsidRPr="00D8578C">
        <w:rPr>
          <w:rFonts w:ascii="Book Antiqua" w:eastAsia="나눔고딕" w:hAnsi="Book Antiqua"/>
        </w:rPr>
        <w:t xml:space="preserve">, vitamin </w:t>
      </w:r>
      <w:r w:rsidR="00C16296" w:rsidRPr="00D8578C">
        <w:rPr>
          <w:rFonts w:ascii="Book Antiqua" w:eastAsia="나눔고딕" w:hAnsi="Book Antiqua"/>
        </w:rPr>
        <w:t xml:space="preserve"> </w:t>
      </w:r>
      <w:r w:rsidR="00570E12" w:rsidRPr="00D8578C">
        <w:rPr>
          <w:rFonts w:ascii="Book Antiqua" w:eastAsia="나눔고딕" w:hAnsi="Book Antiqua"/>
        </w:rPr>
        <w:t>K</w:t>
      </w:r>
      <w:r w:rsidR="00570E12" w:rsidRPr="00D8578C">
        <w:rPr>
          <w:rFonts w:ascii="Book Antiqua" w:eastAsia="나눔고딕" w:hAnsi="Book Antiqua"/>
        </w:rPr>
        <w:fldChar w:fldCharType="begin">
          <w:fldData xml:space="preserve">PEVuZE5vdGU+PENpdGU+PEF1dGhvcj5QdXZhYmFuZGl0c2luPC9BdXRob3I+PFllYXI+MjAxMDwv
WWVhcj48UmVjTnVtPjMxPC9SZWNOdW0+PERpc3BsYXlUZXh0PjxzdHlsZSBmYWNlPSJzdXBlcnNj
cmlwdCI+WzE3LCAxOF08L3N0eWxlPjwvRGlzcGxheVRleHQ+PHJlY29yZD48cmVjLW51bWJlcj4z
MTwvcmVjLW51bWJlcj48Zm9yZWlnbi1rZXlzPjxrZXkgYXBwPSJFTiIgZGItaWQ9IjlldnMycnp3
bjl4OXQyZXJ2YTZ4d2V3YWEwc2RlenZlZXZ3dCI+MzE8L2tleT48L2ZvcmVpZ24ta2V5cz48cmVm
LXR5cGUgbmFtZT0iSm91cm5hbCBBcnRpY2xlIj4xNzwvcmVmLXR5cGU+PGNvbnRyaWJ1dG9ycz48
YXV0aG9ycz48YXV0aG9yPlB1dmFiYW5kaXRzaW4sIFMuPC9hdXRob3I+PGF1dGhvcj5HYXJyb3cs
IEUuPC9hdXRob3I+PGF1dGhvcj5XZWVyYXNldGhzaXJpLCBSLjwvYXV0aG9yPjxhdXRob3I+Sm9z
aGksIE0uPC9hdXRob3I+PGF1dGhvcj5CcmFuZHNtYSwgRS48L2F1dGhvcj48L2F1dGhvcnM+PC9j
b250cmlidXRvcnM+PHRpdGxlcz48dGl0bGU+Tmljb2xhdSZhcG9zO3Mgc3luZHJvbWUgaW5kdWNl
ZCBieSBpbnRyYW11c2N1bGFyIHZpdGFtaW4gSyBpbmplY3Rpb24gaW4gdHdvIGV4dHJlbWVseSBs
b3cgYmlydGggd2VpZ2h0IGluZmFudHM8L3RpdGxlPjxzZWNvbmRhcnktdGl0bGU+SW50ZXJuYXRp
b25hbCBKb3VybmFsIG9mIERlcm1hdG9sb2d5PC9zZWNvbmRhcnktdGl0bGU+PC90aXRsZXM+PHBl
cmlvZGljYWw+PGZ1bGwtdGl0bGU+SW50ZXJuYXRpb25hbCBKb3VybmFsIG9mIERlcm1hdG9sb2d5
PC9mdWxsLXRpdGxlPjwvcGVyaW9kaWNhbD48cGFnZXM+MTA0Ny0xMDQ5PC9wYWdlcz48dm9sdW1l
PjQ5PC92b2x1bWU+PG51bWJlcj45PC9udW1iZXI+PGRhdGVzPjx5ZWFyPjIwMTA8L3llYXI+PC9k
YXRlcz48dXJscz48cmVsYXRlZC11cmxzPjx1cmw+aHR0cDovL3d3dy5zY29wdXMuY29tL2lud2Fy
ZC9yZWNvcmQudXJsP2VpZD0yLXMyLjAtNzc5NTYxNjE1MTUmYW1wO3BhcnRuZXJJRD00MCZhbXA7
bWQ1PTllNTU0NGZiYTIxZmQ5ZWZkNTdiYzBlNjZkZjkzMTVhPC91cmw+PC9yZWxhdGVkLXVybHM+
PC91cmxzPjxjdXN0b20yPjIwODgzMjY4PC9jdXN0b20yPjxlbGVjdHJvbmljLXJlc291cmNlLW51
bT4xMC4xMTExL2ouMTM2NS00NjMyLjIwMDkuMDQzOTIueDwvZWxlY3Ryb25pYy1yZXNvdXJjZS1u
dW0+PHJlbW90ZS1kYXRhYmFzZS1uYW1lPlNjb3B1czwvcmVtb3RlLWRhdGFiYXNlLW5hbWU+PC9y
ZWNvcmQ+PC9DaXRlPjxDaXRlPjxBdXRob3I+S29rbHU8L0F1dGhvcj48WWVhcj4yMDA5PC9ZZWFy
PjxSZWNOdW0+NDE8L1JlY051bT48cmVjb3JkPjxyZWMtbnVtYmVyPjQxPC9yZWMtbnVtYmVyPjxm
b3JlaWduLWtleXM+PGtleSBhcHA9IkVOIiBkYi1pZD0iOWV2czJyenduOXg5dDJlcnZhNnh3ZXdh
YTBzZGV6dmVldnd0Ij40MTwva2V5PjwvZm9yZWlnbi1rZXlzPjxyZWYtdHlwZSBuYW1lPSJKb3Vy
bmFsIEFydGljbGUiPjE3PC9yZWYtdHlwZT48Y29udHJpYnV0b3JzPjxhdXRob3JzPjxhdXRob3I+
S29rbHUsIEUuPC9hdXRob3I+PGF1dGhvcj5TYXJpY2ksIFMuIFUuPC9hdXRob3I+PGF1dGhvcj5B
bHR1biwgRC48L2F1dGhvcj48YXV0aG9yPkVyZGV2ZSwgTy48L2F1dGhvcj48L2F1dGhvcnM+PC9j
b250cmlidXRvcnM+PHRpdGxlcz48dGl0bGU+Tmljb2xhdSBzeW5kcm9tZSBpbmR1Y2VkIGJ5IGlu
dHJhbXVzY3VsYXIgdml0YW1pbiBLIGluIGEgcHJlbWF0dXJlIG5ld2Jvcm48L3RpdGxlPjxzZWNv
bmRhcnktdGl0bGU+RXVyb3BlYW4gSm91cm5hbCBvZiBQZWRpYXRyaWNzPC9zZWNvbmRhcnktdGl0
bGU+PC90aXRsZXM+PHBlcmlvZGljYWw+PGZ1bGwtdGl0bGU+RXVyb3BlYW4gSm91cm5hbCBvZiBQ
ZWRpYXRyaWNzPC9mdWxsLXRpdGxlPjwvcGVyaW9kaWNhbD48cGFnZXM+MTU0MS0xNTQyPC9wYWdl
cz48dm9sdW1lPjE2ODwvdm9sdW1lPjxudW1iZXI+MTI8L251bWJlcj48ZGF0ZXM+PHllYXI+MjAw
OTwveWVhcj48L2RhdGVzPjx1cmxzPjxyZWxhdGVkLXVybHM+PHVybD5odHRwOi8vd3d3LnNjb3B1
cy5jb20vaW53YXJkL3JlY29yZC51cmw/ZWlkPTItczIuMC03MDQ0OTUyMDM4OCZhbXA7cGFydG5l
cklEPTQwJmFtcDttZDU9OGI0MTZjOGFmN2YwMDY1MjJhODU2MWY3ZTNiNGY3ZDM8L3VybD48L3Jl
bGF0ZWQtdXJscz48L3VybHM+PGN1c3RvbTI+MTkyNzc3MDc8L2N1c3RvbTI+PGVsZWN0cm9uaWMt
cmVzb3VyY2UtbnVtPjEwLjEwMDcvczAwNDMxLTAwOS0wOTY0LTY8L2VsZWN0cm9uaWMtcmVzb3Vy
Y2UtbnVtPjxyZW1vdGUtZGF0YWJhc2UtbmFtZT5TY29wdXM8L3JlbW90ZS1kYXRhYmFzZS1uYW1l
PjwvcmVjb3JkPjwvQ2l0ZT48L0VuZE5vdGU+
</w:fldData>
        </w:fldChar>
      </w:r>
      <w:r w:rsidR="003B14C8" w:rsidRPr="00D8578C">
        <w:rPr>
          <w:rFonts w:ascii="Book Antiqua" w:eastAsia="나눔고딕" w:hAnsi="Book Antiqua"/>
        </w:rPr>
        <w:instrText xml:space="preserve"> ADDIN EN.CITE </w:instrText>
      </w:r>
      <w:r w:rsidR="003B14C8" w:rsidRPr="00D8578C">
        <w:rPr>
          <w:rFonts w:ascii="Book Antiqua" w:eastAsia="나눔고딕" w:hAnsi="Book Antiqua"/>
        </w:rPr>
        <w:fldChar w:fldCharType="begin">
          <w:fldData xml:space="preserve">PEVuZE5vdGU+PENpdGU+PEF1dGhvcj5QdXZhYmFuZGl0c2luPC9BdXRob3I+PFllYXI+MjAxMDwv
WWVhcj48UmVjTnVtPjMxPC9SZWNOdW0+PERpc3BsYXlUZXh0PjxzdHlsZSBmYWNlPSJzdXBlcnNj
cmlwdCI+WzE3LCAxOF08L3N0eWxlPjwvRGlzcGxheVRleHQ+PHJlY29yZD48cmVjLW51bWJlcj4z
MTwvcmVjLW51bWJlcj48Zm9yZWlnbi1rZXlzPjxrZXkgYXBwPSJFTiIgZGItaWQ9IjlldnMycnp3
bjl4OXQyZXJ2YTZ4d2V3YWEwc2RlenZlZXZ3dCI+MzE8L2tleT48L2ZvcmVpZ24ta2V5cz48cmVm
LXR5cGUgbmFtZT0iSm91cm5hbCBBcnRpY2xlIj4xNzwvcmVmLXR5cGU+PGNvbnRyaWJ1dG9ycz48
YXV0aG9ycz48YXV0aG9yPlB1dmFiYW5kaXRzaW4sIFMuPC9hdXRob3I+PGF1dGhvcj5HYXJyb3cs
IEUuPC9hdXRob3I+PGF1dGhvcj5XZWVyYXNldGhzaXJpLCBSLjwvYXV0aG9yPjxhdXRob3I+Sm9z
aGksIE0uPC9hdXRob3I+PGF1dGhvcj5CcmFuZHNtYSwgRS48L2F1dGhvcj48L2F1dGhvcnM+PC9j
b250cmlidXRvcnM+PHRpdGxlcz48dGl0bGU+Tmljb2xhdSZhcG9zO3Mgc3luZHJvbWUgaW5kdWNl
ZCBieSBpbnRyYW11c2N1bGFyIHZpdGFtaW4gSyBpbmplY3Rpb24gaW4gdHdvIGV4dHJlbWVseSBs
b3cgYmlydGggd2VpZ2h0IGluZmFudHM8L3RpdGxlPjxzZWNvbmRhcnktdGl0bGU+SW50ZXJuYXRp
b25hbCBKb3VybmFsIG9mIERlcm1hdG9sb2d5PC9zZWNvbmRhcnktdGl0bGU+PC90aXRsZXM+PHBl
cmlvZGljYWw+PGZ1bGwtdGl0bGU+SW50ZXJuYXRpb25hbCBKb3VybmFsIG9mIERlcm1hdG9sb2d5
PC9mdWxsLXRpdGxlPjwvcGVyaW9kaWNhbD48cGFnZXM+MTA0Ny0xMDQ5PC9wYWdlcz48dm9sdW1l
PjQ5PC92b2x1bWU+PG51bWJlcj45PC9udW1iZXI+PGRhdGVzPjx5ZWFyPjIwMTA8L3llYXI+PC9k
YXRlcz48dXJscz48cmVsYXRlZC11cmxzPjx1cmw+aHR0cDovL3d3dy5zY29wdXMuY29tL2lud2Fy
ZC9yZWNvcmQudXJsP2VpZD0yLXMyLjAtNzc5NTYxNjE1MTUmYW1wO3BhcnRuZXJJRD00MCZhbXA7
bWQ1PTllNTU0NGZiYTIxZmQ5ZWZkNTdiYzBlNjZkZjkzMTVhPC91cmw+PC9yZWxhdGVkLXVybHM+
PC91cmxzPjxjdXN0b20yPjIwODgzMjY4PC9jdXN0b20yPjxlbGVjdHJvbmljLXJlc291cmNlLW51
bT4xMC4xMTExL2ouMTM2NS00NjMyLjIwMDkuMDQzOTIueDwvZWxlY3Ryb25pYy1yZXNvdXJjZS1u
dW0+PHJlbW90ZS1kYXRhYmFzZS1uYW1lPlNjb3B1czwvcmVtb3RlLWRhdGFiYXNlLW5hbWU+PC9y
ZWNvcmQ+PC9DaXRlPjxDaXRlPjxBdXRob3I+S29rbHU8L0F1dGhvcj48WWVhcj4yMDA5PC9ZZWFy
PjxSZWNOdW0+NDE8L1JlY051bT48cmVjb3JkPjxyZWMtbnVtYmVyPjQxPC9yZWMtbnVtYmVyPjxm
b3JlaWduLWtleXM+PGtleSBhcHA9IkVOIiBkYi1pZD0iOWV2czJyenduOXg5dDJlcnZhNnh3ZXdh
YTBzZGV6dmVldnd0Ij40MTwva2V5PjwvZm9yZWlnbi1rZXlzPjxyZWYtdHlwZSBuYW1lPSJKb3Vy
bmFsIEFydGljbGUiPjE3PC9yZWYtdHlwZT48Y29udHJpYnV0b3JzPjxhdXRob3JzPjxhdXRob3I+
S29rbHUsIEUuPC9hdXRob3I+PGF1dGhvcj5TYXJpY2ksIFMuIFUuPC9hdXRob3I+PGF1dGhvcj5B
bHR1biwgRC48L2F1dGhvcj48YXV0aG9yPkVyZGV2ZSwgTy48L2F1dGhvcj48L2F1dGhvcnM+PC9j
b250cmlidXRvcnM+PHRpdGxlcz48dGl0bGU+Tmljb2xhdSBzeW5kcm9tZSBpbmR1Y2VkIGJ5IGlu
dHJhbXVzY3VsYXIgdml0YW1pbiBLIGluIGEgcHJlbWF0dXJlIG5ld2Jvcm48L3RpdGxlPjxzZWNv
bmRhcnktdGl0bGU+RXVyb3BlYW4gSm91cm5hbCBvZiBQZWRpYXRyaWNzPC9zZWNvbmRhcnktdGl0
bGU+PC90aXRsZXM+PHBlcmlvZGljYWw+PGZ1bGwtdGl0bGU+RXVyb3BlYW4gSm91cm5hbCBvZiBQ
ZWRpYXRyaWNzPC9mdWxsLXRpdGxlPjwvcGVyaW9kaWNhbD48cGFnZXM+MTU0MS0xNTQyPC9wYWdl
cz48dm9sdW1lPjE2ODwvdm9sdW1lPjxudW1iZXI+MTI8L251bWJlcj48ZGF0ZXM+PHllYXI+MjAw
OTwveWVhcj48L2RhdGVzPjx1cmxzPjxyZWxhdGVkLXVybHM+PHVybD5odHRwOi8vd3d3LnNjb3B1
cy5jb20vaW53YXJkL3JlY29yZC51cmw/ZWlkPTItczIuMC03MDQ0OTUyMDM4OCZhbXA7cGFydG5l
cklEPTQwJmFtcDttZDU9OGI0MTZjOGFmN2YwMDY1MjJhODU2MWY3ZTNiNGY3ZDM8L3VybD48L3Jl
bGF0ZWQtdXJscz48L3VybHM+PGN1c3RvbTI+MTkyNzc3MDc8L2N1c3RvbTI+PGVsZWN0cm9uaWMt
cmVzb3VyY2UtbnVtPjEwLjEwMDcvczAwNDMxLTAwOS0wOTY0LTY8L2VsZWN0cm9uaWMtcmVzb3Vy
Y2UtbnVtPjxyZW1vdGUtZGF0YWJhc2UtbmFtZT5TY29wdXM8L3JlbW90ZS1kYXRhYmFzZS1uYW1l
PjwvcmVjb3JkPjwvQ2l0ZT48L0VuZE5vdGU+
</w:fldData>
        </w:fldChar>
      </w:r>
      <w:r w:rsidR="003B14C8" w:rsidRPr="00D8578C">
        <w:rPr>
          <w:rFonts w:ascii="Book Antiqua" w:eastAsia="나눔고딕" w:hAnsi="Book Antiqua"/>
        </w:rPr>
        <w:instrText xml:space="preserve"> ADDIN EN.CITE.DATA </w:instrText>
      </w:r>
      <w:r w:rsidR="003B14C8" w:rsidRPr="00D8578C">
        <w:rPr>
          <w:rFonts w:ascii="Book Antiqua" w:eastAsia="나눔고딕" w:hAnsi="Book Antiqua"/>
        </w:rPr>
      </w:r>
      <w:r w:rsidR="003B14C8" w:rsidRPr="00D8578C">
        <w:rPr>
          <w:rFonts w:ascii="Book Antiqua" w:eastAsia="나눔고딕" w:hAnsi="Book Antiqua"/>
        </w:rPr>
        <w:fldChar w:fldCharType="end"/>
      </w:r>
      <w:r w:rsidR="00570E12" w:rsidRPr="00D8578C">
        <w:rPr>
          <w:rFonts w:ascii="Book Antiqua" w:eastAsia="나눔고딕" w:hAnsi="Book Antiqua"/>
        </w:rPr>
      </w:r>
      <w:r w:rsidR="00570E12" w:rsidRPr="00D8578C">
        <w:rPr>
          <w:rFonts w:ascii="Book Antiqua" w:eastAsia="나눔고딕" w:hAnsi="Book Antiqua"/>
        </w:rPr>
        <w:fldChar w:fldCharType="separate"/>
      </w:r>
      <w:r w:rsidR="00884490" w:rsidRPr="00D8578C">
        <w:rPr>
          <w:rFonts w:ascii="Book Antiqua" w:eastAsia="나눔고딕" w:hAnsi="Book Antiqua"/>
          <w:noProof/>
          <w:vertAlign w:val="superscript"/>
        </w:rPr>
        <w:t>[</w:t>
      </w:r>
      <w:hyperlink w:anchor="_ENREF_17" w:tooltip="Koklu, 2009 #41" w:history="1">
        <w:r w:rsidR="00C5143C" w:rsidRPr="00D8578C">
          <w:rPr>
            <w:rFonts w:ascii="Book Antiqua" w:eastAsia="나눔고딕" w:hAnsi="Book Antiqua"/>
            <w:noProof/>
            <w:vertAlign w:val="superscript"/>
          </w:rPr>
          <w:t>17</w:t>
        </w:r>
      </w:hyperlink>
      <w:r w:rsidR="00452682">
        <w:rPr>
          <w:rFonts w:ascii="Book Antiqua" w:eastAsia="나눔고딕" w:hAnsi="Book Antiqua"/>
          <w:noProof/>
          <w:vertAlign w:val="superscript"/>
        </w:rPr>
        <w:t>,</w:t>
      </w:r>
      <w:hyperlink w:anchor="_ENREF_18" w:tooltip="Puvabanditsin, 2010 #31" w:history="1">
        <w:r w:rsidR="00C5143C" w:rsidRPr="00D8578C">
          <w:rPr>
            <w:rFonts w:ascii="Book Antiqua" w:eastAsia="나눔고딕" w:hAnsi="Book Antiqua"/>
            <w:noProof/>
            <w:vertAlign w:val="superscript"/>
          </w:rPr>
          <w:t>18</w:t>
        </w:r>
      </w:hyperlink>
      <w:r w:rsidR="00884490" w:rsidRPr="00D8578C">
        <w:rPr>
          <w:rFonts w:ascii="Book Antiqua" w:eastAsia="나눔고딕" w:hAnsi="Book Antiqua"/>
          <w:noProof/>
          <w:vertAlign w:val="superscript"/>
        </w:rPr>
        <w:t>]</w:t>
      </w:r>
      <w:r w:rsidR="00570E12" w:rsidRPr="00D8578C">
        <w:rPr>
          <w:rFonts w:ascii="Book Antiqua" w:eastAsia="나눔고딕" w:hAnsi="Book Antiqua"/>
        </w:rPr>
        <w:fldChar w:fldCharType="end"/>
      </w:r>
      <w:r w:rsidR="00570E12" w:rsidRPr="00D8578C">
        <w:rPr>
          <w:rFonts w:ascii="Book Antiqua" w:eastAsia="나눔고딕" w:hAnsi="Book Antiqua"/>
        </w:rPr>
        <w:t xml:space="preserve">, </w:t>
      </w:r>
      <w:r w:rsidR="00A122F1" w:rsidRPr="00D8578C">
        <w:rPr>
          <w:rFonts w:ascii="Book Antiqua" w:eastAsia="나눔고딕" w:hAnsi="Book Antiqua"/>
        </w:rPr>
        <w:t>etanercept</w:t>
      </w:r>
      <w:r w:rsidR="0082272F" w:rsidRPr="00D8578C">
        <w:rPr>
          <w:rFonts w:ascii="Book Antiqua" w:eastAsia="나눔고딕" w:hAnsi="Book Antiqua"/>
        </w:rPr>
        <w:fldChar w:fldCharType="begin"/>
      </w:r>
      <w:r w:rsidR="003B14C8" w:rsidRPr="00D8578C">
        <w:rPr>
          <w:rFonts w:ascii="Book Antiqua" w:eastAsia="나눔고딕" w:hAnsi="Book Antiqua"/>
        </w:rPr>
        <w:instrText xml:space="preserve"> ADDIN EN.CITE &lt;EndNote&gt;&lt;Cite&gt;&lt;Author&gt;Guarneri&lt;/Author&gt;&lt;Year&gt;2010&lt;/Year&gt;&lt;RecNum&gt;34&lt;/RecNum&gt;&lt;DisplayText&gt;&lt;style face="superscript"&gt;[21]&lt;/style&gt;&lt;/DisplayText&gt;&lt;record&gt;&lt;rec-number&gt;34&lt;/rec-number&gt;&lt;foreign-keys&gt;&lt;key app="EN" db-id="9evs2rzwn9x9t2erva6xwewaa0sdezveevwt"&gt;34&lt;/key&gt;&lt;/foreign-keys&gt;&lt;ref-type name="Journal Article"&gt;17&lt;/ref-type&gt;&lt;contributors&gt;&lt;authors&gt;&lt;author&gt;Guarneri, C.&lt;/author&gt;&lt;author&gt;Polimeni, G.&lt;/author&gt;&lt;/authors&gt;&lt;/contributors&gt;&lt;titles&gt;&lt;title&gt;Nicolau syndrome following etanercept administration&lt;/title&gt;&lt;secondary-title&gt;American Journal of Clinical Dermatology&lt;/secondary-title&gt;&lt;/titles&gt;&lt;periodical&gt;&lt;full-title&gt;American Journal of Clinical Dermatology&lt;/full-title&gt;&lt;/periodical&gt;&lt;pages&gt;51-52&lt;/pages&gt;&lt;volume&gt;11&lt;/volume&gt;&lt;number&gt;SUPPL. 1&lt;/number&gt;&lt;dates&gt;&lt;year&gt;2010&lt;/year&gt;&lt;/dates&gt;&lt;urls&gt;&lt;related-urls&gt;&lt;url&gt;http://www.scopus.com/inward/record.url?eid=2-s2.0-77954303559&amp;amp;partnerID=40&amp;amp;md5=f28fc4c00d3c9130ea687621672ad942&lt;/url&gt;&lt;/related-urls&gt;&lt;/urls&gt;&lt;custom2&gt;20586511&lt;/custom2&gt;&lt;remote-database-name&gt;Scopus&lt;/remote-database-name&gt;&lt;/record&gt;&lt;/Cite&gt;&lt;/EndNote&gt;</w:instrText>
      </w:r>
      <w:r w:rsidR="0082272F" w:rsidRPr="00D8578C">
        <w:rPr>
          <w:rFonts w:ascii="Book Antiqua" w:eastAsia="나눔고딕" w:hAnsi="Book Antiqua"/>
        </w:rPr>
        <w:fldChar w:fldCharType="separate"/>
      </w:r>
      <w:r w:rsidR="00884490" w:rsidRPr="00D8578C">
        <w:rPr>
          <w:rFonts w:ascii="Book Antiqua" w:eastAsia="나눔고딕" w:hAnsi="Book Antiqua"/>
          <w:noProof/>
          <w:vertAlign w:val="superscript"/>
        </w:rPr>
        <w:t>[</w:t>
      </w:r>
      <w:hyperlink w:anchor="_ENREF_21" w:tooltip="Guarneri, 2010 #34" w:history="1">
        <w:r w:rsidR="00C5143C" w:rsidRPr="00D8578C">
          <w:rPr>
            <w:rFonts w:ascii="Book Antiqua" w:eastAsia="나눔고딕" w:hAnsi="Book Antiqua"/>
            <w:noProof/>
            <w:vertAlign w:val="superscript"/>
          </w:rPr>
          <w:t>21</w:t>
        </w:r>
      </w:hyperlink>
      <w:r w:rsidR="00884490" w:rsidRPr="00D8578C">
        <w:rPr>
          <w:rFonts w:ascii="Book Antiqua" w:eastAsia="나눔고딕" w:hAnsi="Book Antiqua"/>
          <w:noProof/>
          <w:vertAlign w:val="superscript"/>
        </w:rPr>
        <w:t>]</w:t>
      </w:r>
      <w:r w:rsidR="0082272F" w:rsidRPr="00D8578C">
        <w:rPr>
          <w:rFonts w:ascii="Book Antiqua" w:eastAsia="나눔고딕" w:hAnsi="Book Antiqua"/>
        </w:rPr>
        <w:fldChar w:fldCharType="end"/>
      </w:r>
      <w:r w:rsidR="001C1A13" w:rsidRPr="00D8578C">
        <w:rPr>
          <w:rFonts w:ascii="Book Antiqua" w:eastAsia="나눔고딕" w:hAnsi="Book Antiqua"/>
        </w:rPr>
        <w:t>, naltrexone</w:t>
      </w:r>
      <w:r w:rsidR="0082272F" w:rsidRPr="00D8578C">
        <w:rPr>
          <w:rFonts w:ascii="Book Antiqua" w:eastAsia="나눔고딕" w:hAnsi="Book Antiqua"/>
        </w:rPr>
        <w:fldChar w:fldCharType="begin"/>
      </w:r>
      <w:r w:rsidR="003B14C8" w:rsidRPr="00D8578C">
        <w:rPr>
          <w:rFonts w:ascii="Book Antiqua" w:eastAsia="나눔고딕" w:hAnsi="Book Antiqua"/>
        </w:rPr>
        <w:instrText xml:space="preserve"> ADDIN EN.CITE &lt;EndNote&gt;&lt;Cite&gt;&lt;Author&gt;Perli&lt;/Author&gt;&lt;Year&gt;2012&lt;/Year&gt;&lt;RecNum&gt;13&lt;/RecNum&gt;&lt;DisplayText&gt;&lt;style face="superscript"&gt;[25]&lt;/style&gt;&lt;/DisplayText&gt;&lt;record&gt;&lt;rec-number&gt;13&lt;/rec-number&gt;&lt;foreign-keys&gt;&lt;key app="EN" db-id="9evs2rzwn9x9t2erva6xwewaa0sdezveevwt"&gt;13&lt;/key&gt;&lt;/foreign-keys&gt;&lt;ref-type name="Journal Article"&gt;17&lt;/ref-type&gt;&lt;contributors&gt;&lt;authors&gt;&lt;author&gt;Perli, D.&lt;/author&gt;&lt;author&gt;Martone, C.&lt;/author&gt;&lt;author&gt;Rapose, A.&lt;/author&gt;&lt;/authors&gt;&lt;/contributors&gt;&lt;titles&gt;&lt;title&gt;Naltrexone-induced Nicolau syndrome masquerading as cutaneous abscess&lt;/title&gt;&lt;secondary-title&gt;BMJ Case Reports&lt;/secondary-title&gt;&lt;/titles&gt;&lt;periodical&gt;&lt;full-title&gt;BMJ Case Reports&lt;/full-title&gt;&lt;/periodical&gt;&lt;pages&gt;1-3&lt;/pages&gt;&lt;dates&gt;&lt;year&gt;2012&lt;/year&gt;&lt;/dates&gt;&lt;urls&gt;&lt;related-urls&gt;&lt;url&gt;http://www.scopus.com/inward/record.url?eid=2-s2.0-84872560648&amp;amp;partnerID=40&amp;amp;md5=e49c26d92fef242f9654de786f1d77ce&lt;/url&gt;&lt;/related-urls&gt;&lt;/urls&gt;&lt;custom7&gt;007785&lt;/custom7&gt;&lt;electronic-resource-num&gt;10.1136/bcr-2012-007785&lt;/electronic-resource-num&gt;&lt;remote-database-name&gt;Scopus&lt;/remote-database-name&gt;&lt;/record&gt;&lt;/Cite&gt;&lt;/EndNote&gt;</w:instrText>
      </w:r>
      <w:r w:rsidR="0082272F" w:rsidRPr="00D8578C">
        <w:rPr>
          <w:rFonts w:ascii="Book Antiqua" w:eastAsia="나눔고딕" w:hAnsi="Book Antiqua"/>
        </w:rPr>
        <w:fldChar w:fldCharType="separate"/>
      </w:r>
      <w:r w:rsidR="00884490" w:rsidRPr="00D8578C">
        <w:rPr>
          <w:rFonts w:ascii="Book Antiqua" w:eastAsia="나눔고딕" w:hAnsi="Book Antiqua"/>
          <w:noProof/>
          <w:vertAlign w:val="superscript"/>
        </w:rPr>
        <w:t>[</w:t>
      </w:r>
      <w:hyperlink w:anchor="_ENREF_25" w:tooltip="Perli, 2012 #13" w:history="1">
        <w:r w:rsidR="00C5143C" w:rsidRPr="00D8578C">
          <w:rPr>
            <w:rFonts w:ascii="Book Antiqua" w:eastAsia="나눔고딕" w:hAnsi="Book Antiqua"/>
            <w:noProof/>
            <w:vertAlign w:val="superscript"/>
          </w:rPr>
          <w:t>25</w:t>
        </w:r>
      </w:hyperlink>
      <w:r w:rsidR="00884490" w:rsidRPr="00D8578C">
        <w:rPr>
          <w:rFonts w:ascii="Book Antiqua" w:eastAsia="나눔고딕" w:hAnsi="Book Antiqua"/>
          <w:noProof/>
          <w:vertAlign w:val="superscript"/>
        </w:rPr>
        <w:t>]</w:t>
      </w:r>
      <w:r w:rsidR="0082272F" w:rsidRPr="00D8578C">
        <w:rPr>
          <w:rFonts w:ascii="Book Antiqua" w:eastAsia="나눔고딕" w:hAnsi="Book Antiqua"/>
        </w:rPr>
        <w:fldChar w:fldCharType="end"/>
      </w:r>
      <w:r w:rsidR="00A16FCB" w:rsidRPr="00D8578C">
        <w:rPr>
          <w:rFonts w:ascii="Book Antiqua" w:eastAsia="나눔고딕" w:hAnsi="Book Antiqua"/>
        </w:rPr>
        <w:t>, ketorolac</w:t>
      </w:r>
      <w:r w:rsidR="0082272F" w:rsidRPr="00D8578C">
        <w:rPr>
          <w:rFonts w:ascii="Book Antiqua" w:eastAsia="나눔고딕" w:hAnsi="Book Antiqua"/>
        </w:rPr>
        <w:fldChar w:fldCharType="begin"/>
      </w:r>
      <w:r w:rsidR="003B14C8" w:rsidRPr="00D8578C">
        <w:rPr>
          <w:rFonts w:ascii="Book Antiqua" w:eastAsia="나눔고딕" w:hAnsi="Book Antiqua"/>
        </w:rPr>
        <w:instrText xml:space="preserve"> ADDIN EN.CITE &lt;EndNote&gt;&lt;Cite&gt;&lt;Author&gt;Marangi&lt;/Author&gt;&lt;Year&gt;2010&lt;/Year&gt;&lt;RecNum&gt;36&lt;/RecNum&gt;&lt;DisplayText&gt;&lt;style face="superscript"&gt;[26]&lt;/style&gt;&lt;/DisplayText&gt;&lt;record&gt;&lt;rec-number&gt;36&lt;/rec-number&gt;&lt;foreign-keys&gt;&lt;key app="EN" db-id="9evs2rzwn9x9t2erva6xwewaa0sdezveevwt"&gt;36&lt;/key&gt;&lt;/foreign-keys&gt;&lt;ref-type name="Journal Article"&gt;17&lt;/ref-type&gt;&lt;contributors&gt;&lt;authors&gt;&lt;author&gt;Marangi, G. F.&lt;/author&gt;&lt;author&gt;Gigliofiorito, P.&lt;/author&gt;&lt;author&gt;Toto, V.&lt;/author&gt;&lt;author&gt;Langella, M.&lt;/author&gt;&lt;author&gt;Pallara, T.&lt;/author&gt;&lt;author&gt;Persichetti, P.&lt;/author&gt;&lt;/authors&gt;&lt;/contributors&gt;&lt;titles&gt;&lt;title&gt;Three cases of embolia cutis medicamentosa (Nicolau&amp;apos;s syndrome)&lt;/title&gt;&lt;secondary-title&gt;Journal of Dermatology&lt;/secondary-title&gt;&lt;/titles&gt;&lt;periodical&gt;&lt;full-title&gt;Journal of Dermatology&lt;/full-title&gt;&lt;/periodical&gt;&lt;pages&gt;488-492&lt;/pages&gt;&lt;volume&gt;37&lt;/volume&gt;&lt;number&gt;5&lt;/number&gt;&lt;dates&gt;&lt;year&gt;2010&lt;/year&gt;&lt;/dates&gt;&lt;urls&gt;&lt;related-urls&gt;&lt;url&gt;http://www.scopus.com/inward/record.url?eid=2-s2.0-77951781925&amp;amp;partnerID=40&amp;amp;md5=5ab10ca56f16e4f239598e0b7b6361d0&lt;/url&gt;&lt;/related-urls&gt;&lt;/urls&gt;&lt;custom2&gt;20536657&lt;/custom2&gt;&lt;electronic-resource-num&gt;10.1111/j.1346-8138.2010.00864.x&lt;/electronic-resource-num&gt;&lt;remote-database-name&gt;Scopus&lt;/remote-database-name&gt;&lt;/record&gt;&lt;/Cite&gt;&lt;/EndNote&gt;</w:instrText>
      </w:r>
      <w:r w:rsidR="0082272F" w:rsidRPr="00D8578C">
        <w:rPr>
          <w:rFonts w:ascii="Book Antiqua" w:eastAsia="나눔고딕" w:hAnsi="Book Antiqua"/>
        </w:rPr>
        <w:fldChar w:fldCharType="separate"/>
      </w:r>
      <w:r w:rsidR="00884490" w:rsidRPr="00D8578C">
        <w:rPr>
          <w:rFonts w:ascii="Book Antiqua" w:eastAsia="나눔고딕" w:hAnsi="Book Antiqua"/>
          <w:noProof/>
          <w:vertAlign w:val="superscript"/>
        </w:rPr>
        <w:t>[</w:t>
      </w:r>
      <w:hyperlink w:anchor="_ENREF_26" w:tooltip="Marangi, 2010 #36" w:history="1">
        <w:r w:rsidR="00C5143C" w:rsidRPr="00D8578C">
          <w:rPr>
            <w:rFonts w:ascii="Book Antiqua" w:eastAsia="나눔고딕" w:hAnsi="Book Antiqua"/>
            <w:noProof/>
            <w:vertAlign w:val="superscript"/>
          </w:rPr>
          <w:t>26</w:t>
        </w:r>
      </w:hyperlink>
      <w:r w:rsidR="00884490" w:rsidRPr="00D8578C">
        <w:rPr>
          <w:rFonts w:ascii="Book Antiqua" w:eastAsia="나눔고딕" w:hAnsi="Book Antiqua"/>
          <w:noProof/>
          <w:vertAlign w:val="superscript"/>
        </w:rPr>
        <w:t>]</w:t>
      </w:r>
      <w:r w:rsidR="0082272F" w:rsidRPr="00D8578C">
        <w:rPr>
          <w:rFonts w:ascii="Book Antiqua" w:eastAsia="나눔고딕" w:hAnsi="Book Antiqua"/>
        </w:rPr>
        <w:fldChar w:fldCharType="end"/>
      </w:r>
      <w:r w:rsidR="00A16FCB" w:rsidRPr="00D8578C">
        <w:rPr>
          <w:rFonts w:ascii="Book Antiqua" w:eastAsia="나눔고딕" w:hAnsi="Book Antiqua"/>
        </w:rPr>
        <w:t>, ketoprofen</w:t>
      </w:r>
      <w:r w:rsidR="00A16FCB" w:rsidRPr="00D8578C">
        <w:rPr>
          <w:rFonts w:ascii="Book Antiqua" w:eastAsia="나눔고딕" w:hAnsi="Book Antiqua"/>
        </w:rPr>
        <w:fldChar w:fldCharType="begin">
          <w:fldData xml:space="preserve">PEVuZE5vdGU+PENpdGU+PEF1dGhvcj5LaW08L0F1dGhvcj48WWVhcj4yMDEyPC9ZZWFyPjxSZWNO
dW0+MTk8L1JlY051bT48RGlzcGxheVRleHQ+PHN0eWxlIGZhY2U9InN1cGVyc2NyaXB0Ij5bMjcs
IDI4XTwvc3R5bGU+PC9EaXNwbGF5VGV4dD48cmVjb3JkPjxyZWMtbnVtYmVyPjE5PC9yZWMtbnVt
YmVyPjxmb3JlaWduLWtleXM+PGtleSBhcHA9IkVOIiBkYi1pZD0iOWV2czJyenduOXg5dDJlcnZh
Nnh3ZXdhYTBzZGV6dmVldnd0Ij4xOTwva2V5PjwvZm9yZWlnbi1rZXlzPjxyZWYtdHlwZSBuYW1l
PSJKb3VybmFsIEFydGljbGUiPjE3PC9yZWYtdHlwZT48Y29udHJpYnV0b3JzPjxhdXRob3JzPjxh
dXRob3I+S2ltLCBTLiBLLjwvYXV0aG9yPjxhdXRob3I+S2ltLCBULiBILjwvYXV0aG9yPjxhdXRo
b3I+TGVlLCBLLiBDLjwvYXV0aG9yPjwvYXV0aG9ycz48L2NvbnRyaWJ1dG9ycz48dGl0bGVzPjx0
aXRsZT5OaWNvbGF1IHN5bmRyb21lIGFmZXIgaW50cmFtdXNjdWxhciBpbmplY3Rpb246IDMgY2Fz
ZXM8L3RpdGxlPjxzZWNvbmRhcnktdGl0bGU+QXJjaGl2ZXMgb2YgUGxhc3RpYyBTdXJnZXJ5PC9z
ZWNvbmRhcnktdGl0bGU+PC90aXRsZXM+PHBlcmlvZGljYWw+PGZ1bGwtdGl0bGU+QXJjaGl2ZXMg
b2YgUGxhc3RpYyBTdXJnZXJ5PC9mdWxsLXRpdGxlPjwvcGVyaW9kaWNhbD48cGFnZXM+MjQ5LTI1
MjwvcGFnZXM+PHZvbHVtZT4zOTwvdm9sdW1lPjxudW1iZXI+MzwvbnVtYmVyPjxkYXRlcz48eWVh
cj4yMDEyPC95ZWFyPjwvZGF0ZXM+PHVybHM+PHJlbGF0ZWQtdXJscz48dXJsPmh0dHA6Ly93d3cu
c2NvcHVzLmNvbS9pbndhcmQvcmVjb3JkLnVybD9laWQ9Mi1zMi4wLTg0ODczNDQ1NDU3JmFtcDtw
YXJ0bmVySUQ9NDAmYW1wO21kNT1lMDg0ZjBkYzFjYTczOGExZmUyMjhlZTk0YWNhZDdjNTwvdXJs
PjwvcmVsYXRlZC11cmxzPjwvdXJscz48ZWxlY3Ryb25pYy1yZXNvdXJjZS1udW0+MTAuNTk5OS9h
cHMuMjAxMi4zOS4zLjI0OTwvZWxlY3Ryb25pYy1yZXNvdXJjZS1udW0+PHJlbW90ZS1kYXRhYmFz
ZS1uYW1lPlNjb3B1czwvcmVtb3RlLWRhdGFiYXNlLW5hbWU+PC9yZWNvcmQ+PC9DaXRlPjxDaXRl
PjxBdXRob3I+TGVlPC9BdXRob3I+PFllYXI+MjAwMzwvWWVhcj48UmVjTnVtPjc4PC9SZWNOdW0+
PHJlY29yZD48cmVjLW51bWJlcj43ODwvcmVjLW51bWJlcj48Zm9yZWlnbi1rZXlzPjxrZXkgYXBw
PSJFTiIgZGItaWQ9IjlldnMycnp3bjl4OXQyZXJ2YTZ4d2V3YWEwc2RlenZlZXZ3dCI+Nzg8L2tl
eT48L2ZvcmVpZ24ta2V5cz48cmVmLXR5cGUgbmFtZT0iSm91cm5hbCBBcnRpY2xlIj4xNzwvcmVm
LXR5cGU+PGNvbnRyaWJ1dG9ycz48YXV0aG9ycz48YXV0aG9yPkxlZSwgTS4gVy48L2F1dGhvcj48
YXV0aG9yPktpbSwgSy4gSi48L2F1dGhvcj48YXV0aG9yPkNob2ksIEouIEguPC9hdXRob3I+PGF1
dGhvcj5TdW5nLCBLLiBKLjwvYXV0aG9yPjxhdXRob3I+TW9vbiwgSy4gQy48L2F1dGhvcj48YXV0
aG9yPktvaCwgSi4gSy48L2F1dGhvcj48L2F1dGhvcnM+PC9jb250cmlidXRvcnM+PHRpdGxlcz48
dGl0bGU+QSBDYXNlIG9mIEVtYm9saWEgQ3V0aXMgTWVkaWNhbWVudG9zYSYjeEQ7PC90aXRsZT48
c2Vjb25kYXJ5LXRpdGxlPkpvdXJuYWwgb2YgRGVybWF0b2xvZ3k8L3NlY29uZGFyeS10aXRsZT48
L3RpdGxlcz48cGVyaW9kaWNhbD48ZnVsbC10aXRsZT5Kb3VybmFsIG9mIERlcm1hdG9sb2d5PC9m
dWxsLXRpdGxlPjwvcGVyaW9kaWNhbD48cGFnZXM+OTI3LTkyODwvcGFnZXM+PHZvbHVtZT4zMDwv
dm9sdW1lPjxudW1iZXI+MTI8L251bWJlcj48ZGF0ZXM+PHllYXI+MjAwMzwveWVhcj48L2RhdGVz
Pjx1cmxzPjxyZWxhdGVkLXVybHM+PHVybD5odHRwOi8vd3d3LnNjb3B1cy5jb20vaW53YXJkL3Jl
Y29yZC51cmw/ZWlkPTItczIuMC0wOTQyMjY2MDkyJmFtcDtwYXJ0bmVySUQ9NDAmYW1wO21kNT1l
ZDA4NGFmYmY0OWY5OWJhZDZkZjU5OWE2NzYzYTFjMDwvdXJsPjwvcmVsYXRlZC11cmxzPjwvdXJs
cz48Y3VzdG9tMj4xNDczOTUyMzwvY3VzdG9tMj48cmVtb3RlLWRhdGFiYXNlLW5hbWU+U2NvcHVz
PC9yZW1vdGUtZGF0YWJhc2UtbmFtZT48L3JlY29yZD48L0NpdGU+PC9FbmROb3RlPgB=
</w:fldData>
        </w:fldChar>
      </w:r>
      <w:r w:rsidR="003B14C8" w:rsidRPr="00D8578C">
        <w:rPr>
          <w:rFonts w:ascii="Book Antiqua" w:eastAsia="나눔고딕" w:hAnsi="Book Antiqua"/>
        </w:rPr>
        <w:instrText xml:space="preserve"> ADDIN EN.CITE </w:instrText>
      </w:r>
      <w:r w:rsidR="003B14C8" w:rsidRPr="00D8578C">
        <w:rPr>
          <w:rFonts w:ascii="Book Antiqua" w:eastAsia="나눔고딕" w:hAnsi="Book Antiqua"/>
        </w:rPr>
        <w:fldChar w:fldCharType="begin">
          <w:fldData xml:space="preserve">PEVuZE5vdGU+PENpdGU+PEF1dGhvcj5LaW08L0F1dGhvcj48WWVhcj4yMDEyPC9ZZWFyPjxSZWNO
dW0+MTk8L1JlY051bT48RGlzcGxheVRleHQ+PHN0eWxlIGZhY2U9InN1cGVyc2NyaXB0Ij5bMjcs
IDI4XTwvc3R5bGU+PC9EaXNwbGF5VGV4dD48cmVjb3JkPjxyZWMtbnVtYmVyPjE5PC9yZWMtbnVt
YmVyPjxmb3JlaWduLWtleXM+PGtleSBhcHA9IkVOIiBkYi1pZD0iOWV2czJyenduOXg5dDJlcnZh
Nnh3ZXdhYTBzZGV6dmVldnd0Ij4xOTwva2V5PjwvZm9yZWlnbi1rZXlzPjxyZWYtdHlwZSBuYW1l
PSJKb3VybmFsIEFydGljbGUiPjE3PC9yZWYtdHlwZT48Y29udHJpYnV0b3JzPjxhdXRob3JzPjxh
dXRob3I+S2ltLCBTLiBLLjwvYXV0aG9yPjxhdXRob3I+S2ltLCBULiBILjwvYXV0aG9yPjxhdXRo
b3I+TGVlLCBLLiBDLjwvYXV0aG9yPjwvYXV0aG9ycz48L2NvbnRyaWJ1dG9ycz48dGl0bGVzPjx0
aXRsZT5OaWNvbGF1IHN5bmRyb21lIGFmZXIgaW50cmFtdXNjdWxhciBpbmplY3Rpb246IDMgY2Fz
ZXM8L3RpdGxlPjxzZWNvbmRhcnktdGl0bGU+QXJjaGl2ZXMgb2YgUGxhc3RpYyBTdXJnZXJ5PC9z
ZWNvbmRhcnktdGl0bGU+PC90aXRsZXM+PHBlcmlvZGljYWw+PGZ1bGwtdGl0bGU+QXJjaGl2ZXMg
b2YgUGxhc3RpYyBTdXJnZXJ5PC9mdWxsLXRpdGxlPjwvcGVyaW9kaWNhbD48cGFnZXM+MjQ5LTI1
MjwvcGFnZXM+PHZvbHVtZT4zOTwvdm9sdW1lPjxudW1iZXI+MzwvbnVtYmVyPjxkYXRlcz48eWVh
cj4yMDEyPC95ZWFyPjwvZGF0ZXM+PHVybHM+PHJlbGF0ZWQtdXJscz48dXJsPmh0dHA6Ly93d3cu
c2NvcHVzLmNvbS9pbndhcmQvcmVjb3JkLnVybD9laWQ9Mi1zMi4wLTg0ODczNDQ1NDU3JmFtcDtw
YXJ0bmVySUQ9NDAmYW1wO21kNT1lMDg0ZjBkYzFjYTczOGExZmUyMjhlZTk0YWNhZDdjNTwvdXJs
PjwvcmVsYXRlZC11cmxzPjwvdXJscz48ZWxlY3Ryb25pYy1yZXNvdXJjZS1udW0+MTAuNTk5OS9h
cHMuMjAxMi4zOS4zLjI0OTwvZWxlY3Ryb25pYy1yZXNvdXJjZS1udW0+PHJlbW90ZS1kYXRhYmFz
ZS1uYW1lPlNjb3B1czwvcmVtb3RlLWRhdGFiYXNlLW5hbWU+PC9yZWNvcmQ+PC9DaXRlPjxDaXRl
PjxBdXRob3I+TGVlPC9BdXRob3I+PFllYXI+MjAwMzwvWWVhcj48UmVjTnVtPjc4PC9SZWNOdW0+
PHJlY29yZD48cmVjLW51bWJlcj43ODwvcmVjLW51bWJlcj48Zm9yZWlnbi1rZXlzPjxrZXkgYXBw
PSJFTiIgZGItaWQ9IjlldnMycnp3bjl4OXQyZXJ2YTZ4d2V3YWEwc2RlenZlZXZ3dCI+Nzg8L2tl
eT48L2ZvcmVpZ24ta2V5cz48cmVmLXR5cGUgbmFtZT0iSm91cm5hbCBBcnRpY2xlIj4xNzwvcmVm
LXR5cGU+PGNvbnRyaWJ1dG9ycz48YXV0aG9ycz48YXV0aG9yPkxlZSwgTS4gVy48L2F1dGhvcj48
YXV0aG9yPktpbSwgSy4gSi48L2F1dGhvcj48YXV0aG9yPkNob2ksIEouIEguPC9hdXRob3I+PGF1
dGhvcj5TdW5nLCBLLiBKLjwvYXV0aG9yPjxhdXRob3I+TW9vbiwgSy4gQy48L2F1dGhvcj48YXV0
aG9yPktvaCwgSi4gSy48L2F1dGhvcj48L2F1dGhvcnM+PC9jb250cmlidXRvcnM+PHRpdGxlcz48
dGl0bGU+QSBDYXNlIG9mIEVtYm9saWEgQ3V0aXMgTWVkaWNhbWVudG9zYSYjeEQ7PC90aXRsZT48
c2Vjb25kYXJ5LXRpdGxlPkpvdXJuYWwgb2YgRGVybWF0b2xvZ3k8L3NlY29uZGFyeS10aXRsZT48
L3RpdGxlcz48cGVyaW9kaWNhbD48ZnVsbC10aXRsZT5Kb3VybmFsIG9mIERlcm1hdG9sb2d5PC9m
dWxsLXRpdGxlPjwvcGVyaW9kaWNhbD48cGFnZXM+OTI3LTkyODwvcGFnZXM+PHZvbHVtZT4zMDwv
dm9sdW1lPjxudW1iZXI+MTI8L251bWJlcj48ZGF0ZXM+PHllYXI+MjAwMzwveWVhcj48L2RhdGVz
Pjx1cmxzPjxyZWxhdGVkLXVybHM+PHVybD5odHRwOi8vd3d3LnNjb3B1cy5jb20vaW53YXJkL3Jl
Y29yZC51cmw/ZWlkPTItczIuMC0wOTQyMjY2MDkyJmFtcDtwYXJ0bmVySUQ9NDAmYW1wO21kNT1l
ZDA4NGFmYmY0OWY5OWJhZDZkZjU5OWE2NzYzYTFjMDwvdXJsPjwvcmVsYXRlZC11cmxzPjwvdXJs
cz48Y3VzdG9tMj4xNDczOTUyMzwvY3VzdG9tMj48cmVtb3RlLWRhdGFiYXNlLW5hbWU+U2NvcHVz
PC9yZW1vdGUtZGF0YWJhc2UtbmFtZT48L3JlY29yZD48L0NpdGU+PC9FbmROb3RlPgB=
</w:fldData>
        </w:fldChar>
      </w:r>
      <w:r w:rsidR="003B14C8" w:rsidRPr="00D8578C">
        <w:rPr>
          <w:rFonts w:ascii="Book Antiqua" w:eastAsia="나눔고딕" w:hAnsi="Book Antiqua"/>
        </w:rPr>
        <w:instrText xml:space="preserve"> ADDIN EN.CITE.DATA </w:instrText>
      </w:r>
      <w:r w:rsidR="003B14C8" w:rsidRPr="00D8578C">
        <w:rPr>
          <w:rFonts w:ascii="Book Antiqua" w:eastAsia="나눔고딕" w:hAnsi="Book Antiqua"/>
        </w:rPr>
      </w:r>
      <w:r w:rsidR="003B14C8" w:rsidRPr="00D8578C">
        <w:rPr>
          <w:rFonts w:ascii="Book Antiqua" w:eastAsia="나눔고딕" w:hAnsi="Book Antiqua"/>
        </w:rPr>
        <w:fldChar w:fldCharType="end"/>
      </w:r>
      <w:r w:rsidR="00A16FCB" w:rsidRPr="00D8578C">
        <w:rPr>
          <w:rFonts w:ascii="Book Antiqua" w:eastAsia="나눔고딕" w:hAnsi="Book Antiqua"/>
        </w:rPr>
      </w:r>
      <w:r w:rsidR="00A16FCB" w:rsidRPr="00D8578C">
        <w:rPr>
          <w:rFonts w:ascii="Book Antiqua" w:eastAsia="나눔고딕" w:hAnsi="Book Antiqua"/>
        </w:rPr>
        <w:fldChar w:fldCharType="separate"/>
      </w:r>
      <w:r w:rsidR="00884490" w:rsidRPr="00D8578C">
        <w:rPr>
          <w:rFonts w:ascii="Book Antiqua" w:eastAsia="나눔고딕" w:hAnsi="Book Antiqua"/>
          <w:noProof/>
          <w:vertAlign w:val="superscript"/>
        </w:rPr>
        <w:t>[</w:t>
      </w:r>
      <w:hyperlink w:anchor="_ENREF_27" w:tooltip="Kim, 2012 #19" w:history="1">
        <w:r w:rsidR="00C5143C" w:rsidRPr="00D8578C">
          <w:rPr>
            <w:rFonts w:ascii="Book Antiqua" w:eastAsia="나눔고딕" w:hAnsi="Book Antiqua"/>
            <w:noProof/>
            <w:vertAlign w:val="superscript"/>
          </w:rPr>
          <w:t>27</w:t>
        </w:r>
      </w:hyperlink>
      <w:r w:rsidR="00452682">
        <w:rPr>
          <w:rFonts w:ascii="Book Antiqua" w:eastAsia="나눔고딕" w:hAnsi="Book Antiqua"/>
          <w:noProof/>
          <w:vertAlign w:val="superscript"/>
        </w:rPr>
        <w:t>,</w:t>
      </w:r>
      <w:hyperlink w:anchor="_ENREF_28" w:tooltip="Lee, 2003 #78" w:history="1">
        <w:r w:rsidR="00C5143C" w:rsidRPr="00D8578C">
          <w:rPr>
            <w:rFonts w:ascii="Book Antiqua" w:eastAsia="나눔고딕" w:hAnsi="Book Antiqua"/>
            <w:noProof/>
            <w:vertAlign w:val="superscript"/>
          </w:rPr>
          <w:t>28</w:t>
        </w:r>
      </w:hyperlink>
      <w:r w:rsidR="00884490" w:rsidRPr="00D8578C">
        <w:rPr>
          <w:rFonts w:ascii="Book Antiqua" w:eastAsia="나눔고딕" w:hAnsi="Book Antiqua"/>
          <w:noProof/>
          <w:vertAlign w:val="superscript"/>
        </w:rPr>
        <w:t>]</w:t>
      </w:r>
      <w:r w:rsidR="00A16FCB" w:rsidRPr="00D8578C">
        <w:rPr>
          <w:rFonts w:ascii="Book Antiqua" w:eastAsia="나눔고딕" w:hAnsi="Book Antiqua"/>
        </w:rPr>
        <w:fldChar w:fldCharType="end"/>
      </w:r>
      <w:r w:rsidR="00A16FCB" w:rsidRPr="00D8578C">
        <w:rPr>
          <w:rFonts w:ascii="Book Antiqua" w:eastAsia="나눔고딕" w:hAnsi="Book Antiqua"/>
        </w:rPr>
        <w:t>, meperidine</w:t>
      </w:r>
      <w:r w:rsidR="0082272F" w:rsidRPr="00D8578C">
        <w:rPr>
          <w:rFonts w:ascii="Book Antiqua" w:eastAsia="나눔고딕" w:hAnsi="Book Antiqua"/>
        </w:rPr>
        <w:fldChar w:fldCharType="begin"/>
      </w:r>
      <w:r w:rsidR="003B14C8" w:rsidRPr="00D8578C">
        <w:rPr>
          <w:rFonts w:ascii="Book Antiqua" w:eastAsia="나눔고딕" w:hAnsi="Book Antiqua"/>
        </w:rPr>
        <w:instrText xml:space="preserve"> ADDIN EN.CITE &lt;EndNote&gt;&lt;Cite&gt;&lt;Author&gt;Kim&lt;/Author&gt;&lt;Year&gt;2012&lt;/Year&gt;&lt;RecNum&gt;19&lt;/RecNum&gt;&lt;DisplayText&gt;&lt;style face="superscript"&gt;[27]&lt;/style&gt;&lt;/DisplayText&gt;&lt;record&gt;&lt;rec-number&gt;19&lt;/rec-number&gt;&lt;foreign-keys&gt;&lt;key app="EN" db-id="9evs2rzwn9x9t2erva6xwewaa0sdezveevwt"&gt;19&lt;/key&gt;&lt;/foreign-keys&gt;&lt;ref-type name="Journal Article"&gt;17&lt;/ref-type&gt;&lt;contributors&gt;&lt;authors&gt;&lt;author&gt;Kim, S. K.&lt;/author&gt;&lt;author&gt;Kim, T. H.&lt;/author&gt;&lt;author&gt;Lee, K. C.&lt;/author&gt;&lt;/authors&gt;&lt;/contributors&gt;&lt;titles&gt;&lt;title&gt;Nicolau syndrome afer intramuscular injection: 3 cases&lt;/title&gt;&lt;secondary-title&gt;Archives of Plastic Surgery&lt;/secondary-title&gt;&lt;/titles&gt;&lt;periodical&gt;&lt;full-title&gt;Archives of Plastic Surgery&lt;/full-title&gt;&lt;/periodical&gt;&lt;pages&gt;249-252&lt;/pages&gt;&lt;volume&gt;39&lt;/volume&gt;&lt;number&gt;3&lt;/number&gt;&lt;dates&gt;&lt;year&gt;2012&lt;/year&gt;&lt;/dates&gt;&lt;urls&gt;&lt;related-urls&gt;&lt;url&gt;http://www.scopus.com/inward/record.url?eid=2-s2.0-84873445457&amp;amp;partnerID=40&amp;amp;md5=e084f0dc1ca738a1fe228ee94acad7c5&lt;/url&gt;&lt;/related-urls&gt;&lt;/urls&gt;&lt;electronic-resource-num&gt;10.5999/aps.2012.39.3.249&lt;/electronic-resource-num&gt;&lt;remote-database-name&gt;Scopus&lt;/remote-database-name&gt;&lt;/record&gt;&lt;/Cite&gt;&lt;/EndNote&gt;</w:instrText>
      </w:r>
      <w:r w:rsidR="0082272F" w:rsidRPr="00D8578C">
        <w:rPr>
          <w:rFonts w:ascii="Book Antiqua" w:eastAsia="나눔고딕" w:hAnsi="Book Antiqua"/>
        </w:rPr>
        <w:fldChar w:fldCharType="separate"/>
      </w:r>
      <w:r w:rsidR="00884490" w:rsidRPr="00D8578C">
        <w:rPr>
          <w:rFonts w:ascii="Book Antiqua" w:eastAsia="나눔고딕" w:hAnsi="Book Antiqua"/>
          <w:noProof/>
          <w:vertAlign w:val="superscript"/>
        </w:rPr>
        <w:t>[</w:t>
      </w:r>
      <w:hyperlink w:anchor="_ENREF_27" w:tooltip="Kim, 2012 #19" w:history="1">
        <w:r w:rsidR="00C5143C" w:rsidRPr="00D8578C">
          <w:rPr>
            <w:rFonts w:ascii="Book Antiqua" w:eastAsia="나눔고딕" w:hAnsi="Book Antiqua"/>
            <w:noProof/>
            <w:vertAlign w:val="superscript"/>
          </w:rPr>
          <w:t>27</w:t>
        </w:r>
      </w:hyperlink>
      <w:r w:rsidR="00884490" w:rsidRPr="00D8578C">
        <w:rPr>
          <w:rFonts w:ascii="Book Antiqua" w:eastAsia="나눔고딕" w:hAnsi="Book Antiqua"/>
          <w:noProof/>
          <w:vertAlign w:val="superscript"/>
        </w:rPr>
        <w:t>]</w:t>
      </w:r>
      <w:r w:rsidR="0082272F" w:rsidRPr="00D8578C">
        <w:rPr>
          <w:rFonts w:ascii="Book Antiqua" w:eastAsia="나눔고딕" w:hAnsi="Book Antiqua"/>
        </w:rPr>
        <w:fldChar w:fldCharType="end"/>
      </w:r>
      <w:r w:rsidR="00A16FCB" w:rsidRPr="00D8578C">
        <w:rPr>
          <w:rFonts w:ascii="Book Antiqua" w:eastAsia="나눔고딕" w:hAnsi="Book Antiqua"/>
        </w:rPr>
        <w:t>, gentamycin</w:t>
      </w:r>
      <w:r w:rsidR="0082272F" w:rsidRPr="00D8578C">
        <w:rPr>
          <w:rFonts w:ascii="Book Antiqua" w:eastAsia="나눔고딕" w:hAnsi="Book Antiqua"/>
        </w:rPr>
        <w:fldChar w:fldCharType="begin"/>
      </w:r>
      <w:r w:rsidR="003B14C8" w:rsidRPr="00D8578C">
        <w:rPr>
          <w:rFonts w:ascii="Book Antiqua" w:eastAsia="나눔고딕" w:hAnsi="Book Antiqua"/>
        </w:rPr>
        <w:instrText xml:space="preserve"> ADDIN EN.CITE &lt;EndNote&gt;&lt;Cite&gt;&lt;Author&gt;Kim&lt;/Author&gt;&lt;Year&gt;2014&lt;/Year&gt;&lt;RecNum&gt;4&lt;/RecNum&gt;&lt;DisplayText&gt;&lt;style face="superscript"&gt;[29]&lt;/style&gt;&lt;/DisplayText&gt;&lt;record&gt;&lt;rec-number&gt;4&lt;/rec-number&gt;&lt;foreign-keys&gt;&lt;key app="EN" db-id="9evs2rzwn9x9t2erva6xwewaa0sdezveevwt"&gt;4&lt;/key&gt;&lt;/foreign-keys&gt;&lt;ref-type name="Journal Article"&gt;17&lt;/ref-type&gt;&lt;contributors&gt;&lt;authors&gt;&lt;author&gt;Kim, D. H.&lt;/author&gt;&lt;author&gt;Ahn, H. H.&lt;/author&gt;&lt;author&gt;Kye, Y. C.&lt;/author&gt;&lt;author&gt;Choi, J. E.&lt;/author&gt;&lt;/authors&gt;&lt;/contributors&gt;&lt;titles&gt;&lt;title&gt;Nicolau syndrome involving whole ipsilateral limb induced by intramuscular administration of gentamycin&lt;/title&gt;&lt;secondary-title&gt;Indian Journal of Dermatology, Venereology and Leprology&lt;/secondary-title&gt;&lt;/titles&gt;&lt;periodical&gt;&lt;full-title&gt;Indian Journal of Dermatology, Venereology and Leprology&lt;/full-title&gt;&lt;/periodical&gt;&lt;pages&gt;96&lt;/pages&gt;&lt;volume&gt;80&lt;/volume&gt;&lt;number&gt;1&lt;/number&gt;&lt;dates&gt;&lt;year&gt;2014&lt;/year&gt;&lt;/dates&gt;&lt;urls&gt;&lt;related-urls&gt;&lt;url&gt;http://www.scopus.com/inward/record.url?eid=2-s2.0-84894209825&amp;amp;partnerID=40&amp;amp;md5=ebb152f7ddde7609e8bdecefecf95bdb&lt;/url&gt;&lt;/related-urls&gt;&lt;/urls&gt;&lt;electronic-resource-num&gt;10.4103/0378-6323.125516&lt;/electronic-resource-num&gt;&lt;remote-database-name&gt;Scopus&lt;/remote-database-name&gt;&lt;/record&gt;&lt;/Cite&gt;&lt;/EndNote&gt;</w:instrText>
      </w:r>
      <w:r w:rsidR="0082272F" w:rsidRPr="00D8578C">
        <w:rPr>
          <w:rFonts w:ascii="Book Antiqua" w:eastAsia="나눔고딕" w:hAnsi="Book Antiqua"/>
        </w:rPr>
        <w:fldChar w:fldCharType="separate"/>
      </w:r>
      <w:r w:rsidR="00884490" w:rsidRPr="00D8578C">
        <w:rPr>
          <w:rFonts w:ascii="Book Antiqua" w:eastAsia="나눔고딕" w:hAnsi="Book Antiqua"/>
          <w:noProof/>
          <w:vertAlign w:val="superscript"/>
        </w:rPr>
        <w:t>[</w:t>
      </w:r>
      <w:hyperlink w:anchor="_ENREF_29" w:tooltip="Kim, 2014 #4" w:history="1">
        <w:r w:rsidR="00C5143C" w:rsidRPr="00D8578C">
          <w:rPr>
            <w:rFonts w:ascii="Book Antiqua" w:eastAsia="나눔고딕" w:hAnsi="Book Antiqua"/>
            <w:noProof/>
            <w:vertAlign w:val="superscript"/>
          </w:rPr>
          <w:t>29</w:t>
        </w:r>
      </w:hyperlink>
      <w:r w:rsidR="00884490" w:rsidRPr="00D8578C">
        <w:rPr>
          <w:rFonts w:ascii="Book Antiqua" w:eastAsia="나눔고딕" w:hAnsi="Book Antiqua"/>
          <w:noProof/>
          <w:vertAlign w:val="superscript"/>
        </w:rPr>
        <w:t>]</w:t>
      </w:r>
      <w:r w:rsidR="0082272F" w:rsidRPr="00D8578C">
        <w:rPr>
          <w:rFonts w:ascii="Book Antiqua" w:eastAsia="나눔고딕" w:hAnsi="Book Antiqua"/>
        </w:rPr>
        <w:fldChar w:fldCharType="end"/>
      </w:r>
      <w:r w:rsidR="00A16FCB" w:rsidRPr="00D8578C">
        <w:rPr>
          <w:rFonts w:ascii="Book Antiqua" w:eastAsia="나눔고딕" w:hAnsi="Book Antiqua"/>
        </w:rPr>
        <w:t xml:space="preserve">, </w:t>
      </w:r>
      <w:r w:rsidR="00B916EF" w:rsidRPr="00D8578C">
        <w:rPr>
          <w:rFonts w:ascii="Book Antiqua" w:eastAsia="나눔고딕" w:hAnsi="Book Antiqua"/>
          <w:color w:val="000000"/>
        </w:rPr>
        <w:t>c</w:t>
      </w:r>
      <w:r w:rsidR="00A16FCB" w:rsidRPr="00D8578C">
        <w:rPr>
          <w:rFonts w:ascii="Book Antiqua" w:eastAsia="나눔고딕" w:hAnsi="Book Antiqua"/>
          <w:color w:val="000000"/>
        </w:rPr>
        <w:t>hlorpheniramine maleate</w:t>
      </w:r>
      <w:r w:rsidR="0082272F" w:rsidRPr="00D8578C">
        <w:rPr>
          <w:rFonts w:ascii="Book Antiqua" w:eastAsia="나눔고딕" w:hAnsi="Book Antiqua"/>
          <w:color w:val="000000"/>
        </w:rPr>
        <w:fldChar w:fldCharType="begin"/>
      </w:r>
      <w:r w:rsidR="00884490" w:rsidRPr="00D8578C">
        <w:rPr>
          <w:rFonts w:ascii="Book Antiqua" w:eastAsia="나눔고딕" w:hAnsi="Book Antiqua"/>
          <w:color w:val="000000"/>
        </w:rPr>
        <w:instrText xml:space="preserve"> ADDIN EN.CITE &lt;EndNote&gt;&lt;Cite&gt;&lt;Author&gt;Nischal&lt;/Author&gt;&lt;Year&gt;2009&lt;/Year&gt;&lt;RecNum&gt;172&lt;/RecNum&gt;&lt;DisplayText&gt;&lt;style face="superscript"&gt;[30]&lt;/style&gt;&lt;/DisplayText&gt;&lt;record&gt;&lt;rec-number&gt;172&lt;/rec-number&gt;&lt;foreign-keys&gt;&lt;key app="EN" db-id="9evs2rzwn9x9t2erva6xwewaa0sdezveevwt"&gt;172&lt;/key&gt;&lt;/foreign-keys&gt;&lt;ref-type name="Journal Article"&gt;17&lt;/ref-type&gt;&lt;contributors&gt;&lt;authors&gt;&lt;author&gt;Nischal, K.&lt;/author&gt;&lt;author&gt;Basavaraj, H.&lt;/author&gt;&lt;author&gt;Swaroop, M.&lt;/author&gt;&lt;author&gt;Agrawal, D.&lt;/author&gt;&lt;author&gt;Sathyanarayana, B.&lt;/author&gt;&lt;author&gt;Umashankar, N.&lt;/author&gt;&lt;/authors&gt;&lt;/contributors&gt;&lt;auth-address&gt;Department of Dermatology, Adichunchanagiri Institute of Medical Sciences, BG Nagar, Karnataka, India.&lt;/auth-address&gt;&lt;titles&gt;&lt;title&gt;Nicolau syndrome: an iatrogenic cutaneous necrosis&lt;/title&gt;&lt;secondary-title&gt;J Cutan Aesthet Surg&lt;/secondary-title&gt;&lt;alt-title&gt;Journal of cutaneous and aesthetic surgery&lt;/alt-title&gt;&lt;/titles&gt;&lt;periodical&gt;&lt;full-title&gt;J Cutan Aesthet Surg&lt;/full-title&gt;&lt;abbr-1&gt;Journal of cutaneous and aesthetic surgery&lt;/abbr-1&gt;&lt;/periodical&gt;&lt;alt-periodical&gt;&lt;full-title&gt;J Cutan Aesthet Surg&lt;/full-title&gt;&lt;abbr-1&gt;Journal of cutaneous and aesthetic surgery&lt;/abbr-1&gt;&lt;/alt-periodical&gt;&lt;pages&gt;92-5&lt;/pages&gt;&lt;volume&gt;2&lt;/volume&gt;&lt;number&gt;2&lt;/number&gt;&lt;edition&gt;2009/07/01&lt;/edition&gt;&lt;dates&gt;&lt;year&gt;2009&lt;/year&gt;&lt;pub-dates&gt;&lt;date&gt;Jul&lt;/date&gt;&lt;/pub-dates&gt;&lt;/dates&gt;&lt;isbn&gt;0974-5157 (Electronic)&amp;#xD;0974-2077 (Linking)&lt;/isbn&gt;&lt;accession-num&gt;20808597&lt;/accession-num&gt;&lt;urls&gt;&lt;related-urls&gt;&lt;url&gt;http://www.jcasonline.com/article.asp?issn=0974-2077;year=2009;volume=2;issue=2;spage=92;epage=95;aulast=Nischal&lt;/url&gt;&lt;/related-urls&gt;&lt;/urls&gt;&lt;custom2&gt;PMC2918347&lt;/custom2&gt;&lt;electronic-resource-num&gt;10.4103/0974-2077.58523&lt;/electronic-resource-num&gt;&lt;remote-database-provider&gt;NLM&lt;/remote-database-provider&gt;&lt;language&gt;eng&lt;/language&gt;&lt;/record&gt;&lt;/Cite&gt;&lt;/EndNote&gt;</w:instrText>
      </w:r>
      <w:r w:rsidR="0082272F" w:rsidRPr="00D8578C">
        <w:rPr>
          <w:rFonts w:ascii="Book Antiqua" w:eastAsia="나눔고딕" w:hAnsi="Book Antiqua"/>
          <w:color w:val="000000"/>
        </w:rPr>
        <w:fldChar w:fldCharType="separate"/>
      </w:r>
      <w:r w:rsidR="00884490" w:rsidRPr="00D8578C">
        <w:rPr>
          <w:rFonts w:ascii="Book Antiqua" w:eastAsia="나눔고딕" w:hAnsi="Book Antiqua"/>
          <w:noProof/>
          <w:color w:val="000000"/>
          <w:vertAlign w:val="superscript"/>
        </w:rPr>
        <w:t>[</w:t>
      </w:r>
      <w:hyperlink w:anchor="_ENREF_30" w:tooltip="Nischal, 2009 #172" w:history="1">
        <w:r w:rsidR="00C5143C" w:rsidRPr="00D8578C">
          <w:rPr>
            <w:rFonts w:ascii="Book Antiqua" w:eastAsia="나눔고딕" w:hAnsi="Book Antiqua"/>
            <w:noProof/>
            <w:color w:val="000000"/>
            <w:vertAlign w:val="superscript"/>
          </w:rPr>
          <w:t>30</w:t>
        </w:r>
      </w:hyperlink>
      <w:r w:rsidR="00884490" w:rsidRPr="00D8578C">
        <w:rPr>
          <w:rFonts w:ascii="Book Antiqua" w:eastAsia="나눔고딕" w:hAnsi="Book Antiqua"/>
          <w:noProof/>
          <w:color w:val="000000"/>
          <w:vertAlign w:val="superscript"/>
        </w:rPr>
        <w:t>]</w:t>
      </w:r>
      <w:r w:rsidR="0082272F" w:rsidRPr="00D8578C">
        <w:rPr>
          <w:rFonts w:ascii="Book Antiqua" w:eastAsia="나눔고딕" w:hAnsi="Book Antiqua"/>
          <w:color w:val="000000"/>
        </w:rPr>
        <w:fldChar w:fldCharType="end"/>
      </w:r>
      <w:r w:rsidR="00A16FCB" w:rsidRPr="00D8578C">
        <w:rPr>
          <w:rFonts w:ascii="Book Antiqua" w:eastAsia="나눔고딕" w:hAnsi="Book Antiqua"/>
          <w:color w:val="000000"/>
        </w:rPr>
        <w:t>, Trabit</w:t>
      </w:r>
      <w:r w:rsidR="00452682">
        <w:rPr>
          <w:rFonts w:ascii="Book Antiqua" w:eastAsia="宋体" w:hAnsi="Book Antiqua" w:hint="eastAsia"/>
          <w:color w:val="000000"/>
          <w:lang w:eastAsia="zh-CN"/>
        </w:rPr>
        <w:t xml:space="preserve"> </w:t>
      </w:r>
      <w:r w:rsidR="0047679F" w:rsidRPr="00D8578C">
        <w:rPr>
          <w:rFonts w:ascii="Book Antiqua" w:eastAsia="나눔고딕" w:hAnsi="Book Antiqua"/>
          <w:color w:val="000000"/>
        </w:rPr>
        <w:t>(</w:t>
      </w:r>
      <w:r w:rsidR="0047679F" w:rsidRPr="00D8578C">
        <w:rPr>
          <w:rFonts w:ascii="Book Antiqua" w:eastAsia="나눔고딕" w:hAnsi="Book Antiqua"/>
        </w:rPr>
        <w:t>phenylbutazone, salicylamide, dexamethasone and lidocaine</w:t>
      </w:r>
      <w:r w:rsidR="0047679F" w:rsidRPr="00D8578C">
        <w:rPr>
          <w:rFonts w:ascii="Book Antiqua" w:eastAsia="나눔고딕" w:hAnsi="Book Antiqua"/>
          <w:color w:val="000000"/>
        </w:rPr>
        <w:t>)</w:t>
      </w:r>
      <w:r w:rsidR="0082272F" w:rsidRPr="00D8578C">
        <w:rPr>
          <w:rFonts w:ascii="Book Antiqua" w:eastAsia="나눔고딕" w:hAnsi="Book Antiqua"/>
          <w:color w:val="000000"/>
        </w:rPr>
        <w:fldChar w:fldCharType="begin"/>
      </w:r>
      <w:r w:rsidR="003B14C8" w:rsidRPr="00D8578C">
        <w:rPr>
          <w:rFonts w:ascii="Book Antiqua" w:eastAsia="나눔고딕" w:hAnsi="Book Antiqua"/>
          <w:color w:val="000000"/>
        </w:rPr>
        <w:instrText xml:space="preserve"> ADDIN EN.CITE &lt;EndNote&gt;&lt;Cite&gt;&lt;Author&gt;Ruffieux&lt;/Author&gt;&lt;Year&gt;1996&lt;/Year&gt;&lt;RecNum&gt;92&lt;/RecNum&gt;&lt;DisplayText&gt;&lt;style face="superscript"&gt;[31]&lt;/style&gt;&lt;/DisplayText&gt;&lt;record&gt;&lt;rec-number&gt;92&lt;/rec-number&gt;&lt;foreign-keys&gt;&lt;key app="EN" db-id="9evs2rzwn9x9t2erva6xwewaa0sdezveevwt"&gt;92&lt;/key&gt;&lt;/foreign-keys&gt;&lt;ref-type name="Journal Article"&gt;17&lt;/ref-type&gt;&lt;contributors&gt;&lt;authors&gt;&lt;author&gt;Ruffieux, Ph&lt;/author&gt;&lt;author&gt;Salomon, D.&lt;/author&gt;&lt;author&gt;Saurat, J. H.&lt;/author&gt;&lt;/authors&gt;&lt;/contributors&gt;&lt;titles&gt;&lt;title&gt;Livedo-like dermatitis (Nicolau&amp;apos;s syndrome): A review of three cases&lt;/title&gt;&lt;secondary-title&gt;Dermatology&lt;/secondary-title&gt;&lt;/titles&gt;&lt;periodical&gt;&lt;full-title&gt;Dermatology&lt;/full-title&gt;&lt;/periodical&gt;&lt;pages&gt;368-371&lt;/pages&gt;&lt;volume&gt;193&lt;/volume&gt;&lt;number&gt;4&lt;/number&gt;&lt;dates&gt;&lt;year&gt;1996&lt;/year&gt;&lt;/dates&gt;&lt;urls&gt;&lt;related-urls&gt;&lt;url&gt;http://www.scopus.com/inward/record.url?eid=2-s2.0-0030459112&amp;amp;partnerID=40&amp;amp;md5=b15a77b37336418e56b1e69ad98d7338&lt;/url&gt;&lt;/related-urls&gt;&lt;/urls&gt;&lt;custom2&gt;8993974&lt;/custom2&gt;&lt;remote-database-name&gt;Scopus&lt;/remote-database-name&gt;&lt;/record&gt;&lt;/Cite&gt;&lt;/EndNote&gt;</w:instrText>
      </w:r>
      <w:r w:rsidR="0082272F" w:rsidRPr="00D8578C">
        <w:rPr>
          <w:rFonts w:ascii="Book Antiqua" w:eastAsia="나눔고딕" w:hAnsi="Book Antiqua"/>
          <w:color w:val="000000"/>
        </w:rPr>
        <w:fldChar w:fldCharType="separate"/>
      </w:r>
      <w:r w:rsidR="00884490" w:rsidRPr="00D8578C">
        <w:rPr>
          <w:rFonts w:ascii="Book Antiqua" w:eastAsia="나눔고딕" w:hAnsi="Book Antiqua"/>
          <w:noProof/>
          <w:color w:val="000000"/>
          <w:vertAlign w:val="superscript"/>
        </w:rPr>
        <w:t>[</w:t>
      </w:r>
      <w:hyperlink w:anchor="_ENREF_31" w:tooltip="Ruffieux, 1996 #92" w:history="1">
        <w:r w:rsidR="00C5143C" w:rsidRPr="00D8578C">
          <w:rPr>
            <w:rFonts w:ascii="Book Antiqua" w:eastAsia="나눔고딕" w:hAnsi="Book Antiqua"/>
            <w:noProof/>
            <w:color w:val="000000"/>
            <w:vertAlign w:val="superscript"/>
          </w:rPr>
          <w:t>31</w:t>
        </w:r>
      </w:hyperlink>
      <w:r w:rsidR="00884490" w:rsidRPr="00D8578C">
        <w:rPr>
          <w:rFonts w:ascii="Book Antiqua" w:eastAsia="나눔고딕" w:hAnsi="Book Antiqua"/>
          <w:noProof/>
          <w:color w:val="000000"/>
          <w:vertAlign w:val="superscript"/>
        </w:rPr>
        <w:t>]</w:t>
      </w:r>
      <w:r w:rsidR="0082272F" w:rsidRPr="00D8578C">
        <w:rPr>
          <w:rFonts w:ascii="Book Antiqua" w:eastAsia="나눔고딕" w:hAnsi="Book Antiqua"/>
          <w:color w:val="000000"/>
        </w:rPr>
        <w:fldChar w:fldCharType="end"/>
      </w:r>
      <w:r w:rsidR="00A16FCB" w:rsidRPr="00D8578C">
        <w:rPr>
          <w:rFonts w:ascii="Book Antiqua" w:eastAsia="나눔고딕" w:hAnsi="Book Antiqua"/>
          <w:color w:val="000000"/>
        </w:rPr>
        <w:t>, triamcinolone</w:t>
      </w:r>
      <w:r w:rsidR="0082272F" w:rsidRPr="00D8578C">
        <w:rPr>
          <w:rFonts w:ascii="Book Antiqua" w:eastAsia="나눔고딕" w:hAnsi="Book Antiqua"/>
          <w:color w:val="000000"/>
        </w:rPr>
        <w:fldChar w:fldCharType="begin"/>
      </w:r>
      <w:r w:rsidR="003B14C8" w:rsidRPr="00D8578C">
        <w:rPr>
          <w:rFonts w:ascii="Book Antiqua" w:eastAsia="나눔고딕" w:hAnsi="Book Antiqua"/>
          <w:color w:val="000000"/>
        </w:rPr>
        <w:instrText xml:space="preserve"> ADDIN EN.CITE &lt;EndNote&gt;&lt;Cite&gt;&lt;Author&gt;Ruffieux&lt;/Author&gt;&lt;Year&gt;1996&lt;/Year&gt;&lt;RecNum&gt;92&lt;/RecNum&gt;&lt;DisplayText&gt;&lt;style face="superscript"&gt;[31]&lt;/style&gt;&lt;/DisplayText&gt;&lt;record&gt;&lt;rec-number&gt;92&lt;/rec-number&gt;&lt;foreign-keys&gt;&lt;key app="EN" db-id="9evs2rzwn9x9t2erva6xwewaa0sdezveevwt"&gt;92&lt;/key&gt;&lt;/foreign-keys&gt;&lt;ref-type name="Journal Article"&gt;17&lt;/ref-type&gt;&lt;contributors&gt;&lt;authors&gt;&lt;author&gt;Ruffieux, Ph&lt;/author&gt;&lt;author&gt;Salomon, D.&lt;/author&gt;&lt;author&gt;Saurat, J. H.&lt;/author&gt;&lt;/authors&gt;&lt;/contributors&gt;&lt;titles&gt;&lt;title&gt;Livedo-like dermatitis (Nicolau&amp;apos;s syndrome): A review of three cases&lt;/title&gt;&lt;secondary-title&gt;Dermatology&lt;/secondary-title&gt;&lt;/titles&gt;&lt;periodical&gt;&lt;full-title&gt;Dermatology&lt;/full-title&gt;&lt;/periodical&gt;&lt;pages&gt;368-371&lt;/pages&gt;&lt;volume&gt;193&lt;/volume&gt;&lt;number&gt;4&lt;/number&gt;&lt;dates&gt;&lt;year&gt;1996&lt;/year&gt;&lt;/dates&gt;&lt;urls&gt;&lt;related-urls&gt;&lt;url&gt;http://www.scopus.com/inward/record.url?eid=2-s2.0-0030459112&amp;amp;partnerID=40&amp;amp;md5=b15a77b37336418e56b1e69ad98d7338&lt;/url&gt;&lt;/related-urls&gt;&lt;/urls&gt;&lt;custom2&gt;8993974&lt;/custom2&gt;&lt;remote-database-name&gt;Scopus&lt;/remote-database-name&gt;&lt;/record&gt;&lt;/Cite&gt;&lt;/EndNote&gt;</w:instrText>
      </w:r>
      <w:r w:rsidR="0082272F" w:rsidRPr="00D8578C">
        <w:rPr>
          <w:rFonts w:ascii="Book Antiqua" w:eastAsia="나눔고딕" w:hAnsi="Book Antiqua"/>
          <w:color w:val="000000"/>
        </w:rPr>
        <w:fldChar w:fldCharType="separate"/>
      </w:r>
      <w:r w:rsidR="00884490" w:rsidRPr="00D8578C">
        <w:rPr>
          <w:rFonts w:ascii="Book Antiqua" w:eastAsia="나눔고딕" w:hAnsi="Book Antiqua"/>
          <w:noProof/>
          <w:color w:val="000000"/>
          <w:vertAlign w:val="superscript"/>
        </w:rPr>
        <w:t>[</w:t>
      </w:r>
      <w:hyperlink w:anchor="_ENREF_31" w:tooltip="Ruffieux, 1996 #92" w:history="1">
        <w:r w:rsidR="00C5143C" w:rsidRPr="00D8578C">
          <w:rPr>
            <w:rFonts w:ascii="Book Antiqua" w:eastAsia="나눔고딕" w:hAnsi="Book Antiqua"/>
            <w:noProof/>
            <w:color w:val="000000"/>
            <w:vertAlign w:val="superscript"/>
          </w:rPr>
          <w:t>31</w:t>
        </w:r>
      </w:hyperlink>
      <w:r w:rsidR="00884490" w:rsidRPr="00D8578C">
        <w:rPr>
          <w:rFonts w:ascii="Book Antiqua" w:eastAsia="나눔고딕" w:hAnsi="Book Antiqua"/>
          <w:noProof/>
          <w:color w:val="000000"/>
          <w:vertAlign w:val="superscript"/>
        </w:rPr>
        <w:t>]</w:t>
      </w:r>
      <w:r w:rsidR="0082272F" w:rsidRPr="00D8578C">
        <w:rPr>
          <w:rFonts w:ascii="Book Antiqua" w:eastAsia="나눔고딕" w:hAnsi="Book Antiqua"/>
          <w:color w:val="000000"/>
        </w:rPr>
        <w:fldChar w:fldCharType="end"/>
      </w:r>
      <w:r w:rsidR="00A16FCB" w:rsidRPr="00D8578C">
        <w:rPr>
          <w:rFonts w:ascii="Book Antiqua" w:eastAsia="나눔고딕" w:hAnsi="Book Antiqua"/>
          <w:color w:val="000000"/>
        </w:rPr>
        <w:t xml:space="preserve">, </w:t>
      </w:r>
      <w:r w:rsidR="00A16FCB" w:rsidRPr="00D8578C">
        <w:rPr>
          <w:rFonts w:ascii="Book Antiqua" w:eastAsia="나눔고딕" w:hAnsi="Book Antiqua"/>
        </w:rPr>
        <w:t>benzathine penicillin</w:t>
      </w:r>
      <w:r w:rsidR="00A16FCB" w:rsidRPr="00D8578C">
        <w:rPr>
          <w:rFonts w:ascii="Book Antiqua" w:eastAsia="나눔고딕" w:hAnsi="Book Antiqua"/>
        </w:rPr>
        <w:fldChar w:fldCharType="begin">
          <w:fldData xml:space="preserve">PEVuZE5vdGU+PENpdGU+PEF1dGhvcj5SdWZmaWV1eDwvQXV0aG9yPjxZZWFyPjE5OTY8L1llYXI+
PFJlY051bT45MjwvUmVjTnVtPjxEaXNwbGF5VGV4dD48c3R5bGUgZmFjZT0ic3VwZXJzY3JpcHQi
PlsyMywgMzEsIDMyXTwvc3R5bGU+PC9EaXNwbGF5VGV4dD48cmVjb3JkPjxyZWMtbnVtYmVyPjky
PC9yZWMtbnVtYmVyPjxmb3JlaWduLWtleXM+PGtleSBhcHA9IkVOIiBkYi1pZD0iOWV2czJyendu
OXg5dDJlcnZhNnh3ZXdhYTBzZGV6dmVldnd0Ij45Mjwva2V5PjwvZm9yZWlnbi1rZXlzPjxyZWYt
dHlwZSBuYW1lPSJKb3VybmFsIEFydGljbGUiPjE3PC9yZWYtdHlwZT48Y29udHJpYnV0b3JzPjxh
dXRob3JzPjxhdXRob3I+UnVmZmlldXgsIFBoPC9hdXRob3I+PGF1dGhvcj5TYWxvbW9uLCBELjwv
YXV0aG9yPjxhdXRob3I+U2F1cmF0LCBKLiBILjwvYXV0aG9yPjwvYXV0aG9ycz48L2NvbnRyaWJ1
dG9ycz48dGl0bGVzPjx0aXRsZT5MaXZlZG8tbGlrZSBkZXJtYXRpdGlzIChOaWNvbGF1JmFwb3M7
cyBzeW5kcm9tZSk6IEEgcmV2aWV3IG9mIHRocmVlIGNhc2VzPC90aXRsZT48c2Vjb25kYXJ5LXRp
dGxlPkRlcm1hdG9sb2d5PC9zZWNvbmRhcnktdGl0bGU+PC90aXRsZXM+PHBlcmlvZGljYWw+PGZ1
bGwtdGl0bGU+RGVybWF0b2xvZ3k8L2Z1bGwtdGl0bGU+PC9wZXJpb2RpY2FsPjxwYWdlcz4zNjgt
MzcxPC9wYWdlcz48dm9sdW1lPjE5Mzwvdm9sdW1lPjxudW1iZXI+NDwvbnVtYmVyPjxkYXRlcz48
eWVhcj4xOTk2PC95ZWFyPjwvZGF0ZXM+PHVybHM+PHJlbGF0ZWQtdXJscz48dXJsPmh0dHA6Ly93
d3cuc2NvcHVzLmNvbS9pbndhcmQvcmVjb3JkLnVybD9laWQ9Mi1zMi4wLTAwMzA0NTkxMTImYW1w
O3BhcnRuZXJJRD00MCZhbXA7bWQ1PWIxNWE3N2IzNzMzNjQxOGU1NmIxZTY5YWQ5OGQ3MzM4PC91
cmw+PC9yZWxhdGVkLXVybHM+PC91cmxzPjxjdXN0b20yPjg5OTM5NzQ8L2N1c3RvbTI+PHJlbW90
ZS1kYXRhYmFzZS1uYW1lPlNjb3B1czwvcmVtb3RlLWRhdGFiYXNlLW5hbWU+PC9yZWNvcmQ+PC9D
aXRlPjxDaXRlPjxBdXRob3I+RGUgU291c2E8L0F1dGhvcj48WWVhcj4yMDA4PC9ZZWFyPjxSZWNO
dW0+MTc2PC9SZWNOdW0+PHJlY29yZD48cmVjLW51bWJlcj4xNzY8L3JlYy1udW1iZXI+PGZvcmVp
Z24ta2V5cz48a2V5IGFwcD0iRU4iIGRiLWlkPSI5ZXZzMnJ6d245eDl0MmVydmE2eHdld2FhMHNk
ZXp2ZWV2d3QiPjE3Njwva2V5PjwvZm9yZWlnbi1rZXlzPjxyZWYtdHlwZSBuYW1lPSJKb3VybmFs
IEFydGljbGUiPjE3PC9yZWYtdHlwZT48Y29udHJpYnV0b3JzPjxhdXRob3JzPjxhdXRob3I+RGUg
U291c2EsIFIuPC9hdXRob3I+PGF1dGhvcj5EYW5nLCBBLjwvYXV0aG9yPjxhdXRob3I+UmF0YWJv
bGksIFAuIFYuPC9hdXRob3I+PC9hdXRob3JzPjwvY29udHJpYnV0b3JzPjxhdXRoLWFkZHJlc3M+
RGVwYXJ0bWVudCBvZiBTdXJnZXJ5LCBHb2EgTWVkaWNhbCBDb2xsZWdlLCBCYW1ib2xpbSwgR29h
LCBJbmRpYS4gcmV1YmVuX2RzQHlhaG9vLmNvLmluPC9hdXRoLWFkZHJlc3M+PHRpdGxlcz48dGl0
bGU+Tmljb2xhdSBzeW5kcm9tZSBmb2xsb3dpbmcgaW50cmFtdXNjdWxhciBiZW56YXRoaW5lIHBl
bmljaWxsaW48L3RpdGxlPjxzZWNvbmRhcnktdGl0bGU+SiBQb3N0Z3JhZCBNZWQ8L3NlY29uZGFy
eS10aXRsZT48YWx0LXRpdGxlPkpvdXJuYWwgb2YgcG9zdGdyYWR1YXRlIG1lZGljaW5lPC9hbHQt
dGl0bGU+PC90aXRsZXM+PGFsdC1wZXJpb2RpY2FsPjxmdWxsLXRpdGxlPkpvdXJuYWwgb2YgUG9z
dGdyYWR1YXRlIE1lZGljaW5lPC9mdWxsLXRpdGxlPjwvYWx0LXBlcmlvZGljYWw+PHBhZ2VzPjMz
Mi00PC9wYWdlcz48dm9sdW1lPjU0PC92b2x1bWU+PG51bWJlcj40PC9udW1iZXI+PGVkaXRpb24+
MjAwOC8xMC8yODwvZWRpdGlvbj48a2V5d29yZHM+PGtleXdvcmQ+QWN1dGUgS2lkbmV5IEluanVy
eS9ldGlvbG9neTwva2V5d29yZD48a2V5d29yZD5DaGlsZDwva2V5d29yZD48a2V5d29yZD5Db21w
YXJ0bWVudCBTeW5kcm9tZXMvZXRpb2xvZ3k8L2tleXdvcmQ+PGtleXdvcmQ+RHJ1ZyBFcnVwdGlv
bnMvY29tcGxpY2F0aW9uczwva2V5d29yZD48a2V5d29yZD5GYXRhbCBPdXRjb21lPC9rZXl3b3Jk
PjxrZXl3b3JkPkh1bWFuczwva2V5d29yZD48a2V5d29yZD5JbmplY3Rpb25zLCBJbnRyYW11c2N1
bGFyL2FkdmVyc2UgZWZmZWN0czwva2V5d29yZD48a2V5d29yZD5NYWxlPC9rZXl3b3JkPjxrZXl3
b3JkPlBhaW4vY2hlbWljYWxseSBpbmR1Y2VkPC9rZXl3b3JkPjxrZXl3b3JkPlBlbmljaWxsaW4g
RyBCZW56YXRoaW5lL2FkbWluaXN0cmF0aW9uICZhbXA7IGRvc2FnZS8gYWR2ZXJzZSBlZmZlY3Rz
PC9rZXl3b3JkPjxrZXl3b3JkPlNraW4gRGlzZWFzZXMsIFZhc2N1bGFyLyBjaGVtaWNhbGx5IGlu
ZHVjZWQvY29tcGxpY2F0aW9uczwva2V5d29yZD48a2V5d29yZD5Ta2luIFBpZ21lbnRhdGlvbi9k
cnVnIGVmZmVjdHM8L2tleXdvcmQ+PGtleXdvcmQ+U3luZHJvbWU8L2tleXdvcmQ+PGtleXdvcmQ+
VGhpZ2g8L2tleXdvcmQ+PC9rZXl3b3Jkcz48ZGF0ZXM+PHllYXI+MjAwODwveWVhcj48cHViLWRh
dGVzPjxkYXRlPk9jdC1EZWM8L2RhdGU+PC9wdWItZGF0ZXM+PC9kYXRlcz48aXNibj4wMDIyLTM4
NTkgKFByaW50KSYjeEQ7MDAyMi0zODU5IChMaW5raW5nKTwvaXNibj48YWNjZXNzaW9uLW51bT4x
ODk1MzE2MDwvYWNjZXNzaW9uLW51bT48dXJscz48L3VybHM+PGN1c3RvbTI+MTg5NTMxNjA8L2N1
c3RvbTI+PHJlbW90ZS1kYXRhYmFzZS1wcm92aWRlcj5OTE08L3JlbW90ZS1kYXRhYmFzZS1wcm92
aWRlcj48bGFuZ3VhZ2U+ZW5nPC9sYW5ndWFnZT48L3JlY29yZD48L0NpdGU+PENpdGU+PEF1dGhv
cj5PY2FrPC9BdXRob3I+PFllYXI+MjAwNjwvWWVhcj48UmVjTnVtPjY1PC9SZWNOdW0+PHJlY29y
ZD48cmVjLW51bWJlcj42NTwvcmVjLW51bWJlcj48Zm9yZWlnbi1rZXlzPjxrZXkgYXBwPSJFTiIg
ZGItaWQ9IjlldnMycnp3bjl4OXQyZXJ2YTZ4d2V3YWEwc2RlenZlZXZ3dCI+NjU8L2tleT48L2Zv
cmVpZ24ta2V5cz48cmVmLXR5cGUgbmFtZT0iSm91cm5hbCBBcnRpY2xlIj4xNzwvcmVmLXR5cGU+
PGNvbnRyaWJ1dG9ycz48YXV0aG9ycz48YXV0aG9yPk9jYWssIFMuPC9hdXRob3I+PGF1dGhvcj5F
a2ljaSwgQi48L2F1dGhvcj48YXV0aG9yPsOHYW0sIEguPC9hdXRob3I+PGF1dGhvcj5UYcWfdGFu
LCBZLjwvYXV0aG9yPjwvYXV0aG9ycz48L2NvbnRyaWJ1dG9ycz48dGl0bGVzPjx0aXRsZT5OaWNv
bGF1IHN5bmRyb21lIGFmdGVyIGludHJhbXVzY3VsYXIgYmVuemF0aGluZSBwZW5pY2lsbGluIHRy
ZWF0bWVudDwvdGl0bGU+PHNlY29uZGFyeS10aXRsZT5QZWRpYXRyaWMgSW5mZWN0aW91cyBEaXNl
YXNlIEpvdXJuYWw8L3NlY29uZGFyeS10aXRsZT48L3RpdGxlcz48cGVyaW9kaWNhbD48ZnVsbC10
aXRsZT5QZWRpYXRyaWMgSW5mZWN0aW91cyBEaXNlYXNlIEpvdXJuYWw8L2Z1bGwtdGl0bGU+PC9w
ZXJpb2RpY2FsPjxwYWdlcz43NDk8L3BhZ2VzPjx2b2x1bWU+MjU8L3ZvbHVtZT48bnVtYmVyPjg8
L251bWJlcj48ZGF0ZXM+PHllYXI+MjAwNjwveWVhcj48L2RhdGVzPjx1cmxzPjxyZWxhdGVkLXVy
bHM+PHVybD5odHRwOi8vd3d3LnNjb3B1cy5jb20vaW53YXJkL3JlY29yZC51cmw/ZWlkPTItczIu
MC0zMzc0NjcwODIxMyZhbXA7cGFydG5lcklEPTQwJmFtcDttZDU9NGZiYmMxYjNkMDRiNjQ4ODJk
NmQzYjQ4YjUwNGZlYzE8L3VybD48L3JlbGF0ZWQtdXJscz48L3VybHM+PGN1c3RvbTI+MTY4NzQx
Nzk8L2N1c3RvbTI+PGVsZWN0cm9uaWMtcmVzb3VyY2UtbnVtPjEwLjEwOTcvMDEuaW5mLjAwMDAy
MjY5NDEuODU1MDAuOWI8L2VsZWN0cm9uaWMtcmVzb3VyY2UtbnVtPjxyZW1vdGUtZGF0YWJhc2Ut
bmFtZT5TY29wdXM8L3JlbW90ZS1kYXRhYmFzZS1uYW1lPjwvcmVjb3JkPjwvQ2l0ZT48L0VuZE5v
dGU+
</w:fldData>
        </w:fldChar>
      </w:r>
      <w:r w:rsidR="003B14C8" w:rsidRPr="00D8578C">
        <w:rPr>
          <w:rFonts w:ascii="Book Antiqua" w:eastAsia="나눔고딕" w:hAnsi="Book Antiqua"/>
        </w:rPr>
        <w:instrText xml:space="preserve"> ADDIN EN.CITE </w:instrText>
      </w:r>
      <w:r w:rsidR="003B14C8" w:rsidRPr="00D8578C">
        <w:rPr>
          <w:rFonts w:ascii="Book Antiqua" w:eastAsia="나눔고딕" w:hAnsi="Book Antiqua"/>
        </w:rPr>
        <w:fldChar w:fldCharType="begin">
          <w:fldData xml:space="preserve">PEVuZE5vdGU+PENpdGU+PEF1dGhvcj5SdWZmaWV1eDwvQXV0aG9yPjxZZWFyPjE5OTY8L1llYXI+
PFJlY051bT45MjwvUmVjTnVtPjxEaXNwbGF5VGV4dD48c3R5bGUgZmFjZT0ic3VwZXJzY3JpcHQi
PlsyMywgMzEsIDMyXTwvc3R5bGU+PC9EaXNwbGF5VGV4dD48cmVjb3JkPjxyZWMtbnVtYmVyPjky
PC9yZWMtbnVtYmVyPjxmb3JlaWduLWtleXM+PGtleSBhcHA9IkVOIiBkYi1pZD0iOWV2czJyendu
OXg5dDJlcnZhNnh3ZXdhYTBzZGV6dmVldnd0Ij45Mjwva2V5PjwvZm9yZWlnbi1rZXlzPjxyZWYt
dHlwZSBuYW1lPSJKb3VybmFsIEFydGljbGUiPjE3PC9yZWYtdHlwZT48Y29udHJpYnV0b3JzPjxh
dXRob3JzPjxhdXRob3I+UnVmZmlldXgsIFBoPC9hdXRob3I+PGF1dGhvcj5TYWxvbW9uLCBELjwv
YXV0aG9yPjxhdXRob3I+U2F1cmF0LCBKLiBILjwvYXV0aG9yPjwvYXV0aG9ycz48L2NvbnRyaWJ1
dG9ycz48dGl0bGVzPjx0aXRsZT5MaXZlZG8tbGlrZSBkZXJtYXRpdGlzIChOaWNvbGF1JmFwb3M7
cyBzeW5kcm9tZSk6IEEgcmV2aWV3IG9mIHRocmVlIGNhc2VzPC90aXRsZT48c2Vjb25kYXJ5LXRp
dGxlPkRlcm1hdG9sb2d5PC9zZWNvbmRhcnktdGl0bGU+PC90aXRsZXM+PHBlcmlvZGljYWw+PGZ1
bGwtdGl0bGU+RGVybWF0b2xvZ3k8L2Z1bGwtdGl0bGU+PC9wZXJpb2RpY2FsPjxwYWdlcz4zNjgt
MzcxPC9wYWdlcz48dm9sdW1lPjE5Mzwvdm9sdW1lPjxudW1iZXI+NDwvbnVtYmVyPjxkYXRlcz48
eWVhcj4xOTk2PC95ZWFyPjwvZGF0ZXM+PHVybHM+PHJlbGF0ZWQtdXJscz48dXJsPmh0dHA6Ly93
d3cuc2NvcHVzLmNvbS9pbndhcmQvcmVjb3JkLnVybD9laWQ9Mi1zMi4wLTAwMzA0NTkxMTImYW1w
O3BhcnRuZXJJRD00MCZhbXA7bWQ1PWIxNWE3N2IzNzMzNjQxOGU1NmIxZTY5YWQ5OGQ3MzM4PC91
cmw+PC9yZWxhdGVkLXVybHM+PC91cmxzPjxjdXN0b20yPjg5OTM5NzQ8L2N1c3RvbTI+PHJlbW90
ZS1kYXRhYmFzZS1uYW1lPlNjb3B1czwvcmVtb3RlLWRhdGFiYXNlLW5hbWU+PC9yZWNvcmQ+PC9D
aXRlPjxDaXRlPjxBdXRob3I+RGUgU291c2E8L0F1dGhvcj48WWVhcj4yMDA4PC9ZZWFyPjxSZWNO
dW0+MTc2PC9SZWNOdW0+PHJlY29yZD48cmVjLW51bWJlcj4xNzY8L3JlYy1udW1iZXI+PGZvcmVp
Z24ta2V5cz48a2V5IGFwcD0iRU4iIGRiLWlkPSI5ZXZzMnJ6d245eDl0MmVydmE2eHdld2FhMHNk
ZXp2ZWV2d3QiPjE3Njwva2V5PjwvZm9yZWlnbi1rZXlzPjxyZWYtdHlwZSBuYW1lPSJKb3VybmFs
IEFydGljbGUiPjE3PC9yZWYtdHlwZT48Y29udHJpYnV0b3JzPjxhdXRob3JzPjxhdXRob3I+RGUg
U291c2EsIFIuPC9hdXRob3I+PGF1dGhvcj5EYW5nLCBBLjwvYXV0aG9yPjxhdXRob3I+UmF0YWJv
bGksIFAuIFYuPC9hdXRob3I+PC9hdXRob3JzPjwvY29udHJpYnV0b3JzPjxhdXRoLWFkZHJlc3M+
RGVwYXJ0bWVudCBvZiBTdXJnZXJ5LCBHb2EgTWVkaWNhbCBDb2xsZWdlLCBCYW1ib2xpbSwgR29h
LCBJbmRpYS4gcmV1YmVuX2RzQHlhaG9vLmNvLmluPC9hdXRoLWFkZHJlc3M+PHRpdGxlcz48dGl0
bGU+Tmljb2xhdSBzeW5kcm9tZSBmb2xsb3dpbmcgaW50cmFtdXNjdWxhciBiZW56YXRoaW5lIHBl
bmljaWxsaW48L3RpdGxlPjxzZWNvbmRhcnktdGl0bGU+SiBQb3N0Z3JhZCBNZWQ8L3NlY29uZGFy
eS10aXRsZT48YWx0LXRpdGxlPkpvdXJuYWwgb2YgcG9zdGdyYWR1YXRlIG1lZGljaW5lPC9hbHQt
dGl0bGU+PC90aXRsZXM+PGFsdC1wZXJpb2RpY2FsPjxmdWxsLXRpdGxlPkpvdXJuYWwgb2YgUG9z
dGdyYWR1YXRlIE1lZGljaW5lPC9mdWxsLXRpdGxlPjwvYWx0LXBlcmlvZGljYWw+PHBhZ2VzPjMz
Mi00PC9wYWdlcz48dm9sdW1lPjU0PC92b2x1bWU+PG51bWJlcj40PC9udW1iZXI+PGVkaXRpb24+
MjAwOC8xMC8yODwvZWRpdGlvbj48a2V5d29yZHM+PGtleXdvcmQ+QWN1dGUgS2lkbmV5IEluanVy
eS9ldGlvbG9neTwva2V5d29yZD48a2V5d29yZD5DaGlsZDwva2V5d29yZD48a2V5d29yZD5Db21w
YXJ0bWVudCBTeW5kcm9tZXMvZXRpb2xvZ3k8L2tleXdvcmQ+PGtleXdvcmQ+RHJ1ZyBFcnVwdGlv
bnMvY29tcGxpY2F0aW9uczwva2V5d29yZD48a2V5d29yZD5GYXRhbCBPdXRjb21lPC9rZXl3b3Jk
PjxrZXl3b3JkPkh1bWFuczwva2V5d29yZD48a2V5d29yZD5JbmplY3Rpb25zLCBJbnRyYW11c2N1
bGFyL2FkdmVyc2UgZWZmZWN0czwva2V5d29yZD48a2V5d29yZD5NYWxlPC9rZXl3b3JkPjxrZXl3
b3JkPlBhaW4vY2hlbWljYWxseSBpbmR1Y2VkPC9rZXl3b3JkPjxrZXl3b3JkPlBlbmljaWxsaW4g
RyBCZW56YXRoaW5lL2FkbWluaXN0cmF0aW9uICZhbXA7IGRvc2FnZS8gYWR2ZXJzZSBlZmZlY3Rz
PC9rZXl3b3JkPjxrZXl3b3JkPlNraW4gRGlzZWFzZXMsIFZhc2N1bGFyLyBjaGVtaWNhbGx5IGlu
ZHVjZWQvY29tcGxpY2F0aW9uczwva2V5d29yZD48a2V5d29yZD5Ta2luIFBpZ21lbnRhdGlvbi9k
cnVnIGVmZmVjdHM8L2tleXdvcmQ+PGtleXdvcmQ+U3luZHJvbWU8L2tleXdvcmQ+PGtleXdvcmQ+
VGhpZ2g8L2tleXdvcmQ+PC9rZXl3b3Jkcz48ZGF0ZXM+PHllYXI+MjAwODwveWVhcj48cHViLWRh
dGVzPjxkYXRlPk9jdC1EZWM8L2RhdGU+PC9wdWItZGF0ZXM+PC9kYXRlcz48aXNibj4wMDIyLTM4
NTkgKFByaW50KSYjeEQ7MDAyMi0zODU5IChMaW5raW5nKTwvaXNibj48YWNjZXNzaW9uLW51bT4x
ODk1MzE2MDwvYWNjZXNzaW9uLW51bT48dXJscz48L3VybHM+PGN1c3RvbTI+MTg5NTMxNjA8L2N1
c3RvbTI+PHJlbW90ZS1kYXRhYmFzZS1wcm92aWRlcj5OTE08L3JlbW90ZS1kYXRhYmFzZS1wcm92
aWRlcj48bGFuZ3VhZ2U+ZW5nPC9sYW5ndWFnZT48L3JlY29yZD48L0NpdGU+PENpdGU+PEF1dGhv
cj5PY2FrPC9BdXRob3I+PFllYXI+MjAwNjwvWWVhcj48UmVjTnVtPjY1PC9SZWNOdW0+PHJlY29y
ZD48cmVjLW51bWJlcj42NTwvcmVjLW51bWJlcj48Zm9yZWlnbi1rZXlzPjxrZXkgYXBwPSJFTiIg
ZGItaWQ9IjlldnMycnp3bjl4OXQyZXJ2YTZ4d2V3YWEwc2RlenZlZXZ3dCI+NjU8L2tleT48L2Zv
cmVpZ24ta2V5cz48cmVmLXR5cGUgbmFtZT0iSm91cm5hbCBBcnRpY2xlIj4xNzwvcmVmLXR5cGU+
PGNvbnRyaWJ1dG9ycz48YXV0aG9ycz48YXV0aG9yPk9jYWssIFMuPC9hdXRob3I+PGF1dGhvcj5F
a2ljaSwgQi48L2F1dGhvcj48YXV0aG9yPsOHYW0sIEguPC9hdXRob3I+PGF1dGhvcj5UYcWfdGFu
LCBZLjwvYXV0aG9yPjwvYXV0aG9ycz48L2NvbnRyaWJ1dG9ycz48dGl0bGVzPjx0aXRsZT5OaWNv
bGF1IHN5bmRyb21lIGFmdGVyIGludHJhbXVzY3VsYXIgYmVuemF0aGluZSBwZW5pY2lsbGluIHRy
ZWF0bWVudDwvdGl0bGU+PHNlY29uZGFyeS10aXRsZT5QZWRpYXRyaWMgSW5mZWN0aW91cyBEaXNl
YXNlIEpvdXJuYWw8L3NlY29uZGFyeS10aXRsZT48L3RpdGxlcz48cGVyaW9kaWNhbD48ZnVsbC10
aXRsZT5QZWRpYXRyaWMgSW5mZWN0aW91cyBEaXNlYXNlIEpvdXJuYWw8L2Z1bGwtdGl0bGU+PC9w
ZXJpb2RpY2FsPjxwYWdlcz43NDk8L3BhZ2VzPjx2b2x1bWU+MjU8L3ZvbHVtZT48bnVtYmVyPjg8
L251bWJlcj48ZGF0ZXM+PHllYXI+MjAwNjwveWVhcj48L2RhdGVzPjx1cmxzPjxyZWxhdGVkLXVy
bHM+PHVybD5odHRwOi8vd3d3LnNjb3B1cy5jb20vaW53YXJkL3JlY29yZC51cmw/ZWlkPTItczIu
MC0zMzc0NjcwODIxMyZhbXA7cGFydG5lcklEPTQwJmFtcDttZDU9NGZiYmMxYjNkMDRiNjQ4ODJk
NmQzYjQ4YjUwNGZlYzE8L3VybD48L3JlbGF0ZWQtdXJscz48L3VybHM+PGN1c3RvbTI+MTY4NzQx
Nzk8L2N1c3RvbTI+PGVsZWN0cm9uaWMtcmVzb3VyY2UtbnVtPjEwLjEwOTcvMDEuaW5mLjAwMDAy
MjY5NDEuODU1MDAuOWI8L2VsZWN0cm9uaWMtcmVzb3VyY2UtbnVtPjxyZW1vdGUtZGF0YWJhc2Ut
bmFtZT5TY29wdXM8L3JlbW90ZS1kYXRhYmFzZS1uYW1lPjwvcmVjb3JkPjwvQ2l0ZT48L0VuZE5v
dGU+
</w:fldData>
        </w:fldChar>
      </w:r>
      <w:r w:rsidR="003B14C8" w:rsidRPr="00D8578C">
        <w:rPr>
          <w:rFonts w:ascii="Book Antiqua" w:eastAsia="나눔고딕" w:hAnsi="Book Antiqua"/>
        </w:rPr>
        <w:instrText xml:space="preserve"> ADDIN EN.CITE.DATA </w:instrText>
      </w:r>
      <w:r w:rsidR="003B14C8" w:rsidRPr="00D8578C">
        <w:rPr>
          <w:rFonts w:ascii="Book Antiqua" w:eastAsia="나눔고딕" w:hAnsi="Book Antiqua"/>
        </w:rPr>
      </w:r>
      <w:r w:rsidR="003B14C8" w:rsidRPr="00D8578C">
        <w:rPr>
          <w:rFonts w:ascii="Book Antiqua" w:eastAsia="나눔고딕" w:hAnsi="Book Antiqua"/>
        </w:rPr>
        <w:fldChar w:fldCharType="end"/>
      </w:r>
      <w:r w:rsidR="00A16FCB" w:rsidRPr="00D8578C">
        <w:rPr>
          <w:rFonts w:ascii="Book Antiqua" w:eastAsia="나눔고딕" w:hAnsi="Book Antiqua"/>
        </w:rPr>
      </w:r>
      <w:r w:rsidR="00A16FCB" w:rsidRPr="00D8578C">
        <w:rPr>
          <w:rFonts w:ascii="Book Antiqua" w:eastAsia="나눔고딕" w:hAnsi="Book Antiqua"/>
        </w:rPr>
        <w:fldChar w:fldCharType="separate"/>
      </w:r>
      <w:r w:rsidR="00884490" w:rsidRPr="00D8578C">
        <w:rPr>
          <w:rFonts w:ascii="Book Antiqua" w:eastAsia="나눔고딕" w:hAnsi="Book Antiqua"/>
          <w:noProof/>
          <w:vertAlign w:val="superscript"/>
        </w:rPr>
        <w:t>[</w:t>
      </w:r>
      <w:hyperlink w:anchor="_ENREF_23" w:tooltip="Ocak, 2006 #65" w:history="1">
        <w:r w:rsidR="00C5143C" w:rsidRPr="00D8578C">
          <w:rPr>
            <w:rFonts w:ascii="Book Antiqua" w:eastAsia="나눔고딕" w:hAnsi="Book Antiqua"/>
            <w:noProof/>
            <w:vertAlign w:val="superscript"/>
          </w:rPr>
          <w:t>23</w:t>
        </w:r>
      </w:hyperlink>
      <w:r w:rsidR="00452682">
        <w:rPr>
          <w:rFonts w:ascii="Book Antiqua" w:eastAsia="나눔고딕" w:hAnsi="Book Antiqua"/>
          <w:noProof/>
          <w:vertAlign w:val="superscript"/>
        </w:rPr>
        <w:t>,</w:t>
      </w:r>
      <w:hyperlink w:anchor="_ENREF_31" w:tooltip="Ruffieux, 1996 #92" w:history="1">
        <w:r w:rsidR="00C5143C" w:rsidRPr="00D8578C">
          <w:rPr>
            <w:rFonts w:ascii="Book Antiqua" w:eastAsia="나눔고딕" w:hAnsi="Book Antiqua"/>
            <w:noProof/>
            <w:vertAlign w:val="superscript"/>
          </w:rPr>
          <w:t>31</w:t>
        </w:r>
      </w:hyperlink>
      <w:r w:rsidR="00452682">
        <w:rPr>
          <w:rFonts w:ascii="Book Antiqua" w:eastAsia="나눔고딕" w:hAnsi="Book Antiqua"/>
          <w:noProof/>
          <w:vertAlign w:val="superscript"/>
        </w:rPr>
        <w:t>,</w:t>
      </w:r>
      <w:hyperlink w:anchor="_ENREF_32" w:tooltip="De Sousa, 2008 #176" w:history="1">
        <w:r w:rsidR="00C5143C" w:rsidRPr="00D8578C">
          <w:rPr>
            <w:rFonts w:ascii="Book Antiqua" w:eastAsia="나눔고딕" w:hAnsi="Book Antiqua"/>
            <w:noProof/>
            <w:vertAlign w:val="superscript"/>
          </w:rPr>
          <w:t>32</w:t>
        </w:r>
      </w:hyperlink>
      <w:r w:rsidR="00884490" w:rsidRPr="00D8578C">
        <w:rPr>
          <w:rFonts w:ascii="Book Antiqua" w:eastAsia="나눔고딕" w:hAnsi="Book Antiqua"/>
          <w:noProof/>
          <w:vertAlign w:val="superscript"/>
        </w:rPr>
        <w:t>]</w:t>
      </w:r>
      <w:r w:rsidR="00A16FCB" w:rsidRPr="00D8578C">
        <w:rPr>
          <w:rFonts w:ascii="Book Antiqua" w:eastAsia="나눔고딕" w:hAnsi="Book Antiqua"/>
        </w:rPr>
        <w:fldChar w:fldCharType="end"/>
      </w:r>
      <w:r w:rsidR="00A16FCB" w:rsidRPr="00D8578C">
        <w:rPr>
          <w:rFonts w:ascii="Book Antiqua" w:eastAsia="나눔고딕" w:hAnsi="Book Antiqua"/>
        </w:rPr>
        <w:t xml:space="preserve">, </w:t>
      </w:r>
      <w:r w:rsidR="00B916EF" w:rsidRPr="00D8578C">
        <w:rPr>
          <w:rFonts w:ascii="Book Antiqua" w:eastAsia="나눔고딕" w:hAnsi="Book Antiqua"/>
        </w:rPr>
        <w:t>s</w:t>
      </w:r>
      <w:r w:rsidR="00A16FCB" w:rsidRPr="00D8578C">
        <w:rPr>
          <w:rFonts w:ascii="Book Antiqua" w:eastAsia="나눔고딕" w:hAnsi="Book Antiqua"/>
        </w:rPr>
        <w:t>alicylate bismuth</w:t>
      </w:r>
      <w:r w:rsidR="0082272F" w:rsidRPr="00D8578C">
        <w:rPr>
          <w:rFonts w:ascii="Book Antiqua" w:eastAsia="나눔고딕" w:hAnsi="Book Antiqua"/>
        </w:rPr>
        <w:fldChar w:fldCharType="begin"/>
      </w:r>
      <w:r w:rsidR="003B14C8" w:rsidRPr="00D8578C">
        <w:rPr>
          <w:rFonts w:ascii="Book Antiqua" w:eastAsia="나눔고딕" w:hAnsi="Book Antiqua"/>
        </w:rPr>
        <w:instrText xml:space="preserve"> ADDIN EN.CITE &lt;EndNote&gt;&lt;Cite&gt;&lt;Author&gt;Corazza&lt;/Author&gt;&lt;Year&gt;2001&lt;/Year&gt;&lt;RecNum&gt;84&lt;/RecNum&gt;&lt;DisplayText&gt;&lt;style face="superscript"&gt;[2]&lt;/style&gt;&lt;/DisplayText&gt;&lt;record&gt;&lt;rec-number&gt;84&lt;/rec-number&gt;&lt;foreign-keys&gt;&lt;key app="EN" db-id="9evs2rzwn9x9t2erva6xwewaa0sdezveevwt"&gt;84&lt;/key&gt;&lt;/foreign-keys&gt;&lt;ref-type name="Journal Article"&gt;17&lt;/ref-type&gt;&lt;contributors&gt;&lt;authors&gt;&lt;author&gt;Corazza, M.&lt;/author&gt;&lt;author&gt;Capozzi, O.&lt;/author&gt;&lt;author&gt;Virgili, A.&lt;/author&gt;&lt;/authors&gt;&lt;/contributors&gt;&lt;titles&gt;&lt;title&gt;Five cases of livedo-like dermatitis (Nicolau&amp;apos;s syndrome) due to bismuth salts and various other non-steroidal anti-inflammatory drugs&lt;/title&gt;&lt;secondary-title&gt;Journal of the European Academy of Dermatology and Venereology&lt;/secondary-title&gt;&lt;/titles&gt;&lt;periodical&gt;&lt;full-title&gt;Journal of the European Academy of Dermatology and Venereology&lt;/full-title&gt;&lt;/periodical&gt;&lt;pages&gt;585-588&lt;/pages&gt;&lt;volume&gt;15&lt;/volume&gt;&lt;number&gt;6&lt;/number&gt;&lt;dates&gt;&lt;year&gt;2001&lt;/year&gt;&lt;/dates&gt;&lt;urls&gt;&lt;related-urls&gt;&lt;url&gt;http://www.scopus.com/inward/record.url?eid=2-s2.0-0035669589&amp;amp;partnerID=40&amp;amp;md5=dbea2937948a482f44aae200fd5c962c&lt;/url&gt;&lt;/related-urls&gt;&lt;/urls&gt;&lt;custom2&gt;11843224&lt;/custom2&gt;&lt;electronic-resource-num&gt;10.1046/j.1468-3083.2001.00320.x&lt;/electronic-resource-num&gt;&lt;remote-database-name&gt;Scopus&lt;/remote-database-name&gt;&lt;/record&gt;&lt;/Cite&gt;&lt;/EndNote&gt;</w:instrText>
      </w:r>
      <w:r w:rsidR="0082272F" w:rsidRPr="00D8578C">
        <w:rPr>
          <w:rFonts w:ascii="Book Antiqua" w:eastAsia="나눔고딕" w:hAnsi="Book Antiqua"/>
        </w:rPr>
        <w:fldChar w:fldCharType="separate"/>
      </w:r>
      <w:r w:rsidR="00884490" w:rsidRPr="00D8578C">
        <w:rPr>
          <w:rFonts w:ascii="Book Antiqua" w:eastAsia="나눔고딕" w:hAnsi="Book Antiqua"/>
          <w:noProof/>
          <w:vertAlign w:val="superscript"/>
        </w:rPr>
        <w:t>[</w:t>
      </w:r>
      <w:hyperlink w:anchor="_ENREF_2" w:tooltip="Corazza, 2001 #84" w:history="1">
        <w:r w:rsidR="00C5143C" w:rsidRPr="00D8578C">
          <w:rPr>
            <w:rFonts w:ascii="Book Antiqua" w:eastAsia="나눔고딕" w:hAnsi="Book Antiqua"/>
            <w:noProof/>
            <w:vertAlign w:val="superscript"/>
          </w:rPr>
          <w:t>2</w:t>
        </w:r>
      </w:hyperlink>
      <w:r w:rsidR="00884490" w:rsidRPr="00D8578C">
        <w:rPr>
          <w:rFonts w:ascii="Book Antiqua" w:eastAsia="나눔고딕" w:hAnsi="Book Antiqua"/>
          <w:noProof/>
          <w:vertAlign w:val="superscript"/>
        </w:rPr>
        <w:t>]</w:t>
      </w:r>
      <w:r w:rsidR="0082272F" w:rsidRPr="00D8578C">
        <w:rPr>
          <w:rFonts w:ascii="Book Antiqua" w:eastAsia="나눔고딕" w:hAnsi="Book Antiqua"/>
        </w:rPr>
        <w:fldChar w:fldCharType="end"/>
      </w:r>
      <w:r w:rsidR="00D80B40" w:rsidRPr="00D8578C">
        <w:rPr>
          <w:rFonts w:ascii="Book Antiqua" w:eastAsia="나눔고딕" w:hAnsi="Book Antiqua"/>
        </w:rPr>
        <w:t>, i</w:t>
      </w:r>
      <w:r w:rsidR="00A16FCB" w:rsidRPr="00D8578C">
        <w:rPr>
          <w:rFonts w:ascii="Book Antiqua" w:eastAsia="나눔고딕" w:hAnsi="Book Antiqua"/>
        </w:rPr>
        <w:t>buprofen</w:t>
      </w:r>
      <w:r w:rsidR="0082272F" w:rsidRPr="00D8578C">
        <w:rPr>
          <w:rFonts w:ascii="Book Antiqua" w:eastAsia="나눔고딕" w:hAnsi="Book Antiqua"/>
        </w:rPr>
        <w:fldChar w:fldCharType="begin"/>
      </w:r>
      <w:r w:rsidR="003B14C8" w:rsidRPr="00D8578C">
        <w:rPr>
          <w:rFonts w:ascii="Book Antiqua" w:eastAsia="나눔고딕" w:hAnsi="Book Antiqua"/>
        </w:rPr>
        <w:instrText xml:space="preserve"> ADDIN EN.CITE &lt;EndNote&gt;&lt;Cite&gt;&lt;Author&gt;Corazza&lt;/Author&gt;&lt;Year&gt;2001&lt;/Year&gt;&lt;RecNum&gt;84&lt;/RecNum&gt;&lt;DisplayText&gt;&lt;style face="superscript"&gt;[2]&lt;/style&gt;&lt;/DisplayText&gt;&lt;record&gt;&lt;rec-number&gt;84&lt;/rec-number&gt;&lt;foreign-keys&gt;&lt;key app="EN" db-id="9evs2rzwn9x9t2erva6xwewaa0sdezveevwt"&gt;84&lt;/key&gt;&lt;/foreign-keys&gt;&lt;ref-type name="Journal Article"&gt;17&lt;/ref-type&gt;&lt;contributors&gt;&lt;authors&gt;&lt;author&gt;Corazza, M.&lt;/author&gt;&lt;author&gt;Capozzi, O.&lt;/author&gt;&lt;author&gt;Virgili, A.&lt;/author&gt;&lt;/authors&gt;&lt;/contributors&gt;&lt;titles&gt;&lt;title&gt;Five cases of livedo-like dermatitis (Nicolau&amp;apos;s syndrome) due to bismuth salts and various other non-steroidal anti-inflammatory drugs&lt;/title&gt;&lt;secondary-title&gt;Journal of the European Academy of Dermatology and Venereology&lt;/secondary-title&gt;&lt;/titles&gt;&lt;periodical&gt;&lt;full-title&gt;Journal of the European Academy of Dermatology and Venereology&lt;/full-title&gt;&lt;/periodical&gt;&lt;pages&gt;585-588&lt;/pages&gt;&lt;volume&gt;15&lt;/volume&gt;&lt;number&gt;6&lt;/number&gt;&lt;dates&gt;&lt;year&gt;2001&lt;/year&gt;&lt;/dates&gt;&lt;urls&gt;&lt;related-urls&gt;&lt;url&gt;http://www.scopus.com/inward/record.url?eid=2-s2.0-0035669589&amp;amp;partnerID=40&amp;amp;md5=dbea2937948a482f44aae200fd5c962c&lt;/url&gt;&lt;/related-urls&gt;&lt;/urls&gt;&lt;custom2&gt;11843224&lt;/custom2&gt;&lt;electronic-resource-num&gt;10.1046/j.1468-3083.2001.00320.x&lt;/electronic-resource-num&gt;&lt;remote-database-name&gt;Scopus&lt;/remote-database-name&gt;&lt;/record&gt;&lt;/Cite&gt;&lt;/EndNote&gt;</w:instrText>
      </w:r>
      <w:r w:rsidR="0082272F" w:rsidRPr="00D8578C">
        <w:rPr>
          <w:rFonts w:ascii="Book Antiqua" w:eastAsia="나눔고딕" w:hAnsi="Book Antiqua"/>
        </w:rPr>
        <w:fldChar w:fldCharType="separate"/>
      </w:r>
      <w:r w:rsidR="00884490" w:rsidRPr="00D8578C">
        <w:rPr>
          <w:rFonts w:ascii="Book Antiqua" w:eastAsia="나눔고딕" w:hAnsi="Book Antiqua"/>
          <w:noProof/>
          <w:vertAlign w:val="superscript"/>
        </w:rPr>
        <w:t>[</w:t>
      </w:r>
      <w:hyperlink w:anchor="_ENREF_2" w:tooltip="Corazza, 2001 #84" w:history="1">
        <w:r w:rsidR="00C5143C" w:rsidRPr="00D8578C">
          <w:rPr>
            <w:rFonts w:ascii="Book Antiqua" w:eastAsia="나눔고딕" w:hAnsi="Book Antiqua"/>
            <w:noProof/>
            <w:vertAlign w:val="superscript"/>
          </w:rPr>
          <w:t>2</w:t>
        </w:r>
      </w:hyperlink>
      <w:r w:rsidR="00884490" w:rsidRPr="00D8578C">
        <w:rPr>
          <w:rFonts w:ascii="Book Antiqua" w:eastAsia="나눔고딕" w:hAnsi="Book Antiqua"/>
          <w:noProof/>
          <w:vertAlign w:val="superscript"/>
        </w:rPr>
        <w:t>]</w:t>
      </w:r>
      <w:r w:rsidR="0082272F" w:rsidRPr="00D8578C">
        <w:rPr>
          <w:rFonts w:ascii="Book Antiqua" w:eastAsia="나눔고딕" w:hAnsi="Book Antiqua"/>
        </w:rPr>
        <w:fldChar w:fldCharType="end"/>
      </w:r>
      <w:r w:rsidR="00A16FCB" w:rsidRPr="00D8578C">
        <w:rPr>
          <w:rFonts w:ascii="Book Antiqua" w:eastAsia="나눔고딕" w:hAnsi="Book Antiqua"/>
        </w:rPr>
        <w:t>, Interferon β</w:t>
      </w:r>
      <w:r w:rsidR="0082272F" w:rsidRPr="00D8578C">
        <w:rPr>
          <w:rFonts w:ascii="Book Antiqua" w:eastAsia="나눔고딕" w:hAnsi="Book Antiqua"/>
        </w:rPr>
        <w:fldChar w:fldCharType="begin"/>
      </w:r>
      <w:r w:rsidR="003B14C8" w:rsidRPr="00D8578C">
        <w:rPr>
          <w:rFonts w:ascii="Book Antiqua" w:eastAsia="나눔고딕" w:hAnsi="Book Antiqua"/>
        </w:rPr>
        <w:instrText xml:space="preserve"> ADDIN EN.CITE &lt;EndNote&gt;&lt;Cite&gt;&lt;Author&gt;Ozcan&lt;/Author&gt;&lt;Year&gt;2005&lt;/Year&gt;&lt;RecNum&gt;71&lt;/RecNum&gt;&lt;DisplayText&gt;&lt;style face="superscript"&gt;[5]&lt;/style&gt;&lt;/DisplayText&gt;&lt;record&gt;&lt;rec-number&gt;71&lt;/rec-number&gt;&lt;foreign-keys&gt;&lt;key app="EN" db-id="9evs2rzwn9x9t2erva6xwewaa0sdezveevwt"&gt;71&lt;/key&gt;&lt;/foreign-keys&gt;&lt;ref-type name="Journal Article"&gt;17&lt;/ref-type&gt;&lt;contributors&gt;&lt;authors&gt;&lt;author&gt;Ozcan, A.&lt;/author&gt;&lt;author&gt;Senol, M.&lt;/author&gt;&lt;author&gt;Aydin, E. N.&lt;/author&gt;&lt;author&gt;Aki, T.&lt;/author&gt;&lt;/authors&gt;&lt;/contributors&gt;&lt;titles&gt;&lt;title&gt;Embolia cutis medicamentosa (Nicolau syndrome): Two cases due to different drugs in distinct age groups&lt;/title&gt;&lt;secondary-title&gt;Clinical Drug Investigation&lt;/secondary-title&gt;&lt;/titles&gt;&lt;periodical&gt;&lt;full-title&gt;Clinical Drug Investigation&lt;/full-title&gt;&lt;/periodical&gt;&lt;pages&gt;481-483&lt;/pages&gt;&lt;volume&gt;25&lt;/volume&gt;&lt;number&gt;7&lt;/number&gt;&lt;dates&gt;&lt;year&gt;2005&lt;/year&gt;&lt;/dates&gt;&lt;urls&gt;&lt;related-urls&gt;&lt;url&gt;http://www.scopus.com/inward/record.url?eid=2-s2.0-22544486286&amp;amp;partnerID=40&amp;amp;md5=ef3299f3b51bc79d5a12200a4c022dd9&lt;/url&gt;&lt;/related-urls&gt;&lt;/urls&gt;&lt;electronic-resource-num&gt;10.2165/00044011-200525070-00007&lt;/electronic-resource-num&gt;&lt;remote-database-name&gt;Scopus&lt;/remote-database-name&gt;&lt;/record&gt;&lt;/Cite&gt;&lt;/EndNote&gt;</w:instrText>
      </w:r>
      <w:r w:rsidR="0082272F" w:rsidRPr="00D8578C">
        <w:rPr>
          <w:rFonts w:ascii="Book Antiqua" w:eastAsia="나눔고딕" w:hAnsi="Book Antiqua"/>
        </w:rPr>
        <w:fldChar w:fldCharType="separate"/>
      </w:r>
      <w:r w:rsidR="00884490" w:rsidRPr="00D8578C">
        <w:rPr>
          <w:rFonts w:ascii="Book Antiqua" w:eastAsia="나눔고딕" w:hAnsi="Book Antiqua"/>
          <w:noProof/>
          <w:vertAlign w:val="superscript"/>
        </w:rPr>
        <w:t>[</w:t>
      </w:r>
      <w:hyperlink w:anchor="_ENREF_5" w:tooltip="Ozcan, 2005 #71" w:history="1">
        <w:r w:rsidR="00C5143C" w:rsidRPr="00D8578C">
          <w:rPr>
            <w:rFonts w:ascii="Book Antiqua" w:eastAsia="나눔고딕" w:hAnsi="Book Antiqua"/>
            <w:noProof/>
            <w:vertAlign w:val="superscript"/>
          </w:rPr>
          <w:t>5</w:t>
        </w:r>
      </w:hyperlink>
      <w:r w:rsidR="00884490" w:rsidRPr="00D8578C">
        <w:rPr>
          <w:rFonts w:ascii="Book Antiqua" w:eastAsia="나눔고딕" w:hAnsi="Book Antiqua"/>
          <w:noProof/>
          <w:vertAlign w:val="superscript"/>
        </w:rPr>
        <w:t>]</w:t>
      </w:r>
      <w:r w:rsidR="0082272F" w:rsidRPr="00D8578C">
        <w:rPr>
          <w:rFonts w:ascii="Book Antiqua" w:eastAsia="나눔고딕" w:hAnsi="Book Antiqua"/>
        </w:rPr>
        <w:fldChar w:fldCharType="end"/>
      </w:r>
      <w:r w:rsidR="00D80B40" w:rsidRPr="00D8578C">
        <w:rPr>
          <w:rFonts w:ascii="Book Antiqua" w:eastAsia="나눔고딕" w:hAnsi="Book Antiqua"/>
        </w:rPr>
        <w:t>, penicillin G</w:t>
      </w:r>
      <w:r w:rsidR="0082272F" w:rsidRPr="00D8578C">
        <w:rPr>
          <w:rFonts w:ascii="Book Antiqua" w:eastAsia="나눔고딕" w:hAnsi="Book Antiqua"/>
        </w:rPr>
        <w:fldChar w:fldCharType="begin"/>
      </w:r>
      <w:r w:rsidR="003B14C8" w:rsidRPr="00D8578C">
        <w:rPr>
          <w:rFonts w:ascii="Book Antiqua" w:eastAsia="나눔고딕" w:hAnsi="Book Antiqua"/>
        </w:rPr>
        <w:instrText xml:space="preserve"> ADDIN EN.CITE &lt;EndNote&gt;&lt;Cite&gt;&lt;Author&gt;Luton&lt;/Author&gt;&lt;Year&gt;2006&lt;/Year&gt;&lt;RecNum&gt;63&lt;/RecNum&gt;&lt;DisplayText&gt;&lt;style face="superscript"&gt;[12]&lt;/style&gt;&lt;/DisplayText&gt;&lt;record&gt;&lt;rec-number&gt;63&lt;/rec-number&gt;&lt;foreign-keys&gt;&lt;key app="EN" db-id="9evs2rzwn9x9t2erva6xwewaa0sdezveevwt"&gt;63&lt;/key&gt;&lt;/foreign-keys&gt;&lt;ref-type name="Journal Article"&gt;17&lt;/ref-type&gt;&lt;contributors&gt;&lt;authors&gt;&lt;author&gt;Luton, K.&lt;/author&gt;&lt;author&gt;Garcia, C.&lt;/author&gt;&lt;author&gt;Poletti, E.&lt;/author&gt;&lt;author&gt;Koester, G.&lt;/author&gt;&lt;/authors&gt;&lt;/contributors&gt;&lt;titles&gt;&lt;title&gt;Nicolau Syndrome: Three cases and review&lt;/title&gt;&lt;secondary-title&gt;International Journal of Dermatology&lt;/secondary-title&gt;&lt;/titles&gt;&lt;periodical&gt;&lt;full-title&gt;International Journal of Dermatology&lt;/full-title&gt;&lt;/periodical&gt;&lt;pages&gt;1326-1328&lt;/pages&gt;&lt;volume&gt;45&lt;/volume&gt;&lt;number&gt;11&lt;/number&gt;&lt;dates&gt;&lt;year&gt;2006&lt;/year&gt;&lt;/dates&gt;&lt;urls&gt;&lt;related-urls&gt;&lt;url&gt;http://www.scopus.com/inward/record.url?eid=2-s2.0-33750631428&amp;amp;partnerID=40&amp;amp;md5=b0e7ae2abd40a59b627e436b633f68cc&lt;/url&gt;&lt;/related-urls&gt;&lt;/urls&gt;&lt;custom2&gt;17076716&lt;/custom2&gt;&lt;electronic-resource-num&gt;10.1111/j.1365-4632.2006.02674.x&lt;/electronic-resource-num&gt;&lt;remote-database-name&gt;Scopus&lt;/remote-database-name&gt;&lt;/record&gt;&lt;/Cite&gt;&lt;/EndNote&gt;</w:instrText>
      </w:r>
      <w:r w:rsidR="0082272F" w:rsidRPr="00D8578C">
        <w:rPr>
          <w:rFonts w:ascii="Book Antiqua" w:eastAsia="나눔고딕" w:hAnsi="Book Antiqua"/>
        </w:rPr>
        <w:fldChar w:fldCharType="separate"/>
      </w:r>
      <w:r w:rsidR="00884490" w:rsidRPr="00D8578C">
        <w:rPr>
          <w:rFonts w:ascii="Book Antiqua" w:eastAsia="나눔고딕" w:hAnsi="Book Antiqua"/>
          <w:noProof/>
          <w:vertAlign w:val="superscript"/>
        </w:rPr>
        <w:t>[</w:t>
      </w:r>
      <w:hyperlink w:anchor="_ENREF_12" w:tooltip="Luton, 2006 #63" w:history="1">
        <w:r w:rsidR="00C5143C" w:rsidRPr="00D8578C">
          <w:rPr>
            <w:rFonts w:ascii="Book Antiqua" w:eastAsia="나눔고딕" w:hAnsi="Book Antiqua"/>
            <w:noProof/>
            <w:vertAlign w:val="superscript"/>
          </w:rPr>
          <w:t>12</w:t>
        </w:r>
      </w:hyperlink>
      <w:r w:rsidR="00884490" w:rsidRPr="00D8578C">
        <w:rPr>
          <w:rFonts w:ascii="Book Antiqua" w:eastAsia="나눔고딕" w:hAnsi="Book Antiqua"/>
          <w:noProof/>
          <w:vertAlign w:val="superscript"/>
        </w:rPr>
        <w:t>]</w:t>
      </w:r>
      <w:r w:rsidR="0082272F" w:rsidRPr="00D8578C">
        <w:rPr>
          <w:rFonts w:ascii="Book Antiqua" w:eastAsia="나눔고딕" w:hAnsi="Book Antiqua"/>
        </w:rPr>
        <w:fldChar w:fldCharType="end"/>
      </w:r>
      <w:r w:rsidR="00D80B40" w:rsidRPr="00D8578C">
        <w:rPr>
          <w:rFonts w:ascii="Book Antiqua" w:eastAsia="나눔고딕" w:hAnsi="Book Antiqua"/>
        </w:rPr>
        <w:t>, thiocolchicoside</w:t>
      </w:r>
      <w:r w:rsidR="0082272F" w:rsidRPr="00D8578C">
        <w:rPr>
          <w:rFonts w:ascii="Book Antiqua" w:eastAsia="나눔고딕" w:hAnsi="Book Antiqua"/>
        </w:rPr>
        <w:fldChar w:fldCharType="begin"/>
      </w:r>
      <w:r w:rsidR="003B14C8" w:rsidRPr="00D8578C">
        <w:rPr>
          <w:rFonts w:ascii="Book Antiqua" w:eastAsia="나눔고딕" w:hAnsi="Book Antiqua"/>
        </w:rPr>
        <w:instrText xml:space="preserve"> ADDIN EN.CITE &lt;EndNote&gt;&lt;Cite&gt;&lt;Author&gt;Guarneri&lt;/Author&gt;&lt;Year&gt;2008&lt;/Year&gt;&lt;RecNum&gt;54&lt;/RecNum&gt;&lt;DisplayText&gt;&lt;style face="superscript"&gt;[7]&lt;/style&gt;&lt;/DisplayText&gt;&lt;record&gt;&lt;rec-number&gt;54&lt;/rec-number&gt;&lt;foreign-keys&gt;&lt;key app="EN" db-id="9evs2rzwn9x9t2erva6xwewaa0sdezveevwt"&gt;54&lt;/key&gt;&lt;/foreign-keys&gt;&lt;ref-type name="Journal Article"&gt;17&lt;/ref-type&gt;&lt;contributors&gt;&lt;authors&gt;&lt;author&gt;Guarneri, C.&lt;/author&gt;&lt;author&gt;Polimeni, G.&lt;/author&gt;&lt;author&gt;Guarneri, F.&lt;/author&gt;&lt;author&gt;Cuzzocrea, S.&lt;/author&gt;&lt;/authors&gt;&lt;/contributors&gt;&lt;titles&gt;&lt;title&gt;Embolia cutis medicamentosa following thiocolchicoside injection&lt;/title&gt;&lt;secondary-title&gt;Journal of the European Academy of Dermatology and Venereology&lt;/secondary-title&gt;&lt;/titles&gt;&lt;periodical&gt;&lt;full-title&gt;Journal of the European Academy of Dermatology and Venereology&lt;/full-title&gt;&lt;/periodical&gt;&lt;pages&gt;1005-1006&lt;/pages&gt;&lt;volume&gt;22&lt;/volume&gt;&lt;number&gt;8&lt;/number&gt;&lt;dates&gt;&lt;year&gt;2008&lt;/year&gt;&lt;/dates&gt;&lt;urls&gt;&lt;related-urls&gt;&lt;url&gt;http://www.scopus.com/inward/record.url?eid=2-s2.0-52249110435&amp;amp;partnerID=40&amp;amp;md5=e5bffd635300e092270a4d77efbfae3f&lt;/url&gt;&lt;/related-urls&gt;&lt;/urls&gt;&lt;custom2&gt;18070022&lt;/custom2&gt;&lt;electronic-resource-num&gt;10.1111/j.1468-3083.2007.02527.x&lt;/electronic-resource-num&gt;&lt;remote-database-name&gt;Scopus&lt;/remote-database-name&gt;&lt;/record&gt;&lt;/Cite&gt;&lt;/EndNote&gt;</w:instrText>
      </w:r>
      <w:r w:rsidR="0082272F" w:rsidRPr="00D8578C">
        <w:rPr>
          <w:rFonts w:ascii="Book Antiqua" w:eastAsia="나눔고딕" w:hAnsi="Book Antiqua"/>
        </w:rPr>
        <w:fldChar w:fldCharType="separate"/>
      </w:r>
      <w:r w:rsidR="00884490" w:rsidRPr="00D8578C">
        <w:rPr>
          <w:rFonts w:ascii="Book Antiqua" w:eastAsia="나눔고딕" w:hAnsi="Book Antiqua"/>
          <w:noProof/>
          <w:vertAlign w:val="superscript"/>
        </w:rPr>
        <w:t>[</w:t>
      </w:r>
      <w:hyperlink w:anchor="_ENREF_7" w:tooltip="Guarneri, 2008 #54" w:history="1">
        <w:r w:rsidR="00C5143C" w:rsidRPr="00D8578C">
          <w:rPr>
            <w:rFonts w:ascii="Book Antiqua" w:eastAsia="나눔고딕" w:hAnsi="Book Antiqua"/>
            <w:noProof/>
            <w:vertAlign w:val="superscript"/>
          </w:rPr>
          <w:t>7</w:t>
        </w:r>
      </w:hyperlink>
      <w:r w:rsidR="00884490" w:rsidRPr="00D8578C">
        <w:rPr>
          <w:rFonts w:ascii="Book Antiqua" w:eastAsia="나눔고딕" w:hAnsi="Book Antiqua"/>
          <w:noProof/>
          <w:vertAlign w:val="superscript"/>
        </w:rPr>
        <w:t>]</w:t>
      </w:r>
      <w:r w:rsidR="0082272F" w:rsidRPr="00D8578C">
        <w:rPr>
          <w:rFonts w:ascii="Book Antiqua" w:eastAsia="나눔고딕" w:hAnsi="Book Antiqua"/>
        </w:rPr>
        <w:fldChar w:fldCharType="end"/>
      </w:r>
      <w:r w:rsidR="00D80B40" w:rsidRPr="00D8578C">
        <w:rPr>
          <w:rFonts w:ascii="Book Antiqua" w:eastAsia="나눔고딕" w:hAnsi="Book Antiqua"/>
        </w:rPr>
        <w:t>, glatiramer acetate</w:t>
      </w:r>
      <w:r w:rsidR="00D80B40" w:rsidRPr="00D8578C">
        <w:rPr>
          <w:rFonts w:ascii="Book Antiqua" w:eastAsia="나눔고딕" w:hAnsi="Book Antiqua"/>
        </w:rPr>
        <w:fldChar w:fldCharType="begin">
          <w:fldData xml:space="preserve">PEVuZE5vdGU+PENpdGU+PEF1dGhvcj5IYXJkZTwvQXV0aG9yPjxZZWFyPjIwMDc8L1llYXI+PFJl
Y051bT41ODwvUmVjTnVtPjxEaXNwbGF5VGV4dD48c3R5bGUgZmFjZT0ic3VwZXJzY3JpcHQiPlsy
MiwgMzNdPC9zdHlsZT48L0Rpc3BsYXlUZXh0PjxyZWNvcmQ+PHJlYy1udW1iZXI+NTg8L3JlYy1u
dW1iZXI+PGZvcmVpZ24ta2V5cz48a2V5IGFwcD0iRU4iIGRiLWlkPSI5ZXZzMnJ6d245eDl0MmVy
dmE2eHdld2FhMHNkZXp2ZWV2d3QiPjU4PC9rZXk+PC9mb3JlaWduLWtleXM+PHJlZi10eXBlIG5h
bWU9IkpvdXJuYWwgQXJ0aWNsZSI+MTc8L3JlZi10eXBlPjxjb250cmlidXRvcnM+PGF1dGhvcnM+
PGF1dGhvcj5IYXJkZSwgVi48L2F1dGhvcj48YXV0aG9yPlNjaHdhcnosIFQuPC9hdXRob3I+PC9h
dXRob3JzPjwvY29udHJpYnV0b3JzPjx0aXRsZXM+PHRpdGxlPkVtYm9saWEgY3V0aXMgbWVkaWNh
bWVudG9zYSBmb2xsb3dpbmcgc3ViY3V0YW5lb3VzIGluamVjdGlvbiBvZiBnbGF0aXJhbWVyIGFj
ZXRhdGU8L3RpdGxlPjxzZWNvbmRhcnktdGl0bGU+SkRERyAtIEpvdXJuYWwgb2YgdGhlIEdlcm1h
biBTb2NpZXR5IG9mIERlcm1hdG9sb2d5PC9zZWNvbmRhcnktdGl0bGU+PHNob3J0LXRpdGxlPkVt
Ym9saWEgY3V0aXMgbWVkaWNhbWVudG9zYSBuYWNoIHN1Ymt1dGFuZXIgaW5qZWt0aW9uIHZvbiBn
bGF0aXJhbWVyYWNldGF0PC9zaG9ydC10aXRsZT48L3RpdGxlcz48cGVyaW9kaWNhbD48ZnVsbC10
aXRsZT5KRERHIC0gSm91cm5hbCBvZiB0aGUgR2VybWFuIFNvY2lldHkgb2YgRGVybWF0b2xvZ3k8
L2Z1bGwtdGl0bGU+PC9wZXJpb2RpY2FsPjxwYWdlcz4xMTIyLTExMjM8L3BhZ2VzPjx2b2x1bWU+
NTwvdm9sdW1lPjxudW1iZXI+MTI8L251bWJlcj48ZGF0ZXM+PHllYXI+MjAwNzwveWVhcj48L2Rh
dGVzPjx1cmxzPjxyZWxhdGVkLXVybHM+PHVybD5odHRwOi8vd3d3LnNjb3B1cy5jb20vaW53YXJk
L3JlY29yZC51cmw/ZWlkPTItczIuMC0zNjk0OTAyMzc1NiZhbXA7cGFydG5lcklEPTQwJmFtcDtt
ZDU9MmI5NGY4MzYxZGZjNGMwNGJhODQ0YTkyZmNhMjQyMjc8L3VybD48L3JlbGF0ZWQtdXJscz48
L3VybHM+PGN1c3RvbTI+MTgwNDIwOTI8L2N1c3RvbTI+PGVsZWN0cm9uaWMtcmVzb3VyY2UtbnVt
PjEwLjExMTEvai4xNjEwLTAzODcuMjAwNy4wNjM5MS54PC9lbGVjdHJvbmljLXJlc291cmNlLW51
bT48cmVtb3RlLWRhdGFiYXNlLW5hbWU+U2NvcHVzPC9yZW1vdGUtZGF0YWJhc2UtbmFtZT48L3Jl
Y29yZD48L0NpdGU+PENpdGU+PEF1dGhvcj5Lb2xsZXI8L0F1dGhvcj48WWVhcj4yMDExPC9ZZWFy
PjxSZWNOdW0+Mjc8L1JlY051bT48cmVjb3JkPjxyZWMtbnVtYmVyPjI3PC9yZWMtbnVtYmVyPjxm
b3JlaWduLWtleXM+PGtleSBhcHA9IkVOIiBkYi1pZD0iOWV2czJyenduOXg5dDJlcnZhNnh3ZXdh
YTBzZGV6dmVldnd0Ij4yNzwva2V5PjwvZm9yZWlnbi1rZXlzPjxyZWYtdHlwZSBuYW1lPSJKb3Vy
bmFsIEFydGljbGUiPjE3PC9yZWYtdHlwZT48Y29udHJpYnV0b3JzPjxhdXRob3JzPjxhdXRob3I+
S29sbGVyLCBTLjwvYXV0aG9yPjxhdXRob3I+S3LDpG5rZSwgQi48L2F1dGhvcj48L2F1dGhvcnM+
PC9jb250cmlidXRvcnM+PHRpdGxlcz48dGl0bGU+Tmljb2xhdSBzeW5kcm9tZSBmb2xsb3dpbmcg
c3ViY3V0YW5lb3VzIGdsYXRpcmFtZXItYWNldGF0ZSBpbmplY3Rpb248L3RpdGxlPjxzZWNvbmRh
cnktdGl0bGU+Sm91cm5hbCBvZiB0aGUgQW1lcmljYW4gQWNhZGVteSBvZiBEZXJtYXRvbG9neTwv
c2Vjb25kYXJ5LXRpdGxlPjwvdGl0bGVzPjxwZXJpb2RpY2FsPjxmdWxsLXRpdGxlPkpvdXJuYWwg
b2YgdGhlIEFtZXJpY2FuIEFjYWRlbXkgb2YgRGVybWF0b2xvZ3k8L2Z1bGwtdGl0bGU+PC9wZXJp
b2RpY2FsPjxwYWdlcz5lMTYtZTE3PC9wYWdlcz48dm9sdW1lPjY0PC92b2x1bWU+PG51bWJlcj4y
PC9udW1iZXI+PGRhdGVzPjx5ZWFyPjIwMTE8L3llYXI+PC9kYXRlcz48dXJscz48cmVsYXRlZC11
cmxzPjx1cmw+aHR0cDovL3d3dy5zY29wdXMuY29tL2lud2FyZC9yZWNvcmQudXJsP2VpZD0yLXMy
LjAtNzg3NTE1MDUwNDUmYW1wO3BhcnRuZXJJRD00MCZhbXA7bWQ1PTEwYjhhMjJlZmVmNjUzNDVj
NDUxZDc0NmQ3MGYxOGFjPC91cmw+PC9yZWxhdGVkLXVybHM+PC91cmxzPjxjdXN0b20yPjIxMjM4
ODIwPC9jdXN0b20yPjxlbGVjdHJvbmljLXJlc291cmNlLW51bT4xMC4xMDE2L2ouamFhZC4yMDEw
LjA5LjAwMzwvZWxlY3Ryb25pYy1yZXNvdXJjZS1udW0+PHJlbW90ZS1kYXRhYmFzZS1uYW1lPlNj
b3B1czwvcmVtb3RlLWRhdGFiYXNlLW5hbWU+PC9yZWNvcmQ+PC9DaXRlPjwvRW5kTm90ZT4A
</w:fldData>
        </w:fldChar>
      </w:r>
      <w:r w:rsidR="003B14C8" w:rsidRPr="00D8578C">
        <w:rPr>
          <w:rFonts w:ascii="Book Antiqua" w:eastAsia="나눔고딕" w:hAnsi="Book Antiqua"/>
        </w:rPr>
        <w:instrText xml:space="preserve"> ADDIN EN.CITE </w:instrText>
      </w:r>
      <w:r w:rsidR="003B14C8" w:rsidRPr="00D8578C">
        <w:rPr>
          <w:rFonts w:ascii="Book Antiqua" w:eastAsia="나눔고딕" w:hAnsi="Book Antiqua"/>
        </w:rPr>
        <w:fldChar w:fldCharType="begin">
          <w:fldData xml:space="preserve">PEVuZE5vdGU+PENpdGU+PEF1dGhvcj5IYXJkZTwvQXV0aG9yPjxZZWFyPjIwMDc8L1llYXI+PFJl
Y051bT41ODwvUmVjTnVtPjxEaXNwbGF5VGV4dD48c3R5bGUgZmFjZT0ic3VwZXJzY3JpcHQiPlsy
MiwgMzNdPC9zdHlsZT48L0Rpc3BsYXlUZXh0PjxyZWNvcmQ+PHJlYy1udW1iZXI+NTg8L3JlYy1u
dW1iZXI+PGZvcmVpZ24ta2V5cz48a2V5IGFwcD0iRU4iIGRiLWlkPSI5ZXZzMnJ6d245eDl0MmVy
dmE2eHdld2FhMHNkZXp2ZWV2d3QiPjU4PC9rZXk+PC9mb3JlaWduLWtleXM+PHJlZi10eXBlIG5h
bWU9IkpvdXJuYWwgQXJ0aWNsZSI+MTc8L3JlZi10eXBlPjxjb250cmlidXRvcnM+PGF1dGhvcnM+
PGF1dGhvcj5IYXJkZSwgVi48L2F1dGhvcj48YXV0aG9yPlNjaHdhcnosIFQuPC9hdXRob3I+PC9h
dXRob3JzPjwvY29udHJpYnV0b3JzPjx0aXRsZXM+PHRpdGxlPkVtYm9saWEgY3V0aXMgbWVkaWNh
bWVudG9zYSBmb2xsb3dpbmcgc3ViY3V0YW5lb3VzIGluamVjdGlvbiBvZiBnbGF0aXJhbWVyIGFj
ZXRhdGU8L3RpdGxlPjxzZWNvbmRhcnktdGl0bGU+SkRERyAtIEpvdXJuYWwgb2YgdGhlIEdlcm1h
biBTb2NpZXR5IG9mIERlcm1hdG9sb2d5PC9zZWNvbmRhcnktdGl0bGU+PHNob3J0LXRpdGxlPkVt
Ym9saWEgY3V0aXMgbWVkaWNhbWVudG9zYSBuYWNoIHN1Ymt1dGFuZXIgaW5qZWt0aW9uIHZvbiBn
bGF0aXJhbWVyYWNldGF0PC9zaG9ydC10aXRsZT48L3RpdGxlcz48cGVyaW9kaWNhbD48ZnVsbC10
aXRsZT5KRERHIC0gSm91cm5hbCBvZiB0aGUgR2VybWFuIFNvY2lldHkgb2YgRGVybWF0b2xvZ3k8
L2Z1bGwtdGl0bGU+PC9wZXJpb2RpY2FsPjxwYWdlcz4xMTIyLTExMjM8L3BhZ2VzPjx2b2x1bWU+
NTwvdm9sdW1lPjxudW1iZXI+MTI8L251bWJlcj48ZGF0ZXM+PHllYXI+MjAwNzwveWVhcj48L2Rh
dGVzPjx1cmxzPjxyZWxhdGVkLXVybHM+PHVybD5odHRwOi8vd3d3LnNjb3B1cy5jb20vaW53YXJk
L3JlY29yZC51cmw/ZWlkPTItczIuMC0zNjk0OTAyMzc1NiZhbXA7cGFydG5lcklEPTQwJmFtcDtt
ZDU9MmI5NGY4MzYxZGZjNGMwNGJhODQ0YTkyZmNhMjQyMjc8L3VybD48L3JlbGF0ZWQtdXJscz48
L3VybHM+PGN1c3RvbTI+MTgwNDIwOTI8L2N1c3RvbTI+PGVsZWN0cm9uaWMtcmVzb3VyY2UtbnVt
PjEwLjExMTEvai4xNjEwLTAzODcuMjAwNy4wNjM5MS54PC9lbGVjdHJvbmljLXJlc291cmNlLW51
bT48cmVtb3RlLWRhdGFiYXNlLW5hbWU+U2NvcHVzPC9yZW1vdGUtZGF0YWJhc2UtbmFtZT48L3Jl
Y29yZD48L0NpdGU+PENpdGU+PEF1dGhvcj5Lb2xsZXI8L0F1dGhvcj48WWVhcj4yMDExPC9ZZWFy
PjxSZWNOdW0+Mjc8L1JlY051bT48cmVjb3JkPjxyZWMtbnVtYmVyPjI3PC9yZWMtbnVtYmVyPjxm
b3JlaWduLWtleXM+PGtleSBhcHA9IkVOIiBkYi1pZD0iOWV2czJyenduOXg5dDJlcnZhNnh3ZXdh
YTBzZGV6dmVldnd0Ij4yNzwva2V5PjwvZm9yZWlnbi1rZXlzPjxyZWYtdHlwZSBuYW1lPSJKb3Vy
bmFsIEFydGljbGUiPjE3PC9yZWYtdHlwZT48Y29udHJpYnV0b3JzPjxhdXRob3JzPjxhdXRob3I+
S29sbGVyLCBTLjwvYXV0aG9yPjxhdXRob3I+S3LDpG5rZSwgQi48L2F1dGhvcj48L2F1dGhvcnM+
PC9jb250cmlidXRvcnM+PHRpdGxlcz48dGl0bGU+Tmljb2xhdSBzeW5kcm9tZSBmb2xsb3dpbmcg
c3ViY3V0YW5lb3VzIGdsYXRpcmFtZXItYWNldGF0ZSBpbmplY3Rpb248L3RpdGxlPjxzZWNvbmRh
cnktdGl0bGU+Sm91cm5hbCBvZiB0aGUgQW1lcmljYW4gQWNhZGVteSBvZiBEZXJtYXRvbG9neTwv
c2Vjb25kYXJ5LXRpdGxlPjwvdGl0bGVzPjxwZXJpb2RpY2FsPjxmdWxsLXRpdGxlPkpvdXJuYWwg
b2YgdGhlIEFtZXJpY2FuIEFjYWRlbXkgb2YgRGVybWF0b2xvZ3k8L2Z1bGwtdGl0bGU+PC9wZXJp
b2RpY2FsPjxwYWdlcz5lMTYtZTE3PC9wYWdlcz48dm9sdW1lPjY0PC92b2x1bWU+PG51bWJlcj4y
PC9udW1iZXI+PGRhdGVzPjx5ZWFyPjIwMTE8L3llYXI+PC9kYXRlcz48dXJscz48cmVsYXRlZC11
cmxzPjx1cmw+aHR0cDovL3d3dy5zY29wdXMuY29tL2lud2FyZC9yZWNvcmQudXJsP2VpZD0yLXMy
LjAtNzg3NTE1MDUwNDUmYW1wO3BhcnRuZXJJRD00MCZhbXA7bWQ1PTEwYjhhMjJlZmVmNjUzNDVj
NDUxZDc0NmQ3MGYxOGFjPC91cmw+PC9yZWxhdGVkLXVybHM+PC91cmxzPjxjdXN0b20yPjIxMjM4
ODIwPC9jdXN0b20yPjxlbGVjdHJvbmljLXJlc291cmNlLW51bT4xMC4xMDE2L2ouamFhZC4yMDEw
LjA5LjAwMzwvZWxlY3Ryb25pYy1yZXNvdXJjZS1udW0+PHJlbW90ZS1kYXRhYmFzZS1uYW1lPlNj
b3B1czwvcmVtb3RlLWRhdGFiYXNlLW5hbWU+PC9yZWNvcmQ+PC9DaXRlPjwvRW5kTm90ZT4A
</w:fldData>
        </w:fldChar>
      </w:r>
      <w:r w:rsidR="003B14C8" w:rsidRPr="00D8578C">
        <w:rPr>
          <w:rFonts w:ascii="Book Antiqua" w:eastAsia="나눔고딕" w:hAnsi="Book Antiqua"/>
        </w:rPr>
        <w:instrText xml:space="preserve"> ADDIN EN.CITE.DATA </w:instrText>
      </w:r>
      <w:r w:rsidR="003B14C8" w:rsidRPr="00D8578C">
        <w:rPr>
          <w:rFonts w:ascii="Book Antiqua" w:eastAsia="나눔고딕" w:hAnsi="Book Antiqua"/>
        </w:rPr>
      </w:r>
      <w:r w:rsidR="003B14C8" w:rsidRPr="00D8578C">
        <w:rPr>
          <w:rFonts w:ascii="Book Antiqua" w:eastAsia="나눔고딕" w:hAnsi="Book Antiqua"/>
        </w:rPr>
        <w:fldChar w:fldCharType="end"/>
      </w:r>
      <w:r w:rsidR="00D80B40" w:rsidRPr="00D8578C">
        <w:rPr>
          <w:rFonts w:ascii="Book Antiqua" w:eastAsia="나눔고딕" w:hAnsi="Book Antiqua"/>
        </w:rPr>
      </w:r>
      <w:r w:rsidR="00D80B40" w:rsidRPr="00D8578C">
        <w:rPr>
          <w:rFonts w:ascii="Book Antiqua" w:eastAsia="나눔고딕" w:hAnsi="Book Antiqua"/>
        </w:rPr>
        <w:fldChar w:fldCharType="separate"/>
      </w:r>
      <w:r w:rsidR="00884490" w:rsidRPr="00D8578C">
        <w:rPr>
          <w:rFonts w:ascii="Book Antiqua" w:eastAsia="나눔고딕" w:hAnsi="Book Antiqua"/>
          <w:noProof/>
          <w:vertAlign w:val="superscript"/>
        </w:rPr>
        <w:t>[</w:t>
      </w:r>
      <w:hyperlink w:anchor="_ENREF_22" w:tooltip="Harde, 2007 #58" w:history="1">
        <w:r w:rsidR="00C5143C" w:rsidRPr="00D8578C">
          <w:rPr>
            <w:rFonts w:ascii="Book Antiqua" w:eastAsia="나눔고딕" w:hAnsi="Book Antiqua"/>
            <w:noProof/>
            <w:vertAlign w:val="superscript"/>
          </w:rPr>
          <w:t>22</w:t>
        </w:r>
      </w:hyperlink>
      <w:r w:rsidR="00452682">
        <w:rPr>
          <w:rFonts w:ascii="Book Antiqua" w:eastAsia="나눔고딕" w:hAnsi="Book Antiqua"/>
          <w:noProof/>
          <w:vertAlign w:val="superscript"/>
        </w:rPr>
        <w:t>,</w:t>
      </w:r>
      <w:hyperlink w:anchor="_ENREF_33" w:tooltip="Koller, 2011 #27" w:history="1">
        <w:r w:rsidR="00C5143C" w:rsidRPr="00D8578C">
          <w:rPr>
            <w:rFonts w:ascii="Book Antiqua" w:eastAsia="나눔고딕" w:hAnsi="Book Antiqua"/>
            <w:noProof/>
            <w:vertAlign w:val="superscript"/>
          </w:rPr>
          <w:t>33</w:t>
        </w:r>
      </w:hyperlink>
      <w:r w:rsidR="00884490" w:rsidRPr="00D8578C">
        <w:rPr>
          <w:rFonts w:ascii="Book Antiqua" w:eastAsia="나눔고딕" w:hAnsi="Book Antiqua"/>
          <w:noProof/>
          <w:vertAlign w:val="superscript"/>
        </w:rPr>
        <w:t>]</w:t>
      </w:r>
      <w:r w:rsidR="00D80B40" w:rsidRPr="00D8578C">
        <w:rPr>
          <w:rFonts w:ascii="Book Antiqua" w:eastAsia="나눔고딕" w:hAnsi="Book Antiqua"/>
        </w:rPr>
        <w:fldChar w:fldCharType="end"/>
      </w:r>
      <w:r w:rsidR="00B916EF" w:rsidRPr="00D8578C">
        <w:rPr>
          <w:rFonts w:ascii="Book Antiqua" w:eastAsia="나눔고딕" w:hAnsi="Book Antiqua"/>
        </w:rPr>
        <w:t>, piroxicam</w:t>
      </w:r>
      <w:r w:rsidR="0082272F" w:rsidRPr="00D8578C">
        <w:rPr>
          <w:rFonts w:ascii="Book Antiqua" w:eastAsia="나눔고딕" w:hAnsi="Book Antiqua"/>
        </w:rPr>
        <w:fldChar w:fldCharType="begin"/>
      </w:r>
      <w:r w:rsidR="001435D4" w:rsidRPr="00D8578C">
        <w:rPr>
          <w:rFonts w:ascii="Book Antiqua" w:eastAsia="나눔고딕" w:hAnsi="Book Antiqua"/>
        </w:rPr>
        <w:instrText xml:space="preserve"> ADDIN EN.CITE &lt;EndNote&gt;&lt;Cite&gt;&lt;Author&gt;Lee&lt;/Author&gt;&lt;Year&gt;2005&lt;/Year&gt;&lt;RecNum&gt;187&lt;/RecNum&gt;&lt;DisplayText&gt;&lt;style face="superscript"&gt;[8]&lt;/style&gt;&lt;/DisplayText&gt;&lt;record&gt;&lt;rec-number&gt;187&lt;/rec-number&gt;&lt;foreign-keys&gt;&lt;key app="EN" db-id="9evs2rzwn9x9t2erva6xwewaa0sdezveevwt"&gt;187&lt;/key&gt;&lt;/foreign-keys&gt;&lt;ref-type name="Journal Article"&gt;17&lt;/ref-type&gt;&lt;contributors&gt;&lt;authors&gt;&lt;author&gt;Lee, D. P.&lt;/author&gt;&lt;author&gt;Bae, G. Y.&lt;/author&gt;&lt;author&gt;Lee, M. W.&lt;/author&gt;&lt;author&gt;Choi, J. H.&lt;/author&gt;&lt;author&gt;Moon, K. C.&lt;/author&gt;&lt;author&gt;Koh, J. K.&lt;/author&gt;&lt;/authors&gt;&lt;/contributors&gt;&lt;titles&gt;&lt;title&gt;Nicolau syndrome caused by piroxicam&lt;/title&gt;&lt;secondary-title&gt;Int J Dermatol&lt;/secondary-title&gt;&lt;alt-title&gt;International journal of dermatology&lt;/alt-title&gt;&lt;/titles&gt;&lt;alt-periodical&gt;&lt;full-title&gt;International Journal of Dermatology&lt;/full-title&gt;&lt;/alt-periodical&gt;&lt;pages&gt;1069-70&lt;/pages&gt;&lt;volume&gt;44&lt;/volume&gt;&lt;number&gt;12&lt;/number&gt;&lt;edition&gt;2006/01/18&lt;/edition&gt;&lt;keywords&gt;&lt;keyword&gt;Aged&lt;/keyword&gt;&lt;keyword&gt;Ankle Injuries/drug therapy&lt;/keyword&gt;&lt;keyword&gt;Anti-Inflammatory Agents, Non-Steroidal/adverse effects/therapeutic use&lt;/keyword&gt;&lt;keyword&gt;Female&lt;/keyword&gt;&lt;keyword&gt;Humans&lt;/keyword&gt;&lt;keyword&gt;Necrosis&lt;/keyword&gt;&lt;keyword&gt;Piroxicam/ adverse effects/therapeutic use&lt;/keyword&gt;&lt;keyword&gt;Skin/blood supply/ drug effects/pathology&lt;/keyword&gt;&lt;keyword&gt;Skin Diseases, Vascular/ chemically induced&lt;/keyword&gt;&lt;keyword&gt;Syndrome&lt;/keyword&gt;&lt;/keywords&gt;&lt;dates&gt;&lt;year&gt;2005&lt;/year&gt;&lt;pub-dates&gt;&lt;date&gt;Dec&lt;/date&gt;&lt;/pub-dates&gt;&lt;/dates&gt;&lt;isbn&gt;0011-9059 (Print)&amp;#xD;0011-9059 (Linking)&lt;/isbn&gt;&lt;accession-num&gt;16409285&lt;/accession-num&gt;&lt;urls&gt;&lt;related-urls&gt;&lt;url&gt;http://onlinelibrary.wiley.com/doi/10.1111/j.1365-4632.2004.02534.x/abstract&lt;/url&gt;&lt;/related-urls&gt;&lt;/urls&gt;&lt;custom2&gt;16409285&lt;/custom2&gt;&lt;electronic-resource-num&gt;10.1111/j.1365-4632.2004.02534.x&lt;/electronic-resource-num&gt;&lt;remote-database-provider&gt;NLM&lt;/remote-database-provider&gt;&lt;language&gt;eng&lt;/language&gt;&lt;/record&gt;&lt;/Cite&gt;&lt;/EndNote&gt;</w:instrText>
      </w:r>
      <w:r w:rsidR="0082272F" w:rsidRPr="00D8578C">
        <w:rPr>
          <w:rFonts w:ascii="Book Antiqua" w:eastAsia="나눔고딕" w:hAnsi="Book Antiqua"/>
        </w:rPr>
        <w:fldChar w:fldCharType="separate"/>
      </w:r>
      <w:r w:rsidR="00884490" w:rsidRPr="00D8578C">
        <w:rPr>
          <w:rFonts w:ascii="Book Antiqua" w:eastAsia="나눔고딕" w:hAnsi="Book Antiqua"/>
          <w:noProof/>
          <w:vertAlign w:val="superscript"/>
        </w:rPr>
        <w:t>[</w:t>
      </w:r>
      <w:hyperlink w:anchor="_ENREF_8" w:tooltip="Lee, 2005 #187" w:history="1">
        <w:r w:rsidR="00C5143C" w:rsidRPr="00D8578C">
          <w:rPr>
            <w:rFonts w:ascii="Book Antiqua" w:eastAsia="나눔고딕" w:hAnsi="Book Antiqua"/>
            <w:noProof/>
            <w:vertAlign w:val="superscript"/>
          </w:rPr>
          <w:t>8</w:t>
        </w:r>
      </w:hyperlink>
      <w:r w:rsidR="00884490" w:rsidRPr="00D8578C">
        <w:rPr>
          <w:rFonts w:ascii="Book Antiqua" w:eastAsia="나눔고딕" w:hAnsi="Book Antiqua"/>
          <w:noProof/>
          <w:vertAlign w:val="superscript"/>
        </w:rPr>
        <w:t>]</w:t>
      </w:r>
      <w:r w:rsidR="0082272F" w:rsidRPr="00D8578C">
        <w:rPr>
          <w:rFonts w:ascii="Book Antiqua" w:eastAsia="나눔고딕" w:hAnsi="Book Antiqua"/>
        </w:rPr>
        <w:fldChar w:fldCharType="end"/>
      </w:r>
      <w:r w:rsidR="00B916EF" w:rsidRPr="00D8578C">
        <w:rPr>
          <w:rFonts w:ascii="Book Antiqua" w:eastAsia="나눔고딕" w:hAnsi="Book Antiqua"/>
        </w:rPr>
        <w:t>, DPT(diphtheria-tetanus-pertussis)</w:t>
      </w:r>
      <w:r w:rsidR="0082272F" w:rsidRPr="00D8578C">
        <w:rPr>
          <w:rFonts w:ascii="Book Antiqua" w:eastAsia="나눔고딕" w:hAnsi="Book Antiqua"/>
        </w:rPr>
        <w:fldChar w:fldCharType="begin"/>
      </w:r>
      <w:r w:rsidR="003B14C8" w:rsidRPr="00D8578C">
        <w:rPr>
          <w:rFonts w:ascii="Book Antiqua" w:eastAsia="나눔고딕" w:hAnsi="Book Antiqua"/>
        </w:rPr>
        <w:instrText xml:space="preserve"> ADDIN EN.CITE &lt;EndNote&gt;&lt;Cite&gt;&lt;Author&gt;Erkek&lt;/Author&gt;&lt;Year&gt;2006&lt;/Year&gt;&lt;RecNum&gt;67&lt;/RecNum&gt;&lt;DisplayText&gt;&lt;style face="superscript"&gt;[15]&lt;/style&gt;&lt;/DisplayText&gt;&lt;record&gt;&lt;rec-number&gt;67&lt;/rec-number&gt;&lt;foreign-keys&gt;&lt;key app="EN" db-id="9evs2rzwn9x9t2erva6xwewaa0sdezveevwt"&gt;67&lt;/key&gt;&lt;/foreign-keys&gt;&lt;ref-type name="Journal Article"&gt;17&lt;/ref-type&gt;&lt;contributors&gt;&lt;authors&gt;&lt;author&gt;Erkek, E.&lt;/author&gt;&lt;author&gt;Tuncez, F.&lt;/author&gt;&lt;author&gt;Sanli, C.&lt;/author&gt;&lt;author&gt;Duman, D.&lt;/author&gt;&lt;author&gt;Kurtipek, G. S.&lt;/author&gt;&lt;author&gt;Bagci, Y.&lt;/author&gt;&lt;author&gt;Ayaslioglu, E.&lt;/author&gt;&lt;/authors&gt;&lt;/contributors&gt;&lt;titles&gt;&lt;title&gt;Nicolau&amp;apos;s syndrome in a newborn caused by triple DTP (diphtheria-tetanus-pertussis) vaccination&lt;/title&gt;&lt;secondary-title&gt;Journal of the American Academy of Dermatology&lt;/secondary-title&gt;&lt;/titles&gt;&lt;periodical&gt;&lt;full-title&gt;Journal of the American Academy of Dermatology&lt;/full-title&gt;&lt;/periodical&gt;&lt;pages&gt;S241-S242&lt;/pages&gt;&lt;volume&gt;54&lt;/volume&gt;&lt;number&gt;5 SUPPL. 1&lt;/number&gt;&lt;dates&gt;&lt;year&gt;2006&lt;/year&gt;&lt;/dates&gt;&lt;urls&gt;&lt;related-urls&gt;&lt;url&gt;http://www.scopus.com/inward/record.url?eid=2-s2.0-33646017092&amp;amp;partnerID=40&amp;amp;md5=7fee7233c8c751596c016e59dc6d59b5&lt;/url&gt;&lt;/related-urls&gt;&lt;/urls&gt;&lt;custom2&gt;16631955&lt;/custom2&gt;&lt;electronic-resource-num&gt;10.1016/j.jaad.2005.09.046&lt;/electronic-resource-num&gt;&lt;remote-database-name&gt;Scopus&lt;/remote-database-name&gt;&lt;/record&gt;&lt;/Cite&gt;&lt;/EndNote&gt;</w:instrText>
      </w:r>
      <w:r w:rsidR="0082272F" w:rsidRPr="00D8578C">
        <w:rPr>
          <w:rFonts w:ascii="Book Antiqua" w:eastAsia="나눔고딕" w:hAnsi="Book Antiqua"/>
        </w:rPr>
        <w:fldChar w:fldCharType="separate"/>
      </w:r>
      <w:r w:rsidR="00884490" w:rsidRPr="00D8578C">
        <w:rPr>
          <w:rFonts w:ascii="Book Antiqua" w:eastAsia="나눔고딕" w:hAnsi="Book Antiqua"/>
          <w:noProof/>
          <w:vertAlign w:val="superscript"/>
        </w:rPr>
        <w:t>[</w:t>
      </w:r>
      <w:hyperlink w:anchor="_ENREF_15" w:tooltip="Erkek, 2006 #67" w:history="1">
        <w:r w:rsidR="00C5143C" w:rsidRPr="00D8578C">
          <w:rPr>
            <w:rFonts w:ascii="Book Antiqua" w:eastAsia="나눔고딕" w:hAnsi="Book Antiqua"/>
            <w:noProof/>
            <w:vertAlign w:val="superscript"/>
          </w:rPr>
          <w:t>15</w:t>
        </w:r>
      </w:hyperlink>
      <w:r w:rsidR="00884490" w:rsidRPr="00D8578C">
        <w:rPr>
          <w:rFonts w:ascii="Book Antiqua" w:eastAsia="나눔고딕" w:hAnsi="Book Antiqua"/>
          <w:noProof/>
          <w:vertAlign w:val="superscript"/>
        </w:rPr>
        <w:t>]</w:t>
      </w:r>
      <w:r w:rsidR="0082272F" w:rsidRPr="00D8578C">
        <w:rPr>
          <w:rFonts w:ascii="Book Antiqua" w:eastAsia="나눔고딕" w:hAnsi="Book Antiqua"/>
        </w:rPr>
        <w:fldChar w:fldCharType="end"/>
      </w:r>
      <w:r w:rsidR="00B916EF" w:rsidRPr="00D8578C">
        <w:rPr>
          <w:rFonts w:ascii="Book Antiqua" w:eastAsia="나눔고딕" w:hAnsi="Book Antiqua"/>
        </w:rPr>
        <w:t>, DTP-polio-Hib</w:t>
      </w:r>
      <w:r w:rsidR="0082272F" w:rsidRPr="00D8578C">
        <w:rPr>
          <w:rFonts w:ascii="Book Antiqua" w:eastAsia="나눔고딕" w:hAnsi="Book Antiqua"/>
        </w:rPr>
        <w:fldChar w:fldCharType="begin"/>
      </w:r>
      <w:r w:rsidR="003B14C8" w:rsidRPr="00D8578C">
        <w:rPr>
          <w:rFonts w:ascii="Book Antiqua" w:eastAsia="나눔고딕" w:hAnsi="Book Antiqua"/>
        </w:rPr>
        <w:instrText xml:space="preserve"> ADDIN EN.CITE &lt;EndNote&gt;&lt;Cite&gt;&lt;Author&gt;Bégin&lt;/Author&gt;&lt;Year&gt;2012&lt;/Year&gt;&lt;RecNum&gt;21&lt;/RecNum&gt;&lt;DisplayText&gt;&lt;style face="superscript"&gt;[14]&lt;/style&gt;&lt;/DisplayText&gt;&lt;record&gt;&lt;rec-number&gt;21&lt;/rec-number&gt;&lt;foreign-keys&gt;&lt;key app="EN" db-id="9evs2rzwn9x9t2erva6xwewaa0sdezveevwt"&gt;21&lt;/key&gt;&lt;/foreign-keys&gt;&lt;ref-type name="Journal Article"&gt;17&lt;/ref-type&gt;&lt;contributors&gt;&lt;authors&gt;&lt;author&gt;Bégin, P.&lt;/author&gt;&lt;author&gt;Anne, D. R.&lt;/author&gt;&lt;/authors&gt;&lt;/contributors&gt;&lt;titles&gt;&lt;title&gt;Nicolau syndrome may be caused by intravascular vaccine injection&lt;/title&gt;&lt;secondary-title&gt;Vaccine&lt;/secondary-title&gt;&lt;/titles&gt;&lt;periodical&gt;&lt;full-title&gt;Vaccine&lt;/full-title&gt;&lt;/periodical&gt;&lt;pages&gt;2035-2036&lt;/pages&gt;&lt;volume&gt;30&lt;/volume&gt;&lt;number&gt;11&lt;/number&gt;&lt;dates&gt;&lt;year&gt;2012&lt;/year&gt;&lt;/dates&gt;&lt;urls&gt;&lt;related-urls&gt;&lt;url&gt;http://www.scopus.com/inward/record.url?eid=2-s2.0-84857193755&amp;amp;partnerID=40&amp;amp;md5=14706ac99b294ee3bb2b460f61a5008f&lt;/url&gt;&lt;/related-urls&gt;&lt;/urls&gt;&lt;custom2&gt;22198515&lt;/custom2&gt;&lt;electronic-resource-num&gt;10.1016/j.vaccine.2011.10.107&lt;/electronic-resource-num&gt;&lt;remote-database-name&gt;Scopus&lt;/remote-database-name&gt;&lt;/record&gt;&lt;/Cite&gt;&lt;/EndNote&gt;</w:instrText>
      </w:r>
      <w:r w:rsidR="0082272F" w:rsidRPr="00D8578C">
        <w:rPr>
          <w:rFonts w:ascii="Book Antiqua" w:eastAsia="나눔고딕" w:hAnsi="Book Antiqua"/>
        </w:rPr>
        <w:fldChar w:fldCharType="separate"/>
      </w:r>
      <w:r w:rsidR="00884490" w:rsidRPr="00D8578C">
        <w:rPr>
          <w:rFonts w:ascii="Book Antiqua" w:eastAsia="나눔고딕" w:hAnsi="Book Antiqua"/>
          <w:noProof/>
          <w:vertAlign w:val="superscript"/>
        </w:rPr>
        <w:t>[</w:t>
      </w:r>
      <w:hyperlink w:anchor="_ENREF_14" w:tooltip="Bégin, 2012 #21" w:history="1">
        <w:r w:rsidR="00C5143C" w:rsidRPr="00D8578C">
          <w:rPr>
            <w:rFonts w:ascii="Book Antiqua" w:eastAsia="나눔고딕" w:hAnsi="Book Antiqua"/>
            <w:noProof/>
            <w:vertAlign w:val="superscript"/>
          </w:rPr>
          <w:t>14</w:t>
        </w:r>
      </w:hyperlink>
      <w:r w:rsidR="00884490" w:rsidRPr="00D8578C">
        <w:rPr>
          <w:rFonts w:ascii="Book Antiqua" w:eastAsia="나눔고딕" w:hAnsi="Book Antiqua"/>
          <w:noProof/>
          <w:vertAlign w:val="superscript"/>
        </w:rPr>
        <w:t>]</w:t>
      </w:r>
      <w:r w:rsidR="0082272F" w:rsidRPr="00D8578C">
        <w:rPr>
          <w:rFonts w:ascii="Book Antiqua" w:eastAsia="나눔고딕" w:hAnsi="Book Antiqua"/>
        </w:rPr>
        <w:fldChar w:fldCharType="end"/>
      </w:r>
      <w:r w:rsidR="00B916EF" w:rsidRPr="00D8578C">
        <w:rPr>
          <w:rFonts w:ascii="Book Antiqua" w:eastAsia="나눔고딕" w:hAnsi="Book Antiqua"/>
        </w:rPr>
        <w:t>, hydroxyzine</w:t>
      </w:r>
      <w:r w:rsidR="0082272F" w:rsidRPr="00D8578C">
        <w:rPr>
          <w:rFonts w:ascii="Book Antiqua" w:eastAsia="나눔고딕" w:hAnsi="Book Antiqua"/>
        </w:rPr>
        <w:fldChar w:fldCharType="begin"/>
      </w:r>
      <w:r w:rsidR="003B14C8" w:rsidRPr="00D8578C">
        <w:rPr>
          <w:rFonts w:ascii="Book Antiqua" w:eastAsia="나눔고딕" w:hAnsi="Book Antiqua"/>
        </w:rPr>
        <w:instrText xml:space="preserve"> ADDIN EN.CITE &lt;EndNote&gt;&lt;Cite&gt;&lt;Author&gt;Gayken&lt;/Author&gt;&lt;Year&gt;2006&lt;/Year&gt;&lt;RecNum&gt;66&lt;/RecNum&gt;&lt;DisplayText&gt;&lt;style face="superscript"&gt;[16]&lt;/style&gt;&lt;/DisplayText&gt;&lt;record&gt;&lt;rec-number&gt;66&lt;/rec-number&gt;&lt;foreign-keys&gt;&lt;key app="EN" db-id="9evs2rzwn9x9t2erva6xwewaa0sdezveevwt"&gt;66&lt;/key&gt;&lt;/foreign-keys&gt;&lt;ref-type name="Journal Article"&gt;17&lt;/ref-type&gt;&lt;contributors&gt;&lt;authors&gt;&lt;author&gt;Gayken, J.&lt;/author&gt;&lt;author&gt;Westanmo, A.&lt;/author&gt;&lt;author&gt;Knutsen, A.&lt;/author&gt;&lt;author&gt;Ahrenholz, D. H.&lt;/author&gt;&lt;author&gt;Mohr Iii, W. J.&lt;/author&gt;&lt;author&gt;Solem, L. D.&lt;/author&gt;&lt;/authors&gt;&lt;/contributors&gt;&lt;titles&gt;&lt;title&gt;Livedoid dermatitis and severe necrosis (Nicolau&amp;apos;s syndrome) after intramuscular hydroxyzine injection&lt;/title&gt;&lt;secondary-title&gt;Journal of Burn Care and Research&lt;/secondary-title&gt;&lt;/titles&gt;&lt;periodical&gt;&lt;full-title&gt;Journal of Burn Care and Research&lt;/full-title&gt;&lt;/periodical&gt;&lt;pages&gt;541-544&lt;/pages&gt;&lt;volume&gt;27&lt;/volume&gt;&lt;number&gt;4&lt;/number&gt;&lt;dates&gt;&lt;year&gt;2006&lt;/year&gt;&lt;/dates&gt;&lt;urls&gt;&lt;related-urls&gt;&lt;url&gt;http://www.scopus.com/inward/record.url?eid=2-s2.0-33749437197&amp;amp;partnerID=40&amp;amp;md5=01fddbf599f457db5f268ea221638e5f&lt;/url&gt;&lt;/related-urls&gt;&lt;/urls&gt;&lt;custom2&gt;16819362&lt;/custom2&gt;&lt;electronic-resource-num&gt;10.1097/01.BCR.0000225917.09339.03&lt;/electronic-resource-num&gt;&lt;remote-database-name&gt;Scopus&lt;/remote-database-name&gt;&lt;/record&gt;&lt;/Cite&gt;&lt;/EndNote&gt;</w:instrText>
      </w:r>
      <w:r w:rsidR="0082272F" w:rsidRPr="00D8578C">
        <w:rPr>
          <w:rFonts w:ascii="Book Antiqua" w:eastAsia="나눔고딕" w:hAnsi="Book Antiqua"/>
        </w:rPr>
        <w:fldChar w:fldCharType="separate"/>
      </w:r>
      <w:r w:rsidR="00884490" w:rsidRPr="00D8578C">
        <w:rPr>
          <w:rFonts w:ascii="Book Antiqua" w:eastAsia="나눔고딕" w:hAnsi="Book Antiqua"/>
          <w:noProof/>
          <w:vertAlign w:val="superscript"/>
        </w:rPr>
        <w:t>[</w:t>
      </w:r>
      <w:hyperlink w:anchor="_ENREF_16" w:tooltip="Gayken, 2006 #66" w:history="1">
        <w:r w:rsidR="00C5143C" w:rsidRPr="00D8578C">
          <w:rPr>
            <w:rFonts w:ascii="Book Antiqua" w:eastAsia="나눔고딕" w:hAnsi="Book Antiqua"/>
            <w:noProof/>
            <w:vertAlign w:val="superscript"/>
          </w:rPr>
          <w:t>16</w:t>
        </w:r>
      </w:hyperlink>
      <w:r w:rsidR="00884490" w:rsidRPr="00D8578C">
        <w:rPr>
          <w:rFonts w:ascii="Book Antiqua" w:eastAsia="나눔고딕" w:hAnsi="Book Antiqua"/>
          <w:noProof/>
          <w:vertAlign w:val="superscript"/>
        </w:rPr>
        <w:t>]</w:t>
      </w:r>
      <w:r w:rsidR="0082272F" w:rsidRPr="00D8578C">
        <w:rPr>
          <w:rFonts w:ascii="Book Antiqua" w:eastAsia="나눔고딕" w:hAnsi="Book Antiqua"/>
        </w:rPr>
        <w:fldChar w:fldCharType="end"/>
      </w:r>
      <w:r w:rsidR="00B916EF" w:rsidRPr="00D8578C">
        <w:rPr>
          <w:rFonts w:ascii="Book Antiqua" w:eastAsia="나눔고딕" w:hAnsi="Book Antiqua"/>
        </w:rPr>
        <w:t>, calcium hydroxide</w:t>
      </w:r>
      <w:r w:rsidR="0082272F" w:rsidRPr="00D8578C">
        <w:rPr>
          <w:rFonts w:ascii="Book Antiqua" w:eastAsia="나눔고딕" w:hAnsi="Book Antiqua"/>
        </w:rPr>
        <w:fldChar w:fldCharType="begin"/>
      </w:r>
      <w:r w:rsidR="003B14C8" w:rsidRPr="00D8578C">
        <w:rPr>
          <w:rFonts w:ascii="Book Antiqua" w:eastAsia="나눔고딕" w:hAnsi="Book Antiqua"/>
        </w:rPr>
        <w:instrText xml:space="preserve"> ADDIN EN.CITE &lt;EndNote&gt;&lt;Cite&gt;&lt;Author&gt;Wilbrand&lt;/Author&gt;&lt;Year&gt;2011&lt;/Year&gt;&lt;RecNum&gt;25&lt;/RecNum&gt;&lt;DisplayText&gt;&lt;style face="superscript"&gt;[34]&lt;/style&gt;&lt;/DisplayText&gt;&lt;record&gt;&lt;rec-number&gt;25&lt;/rec-number&gt;&lt;foreign-keys&gt;&lt;key app="EN" db-id="9evs2rzwn9x9t2erva6xwewaa0sdezveevwt"&gt;25&lt;/key&gt;&lt;/foreign-keys&gt;&lt;ref-type name="Journal Article"&gt;17&lt;/ref-type&gt;&lt;contributors&gt;&lt;authors&gt;&lt;author&gt;Wilbrand, J. F.&lt;/author&gt;&lt;author&gt;Wilbrand, M.&lt;/author&gt;&lt;author&gt;Schaaf, H.&lt;/author&gt;&lt;author&gt;Howaldt, H. P.&lt;/author&gt;&lt;author&gt;Malik, C. Y.&lt;/author&gt;&lt;author&gt;Streckbein, P.&lt;/author&gt;&lt;/authors&gt;&lt;/contributors&gt;&lt;titles&gt;&lt;title&gt;Embolia cutis medicamentosa (Nicolau Syndrome) after endodontic treatment: A case report&lt;/title&gt;&lt;secondary-title&gt;Journal of Endodontics&lt;/secondary-title&gt;&lt;/titles&gt;&lt;periodical&gt;&lt;full-title&gt;Journal of Endodontics&lt;/full-title&gt;&lt;/periodical&gt;&lt;pages&gt;875-877&lt;/pages&gt;&lt;volume&gt;37&lt;/volume&gt;&lt;number&gt;6&lt;/number&gt;&lt;dates&gt;&lt;year&gt;2011&lt;/year&gt;&lt;/dates&gt;&lt;urls&gt;&lt;related-urls&gt;&lt;url&gt;http://www.scopus.com/inward/record.url?eid=2-s2.0-79957516188&amp;amp;partnerID=40&amp;amp;md5=8d15ba3f4b2c15bbf1337a6eb2e73989&lt;/url&gt;&lt;/related-urls&gt;&lt;/urls&gt;&lt;custom2&gt;21787509&lt;/custom2&gt;&lt;electronic-resource-num&gt;10.1016/j.joen.2011.01.004&lt;/electronic-resource-num&gt;&lt;remote-database-name&gt;Scopus&lt;/remote-database-name&gt;&lt;/record&gt;&lt;/Cite&gt;&lt;/EndNote&gt;</w:instrText>
      </w:r>
      <w:r w:rsidR="0082272F" w:rsidRPr="00D8578C">
        <w:rPr>
          <w:rFonts w:ascii="Book Antiqua" w:eastAsia="나눔고딕" w:hAnsi="Book Antiqua"/>
        </w:rPr>
        <w:fldChar w:fldCharType="separate"/>
      </w:r>
      <w:r w:rsidR="00884490" w:rsidRPr="00D8578C">
        <w:rPr>
          <w:rFonts w:ascii="Book Antiqua" w:eastAsia="나눔고딕" w:hAnsi="Book Antiqua"/>
          <w:noProof/>
          <w:vertAlign w:val="superscript"/>
        </w:rPr>
        <w:t>[</w:t>
      </w:r>
      <w:hyperlink w:anchor="_ENREF_34" w:tooltip="Wilbrand, 2011 #25" w:history="1">
        <w:r w:rsidR="00C5143C" w:rsidRPr="00D8578C">
          <w:rPr>
            <w:rFonts w:ascii="Book Antiqua" w:eastAsia="나눔고딕" w:hAnsi="Book Antiqua"/>
            <w:noProof/>
            <w:vertAlign w:val="superscript"/>
          </w:rPr>
          <w:t>34</w:t>
        </w:r>
      </w:hyperlink>
      <w:r w:rsidR="00884490" w:rsidRPr="00D8578C">
        <w:rPr>
          <w:rFonts w:ascii="Book Antiqua" w:eastAsia="나눔고딕" w:hAnsi="Book Antiqua"/>
          <w:noProof/>
          <w:vertAlign w:val="superscript"/>
        </w:rPr>
        <w:t>]</w:t>
      </w:r>
      <w:r w:rsidR="0082272F" w:rsidRPr="00D8578C">
        <w:rPr>
          <w:rFonts w:ascii="Book Antiqua" w:eastAsia="나눔고딕" w:hAnsi="Book Antiqua"/>
        </w:rPr>
        <w:fldChar w:fldCharType="end"/>
      </w:r>
      <w:r w:rsidR="001637E5" w:rsidRPr="00D8578C">
        <w:rPr>
          <w:rFonts w:ascii="Book Antiqua" w:eastAsia="나눔고딕" w:hAnsi="Book Antiqua"/>
        </w:rPr>
        <w:t xml:space="preserve"> and mesotherapy injections</w:t>
      </w:r>
      <w:r w:rsidR="001637E5" w:rsidRPr="00D8578C">
        <w:rPr>
          <w:rFonts w:ascii="Book Antiqua" w:eastAsia="나눔고딕" w:hAnsi="Book Antiqua"/>
        </w:rPr>
        <w:fldChar w:fldCharType="begin"/>
      </w:r>
      <w:r w:rsidR="00C5143C" w:rsidRPr="00D8578C">
        <w:rPr>
          <w:rFonts w:ascii="Book Antiqua" w:eastAsia="나눔고딕" w:hAnsi="Book Antiqua"/>
        </w:rPr>
        <w:instrText xml:space="preserve"> ADDIN EN.CITE &lt;EndNote&gt;&lt;Cite&gt;&lt;Author&gt;Zaragoza&lt;/Author&gt;&lt;Year&gt;2013&lt;/Year&gt;&lt;RecNum&gt;7&lt;/RecNum&gt;&lt;DisplayText&gt;&lt;style face="superscript"&gt;[35]&lt;/style&gt;&lt;/DisplayText&gt;&lt;record&gt;&lt;rec-number&gt;7&lt;/rec-number&gt;&lt;foreign-keys&gt;&lt;key app="EN" db-id="9evs2rzwn9x9t2erva6xwewaa0sdezveevwt"&gt;7&lt;/key&gt;&lt;/foreign-keys&gt;&lt;ref-type name="Journal Article"&gt;17&lt;/ref-type&gt;&lt;contributors&gt;&lt;authors&gt;&lt;author&gt;Zaragoza, J.&lt;/author&gt;&lt;author&gt;Delaplace, M.&lt;/author&gt;&lt;author&gt;Benamara, M.&lt;/author&gt;&lt;author&gt;Estève, É&lt;/author&gt;&lt;/authors&gt;&lt;/contributors&gt;&lt;titles&gt;&lt;title&gt;A rare side effect of mesotherapy: Nicolau syndrome&lt;/title&gt;&lt;secondary-title&gt;Annales de Dermatologie et de Venereologie&lt;/secondary-title&gt;&lt;short-title&gt;Un effet indésirable rare de la mésothérapie: la dermite de Nicolau&lt;/short-title&gt;&lt;/titles&gt;&lt;periodical&gt;&lt;full-title&gt;Annales de Dermatologie et de Venereologie&lt;/full-title&gt;&lt;/periodical&gt;&lt;pages&gt;713-717&lt;/pages&gt;&lt;volume&gt;140&lt;/volume&gt;&lt;number&gt;11&lt;/number&gt;&lt;dates&gt;&lt;year&gt;2013&lt;/year&gt;&lt;/dates&gt;&lt;urls&gt;&lt;related-urls&gt;&lt;url&gt;http://www.scopus.com/inward/record.url?eid=2-s2.0-84887464242&amp;amp;partnerID=40&amp;amp;md5=3ebb1940188918173f0ed77bf7fbd997&lt;/url&gt;&lt;/related-urls&gt;&lt;/urls&gt;&lt;electronic-resource-num&gt;10.1016/j.annder.2013.07.009&lt;/electronic-resource-num&gt;&lt;remote-database-name&gt;Scopus&lt;/remote-database-name&gt;&lt;/record&gt;&lt;/Cite&gt;&lt;/EndNote&gt;</w:instrText>
      </w:r>
      <w:r w:rsidR="001637E5" w:rsidRPr="00D8578C">
        <w:rPr>
          <w:rFonts w:ascii="Book Antiqua" w:eastAsia="나눔고딕" w:hAnsi="Book Antiqua"/>
        </w:rPr>
        <w:fldChar w:fldCharType="separate"/>
      </w:r>
      <w:r w:rsidR="001637E5" w:rsidRPr="00D8578C">
        <w:rPr>
          <w:rFonts w:ascii="Book Antiqua" w:eastAsia="나눔고딕" w:hAnsi="Book Antiqua"/>
          <w:noProof/>
          <w:vertAlign w:val="superscript"/>
        </w:rPr>
        <w:t>[</w:t>
      </w:r>
      <w:hyperlink w:anchor="_ENREF_35" w:tooltip="Zaragoza, 2013 #7" w:history="1">
        <w:r w:rsidR="00C5143C" w:rsidRPr="00D8578C">
          <w:rPr>
            <w:rFonts w:ascii="Book Antiqua" w:eastAsia="나눔고딕" w:hAnsi="Book Antiqua"/>
            <w:noProof/>
            <w:vertAlign w:val="superscript"/>
          </w:rPr>
          <w:t>35</w:t>
        </w:r>
      </w:hyperlink>
      <w:r w:rsidR="001637E5" w:rsidRPr="00D8578C">
        <w:rPr>
          <w:rFonts w:ascii="Book Antiqua" w:eastAsia="나눔고딕" w:hAnsi="Book Antiqua"/>
          <w:noProof/>
          <w:vertAlign w:val="superscript"/>
        </w:rPr>
        <w:t>]</w:t>
      </w:r>
      <w:r w:rsidR="001637E5" w:rsidRPr="00D8578C">
        <w:rPr>
          <w:rFonts w:ascii="Book Antiqua" w:eastAsia="나눔고딕" w:hAnsi="Book Antiqua"/>
        </w:rPr>
        <w:fldChar w:fldCharType="end"/>
      </w:r>
      <w:r w:rsidR="00504BD8" w:rsidRPr="00D8578C">
        <w:rPr>
          <w:rFonts w:ascii="Book Antiqua" w:eastAsia="나눔고딕" w:hAnsi="Book Antiqua"/>
        </w:rPr>
        <w:t xml:space="preserve">. </w:t>
      </w:r>
      <w:r w:rsidR="00796DA9" w:rsidRPr="00D8578C">
        <w:rPr>
          <w:rFonts w:ascii="Book Antiqua" w:eastAsia="나눔고딕" w:hAnsi="Book Antiqua"/>
        </w:rPr>
        <w:t xml:space="preserve">However, diclofenac sodium is </w:t>
      </w:r>
      <w:r w:rsidR="00F24DB9" w:rsidRPr="00D8578C">
        <w:rPr>
          <w:rFonts w:ascii="Book Antiqua" w:eastAsia="나눔고딕" w:hAnsi="Book Antiqua"/>
        </w:rPr>
        <w:t>the major</w:t>
      </w:r>
      <w:r w:rsidR="00796DA9" w:rsidRPr="00D8578C">
        <w:rPr>
          <w:rFonts w:ascii="Book Antiqua" w:eastAsia="나눔고딕" w:hAnsi="Book Antiqua"/>
        </w:rPr>
        <w:t xml:space="preserve"> drug of NS.</w:t>
      </w:r>
    </w:p>
    <w:p w14:paraId="0CEFF16E" w14:textId="77777777" w:rsidR="009F5995" w:rsidRPr="00D8578C" w:rsidRDefault="009F5995" w:rsidP="00D8578C">
      <w:pPr>
        <w:spacing w:line="360" w:lineRule="auto"/>
        <w:jc w:val="both"/>
        <w:rPr>
          <w:rFonts w:ascii="Book Antiqua" w:eastAsia="나눔고딕" w:hAnsi="Book Antiqua"/>
        </w:rPr>
      </w:pPr>
    </w:p>
    <w:p w14:paraId="18A5ACBA" w14:textId="075988F7" w:rsidR="001641FF" w:rsidRPr="00452682" w:rsidRDefault="00A50361" w:rsidP="00D8578C">
      <w:pPr>
        <w:spacing w:line="360" w:lineRule="auto"/>
        <w:jc w:val="both"/>
        <w:rPr>
          <w:rFonts w:ascii="Book Antiqua" w:eastAsia="나눔고딕" w:hAnsi="Book Antiqua"/>
          <w:b/>
          <w:i/>
        </w:rPr>
      </w:pPr>
      <w:r w:rsidRPr="00452682">
        <w:rPr>
          <w:rFonts w:ascii="Book Antiqua" w:eastAsia="나눔고딕" w:hAnsi="Book Antiqua"/>
          <w:b/>
          <w:i/>
        </w:rPr>
        <w:t xml:space="preserve">Laboratory </w:t>
      </w:r>
      <w:r w:rsidR="0012547A" w:rsidRPr="00452682">
        <w:rPr>
          <w:rFonts w:ascii="Book Antiqua" w:eastAsia="나눔고딕" w:hAnsi="Book Antiqua"/>
          <w:b/>
          <w:i/>
        </w:rPr>
        <w:t>test</w:t>
      </w:r>
    </w:p>
    <w:p w14:paraId="7F1EC0CB" w14:textId="68FD3E0E" w:rsidR="009F5995" w:rsidRPr="00D8578C" w:rsidRDefault="00A50361" w:rsidP="00D8578C">
      <w:pPr>
        <w:spacing w:line="360" w:lineRule="auto"/>
        <w:jc w:val="both"/>
        <w:rPr>
          <w:rFonts w:ascii="Book Antiqua" w:eastAsia="나눔고딕" w:hAnsi="Book Antiqua"/>
        </w:rPr>
      </w:pPr>
      <w:r w:rsidRPr="00D8578C">
        <w:rPr>
          <w:rFonts w:ascii="Book Antiqua" w:eastAsia="나눔고딕" w:hAnsi="Book Antiqua"/>
        </w:rPr>
        <w:lastRenderedPageBreak/>
        <w:t>Blood result is unremarkable</w:t>
      </w:r>
      <w:r w:rsidR="0082272F" w:rsidRPr="00D8578C">
        <w:rPr>
          <w:rFonts w:ascii="Book Antiqua" w:eastAsia="나눔고딕" w:hAnsi="Book Antiqua"/>
        </w:rPr>
        <w:fldChar w:fldCharType="begin"/>
      </w:r>
      <w:r w:rsidR="003B14C8" w:rsidRPr="00D8578C">
        <w:rPr>
          <w:rFonts w:ascii="Book Antiqua" w:eastAsia="나눔고딕" w:hAnsi="Book Antiqua"/>
        </w:rPr>
        <w:instrText xml:space="preserve"> ADDIN EN.CITE &lt;EndNote&gt;&lt;Cite&gt;&lt;Author&gt;Lie&lt;/Author&gt;&lt;Year&gt;2006&lt;/Year&gt;&lt;RecNum&gt;69&lt;/RecNum&gt;&lt;DisplayText&gt;&lt;style face="superscript"&gt;[6]&lt;/style&gt;&lt;/DisplayText&gt;&lt;record&gt;&lt;rec-number&gt;69&lt;/rec-number&gt;&lt;foreign-keys&gt;&lt;key app="EN" db-id="9evs2rzwn9x9t2erva6xwewaa0sdezveevwt"&gt;69&lt;/key&gt;&lt;/foreign-keys&gt;&lt;ref-type name="Journal Article"&gt;17&lt;/ref-type&gt;&lt;contributors&gt;&lt;authors&gt;&lt;author&gt;Lie, C.&lt;/author&gt;&lt;author&gt;Leung, F.&lt;/author&gt;&lt;author&gt;Chow, S. P.&lt;/author&gt;&lt;/authors&gt;&lt;/contributors&gt;&lt;titles&gt;&lt;title&gt;Nicolau syndrome following intramuscular diclofenac administration: a case report&lt;/title&gt;&lt;secondary-title&gt;Journal of orthopaedic surgery (Hong Kong)&lt;/secondary-title&gt;&lt;/titles&gt;&lt;periodical&gt;&lt;full-title&gt;Journal of orthopaedic surgery (Hong Kong)&lt;/full-title&gt;&lt;/periodical&gt;&lt;pages&gt;104-107&lt;/pages&gt;&lt;volume&gt;14&lt;/volume&gt;&lt;number&gt;1&lt;/number&gt;&lt;dates&gt;&lt;year&gt;2006&lt;/year&gt;&lt;/dates&gt;&lt;urls&gt;&lt;related-urls&gt;&lt;url&gt;http://www.scopus.com/inward/record.url?eid=2-s2.0-33750209401&amp;amp;partnerID=40&amp;amp;md5=3c148f1f7d7c765f6ef021997155e0b9&lt;/url&gt;&lt;/related-urls&gt;&lt;/urls&gt;&lt;custom2&gt;16598099&lt;/custom2&gt;&lt;remote-database-name&gt;Scopus&lt;/remote-database-name&gt;&lt;/record&gt;&lt;/Cite&gt;&lt;/EndNote&gt;</w:instrText>
      </w:r>
      <w:r w:rsidR="0082272F" w:rsidRPr="00D8578C">
        <w:rPr>
          <w:rFonts w:ascii="Book Antiqua" w:eastAsia="나눔고딕" w:hAnsi="Book Antiqua"/>
        </w:rPr>
        <w:fldChar w:fldCharType="separate"/>
      </w:r>
      <w:r w:rsidR="00884490" w:rsidRPr="00D8578C">
        <w:rPr>
          <w:rFonts w:ascii="Book Antiqua" w:eastAsia="나눔고딕" w:hAnsi="Book Antiqua"/>
          <w:noProof/>
          <w:vertAlign w:val="superscript"/>
        </w:rPr>
        <w:t>[</w:t>
      </w:r>
      <w:hyperlink w:anchor="_ENREF_6" w:tooltip="Lie, 2006 #69" w:history="1">
        <w:r w:rsidR="00C5143C" w:rsidRPr="00D8578C">
          <w:rPr>
            <w:rFonts w:ascii="Book Antiqua" w:eastAsia="나눔고딕" w:hAnsi="Book Antiqua"/>
            <w:noProof/>
            <w:vertAlign w:val="superscript"/>
          </w:rPr>
          <w:t>6</w:t>
        </w:r>
      </w:hyperlink>
      <w:r w:rsidR="00884490" w:rsidRPr="00D8578C">
        <w:rPr>
          <w:rFonts w:ascii="Book Antiqua" w:eastAsia="나눔고딕" w:hAnsi="Book Antiqua"/>
          <w:noProof/>
          <w:vertAlign w:val="superscript"/>
        </w:rPr>
        <w:t>]</w:t>
      </w:r>
      <w:r w:rsidR="0082272F" w:rsidRPr="00D8578C">
        <w:rPr>
          <w:rFonts w:ascii="Book Antiqua" w:eastAsia="나눔고딕" w:hAnsi="Book Antiqua"/>
        </w:rPr>
        <w:fldChar w:fldCharType="end"/>
      </w:r>
      <w:r w:rsidR="00F33024" w:rsidRPr="00D8578C">
        <w:rPr>
          <w:rFonts w:ascii="Book Antiqua" w:eastAsia="나눔고딕" w:hAnsi="Book Antiqua"/>
        </w:rPr>
        <w:t xml:space="preserve">. Initially there was no evidence of cellulitis. </w:t>
      </w:r>
      <w:r w:rsidR="009F5995" w:rsidRPr="00D8578C">
        <w:rPr>
          <w:rFonts w:ascii="Book Antiqua" w:eastAsia="나눔고딕" w:hAnsi="Book Antiqua"/>
        </w:rPr>
        <w:t>Some studies reported that The biologic markers suggesting muscle damage such as creatine kinase, myoglobin, aspartate transaminase, alanine transaminase and lactate hehydrogenase are elevated although white cell count, inflammatory markers and renal function were unremarkable</w:t>
      </w:r>
      <w:r w:rsidR="0082272F" w:rsidRPr="00D8578C">
        <w:rPr>
          <w:rFonts w:ascii="Book Antiqua" w:eastAsia="나눔고딕" w:hAnsi="Book Antiqua"/>
        </w:rPr>
        <w:fldChar w:fldCharType="begin"/>
      </w:r>
      <w:r w:rsidR="001637E5" w:rsidRPr="00D8578C">
        <w:rPr>
          <w:rFonts w:ascii="Book Antiqua" w:eastAsia="나눔고딕" w:hAnsi="Book Antiqua"/>
        </w:rPr>
        <w:instrText xml:space="preserve"> ADDIN EN.CITE &lt;EndNote&gt;&lt;Cite&gt;&lt;Author&gt;Hamilton&lt;/Author&gt;&lt;Year&gt;2008&lt;/Year&gt;&lt;RecNum&gt;50&lt;/RecNum&gt;&lt;DisplayText&gt;&lt;style face="superscript"&gt;[36]&lt;/style&gt;&lt;/DisplayText&gt;&lt;record&gt;&lt;rec-number&gt;50&lt;/rec-number&gt;&lt;foreign-keys&gt;&lt;key app="EN" db-id="9evs2rzwn9x9t2erva6xwewaa0sdezveevwt"&gt;50&lt;/key&gt;&lt;/foreign-keys&gt;&lt;ref-type name="Journal Article"&gt;17&lt;/ref-type&gt;&lt;contributors&gt;&lt;authors&gt;&lt;author&gt;Hamilton, B.&lt;/author&gt;&lt;author&gt;Fowler, P.&lt;/author&gt;&lt;author&gt;Galloway, H.&lt;/author&gt;&lt;author&gt;Popovic, N.&lt;/author&gt;&lt;/authors&gt;&lt;/contributors&gt;&lt;titles&gt;&lt;title&gt;Nicolau Syndrome in an athlete following intra-muscular diclofenac injection&lt;/title&gt;&lt;secondary-title&gt;Acta Orthopaedica Belgica&lt;/secondary-title&gt;&lt;/titles&gt;&lt;periodical&gt;&lt;full-title&gt;Acta Orthopaedica Belgica&lt;/full-title&gt;&lt;/periodical&gt;&lt;pages&gt;860-864&lt;/pages&gt;&lt;volume&gt;74&lt;/volume&gt;&lt;number&gt;6&lt;/number&gt;&lt;dates&gt;&lt;year&gt;2008&lt;/year&gt;&lt;/dates&gt;&lt;urls&gt;&lt;related-urls&gt;&lt;url&gt;http://www.scopus.com/inward/record.url?eid=2-s2.0-58149400612&amp;amp;partnerID=40&amp;amp;md5=3a163f89fa578c339086c61d8fd08d16&lt;/url&gt;&lt;/related-urls&gt;&lt;/urls&gt;&lt;custom2&gt;19205337&lt;/custom2&gt;&lt;remote-database-name&gt;Scopus&lt;/remote-database-name&gt;&lt;/record&gt;&lt;/Cite&gt;&lt;/EndNote&gt;</w:instrText>
      </w:r>
      <w:r w:rsidR="0082272F" w:rsidRPr="00D8578C">
        <w:rPr>
          <w:rFonts w:ascii="Book Antiqua" w:eastAsia="나눔고딕" w:hAnsi="Book Antiqua"/>
        </w:rPr>
        <w:fldChar w:fldCharType="separate"/>
      </w:r>
      <w:r w:rsidR="001637E5" w:rsidRPr="00D8578C">
        <w:rPr>
          <w:rFonts w:ascii="Book Antiqua" w:eastAsia="나눔고딕" w:hAnsi="Book Antiqua"/>
          <w:noProof/>
          <w:vertAlign w:val="superscript"/>
        </w:rPr>
        <w:t>[</w:t>
      </w:r>
      <w:hyperlink w:anchor="_ENREF_36" w:tooltip="Hamilton, 2008 #50" w:history="1">
        <w:r w:rsidR="00C5143C" w:rsidRPr="00D8578C">
          <w:rPr>
            <w:rFonts w:ascii="Book Antiqua" w:eastAsia="나눔고딕" w:hAnsi="Book Antiqua"/>
            <w:noProof/>
            <w:vertAlign w:val="superscript"/>
          </w:rPr>
          <w:t>36</w:t>
        </w:r>
      </w:hyperlink>
      <w:r w:rsidR="001637E5" w:rsidRPr="00D8578C">
        <w:rPr>
          <w:rFonts w:ascii="Book Antiqua" w:eastAsia="나눔고딕" w:hAnsi="Book Antiqua"/>
          <w:noProof/>
          <w:vertAlign w:val="superscript"/>
        </w:rPr>
        <w:t>]</w:t>
      </w:r>
      <w:r w:rsidR="0082272F" w:rsidRPr="00D8578C">
        <w:rPr>
          <w:rFonts w:ascii="Book Antiqua" w:eastAsia="나눔고딕" w:hAnsi="Book Antiqua"/>
        </w:rPr>
        <w:fldChar w:fldCharType="end"/>
      </w:r>
      <w:r w:rsidR="009F5995" w:rsidRPr="00D8578C">
        <w:rPr>
          <w:rFonts w:ascii="Book Antiqua" w:eastAsia="나눔고딕" w:hAnsi="Book Antiqua"/>
        </w:rPr>
        <w:t>. Otherwise l</w:t>
      </w:r>
      <w:r w:rsidR="00E731C8" w:rsidRPr="00D8578C">
        <w:rPr>
          <w:rFonts w:ascii="Book Antiqua" w:eastAsia="나눔고딕" w:hAnsi="Book Antiqua"/>
        </w:rPr>
        <w:t>eukocytosis, increased serum glutamic oxalacetic transaminase, lactic dehydrogenase and myoglobinuria</w:t>
      </w:r>
      <w:r w:rsidR="00F33024" w:rsidRPr="00D8578C">
        <w:rPr>
          <w:rFonts w:ascii="Book Antiqua" w:eastAsia="나눔고딕" w:hAnsi="Book Antiqua"/>
        </w:rPr>
        <w:t xml:space="preserve"> were found </w:t>
      </w:r>
      <w:r w:rsidR="0082272F" w:rsidRPr="00D8578C">
        <w:rPr>
          <w:rFonts w:ascii="Book Antiqua" w:eastAsia="나눔고딕" w:hAnsi="Book Antiqua"/>
        </w:rPr>
        <w:fldChar w:fldCharType="begin"/>
      </w:r>
      <w:r w:rsidR="003B14C8" w:rsidRPr="00D8578C">
        <w:rPr>
          <w:rFonts w:ascii="Book Antiqua" w:eastAsia="나눔고딕" w:hAnsi="Book Antiqua"/>
        </w:rPr>
        <w:instrText xml:space="preserve"> ADDIN EN.CITE &lt;EndNote&gt;&lt;Cite&gt;&lt;Author&gt;Luton&lt;/Author&gt;&lt;Year&gt;2006&lt;/Year&gt;&lt;RecNum&gt;63&lt;/RecNum&gt;&lt;DisplayText&gt;&lt;style face="superscript"&gt;[12]&lt;/style&gt;&lt;/DisplayText&gt;&lt;record&gt;&lt;rec-number&gt;63&lt;/rec-number&gt;&lt;foreign-keys&gt;&lt;key app="EN" db-id="9evs2rzwn9x9t2erva6xwewaa0sdezveevwt"&gt;63&lt;/key&gt;&lt;/foreign-keys&gt;&lt;ref-type name="Journal Article"&gt;17&lt;/ref-type&gt;&lt;contributors&gt;&lt;authors&gt;&lt;author&gt;Luton, K.&lt;/author&gt;&lt;author&gt;Garcia, C.&lt;/author&gt;&lt;author&gt;Poletti, E.&lt;/author&gt;&lt;author&gt;Koester, G.&lt;/author&gt;&lt;/authors&gt;&lt;/contributors&gt;&lt;titles&gt;&lt;title&gt;Nicolau Syndrome: Three cases and review&lt;/title&gt;&lt;secondary-title&gt;International Journal of Dermatology&lt;/secondary-title&gt;&lt;/titles&gt;&lt;periodical&gt;&lt;full-title&gt;International Journal of Dermatology&lt;/full-title&gt;&lt;/periodical&gt;&lt;pages&gt;1326-1328&lt;/pages&gt;&lt;volume&gt;45&lt;/volume&gt;&lt;number&gt;11&lt;/number&gt;&lt;dates&gt;&lt;year&gt;2006&lt;/year&gt;&lt;/dates&gt;&lt;urls&gt;&lt;related-urls&gt;&lt;url&gt;http://www.scopus.com/inward/record.url?eid=2-s2.0-33750631428&amp;amp;partnerID=40&amp;amp;md5=b0e7ae2abd40a59b627e436b633f68cc&lt;/url&gt;&lt;/related-urls&gt;&lt;/urls&gt;&lt;custom2&gt;17076716&lt;/custom2&gt;&lt;electronic-resource-num&gt;10.1111/j.1365-4632.2006.02674.x&lt;/electronic-resource-num&gt;&lt;remote-database-name&gt;Scopus&lt;/remote-database-name&gt;&lt;/record&gt;&lt;/Cite&gt;&lt;/EndNote&gt;</w:instrText>
      </w:r>
      <w:r w:rsidR="0082272F" w:rsidRPr="00D8578C">
        <w:rPr>
          <w:rFonts w:ascii="Book Antiqua" w:eastAsia="나눔고딕" w:hAnsi="Book Antiqua"/>
        </w:rPr>
        <w:fldChar w:fldCharType="separate"/>
      </w:r>
      <w:r w:rsidR="00884490" w:rsidRPr="00D8578C">
        <w:rPr>
          <w:rFonts w:ascii="Book Antiqua" w:eastAsia="나눔고딕" w:hAnsi="Book Antiqua"/>
          <w:noProof/>
          <w:vertAlign w:val="superscript"/>
        </w:rPr>
        <w:t>[</w:t>
      </w:r>
      <w:hyperlink w:anchor="_ENREF_12" w:tooltip="Luton, 2006 #63" w:history="1">
        <w:r w:rsidR="00C5143C" w:rsidRPr="00D8578C">
          <w:rPr>
            <w:rFonts w:ascii="Book Antiqua" w:eastAsia="나눔고딕" w:hAnsi="Book Antiqua"/>
            <w:noProof/>
            <w:vertAlign w:val="superscript"/>
          </w:rPr>
          <w:t>12</w:t>
        </w:r>
      </w:hyperlink>
      <w:r w:rsidR="00884490" w:rsidRPr="00D8578C">
        <w:rPr>
          <w:rFonts w:ascii="Book Antiqua" w:eastAsia="나눔고딕" w:hAnsi="Book Antiqua"/>
          <w:noProof/>
          <w:vertAlign w:val="superscript"/>
        </w:rPr>
        <w:t>]</w:t>
      </w:r>
      <w:r w:rsidR="0082272F" w:rsidRPr="00D8578C">
        <w:rPr>
          <w:rFonts w:ascii="Book Antiqua" w:eastAsia="나눔고딕" w:hAnsi="Book Antiqua"/>
        </w:rPr>
        <w:fldChar w:fldCharType="end"/>
      </w:r>
      <w:r w:rsidR="009F5995" w:rsidRPr="00D8578C">
        <w:rPr>
          <w:rFonts w:ascii="Book Antiqua" w:eastAsia="나눔고딕" w:hAnsi="Book Antiqua"/>
        </w:rPr>
        <w:t xml:space="preserve">. </w:t>
      </w:r>
    </w:p>
    <w:p w14:paraId="0351C086" w14:textId="77777777" w:rsidR="00F33024" w:rsidRPr="00D8578C" w:rsidRDefault="00F33024" w:rsidP="00D8578C">
      <w:pPr>
        <w:spacing w:line="360" w:lineRule="auto"/>
        <w:jc w:val="both"/>
        <w:rPr>
          <w:rFonts w:ascii="Book Antiqua" w:eastAsia="나눔고딕" w:hAnsi="Book Antiqua"/>
        </w:rPr>
      </w:pPr>
    </w:p>
    <w:p w14:paraId="504280F7" w14:textId="77777777" w:rsidR="00452682" w:rsidRPr="00452682" w:rsidRDefault="00F33024" w:rsidP="00D8578C">
      <w:pPr>
        <w:spacing w:line="360" w:lineRule="auto"/>
        <w:jc w:val="both"/>
        <w:rPr>
          <w:rFonts w:ascii="Book Antiqua" w:eastAsia="宋体" w:hAnsi="Book Antiqua"/>
          <w:b/>
          <w:i/>
          <w:lang w:eastAsia="zh-CN"/>
        </w:rPr>
      </w:pPr>
      <w:r w:rsidRPr="00452682">
        <w:rPr>
          <w:rFonts w:ascii="Book Antiqua" w:eastAsia="나눔고딕" w:hAnsi="Book Antiqua"/>
          <w:b/>
          <w:i/>
        </w:rPr>
        <w:t>Im</w:t>
      </w:r>
      <w:r w:rsidR="00AE52DA" w:rsidRPr="00452682">
        <w:rPr>
          <w:rFonts w:ascii="Book Antiqua" w:eastAsia="나눔고딕" w:hAnsi="Book Antiqua"/>
          <w:b/>
          <w:i/>
        </w:rPr>
        <w:t>aging studies</w:t>
      </w:r>
    </w:p>
    <w:p w14:paraId="1F6C4F8B" w14:textId="62B8CDAF" w:rsidR="00F25500" w:rsidRPr="00D8578C" w:rsidRDefault="001C1A13" w:rsidP="00D8578C">
      <w:pPr>
        <w:spacing w:line="360" w:lineRule="auto"/>
        <w:jc w:val="both"/>
        <w:rPr>
          <w:rFonts w:ascii="Book Antiqua" w:eastAsia="나눔고딕" w:hAnsi="Book Antiqua"/>
        </w:rPr>
      </w:pPr>
      <w:r w:rsidRPr="00D8578C">
        <w:rPr>
          <w:rFonts w:ascii="Book Antiqua" w:eastAsia="나눔고딕" w:hAnsi="Book Antiqua"/>
        </w:rPr>
        <w:t>Ultrasonography</w:t>
      </w:r>
      <w:r w:rsidR="00BE6EFA" w:rsidRPr="00D8578C">
        <w:rPr>
          <w:rFonts w:ascii="Book Antiqua" w:eastAsia="나눔고딕" w:hAnsi="Book Antiqua"/>
        </w:rPr>
        <w:t xml:space="preserve"> (US)</w:t>
      </w:r>
      <w:r w:rsidR="00BB7571" w:rsidRPr="00D8578C">
        <w:rPr>
          <w:rFonts w:ascii="Book Antiqua" w:eastAsia="나눔고딕" w:hAnsi="Book Antiqua"/>
        </w:rPr>
        <w:t xml:space="preserve"> do</w:t>
      </w:r>
      <w:r w:rsidRPr="00D8578C">
        <w:rPr>
          <w:rFonts w:ascii="Book Antiqua" w:eastAsia="나눔고딕" w:hAnsi="Book Antiqua"/>
        </w:rPr>
        <w:t xml:space="preserve"> not identify any definite abscess</w:t>
      </w:r>
      <w:r w:rsidR="00BB7571" w:rsidRPr="00D8578C">
        <w:rPr>
          <w:rFonts w:ascii="Book Antiqua" w:eastAsia="나눔고딕" w:hAnsi="Book Antiqua"/>
        </w:rPr>
        <w:t xml:space="preserve"> or sign of fluid collection</w:t>
      </w:r>
      <w:r w:rsidRPr="00D8578C">
        <w:rPr>
          <w:rFonts w:ascii="Book Antiqua" w:eastAsia="나눔고딕" w:hAnsi="Book Antiqua"/>
        </w:rPr>
        <w:fldChar w:fldCharType="begin">
          <w:fldData xml:space="preserve">PEVuZE5vdGU+PENpdGU+PEF1dGhvcj5QZXJsaTwvQXV0aG9yPjxZZWFyPjIwMTI8L1llYXI+PFJl
Y051bT4xMzwvUmVjTnVtPjxEaXNwbGF5VGV4dD48c3R5bGUgZmFjZT0ic3VwZXJzY3JpcHQiPlsx
OSwgMjVdPC9zdHlsZT48L0Rpc3BsYXlUZXh0PjxyZWNvcmQ+PHJlYy1udW1iZXI+MTM8L3JlYy1u
dW1iZXI+PGZvcmVpZ24ta2V5cz48a2V5IGFwcD0iRU4iIGRiLWlkPSI5ZXZzMnJ6d245eDl0MmVy
dmE2eHdld2FhMHNkZXp2ZWV2d3QiPjEzPC9rZXk+PC9mb3JlaWduLWtleXM+PHJlZi10eXBlIG5h
bWU9IkpvdXJuYWwgQXJ0aWNsZSI+MTc8L3JlZi10eXBlPjxjb250cmlidXRvcnM+PGF1dGhvcnM+
PGF1dGhvcj5QZXJsaSwgRC48L2F1dGhvcj48YXV0aG9yPk1hcnRvbmUsIEMuPC9hdXRob3I+PGF1
dGhvcj5SYXBvc2UsIEEuPC9hdXRob3I+PC9hdXRob3JzPjwvY29udHJpYnV0b3JzPjx0aXRsZXM+
PHRpdGxlPk5hbHRyZXhvbmUtaW5kdWNlZCBOaWNvbGF1IHN5bmRyb21lIG1hc3F1ZXJhZGluZyBh
cyBjdXRhbmVvdXMgYWJzY2VzczwvdGl0bGU+PHNlY29uZGFyeS10aXRsZT5CTUogQ2FzZSBSZXBv
cnRzPC9zZWNvbmRhcnktdGl0bGU+PC90aXRsZXM+PHBlcmlvZGljYWw+PGZ1bGwtdGl0bGU+Qk1K
IENhc2UgUmVwb3J0czwvZnVsbC10aXRsZT48L3BlcmlvZGljYWw+PHBhZ2VzPjEtMzwvcGFnZXM+
PGRhdGVzPjx5ZWFyPjIwMTI8L3llYXI+PC9kYXRlcz48dXJscz48cmVsYXRlZC11cmxzPjx1cmw+
aHR0cDovL3d3dy5zY29wdXMuY29tL2lud2FyZC9yZWNvcmQudXJsP2VpZD0yLXMyLjAtODQ4NzI1
NjA2NDgmYW1wO3BhcnRuZXJJRD00MCZhbXA7bWQ1PWU0OWMyNmQ5MmZlZjI0MmY5NjU0ZGU3ODZm
MWQ3N2NlPC91cmw+PC9yZWxhdGVkLXVybHM+PC91cmxzPjxjdXN0b203PjAwNzc4NTwvY3VzdG9t
Nz48ZWxlY3Ryb25pYy1yZXNvdXJjZS1udW0+MTAuMTEzNi9iY3ItMjAxMi0wMDc3ODU8L2VsZWN0
cm9uaWMtcmVzb3VyY2UtbnVtPjxyZW1vdGUtZGF0YWJhc2UtbmFtZT5TY29wdXM8L3JlbW90ZS1k
YXRhYmFzZS1uYW1lPjwvcmVjb3JkPjwvQ2l0ZT48Q2l0ZT48QXV0aG9yPlVyaTwvQXV0aG9yPjxZ
ZWFyPjIwMTA8L1llYXI+PFJlY051bT40MDwvUmVjTnVtPjxyZWNvcmQ+PHJlYy1udW1iZXI+NDA8
L3JlYy1udW1iZXI+PGZvcmVpZ24ta2V5cz48a2V5IGFwcD0iRU4iIGRiLWlkPSI5ZXZzMnJ6d245
eDl0MmVydmE2eHdld2FhMHNkZXp2ZWV2d3QiPjQwPC9rZXk+PC9mb3JlaWduLWtleXM+PHJlZi10
eXBlIG5hbWU9IkpvdXJuYWwgQXJ0aWNsZSI+MTc8L3JlZi10eXBlPjxjb250cmlidXRvcnM+PGF1
dGhvcnM+PGF1dGhvcj5VcmksIE8uPC9hdXRob3I+PGF1dGhvcj5BcmFkLCBFLjwvYXV0aG9yPjwv
YXV0aG9ycz48L2NvbnRyaWJ1dG9ycz48dGl0bGVzPjx0aXRsZT5Ta2luIG5lY3Jvc2lzIGFmdGVy
IHNlbGYtYWRtaW5pc3RlcmVkIGludHJhbXVzY3VsYXIgZGljbG9mZW5hYzwvdGl0bGU+PHNlY29u
ZGFyeS10aXRsZT5Kb3VybmFsIG9mIFBsYXN0aWMsIFJlY29uc3RydWN0aXZlIGFuZCBBZXN0aGV0
aWMgU3VyZ2VyeTwvc2Vjb25kYXJ5LXRpdGxlPjwvdGl0bGVzPjxwZXJpb2RpY2FsPjxmdWxsLXRp
dGxlPkpvdXJuYWwgb2YgUGxhc3RpYywgUmVjb25zdHJ1Y3RpdmUgYW5kIEFlc3RoZXRpYyBTdXJn
ZXJ5PC9mdWxsLXRpdGxlPjwvcGVyaW9kaWNhbD48cGFnZXM+ZTQtZTU8L3BhZ2VzPjx2b2x1bWU+
NjM8L3ZvbHVtZT48bnVtYmVyPjE8L251bWJlcj48ZGF0ZXM+PHllYXI+MjAxMDwveWVhcj48L2Rh
dGVzPjx1cmxzPjxyZWxhdGVkLXVybHM+PHVybD5odHRwOi8vd3d3LnNjb3B1cy5jb20vaW53YXJk
L3JlY29yZC51cmw/ZWlkPTItczIuMC03MjY0OTEwNDk5NyZhbXA7cGFydG5lcklEPTQwJmFtcDtt
ZDU9NmM4ZWMyMzIyZmU1MzdjNGRkYzM4ZDA2MjVjODgyYmY8L3VybD48L3JlbGF0ZWQtdXJscz48
L3VybHM+PGN1c3RvbTI+MTkyNTE1MDY8L2N1c3RvbTI+PGVsZWN0cm9uaWMtcmVzb3VyY2UtbnVt
PjEwLjEwMTYvai5ianBzLjIwMDkuMDEuMDQ5PC9lbGVjdHJvbmljLXJlc291cmNlLW51bT48cmVt
b3RlLWRhdGFiYXNlLW5hbWU+U2NvcHVzPC9yZW1vdGUtZGF0YWJhc2UtbmFtZT48L3JlY29yZD48
L0NpdGU+PC9FbmROb3RlPgB=
</w:fldData>
        </w:fldChar>
      </w:r>
      <w:r w:rsidR="003B14C8" w:rsidRPr="00D8578C">
        <w:rPr>
          <w:rFonts w:ascii="Book Antiqua" w:eastAsia="나눔고딕" w:hAnsi="Book Antiqua"/>
        </w:rPr>
        <w:instrText xml:space="preserve"> ADDIN EN.CITE </w:instrText>
      </w:r>
      <w:r w:rsidR="003B14C8" w:rsidRPr="00D8578C">
        <w:rPr>
          <w:rFonts w:ascii="Book Antiqua" w:eastAsia="나눔고딕" w:hAnsi="Book Antiqua"/>
        </w:rPr>
        <w:fldChar w:fldCharType="begin">
          <w:fldData xml:space="preserve">PEVuZE5vdGU+PENpdGU+PEF1dGhvcj5QZXJsaTwvQXV0aG9yPjxZZWFyPjIwMTI8L1llYXI+PFJl
Y051bT4xMzwvUmVjTnVtPjxEaXNwbGF5VGV4dD48c3R5bGUgZmFjZT0ic3VwZXJzY3JpcHQiPlsx
OSwgMjVdPC9zdHlsZT48L0Rpc3BsYXlUZXh0PjxyZWNvcmQ+PHJlYy1udW1iZXI+MTM8L3JlYy1u
dW1iZXI+PGZvcmVpZ24ta2V5cz48a2V5IGFwcD0iRU4iIGRiLWlkPSI5ZXZzMnJ6d245eDl0MmVy
dmE2eHdld2FhMHNkZXp2ZWV2d3QiPjEzPC9rZXk+PC9mb3JlaWduLWtleXM+PHJlZi10eXBlIG5h
bWU9IkpvdXJuYWwgQXJ0aWNsZSI+MTc8L3JlZi10eXBlPjxjb250cmlidXRvcnM+PGF1dGhvcnM+
PGF1dGhvcj5QZXJsaSwgRC48L2F1dGhvcj48YXV0aG9yPk1hcnRvbmUsIEMuPC9hdXRob3I+PGF1
dGhvcj5SYXBvc2UsIEEuPC9hdXRob3I+PC9hdXRob3JzPjwvY29udHJpYnV0b3JzPjx0aXRsZXM+
PHRpdGxlPk5hbHRyZXhvbmUtaW5kdWNlZCBOaWNvbGF1IHN5bmRyb21lIG1hc3F1ZXJhZGluZyBh
cyBjdXRhbmVvdXMgYWJzY2VzczwvdGl0bGU+PHNlY29uZGFyeS10aXRsZT5CTUogQ2FzZSBSZXBv
cnRzPC9zZWNvbmRhcnktdGl0bGU+PC90aXRsZXM+PHBlcmlvZGljYWw+PGZ1bGwtdGl0bGU+Qk1K
IENhc2UgUmVwb3J0czwvZnVsbC10aXRsZT48L3BlcmlvZGljYWw+PHBhZ2VzPjEtMzwvcGFnZXM+
PGRhdGVzPjx5ZWFyPjIwMTI8L3llYXI+PC9kYXRlcz48dXJscz48cmVsYXRlZC11cmxzPjx1cmw+
aHR0cDovL3d3dy5zY29wdXMuY29tL2lud2FyZC9yZWNvcmQudXJsP2VpZD0yLXMyLjAtODQ4NzI1
NjA2NDgmYW1wO3BhcnRuZXJJRD00MCZhbXA7bWQ1PWU0OWMyNmQ5MmZlZjI0MmY5NjU0ZGU3ODZm
MWQ3N2NlPC91cmw+PC9yZWxhdGVkLXVybHM+PC91cmxzPjxjdXN0b203PjAwNzc4NTwvY3VzdG9t
Nz48ZWxlY3Ryb25pYy1yZXNvdXJjZS1udW0+MTAuMTEzNi9iY3ItMjAxMi0wMDc3ODU8L2VsZWN0
cm9uaWMtcmVzb3VyY2UtbnVtPjxyZW1vdGUtZGF0YWJhc2UtbmFtZT5TY29wdXM8L3JlbW90ZS1k
YXRhYmFzZS1uYW1lPjwvcmVjb3JkPjwvQ2l0ZT48Q2l0ZT48QXV0aG9yPlVyaTwvQXV0aG9yPjxZ
ZWFyPjIwMTA8L1llYXI+PFJlY051bT40MDwvUmVjTnVtPjxyZWNvcmQ+PHJlYy1udW1iZXI+NDA8
L3JlYy1udW1iZXI+PGZvcmVpZ24ta2V5cz48a2V5IGFwcD0iRU4iIGRiLWlkPSI5ZXZzMnJ6d245
eDl0MmVydmE2eHdld2FhMHNkZXp2ZWV2d3QiPjQwPC9rZXk+PC9mb3JlaWduLWtleXM+PHJlZi10
eXBlIG5hbWU9IkpvdXJuYWwgQXJ0aWNsZSI+MTc8L3JlZi10eXBlPjxjb250cmlidXRvcnM+PGF1
dGhvcnM+PGF1dGhvcj5VcmksIE8uPC9hdXRob3I+PGF1dGhvcj5BcmFkLCBFLjwvYXV0aG9yPjwv
YXV0aG9ycz48L2NvbnRyaWJ1dG9ycz48dGl0bGVzPjx0aXRsZT5Ta2luIG5lY3Jvc2lzIGFmdGVy
IHNlbGYtYWRtaW5pc3RlcmVkIGludHJhbXVzY3VsYXIgZGljbG9mZW5hYzwvdGl0bGU+PHNlY29u
ZGFyeS10aXRsZT5Kb3VybmFsIG9mIFBsYXN0aWMsIFJlY29uc3RydWN0aXZlIGFuZCBBZXN0aGV0
aWMgU3VyZ2VyeTwvc2Vjb25kYXJ5LXRpdGxlPjwvdGl0bGVzPjxwZXJpb2RpY2FsPjxmdWxsLXRp
dGxlPkpvdXJuYWwgb2YgUGxhc3RpYywgUmVjb25zdHJ1Y3RpdmUgYW5kIEFlc3RoZXRpYyBTdXJn
ZXJ5PC9mdWxsLXRpdGxlPjwvcGVyaW9kaWNhbD48cGFnZXM+ZTQtZTU8L3BhZ2VzPjx2b2x1bWU+
NjM8L3ZvbHVtZT48bnVtYmVyPjE8L251bWJlcj48ZGF0ZXM+PHllYXI+MjAxMDwveWVhcj48L2Rh
dGVzPjx1cmxzPjxyZWxhdGVkLXVybHM+PHVybD5odHRwOi8vd3d3LnNjb3B1cy5jb20vaW53YXJk
L3JlY29yZC51cmw/ZWlkPTItczIuMC03MjY0OTEwNDk5NyZhbXA7cGFydG5lcklEPTQwJmFtcDtt
ZDU9NmM4ZWMyMzIyZmU1MzdjNGRkYzM4ZDA2MjVjODgyYmY8L3VybD48L3JlbGF0ZWQtdXJscz48
L3VybHM+PGN1c3RvbTI+MTkyNTE1MDY8L2N1c3RvbTI+PGVsZWN0cm9uaWMtcmVzb3VyY2UtbnVt
PjEwLjEwMTYvai5ianBzLjIwMDkuMDEuMDQ5PC9lbGVjdHJvbmljLXJlc291cmNlLW51bT48cmVt
b3RlLWRhdGFiYXNlLW5hbWU+U2NvcHVzPC9yZW1vdGUtZGF0YWJhc2UtbmFtZT48L3JlY29yZD48
L0NpdGU+PC9FbmROb3RlPgB=
</w:fldData>
        </w:fldChar>
      </w:r>
      <w:r w:rsidR="003B14C8" w:rsidRPr="00D8578C">
        <w:rPr>
          <w:rFonts w:ascii="Book Antiqua" w:eastAsia="나눔고딕" w:hAnsi="Book Antiqua"/>
        </w:rPr>
        <w:instrText xml:space="preserve"> ADDIN EN.CITE.DATA </w:instrText>
      </w:r>
      <w:r w:rsidR="003B14C8" w:rsidRPr="00D8578C">
        <w:rPr>
          <w:rFonts w:ascii="Book Antiqua" w:eastAsia="나눔고딕" w:hAnsi="Book Antiqua"/>
        </w:rPr>
      </w:r>
      <w:r w:rsidR="003B14C8" w:rsidRPr="00D8578C">
        <w:rPr>
          <w:rFonts w:ascii="Book Antiqua" w:eastAsia="나눔고딕" w:hAnsi="Book Antiqua"/>
        </w:rPr>
        <w:fldChar w:fldCharType="end"/>
      </w:r>
      <w:r w:rsidRPr="00D8578C">
        <w:rPr>
          <w:rFonts w:ascii="Book Antiqua" w:eastAsia="나눔고딕" w:hAnsi="Book Antiqua"/>
        </w:rPr>
      </w:r>
      <w:r w:rsidRPr="00D8578C">
        <w:rPr>
          <w:rFonts w:ascii="Book Antiqua" w:eastAsia="나눔고딕" w:hAnsi="Book Antiqua"/>
        </w:rPr>
        <w:fldChar w:fldCharType="separate"/>
      </w:r>
      <w:r w:rsidR="00884490" w:rsidRPr="00D8578C">
        <w:rPr>
          <w:rFonts w:ascii="Book Antiqua" w:eastAsia="나눔고딕" w:hAnsi="Book Antiqua"/>
          <w:noProof/>
          <w:vertAlign w:val="superscript"/>
        </w:rPr>
        <w:t>[</w:t>
      </w:r>
      <w:hyperlink w:anchor="_ENREF_19" w:tooltip="Uri, 2010 #40" w:history="1">
        <w:r w:rsidR="00C5143C" w:rsidRPr="00D8578C">
          <w:rPr>
            <w:rFonts w:ascii="Book Antiqua" w:eastAsia="나눔고딕" w:hAnsi="Book Antiqua"/>
            <w:noProof/>
            <w:vertAlign w:val="superscript"/>
          </w:rPr>
          <w:t>19</w:t>
        </w:r>
      </w:hyperlink>
      <w:r w:rsidR="00884490" w:rsidRPr="00D8578C">
        <w:rPr>
          <w:rFonts w:ascii="Book Antiqua" w:eastAsia="나눔고딕" w:hAnsi="Book Antiqua"/>
          <w:noProof/>
          <w:vertAlign w:val="superscript"/>
        </w:rPr>
        <w:t>,</w:t>
      </w:r>
      <w:hyperlink w:anchor="_ENREF_25" w:tooltip="Perli, 2012 #13" w:history="1">
        <w:r w:rsidR="00C5143C" w:rsidRPr="00D8578C">
          <w:rPr>
            <w:rFonts w:ascii="Book Antiqua" w:eastAsia="나눔고딕" w:hAnsi="Book Antiqua"/>
            <w:noProof/>
            <w:vertAlign w:val="superscript"/>
          </w:rPr>
          <w:t>25</w:t>
        </w:r>
      </w:hyperlink>
      <w:r w:rsidR="00884490" w:rsidRPr="00D8578C">
        <w:rPr>
          <w:rFonts w:ascii="Book Antiqua" w:eastAsia="나눔고딕" w:hAnsi="Book Antiqua"/>
          <w:noProof/>
          <w:vertAlign w:val="superscript"/>
        </w:rPr>
        <w:t>]</w:t>
      </w:r>
      <w:r w:rsidRPr="00D8578C">
        <w:rPr>
          <w:rFonts w:ascii="Book Antiqua" w:eastAsia="나눔고딕" w:hAnsi="Book Antiqua"/>
        </w:rPr>
        <w:fldChar w:fldCharType="end"/>
      </w:r>
      <w:r w:rsidR="00F37A13" w:rsidRPr="00D8578C">
        <w:rPr>
          <w:rFonts w:ascii="Book Antiqua" w:eastAsia="나눔고딕" w:hAnsi="Book Antiqua"/>
        </w:rPr>
        <w:t xml:space="preserve"> but shows an evidence of an area of d</w:t>
      </w:r>
      <w:r w:rsidR="00452682">
        <w:rPr>
          <w:rFonts w:ascii="Book Antiqua" w:eastAsia="나눔고딕" w:hAnsi="Book Antiqua"/>
        </w:rPr>
        <w:t>iffuse edema within the muscles</w:t>
      </w:r>
      <w:r w:rsidR="0082272F" w:rsidRPr="00D8578C">
        <w:rPr>
          <w:rFonts w:ascii="Book Antiqua" w:eastAsia="나눔고딕" w:hAnsi="Book Antiqua"/>
        </w:rPr>
        <w:fldChar w:fldCharType="begin"/>
      </w:r>
      <w:r w:rsidR="003B14C8" w:rsidRPr="00D8578C">
        <w:rPr>
          <w:rFonts w:ascii="Book Antiqua" w:eastAsia="나눔고딕" w:hAnsi="Book Antiqua"/>
        </w:rPr>
        <w:instrText xml:space="preserve"> ADDIN EN.CITE &lt;EndNote&gt;&lt;Cite&gt;&lt;Author&gt;Corazza&lt;/Author&gt;&lt;Year&gt;2001&lt;/Year&gt;&lt;RecNum&gt;84&lt;/RecNum&gt;&lt;DisplayText&gt;&lt;style face="superscript"&gt;[2]&lt;/style&gt;&lt;/DisplayText&gt;&lt;record&gt;&lt;rec-number&gt;84&lt;/rec-number&gt;&lt;foreign-keys&gt;&lt;key app="EN" db-id="9evs2rzwn9x9t2erva6xwewaa0sdezveevwt"&gt;84&lt;/key&gt;&lt;/foreign-keys&gt;&lt;ref-type name="Journal Article"&gt;17&lt;/ref-type&gt;&lt;contributors&gt;&lt;authors&gt;&lt;author&gt;Corazza, M.&lt;/author&gt;&lt;author&gt;Capozzi, O.&lt;/author&gt;&lt;author&gt;Virgili, A.&lt;/author&gt;&lt;/authors&gt;&lt;/contributors&gt;&lt;titles&gt;&lt;title&gt;Five cases of livedo-like dermatitis (Nicolau&amp;apos;s syndrome) due to bismuth salts and various other non-steroidal anti-inflammatory drugs&lt;/title&gt;&lt;secondary-title&gt;Journal of the European Academy of Dermatology and Venereology&lt;/secondary-title&gt;&lt;/titles&gt;&lt;periodical&gt;&lt;full-title&gt;Journal of the European Academy of Dermatology and Venereology&lt;/full-title&gt;&lt;/periodical&gt;&lt;pages&gt;585-588&lt;/pages&gt;&lt;volume&gt;15&lt;/volume&gt;&lt;number&gt;6&lt;/number&gt;&lt;dates&gt;&lt;year&gt;2001&lt;/year&gt;&lt;/dates&gt;&lt;urls&gt;&lt;related-urls&gt;&lt;url&gt;http://www.scopus.com/inward/record.url?eid=2-s2.0-0035669589&amp;amp;partnerID=40&amp;amp;md5=dbea2937948a482f44aae200fd5c962c&lt;/url&gt;&lt;/related-urls&gt;&lt;/urls&gt;&lt;custom2&gt;11843224&lt;/custom2&gt;&lt;electronic-resource-num&gt;10.1046/j.1468-3083.2001.00320.x&lt;/electronic-resource-num&gt;&lt;remote-database-name&gt;Scopus&lt;/remote-database-name&gt;&lt;/record&gt;&lt;/Cite&gt;&lt;/EndNote&gt;</w:instrText>
      </w:r>
      <w:r w:rsidR="0082272F" w:rsidRPr="00D8578C">
        <w:rPr>
          <w:rFonts w:ascii="Book Antiqua" w:eastAsia="나눔고딕" w:hAnsi="Book Antiqua"/>
        </w:rPr>
        <w:fldChar w:fldCharType="separate"/>
      </w:r>
      <w:r w:rsidR="00884490" w:rsidRPr="00D8578C">
        <w:rPr>
          <w:rFonts w:ascii="Book Antiqua" w:eastAsia="나눔고딕" w:hAnsi="Book Antiqua"/>
          <w:noProof/>
          <w:vertAlign w:val="superscript"/>
        </w:rPr>
        <w:t>[</w:t>
      </w:r>
      <w:hyperlink w:anchor="_ENREF_2" w:tooltip="Corazza, 2001 #84" w:history="1">
        <w:r w:rsidR="00C5143C" w:rsidRPr="00D8578C">
          <w:rPr>
            <w:rFonts w:ascii="Book Antiqua" w:eastAsia="나눔고딕" w:hAnsi="Book Antiqua"/>
            <w:noProof/>
            <w:vertAlign w:val="superscript"/>
          </w:rPr>
          <w:t>2</w:t>
        </w:r>
      </w:hyperlink>
      <w:r w:rsidR="00884490" w:rsidRPr="00D8578C">
        <w:rPr>
          <w:rFonts w:ascii="Book Antiqua" w:eastAsia="나눔고딕" w:hAnsi="Book Antiqua"/>
          <w:noProof/>
          <w:vertAlign w:val="superscript"/>
        </w:rPr>
        <w:t>]</w:t>
      </w:r>
      <w:r w:rsidR="0082272F" w:rsidRPr="00D8578C">
        <w:rPr>
          <w:rFonts w:ascii="Book Antiqua" w:eastAsia="나눔고딕" w:hAnsi="Book Antiqua"/>
        </w:rPr>
        <w:fldChar w:fldCharType="end"/>
      </w:r>
      <w:r w:rsidR="00F37A13" w:rsidRPr="00D8578C">
        <w:rPr>
          <w:rFonts w:ascii="Book Antiqua" w:eastAsia="나눔고딕" w:hAnsi="Book Antiqua"/>
        </w:rPr>
        <w:t xml:space="preserve">. </w:t>
      </w:r>
      <w:r w:rsidR="00BB7571" w:rsidRPr="00D8578C">
        <w:rPr>
          <w:rFonts w:ascii="Book Antiqua" w:eastAsia="나눔고딕" w:hAnsi="Book Antiqua"/>
        </w:rPr>
        <w:t>Necrotic lesion reveals</w:t>
      </w:r>
      <w:r w:rsidR="00F25500" w:rsidRPr="00D8578C">
        <w:rPr>
          <w:rFonts w:ascii="Book Antiqua" w:eastAsia="나눔고딕" w:hAnsi="Book Antiqua"/>
        </w:rPr>
        <w:t xml:space="preserve"> a diffuse hyperechogenic area with inflammation in</w:t>
      </w:r>
      <w:r w:rsidR="00BB7571" w:rsidRPr="00D8578C">
        <w:rPr>
          <w:rFonts w:ascii="Book Antiqua" w:eastAsia="나눔고딕" w:hAnsi="Book Antiqua"/>
        </w:rPr>
        <w:t>volving the subcutaneous area</w:t>
      </w:r>
      <w:r w:rsidR="00F25500" w:rsidRPr="00D8578C">
        <w:rPr>
          <w:rFonts w:ascii="Book Antiqua" w:eastAsia="나눔고딕" w:hAnsi="Book Antiqua"/>
        </w:rPr>
        <w:t xml:space="preserve"> and the muscles</w:t>
      </w:r>
      <w:r w:rsidR="0082272F" w:rsidRPr="00D8578C">
        <w:rPr>
          <w:rFonts w:ascii="Book Antiqua" w:eastAsia="나눔고딕" w:hAnsi="Book Antiqua"/>
        </w:rPr>
        <w:fldChar w:fldCharType="begin">
          <w:fldData xml:space="preserve">PEVuZE5vdGU+PENpdGU+PEF1dGhvcj5TYXJpZmFraW9nbHU8L0F1dGhvcj48WWVhcj4yMDA3PC9Z
ZWFyPjxSZWNOdW0+MTgyPC9SZWNOdW0+PERpc3BsYXlUZXh0PjxzdHlsZSBmYWNlPSJzdXBlcnNj
cmlwdCI+WzExXTwvc3R5bGU+PC9EaXNwbGF5VGV4dD48cmVjb3JkPjxyZWMtbnVtYmVyPjE4Mjwv
cmVjLW51bWJlcj48Zm9yZWlnbi1rZXlzPjxrZXkgYXBwPSJFTiIgZGItaWQ9IjlldnMycnp3bjl4
OXQyZXJ2YTZ4d2V3YWEwc2RlenZlZXZ3dCI+MTgyPC9rZXk+PC9mb3JlaWduLWtleXM+PHJlZi10
eXBlIG5hbWU9IkpvdXJuYWwgQXJ0aWNsZSI+MTc8L3JlZi10eXBlPjxjb250cmlidXRvcnM+PGF1
dGhvcnM+PGF1dGhvcj5TYXJpZmFraW9nbHUsIEUuPC9hdXRob3I+PC9hdXRob3JzPjwvY29udHJp
YnV0b3JzPjx0aXRsZXM+PHRpdGxlPk5pY29sYXUgc3luZHJvbWUgYWZ0ZXIgZGljbG9mZW5hYyBp
bmplY3Rpb248L3RpdGxlPjxzZWNvbmRhcnktdGl0bGU+SiBFdXIgQWNhZCBEZXJtYXRvbCBWZW5l
cmVvbDwvc2Vjb25kYXJ5LXRpdGxlPjxhbHQtdGl0bGU+Sm91cm5hbCBvZiB0aGUgRXVyb3BlYW4g
QWNhZGVteSBvZiBEZXJtYXRvbG9neSBhbmQgVmVuZXJlb2xvZ3kgOiBKRUFEVjwvYWx0LXRpdGxl
PjwvdGl0bGVzPjxwZXJpb2RpY2FsPjxmdWxsLXRpdGxlPkogRXVyIEFjYWQgRGVybWF0b2wgVmVu
ZXJlb2w8L2Z1bGwtdGl0bGU+PGFiYnItMT5Kb3VybmFsIG9mIHRoZSBFdXJvcGVhbiBBY2FkZW15
IG9mIERlcm1hdG9sb2d5IGFuZCBWZW5lcmVvbG9neSA6IEpFQURWPC9hYmJyLTE+PC9wZXJpb2Rp
Y2FsPjxhbHQtcGVyaW9kaWNhbD48ZnVsbC10aXRsZT5KIEV1ciBBY2FkIERlcm1hdG9sIFZlbmVy
ZW9sPC9mdWxsLXRpdGxlPjxhYmJyLTE+Sm91cm5hbCBvZiB0aGUgRXVyb3BlYW4gQWNhZGVteSBv
ZiBEZXJtYXRvbG9neSBhbmQgVmVuZXJlb2xvZ3kgOiBKRUFEVjwvYWJici0xPjwvYWx0LXBlcmlv
ZGljYWw+PHBhZ2VzPjI2Ni03PC9wYWdlcz48dm9sdW1lPjIxPC92b2x1bWU+PG51bWJlcj4yPC9u
dW1iZXI+PGVkaXRpb24+MjAwNy8wMS8yNTwvZWRpdGlvbj48a2V5d29yZHM+PGtleXdvcmQ+QW50
aS1JbmZsYW1tYXRvcnkgQWdlbnRzLCBOb24tU3Rlcm9pZGFsL2FkbWluaXN0cmF0aW9uICZhbXA7
IGRvc2FnZS8gYWR2ZXJzZSBlZmZlY3RzPC9rZXl3b3JkPjxrZXl3b3JkPkJhY2sgUGFpbi9kcnVn
IHRoZXJhcHk8L2tleXdvcmQ+PGtleXdvcmQ+QnV0dG9ja3MvIHBhdGhvbG9neTwva2V5d29yZD48
a2V5d29yZD5EaWNsb2ZlbmFjL2FkbWluaXN0cmF0aW9uICZhbXA7IGRvc2FnZS8gYWR2ZXJzZSBl
ZmZlY3RzPC9rZXl3b3JkPjxrZXl3b3JkPkVyeXRoZW1hLyBjaGVtaWNhbGx5IGluZHVjZWQ8L2tl
eXdvcmQ+PGtleXdvcmQ+RmVtYWxlPC9rZXl3b3JkPjxrZXl3b3JkPkh1bWFuczwva2V5d29yZD48
a2V5d29yZD5JbmplY3Rpb25zPC9rZXl3b3JkPjxrZXl3b3JkPk1pZGRsZSBBZ2VkPC9rZXl3b3Jk
PjxrZXl3b3JkPk5lY3Jvc2lzL2NoZW1pY2FsbHkgaW5kdWNlZDwva2V5d29yZD48a2V5d29yZD5T
eW5kcm9tZTwva2V5d29yZD48L2tleXdvcmRzPjxkYXRlcz48eWVhcj4yMDA3PC95ZWFyPjxwdWIt
ZGF0ZXM+PGRhdGU+RmViPC9kYXRlPjwvcHViLWRhdGVzPjwvZGF0ZXM+PGlzYm4+MDkyNi05OTU5
IChQcmludCkmI3hEOzA5MjYtOTk1OSAoTGlua2luZyk8L2lzYm4+PGFjY2Vzc2lvbi1udW0+MTcy
NDM5NzU8L2FjY2Vzc2lvbi1udW0+PHVybHM+PHJlbGF0ZWQtdXJscz48dXJsPmh0dHA6Ly9vbmxp
bmVsaWJyYXJ5LndpbGV5LmNvbS9kb2kvMTAuMTExMS9qLjE0NjgtMzA4My4yMDA2LjAxODM3Lngv
YWJzdHJhY3Q8L3VybD48L3JlbGF0ZWQtdXJscz48L3VybHM+PGVsZWN0cm9uaWMtcmVzb3VyY2Ut
bnVtPjEwLjExMTEvai4xNDY4LTMwODMuMjAwNi4wMTgzNy54PC9lbGVjdHJvbmljLXJlc291cmNl
LW51bT48cmVtb3RlLWRhdGFiYXNlLXByb3ZpZGVyPk5MTTwvcmVtb3RlLWRhdGFiYXNlLXByb3Zp
ZGVyPjxsYW5ndWFnZT5lbmc8L2xhbmd1YWdlPjwvcmVjb3JkPjwvQ2l0ZT48L0VuZE5vdGU+AG==
</w:fldData>
        </w:fldChar>
      </w:r>
      <w:r w:rsidR="00884490" w:rsidRPr="00D8578C">
        <w:rPr>
          <w:rFonts w:ascii="Book Antiqua" w:eastAsia="나눔고딕" w:hAnsi="Book Antiqua"/>
        </w:rPr>
        <w:instrText xml:space="preserve"> ADDIN EN.CITE </w:instrText>
      </w:r>
      <w:r w:rsidR="00884490" w:rsidRPr="00D8578C">
        <w:rPr>
          <w:rFonts w:ascii="Book Antiqua" w:eastAsia="나눔고딕" w:hAnsi="Book Antiqua"/>
        </w:rPr>
        <w:fldChar w:fldCharType="begin">
          <w:fldData xml:space="preserve">PEVuZE5vdGU+PENpdGU+PEF1dGhvcj5TYXJpZmFraW9nbHU8L0F1dGhvcj48WWVhcj4yMDA3PC9Z
ZWFyPjxSZWNOdW0+MTgyPC9SZWNOdW0+PERpc3BsYXlUZXh0PjxzdHlsZSBmYWNlPSJzdXBlcnNj
cmlwdCI+WzExXTwvc3R5bGU+PC9EaXNwbGF5VGV4dD48cmVjb3JkPjxyZWMtbnVtYmVyPjE4Mjwv
cmVjLW51bWJlcj48Zm9yZWlnbi1rZXlzPjxrZXkgYXBwPSJFTiIgZGItaWQ9IjlldnMycnp3bjl4
OXQyZXJ2YTZ4d2V3YWEwc2RlenZlZXZ3dCI+MTgyPC9rZXk+PC9mb3JlaWduLWtleXM+PHJlZi10
eXBlIG5hbWU9IkpvdXJuYWwgQXJ0aWNsZSI+MTc8L3JlZi10eXBlPjxjb250cmlidXRvcnM+PGF1
dGhvcnM+PGF1dGhvcj5TYXJpZmFraW9nbHUsIEUuPC9hdXRob3I+PC9hdXRob3JzPjwvY29udHJp
YnV0b3JzPjx0aXRsZXM+PHRpdGxlPk5pY29sYXUgc3luZHJvbWUgYWZ0ZXIgZGljbG9mZW5hYyBp
bmplY3Rpb248L3RpdGxlPjxzZWNvbmRhcnktdGl0bGU+SiBFdXIgQWNhZCBEZXJtYXRvbCBWZW5l
cmVvbDwvc2Vjb25kYXJ5LXRpdGxlPjxhbHQtdGl0bGU+Sm91cm5hbCBvZiB0aGUgRXVyb3BlYW4g
QWNhZGVteSBvZiBEZXJtYXRvbG9neSBhbmQgVmVuZXJlb2xvZ3kgOiBKRUFEVjwvYWx0LXRpdGxl
PjwvdGl0bGVzPjxwZXJpb2RpY2FsPjxmdWxsLXRpdGxlPkogRXVyIEFjYWQgRGVybWF0b2wgVmVu
ZXJlb2w8L2Z1bGwtdGl0bGU+PGFiYnItMT5Kb3VybmFsIG9mIHRoZSBFdXJvcGVhbiBBY2FkZW15
IG9mIERlcm1hdG9sb2d5IGFuZCBWZW5lcmVvbG9neSA6IEpFQURWPC9hYmJyLTE+PC9wZXJpb2Rp
Y2FsPjxhbHQtcGVyaW9kaWNhbD48ZnVsbC10aXRsZT5KIEV1ciBBY2FkIERlcm1hdG9sIFZlbmVy
ZW9sPC9mdWxsLXRpdGxlPjxhYmJyLTE+Sm91cm5hbCBvZiB0aGUgRXVyb3BlYW4gQWNhZGVteSBv
ZiBEZXJtYXRvbG9neSBhbmQgVmVuZXJlb2xvZ3kgOiBKRUFEVjwvYWJici0xPjwvYWx0LXBlcmlv
ZGljYWw+PHBhZ2VzPjI2Ni03PC9wYWdlcz48dm9sdW1lPjIxPC92b2x1bWU+PG51bWJlcj4yPC9u
dW1iZXI+PGVkaXRpb24+MjAwNy8wMS8yNTwvZWRpdGlvbj48a2V5d29yZHM+PGtleXdvcmQ+QW50
aS1JbmZsYW1tYXRvcnkgQWdlbnRzLCBOb24tU3Rlcm9pZGFsL2FkbWluaXN0cmF0aW9uICZhbXA7
IGRvc2FnZS8gYWR2ZXJzZSBlZmZlY3RzPC9rZXl3b3JkPjxrZXl3b3JkPkJhY2sgUGFpbi9kcnVn
IHRoZXJhcHk8L2tleXdvcmQ+PGtleXdvcmQ+QnV0dG9ja3MvIHBhdGhvbG9neTwva2V5d29yZD48
a2V5d29yZD5EaWNsb2ZlbmFjL2FkbWluaXN0cmF0aW9uICZhbXA7IGRvc2FnZS8gYWR2ZXJzZSBl
ZmZlY3RzPC9rZXl3b3JkPjxrZXl3b3JkPkVyeXRoZW1hLyBjaGVtaWNhbGx5IGluZHVjZWQ8L2tl
eXdvcmQ+PGtleXdvcmQ+RmVtYWxlPC9rZXl3b3JkPjxrZXl3b3JkPkh1bWFuczwva2V5d29yZD48
a2V5d29yZD5JbmplY3Rpb25zPC9rZXl3b3JkPjxrZXl3b3JkPk1pZGRsZSBBZ2VkPC9rZXl3b3Jk
PjxrZXl3b3JkPk5lY3Jvc2lzL2NoZW1pY2FsbHkgaW5kdWNlZDwva2V5d29yZD48a2V5d29yZD5T
eW5kcm9tZTwva2V5d29yZD48L2tleXdvcmRzPjxkYXRlcz48eWVhcj4yMDA3PC95ZWFyPjxwdWIt
ZGF0ZXM+PGRhdGU+RmViPC9kYXRlPjwvcHViLWRhdGVzPjwvZGF0ZXM+PGlzYm4+MDkyNi05OTU5
IChQcmludCkmI3hEOzA5MjYtOTk1OSAoTGlua2luZyk8L2lzYm4+PGFjY2Vzc2lvbi1udW0+MTcy
NDM5NzU8L2FjY2Vzc2lvbi1udW0+PHVybHM+PHJlbGF0ZWQtdXJscz48dXJsPmh0dHA6Ly9vbmxp
bmVsaWJyYXJ5LndpbGV5LmNvbS9kb2kvMTAuMTExMS9qLjE0NjgtMzA4My4yMDA2LjAxODM3Lngv
YWJzdHJhY3Q8L3VybD48L3JlbGF0ZWQtdXJscz48L3VybHM+PGVsZWN0cm9uaWMtcmVzb3VyY2Ut
bnVtPjEwLjExMTEvai4xNDY4LTMwODMuMjAwNi4wMTgzNy54PC9lbGVjdHJvbmljLXJlc291cmNl
LW51bT48cmVtb3RlLWRhdGFiYXNlLXByb3ZpZGVyPk5MTTwvcmVtb3RlLWRhdGFiYXNlLXByb3Zp
ZGVyPjxsYW5ndWFnZT5lbmc8L2xhbmd1YWdlPjwvcmVjb3JkPjwvQ2l0ZT48L0VuZE5vdGU+AG==
</w:fldData>
        </w:fldChar>
      </w:r>
      <w:r w:rsidR="00884490" w:rsidRPr="00D8578C">
        <w:rPr>
          <w:rFonts w:ascii="Book Antiqua" w:eastAsia="나눔고딕" w:hAnsi="Book Antiqua"/>
        </w:rPr>
        <w:instrText xml:space="preserve"> ADDIN EN.CITE.DATA </w:instrText>
      </w:r>
      <w:r w:rsidR="00884490" w:rsidRPr="00D8578C">
        <w:rPr>
          <w:rFonts w:ascii="Book Antiqua" w:eastAsia="나눔고딕" w:hAnsi="Book Antiqua"/>
        </w:rPr>
      </w:r>
      <w:r w:rsidR="00884490" w:rsidRPr="00D8578C">
        <w:rPr>
          <w:rFonts w:ascii="Book Antiqua" w:eastAsia="나눔고딕" w:hAnsi="Book Antiqua"/>
        </w:rPr>
        <w:fldChar w:fldCharType="end"/>
      </w:r>
      <w:r w:rsidR="0082272F" w:rsidRPr="00D8578C">
        <w:rPr>
          <w:rFonts w:ascii="Book Antiqua" w:eastAsia="나눔고딕" w:hAnsi="Book Antiqua"/>
        </w:rPr>
      </w:r>
      <w:r w:rsidR="0082272F" w:rsidRPr="00D8578C">
        <w:rPr>
          <w:rFonts w:ascii="Book Antiqua" w:eastAsia="나눔고딕" w:hAnsi="Book Antiqua"/>
        </w:rPr>
        <w:fldChar w:fldCharType="separate"/>
      </w:r>
      <w:r w:rsidR="00884490" w:rsidRPr="00D8578C">
        <w:rPr>
          <w:rFonts w:ascii="Book Antiqua" w:eastAsia="나눔고딕" w:hAnsi="Book Antiqua"/>
          <w:noProof/>
          <w:vertAlign w:val="superscript"/>
        </w:rPr>
        <w:t>[</w:t>
      </w:r>
      <w:hyperlink w:anchor="_ENREF_11" w:tooltip="Sarifakioglu, 2007 #182" w:history="1">
        <w:r w:rsidR="00C5143C" w:rsidRPr="00D8578C">
          <w:rPr>
            <w:rFonts w:ascii="Book Antiqua" w:eastAsia="나눔고딕" w:hAnsi="Book Antiqua"/>
            <w:noProof/>
            <w:vertAlign w:val="superscript"/>
          </w:rPr>
          <w:t>11</w:t>
        </w:r>
      </w:hyperlink>
      <w:r w:rsidR="00884490" w:rsidRPr="00D8578C">
        <w:rPr>
          <w:rFonts w:ascii="Book Antiqua" w:eastAsia="나눔고딕" w:hAnsi="Book Antiqua"/>
          <w:noProof/>
          <w:vertAlign w:val="superscript"/>
        </w:rPr>
        <w:t>]</w:t>
      </w:r>
      <w:r w:rsidR="0082272F" w:rsidRPr="00D8578C">
        <w:rPr>
          <w:rFonts w:ascii="Book Antiqua" w:eastAsia="나눔고딕" w:hAnsi="Book Antiqua"/>
        </w:rPr>
        <w:fldChar w:fldCharType="end"/>
      </w:r>
      <w:r w:rsidR="00F37A13" w:rsidRPr="00D8578C">
        <w:rPr>
          <w:rFonts w:ascii="Book Antiqua" w:eastAsia="나눔고딕" w:hAnsi="Book Antiqua"/>
        </w:rPr>
        <w:t xml:space="preserve">. </w:t>
      </w:r>
    </w:p>
    <w:p w14:paraId="182C906A" w14:textId="6168F93A" w:rsidR="001C1A13" w:rsidRPr="00D8578C" w:rsidRDefault="00F65993" w:rsidP="00D8578C">
      <w:pPr>
        <w:spacing w:line="360" w:lineRule="auto"/>
        <w:jc w:val="both"/>
        <w:rPr>
          <w:rFonts w:ascii="Book Antiqua" w:eastAsia="나눔고딕" w:hAnsi="Book Antiqua"/>
        </w:rPr>
      </w:pPr>
      <w:r w:rsidRPr="00D8578C">
        <w:rPr>
          <w:rFonts w:ascii="Book Antiqua" w:eastAsia="나눔고딕" w:hAnsi="Book Antiqua"/>
        </w:rPr>
        <w:t xml:space="preserve"> </w:t>
      </w:r>
      <w:r w:rsidR="00452682">
        <w:rPr>
          <w:rFonts w:ascii="Book Antiqua" w:eastAsia="宋体" w:hAnsi="Book Antiqua" w:hint="eastAsia"/>
          <w:lang w:eastAsia="zh-CN"/>
        </w:rPr>
        <w:t xml:space="preserve"> </w:t>
      </w:r>
      <w:r w:rsidR="001C1A13" w:rsidRPr="00D8578C">
        <w:rPr>
          <w:rFonts w:ascii="Book Antiqua" w:eastAsia="나눔고딕" w:hAnsi="Book Antiqua"/>
        </w:rPr>
        <w:t xml:space="preserve">Computed </w:t>
      </w:r>
      <w:r w:rsidR="00452682">
        <w:rPr>
          <w:rFonts w:ascii="Book Antiqua" w:eastAsia="宋体" w:hAnsi="Book Antiqua" w:hint="eastAsia"/>
          <w:lang w:eastAsia="zh-CN"/>
        </w:rPr>
        <w:t>t</w:t>
      </w:r>
      <w:r w:rsidR="001C1A13" w:rsidRPr="00D8578C">
        <w:rPr>
          <w:rFonts w:ascii="Book Antiqua" w:eastAsia="나눔고딕" w:hAnsi="Book Antiqua"/>
        </w:rPr>
        <w:t>omography</w:t>
      </w:r>
      <w:r w:rsidR="004158AC" w:rsidRPr="00D8578C">
        <w:rPr>
          <w:rFonts w:ascii="Book Antiqua" w:eastAsia="나눔고딕" w:hAnsi="Book Antiqua"/>
        </w:rPr>
        <w:t xml:space="preserve"> (CT) reveals</w:t>
      </w:r>
      <w:r w:rsidR="001C1A13" w:rsidRPr="00D8578C">
        <w:rPr>
          <w:rFonts w:ascii="Book Antiqua" w:eastAsia="나눔고딕" w:hAnsi="Book Antiqua"/>
        </w:rPr>
        <w:t xml:space="preserve"> a well-defined </w:t>
      </w:r>
      <w:r w:rsidR="005E17EC" w:rsidRPr="00D8578C">
        <w:rPr>
          <w:rFonts w:ascii="Book Antiqua" w:eastAsia="나눔고딕" w:hAnsi="Book Antiqua"/>
        </w:rPr>
        <w:t>lesion</w:t>
      </w:r>
      <w:r w:rsidR="001C1A13" w:rsidRPr="00D8578C">
        <w:rPr>
          <w:rFonts w:ascii="Book Antiqua" w:eastAsia="나눔고딕" w:hAnsi="Book Antiqua"/>
        </w:rPr>
        <w:t xml:space="preserve"> of </w:t>
      </w:r>
      <w:r w:rsidR="004158AC" w:rsidRPr="00D8578C">
        <w:rPr>
          <w:rFonts w:ascii="Book Antiqua" w:eastAsia="나눔고딕" w:hAnsi="Book Antiqua"/>
        </w:rPr>
        <w:t xml:space="preserve">the diffuse adipose </w:t>
      </w:r>
      <w:r w:rsidR="001C1A13" w:rsidRPr="00D8578C">
        <w:rPr>
          <w:rFonts w:ascii="Book Antiqua" w:eastAsia="나눔고딕" w:hAnsi="Book Antiqua"/>
        </w:rPr>
        <w:t xml:space="preserve">inflammation with central </w:t>
      </w:r>
      <w:r w:rsidR="00452682">
        <w:rPr>
          <w:rFonts w:ascii="Book Antiqua" w:eastAsia="나눔고딕" w:hAnsi="Book Antiqua"/>
        </w:rPr>
        <w:t>gas collection</w:t>
      </w:r>
      <w:r w:rsidR="001C1A13" w:rsidRPr="00D8578C">
        <w:rPr>
          <w:rFonts w:ascii="Book Antiqua" w:eastAsia="나눔고딕" w:hAnsi="Book Antiqua"/>
        </w:rPr>
        <w:fldChar w:fldCharType="begin">
          <w:fldData xml:space="preserve">PEVuZE5vdGU+PENpdGU+PEF1dGhvcj5QZXJsaTwvQXV0aG9yPjxZZWFyPjIwMTI8L1llYXI+PFJl
Y051bT4xMzwvUmVjTnVtPjxEaXNwbGF5VGV4dD48c3R5bGUgZmFjZT0ic3VwZXJzY3JpcHQiPlsy
NSwgMzddPC9zdHlsZT48L0Rpc3BsYXlUZXh0PjxyZWNvcmQ+PHJlYy1udW1iZXI+MTM8L3JlYy1u
dW1iZXI+PGZvcmVpZ24ta2V5cz48a2V5IGFwcD0iRU4iIGRiLWlkPSI5ZXZzMnJ6d245eDl0MmVy
dmE2eHdld2FhMHNkZXp2ZWV2d3QiPjEzPC9rZXk+PC9mb3JlaWduLWtleXM+PHJlZi10eXBlIG5h
bWU9IkpvdXJuYWwgQXJ0aWNsZSI+MTc8L3JlZi10eXBlPjxjb250cmlidXRvcnM+PGF1dGhvcnM+
PGF1dGhvcj5QZXJsaSwgRC48L2F1dGhvcj48YXV0aG9yPk1hcnRvbmUsIEMuPC9hdXRob3I+PGF1
dGhvcj5SYXBvc2UsIEEuPC9hdXRob3I+PC9hdXRob3JzPjwvY29udHJpYnV0b3JzPjx0aXRsZXM+
PHRpdGxlPk5hbHRyZXhvbmUtaW5kdWNlZCBOaWNvbGF1IHN5bmRyb21lIG1hc3F1ZXJhZGluZyBh
cyBjdXRhbmVvdXMgYWJzY2VzczwvdGl0bGU+PHNlY29uZGFyeS10aXRsZT5CTUogQ2FzZSBSZXBv
cnRzPC9zZWNvbmRhcnktdGl0bGU+PC90aXRsZXM+PHBlcmlvZGljYWw+PGZ1bGwtdGl0bGU+Qk1K
IENhc2UgUmVwb3J0czwvZnVsbC10aXRsZT48L3BlcmlvZGljYWw+PHBhZ2VzPjEtMzwvcGFnZXM+
PGRhdGVzPjx5ZWFyPjIwMTI8L3llYXI+PC9kYXRlcz48dXJscz48cmVsYXRlZC11cmxzPjx1cmw+
aHR0cDovL3d3dy5zY29wdXMuY29tL2lud2FyZC9yZWNvcmQudXJsP2VpZD0yLXMyLjAtODQ4NzI1
NjA2NDgmYW1wO3BhcnRuZXJJRD00MCZhbXA7bWQ1PWU0OWMyNmQ5MmZlZjI0MmY5NjU0ZGU3ODZm
MWQ3N2NlPC91cmw+PC9yZWxhdGVkLXVybHM+PC91cmxzPjxjdXN0b203PjAwNzc4NTwvY3VzdG9t
Nz48ZWxlY3Ryb25pYy1yZXNvdXJjZS1udW0+MTAuMTEzNi9iY3ItMjAxMi0wMDc3ODU8L2VsZWN0
cm9uaWMtcmVzb3VyY2UtbnVtPjxyZW1vdGUtZGF0YWJhc2UtbmFtZT5TY29wdXM8L3JlbW90ZS1k
YXRhYmFzZS1uYW1lPjwvcmVjb3JkPjwvQ2l0ZT48Q2l0ZT48QXV0aG9yPlNlZ3JldG88L0F1dGhv
cj48WWVhcj4yMDEzPC9ZZWFyPjxSZWNOdW0+MTA8L1JlY051bT48cmVjb3JkPjxyZWMtbnVtYmVy
PjEwPC9yZWMtbnVtYmVyPjxmb3JlaWduLWtleXM+PGtleSBhcHA9IkVOIiBkYi1pZD0iOWV2czJy
enduOXg5dDJlcnZhNnh3ZXdhYTBzZGV6dmVldnd0Ij4xMDwva2V5PjwvZm9yZWlnbi1rZXlzPjxy
ZWYtdHlwZSBuYW1lPSJKb3VybmFsIEFydGljbGUiPjE3PC9yZWYtdHlwZT48Y29udHJpYnV0b3Jz
PjxhdXRob3JzPjxhdXRob3I+U2VncmV0bywgRi48L2F1dGhvcj48YXV0aG9yPlRvc2ksIEQuPC9h
dXRob3I+PGF1dGhvcj5NYXJhbmdpLCBHLiBGLjwvYXV0aG9yPjxhdXRob3I+R2lnbGlvZmlvcml0
bywgUC48L2F1dGhvcj48YXV0aG9yPlBlbmRvbGlubywgQS4gTC48L2F1dGhvcj48YXV0aG9yPlBl
cnNpY2hldHRpLCBQLjwvYXV0aG9yPjwvYXV0aG9ycz48L2NvbnRyaWJ1dG9ycz48dGl0bGVzPjx0
aXRsZT5OaWNvbGF1JmFwb3M7cyBzeW5kcm9tZSBjb21wbGljYXRlZCBieSBhdHlwaWNhbCBuZWNy
b3RpemluZyBmYXNjaWl0aXM8L3RpdGxlPjxzZWNvbmRhcnktdGl0bGU+QXJjaGl2ZXMgb2YgUGxh
c3RpYyBTdXJnZXJ5PC9zZWNvbmRhcnktdGl0bGU+PC90aXRsZXM+PHBlcmlvZGljYWw+PGZ1bGwt
dGl0bGU+QXJjaGl2ZXMgb2YgUGxhc3RpYyBTdXJnZXJ5PC9mdWxsLXRpdGxlPjwvcGVyaW9kaWNh
bD48cGFnZXM+MjY3LTI2ODwvcGFnZXM+PHZvbHVtZT40MDwvdm9sdW1lPjxudW1iZXI+MzwvbnVt
YmVyPjxkYXRlcz48eWVhcj4yMDEzPC95ZWFyPjwvZGF0ZXM+PHVybHM+PHJlbGF0ZWQtdXJscz48
dXJsPmh0dHA6Ly93d3cuc2NvcHVzLmNvbS9pbndhcmQvcmVjb3JkLnVybD9laWQ9Mi1zMi4wLTg0
ODc4MzYwNDExJmFtcDtwYXJ0bmVySUQ9NDAmYW1wO21kNT1lODQyZWViNDRmZDQ1NDhlYTc2MmZm
Mjk0MDY1ODE5ZDwvdXJsPjwvcmVsYXRlZC11cmxzPjwvdXJscz48ZWxlY3Ryb25pYy1yZXNvdXJj
ZS1udW0+MTAuNTk5OS9hcHMuMjAxMy40MC4zLjI2NzwvZWxlY3Ryb25pYy1yZXNvdXJjZS1udW0+
PHJlbW90ZS1kYXRhYmFzZS1uYW1lPlNjb3B1czwvcmVtb3RlLWRhdGFiYXNlLW5hbWU+PC9yZWNv
cmQ+PC9DaXRlPjwvRW5kTm90ZT5=
</w:fldData>
        </w:fldChar>
      </w:r>
      <w:r w:rsidR="001637E5" w:rsidRPr="00D8578C">
        <w:rPr>
          <w:rFonts w:ascii="Book Antiqua" w:eastAsia="나눔고딕" w:hAnsi="Book Antiqua"/>
        </w:rPr>
        <w:instrText xml:space="preserve"> ADDIN EN.CITE </w:instrText>
      </w:r>
      <w:r w:rsidR="001637E5" w:rsidRPr="00D8578C">
        <w:rPr>
          <w:rFonts w:ascii="Book Antiqua" w:eastAsia="나눔고딕" w:hAnsi="Book Antiqua"/>
        </w:rPr>
        <w:fldChar w:fldCharType="begin">
          <w:fldData xml:space="preserve">PEVuZE5vdGU+PENpdGU+PEF1dGhvcj5QZXJsaTwvQXV0aG9yPjxZZWFyPjIwMTI8L1llYXI+PFJl
Y051bT4xMzwvUmVjTnVtPjxEaXNwbGF5VGV4dD48c3R5bGUgZmFjZT0ic3VwZXJzY3JpcHQiPlsy
NSwgMzddPC9zdHlsZT48L0Rpc3BsYXlUZXh0PjxyZWNvcmQ+PHJlYy1udW1iZXI+MTM8L3JlYy1u
dW1iZXI+PGZvcmVpZ24ta2V5cz48a2V5IGFwcD0iRU4iIGRiLWlkPSI5ZXZzMnJ6d245eDl0MmVy
dmE2eHdld2FhMHNkZXp2ZWV2d3QiPjEzPC9rZXk+PC9mb3JlaWduLWtleXM+PHJlZi10eXBlIG5h
bWU9IkpvdXJuYWwgQXJ0aWNsZSI+MTc8L3JlZi10eXBlPjxjb250cmlidXRvcnM+PGF1dGhvcnM+
PGF1dGhvcj5QZXJsaSwgRC48L2F1dGhvcj48YXV0aG9yPk1hcnRvbmUsIEMuPC9hdXRob3I+PGF1
dGhvcj5SYXBvc2UsIEEuPC9hdXRob3I+PC9hdXRob3JzPjwvY29udHJpYnV0b3JzPjx0aXRsZXM+
PHRpdGxlPk5hbHRyZXhvbmUtaW5kdWNlZCBOaWNvbGF1IHN5bmRyb21lIG1hc3F1ZXJhZGluZyBh
cyBjdXRhbmVvdXMgYWJzY2VzczwvdGl0bGU+PHNlY29uZGFyeS10aXRsZT5CTUogQ2FzZSBSZXBv
cnRzPC9zZWNvbmRhcnktdGl0bGU+PC90aXRsZXM+PHBlcmlvZGljYWw+PGZ1bGwtdGl0bGU+Qk1K
IENhc2UgUmVwb3J0czwvZnVsbC10aXRsZT48L3BlcmlvZGljYWw+PHBhZ2VzPjEtMzwvcGFnZXM+
PGRhdGVzPjx5ZWFyPjIwMTI8L3llYXI+PC9kYXRlcz48dXJscz48cmVsYXRlZC11cmxzPjx1cmw+
aHR0cDovL3d3dy5zY29wdXMuY29tL2lud2FyZC9yZWNvcmQudXJsP2VpZD0yLXMyLjAtODQ4NzI1
NjA2NDgmYW1wO3BhcnRuZXJJRD00MCZhbXA7bWQ1PWU0OWMyNmQ5MmZlZjI0MmY5NjU0ZGU3ODZm
MWQ3N2NlPC91cmw+PC9yZWxhdGVkLXVybHM+PC91cmxzPjxjdXN0b203PjAwNzc4NTwvY3VzdG9t
Nz48ZWxlY3Ryb25pYy1yZXNvdXJjZS1udW0+MTAuMTEzNi9iY3ItMjAxMi0wMDc3ODU8L2VsZWN0
cm9uaWMtcmVzb3VyY2UtbnVtPjxyZW1vdGUtZGF0YWJhc2UtbmFtZT5TY29wdXM8L3JlbW90ZS1k
YXRhYmFzZS1uYW1lPjwvcmVjb3JkPjwvQ2l0ZT48Q2l0ZT48QXV0aG9yPlNlZ3JldG88L0F1dGhv
cj48WWVhcj4yMDEzPC9ZZWFyPjxSZWNOdW0+MTA8L1JlY051bT48cmVjb3JkPjxyZWMtbnVtYmVy
PjEwPC9yZWMtbnVtYmVyPjxmb3JlaWduLWtleXM+PGtleSBhcHA9IkVOIiBkYi1pZD0iOWV2czJy
enduOXg5dDJlcnZhNnh3ZXdhYTBzZGV6dmVldnd0Ij4xMDwva2V5PjwvZm9yZWlnbi1rZXlzPjxy
ZWYtdHlwZSBuYW1lPSJKb3VybmFsIEFydGljbGUiPjE3PC9yZWYtdHlwZT48Y29udHJpYnV0b3Jz
PjxhdXRob3JzPjxhdXRob3I+U2VncmV0bywgRi48L2F1dGhvcj48YXV0aG9yPlRvc2ksIEQuPC9h
dXRob3I+PGF1dGhvcj5NYXJhbmdpLCBHLiBGLjwvYXV0aG9yPjxhdXRob3I+R2lnbGlvZmlvcml0
bywgUC48L2F1dGhvcj48YXV0aG9yPlBlbmRvbGlubywgQS4gTC48L2F1dGhvcj48YXV0aG9yPlBl
cnNpY2hldHRpLCBQLjwvYXV0aG9yPjwvYXV0aG9ycz48L2NvbnRyaWJ1dG9ycz48dGl0bGVzPjx0
aXRsZT5OaWNvbGF1JmFwb3M7cyBzeW5kcm9tZSBjb21wbGljYXRlZCBieSBhdHlwaWNhbCBuZWNy
b3RpemluZyBmYXNjaWl0aXM8L3RpdGxlPjxzZWNvbmRhcnktdGl0bGU+QXJjaGl2ZXMgb2YgUGxh
c3RpYyBTdXJnZXJ5PC9zZWNvbmRhcnktdGl0bGU+PC90aXRsZXM+PHBlcmlvZGljYWw+PGZ1bGwt
dGl0bGU+QXJjaGl2ZXMgb2YgUGxhc3RpYyBTdXJnZXJ5PC9mdWxsLXRpdGxlPjwvcGVyaW9kaWNh
bD48cGFnZXM+MjY3LTI2ODwvcGFnZXM+PHZvbHVtZT40MDwvdm9sdW1lPjxudW1iZXI+MzwvbnVt
YmVyPjxkYXRlcz48eWVhcj4yMDEzPC95ZWFyPjwvZGF0ZXM+PHVybHM+PHJlbGF0ZWQtdXJscz48
dXJsPmh0dHA6Ly93d3cuc2NvcHVzLmNvbS9pbndhcmQvcmVjb3JkLnVybD9laWQ9Mi1zMi4wLTg0
ODc4MzYwNDExJmFtcDtwYXJ0bmVySUQ9NDAmYW1wO21kNT1lODQyZWViNDRmZDQ1NDhlYTc2MmZm
Mjk0MDY1ODE5ZDwvdXJsPjwvcmVsYXRlZC11cmxzPjwvdXJscz48ZWxlY3Ryb25pYy1yZXNvdXJj
ZS1udW0+MTAuNTk5OS9hcHMuMjAxMy40MC4zLjI2NzwvZWxlY3Ryb25pYy1yZXNvdXJjZS1udW0+
PHJlbW90ZS1kYXRhYmFzZS1uYW1lPlNjb3B1czwvcmVtb3RlLWRhdGFiYXNlLW5hbWU+PC9yZWNv
cmQ+PC9DaXRlPjwvRW5kTm90ZT5=
</w:fldData>
        </w:fldChar>
      </w:r>
      <w:r w:rsidR="001637E5" w:rsidRPr="00D8578C">
        <w:rPr>
          <w:rFonts w:ascii="Book Antiqua" w:eastAsia="나눔고딕" w:hAnsi="Book Antiqua"/>
        </w:rPr>
        <w:instrText xml:space="preserve"> ADDIN EN.CITE.DATA </w:instrText>
      </w:r>
      <w:r w:rsidR="001637E5" w:rsidRPr="00D8578C">
        <w:rPr>
          <w:rFonts w:ascii="Book Antiqua" w:eastAsia="나눔고딕" w:hAnsi="Book Antiqua"/>
        </w:rPr>
      </w:r>
      <w:r w:rsidR="001637E5" w:rsidRPr="00D8578C">
        <w:rPr>
          <w:rFonts w:ascii="Book Antiqua" w:eastAsia="나눔고딕" w:hAnsi="Book Antiqua"/>
        </w:rPr>
        <w:fldChar w:fldCharType="end"/>
      </w:r>
      <w:r w:rsidR="001C1A13" w:rsidRPr="00D8578C">
        <w:rPr>
          <w:rFonts w:ascii="Book Antiqua" w:eastAsia="나눔고딕" w:hAnsi="Book Antiqua"/>
        </w:rPr>
      </w:r>
      <w:r w:rsidR="001C1A13" w:rsidRPr="00D8578C">
        <w:rPr>
          <w:rFonts w:ascii="Book Antiqua" w:eastAsia="나눔고딕" w:hAnsi="Book Antiqua"/>
        </w:rPr>
        <w:fldChar w:fldCharType="separate"/>
      </w:r>
      <w:r w:rsidR="001637E5" w:rsidRPr="00D8578C">
        <w:rPr>
          <w:rFonts w:ascii="Book Antiqua" w:eastAsia="나눔고딕" w:hAnsi="Book Antiqua"/>
          <w:noProof/>
          <w:vertAlign w:val="superscript"/>
        </w:rPr>
        <w:t>[</w:t>
      </w:r>
      <w:hyperlink w:anchor="_ENREF_25" w:tooltip="Perli, 2012 #13" w:history="1">
        <w:r w:rsidR="00C5143C" w:rsidRPr="00D8578C">
          <w:rPr>
            <w:rFonts w:ascii="Book Antiqua" w:eastAsia="나눔고딕" w:hAnsi="Book Antiqua"/>
            <w:noProof/>
            <w:vertAlign w:val="superscript"/>
          </w:rPr>
          <w:t>25</w:t>
        </w:r>
      </w:hyperlink>
      <w:r w:rsidR="00452682">
        <w:rPr>
          <w:rFonts w:ascii="Book Antiqua" w:eastAsia="나눔고딕" w:hAnsi="Book Antiqua"/>
          <w:noProof/>
          <w:vertAlign w:val="superscript"/>
        </w:rPr>
        <w:t>,</w:t>
      </w:r>
      <w:hyperlink w:anchor="_ENREF_37" w:tooltip="Segreto, 2013 #10" w:history="1">
        <w:r w:rsidR="00C5143C" w:rsidRPr="00D8578C">
          <w:rPr>
            <w:rFonts w:ascii="Book Antiqua" w:eastAsia="나눔고딕" w:hAnsi="Book Antiqua"/>
            <w:noProof/>
            <w:vertAlign w:val="superscript"/>
          </w:rPr>
          <w:t>37</w:t>
        </w:r>
      </w:hyperlink>
      <w:r w:rsidR="001637E5" w:rsidRPr="00D8578C">
        <w:rPr>
          <w:rFonts w:ascii="Book Antiqua" w:eastAsia="나눔고딕" w:hAnsi="Book Antiqua"/>
          <w:noProof/>
          <w:vertAlign w:val="superscript"/>
        </w:rPr>
        <w:t>]</w:t>
      </w:r>
      <w:r w:rsidR="001C1A13" w:rsidRPr="00D8578C">
        <w:rPr>
          <w:rFonts w:ascii="Book Antiqua" w:eastAsia="나눔고딕" w:hAnsi="Book Antiqua"/>
        </w:rPr>
        <w:fldChar w:fldCharType="end"/>
      </w:r>
      <w:r w:rsidR="008D2043" w:rsidRPr="00D8578C">
        <w:rPr>
          <w:rFonts w:ascii="Book Antiqua" w:eastAsia="나눔고딕" w:hAnsi="Book Antiqua"/>
        </w:rPr>
        <w:t xml:space="preserve"> However</w:t>
      </w:r>
      <w:r w:rsidR="004158AC" w:rsidRPr="00D8578C">
        <w:rPr>
          <w:rFonts w:ascii="Book Antiqua" w:eastAsia="나눔고딕" w:hAnsi="Book Antiqua"/>
        </w:rPr>
        <w:t xml:space="preserve"> the muscle tissue </w:t>
      </w:r>
      <w:r w:rsidR="005E17EC" w:rsidRPr="00D8578C">
        <w:rPr>
          <w:rFonts w:ascii="Book Antiqua" w:eastAsia="나눔고딕" w:hAnsi="Book Antiqua"/>
        </w:rPr>
        <w:t>is</w:t>
      </w:r>
      <w:r w:rsidR="004158AC" w:rsidRPr="00D8578C">
        <w:rPr>
          <w:rFonts w:ascii="Book Antiqua" w:eastAsia="나눔고딕" w:hAnsi="Book Antiqua"/>
        </w:rPr>
        <w:t xml:space="preserve"> uninvolved and </w:t>
      </w:r>
      <w:r w:rsidR="005E17EC" w:rsidRPr="00D8578C">
        <w:rPr>
          <w:rFonts w:ascii="Book Antiqua" w:eastAsia="나눔고딕" w:hAnsi="Book Antiqua"/>
        </w:rPr>
        <w:t xml:space="preserve">there is </w:t>
      </w:r>
      <w:r w:rsidR="00452682">
        <w:rPr>
          <w:rFonts w:ascii="Book Antiqua" w:eastAsia="나눔고딕" w:hAnsi="Book Antiqua"/>
        </w:rPr>
        <w:t>no liquid collection</w:t>
      </w:r>
      <w:r w:rsidR="0082272F" w:rsidRPr="00D8578C">
        <w:rPr>
          <w:rFonts w:ascii="Book Antiqua" w:eastAsia="나눔고딕" w:hAnsi="Book Antiqua"/>
        </w:rPr>
        <w:fldChar w:fldCharType="begin"/>
      </w:r>
      <w:r w:rsidR="003B14C8" w:rsidRPr="00D8578C">
        <w:rPr>
          <w:rFonts w:ascii="Book Antiqua" w:eastAsia="나눔고딕" w:hAnsi="Book Antiqua"/>
        </w:rPr>
        <w:instrText xml:space="preserve"> ADDIN EN.CITE &lt;EndNote&gt;&lt;Cite&gt;&lt;Author&gt;Ezzedine&lt;/Author&gt;&lt;Year&gt;2004&lt;/Year&gt;&lt;RecNum&gt;189&lt;/RecNum&gt;&lt;DisplayText&gt;&lt;style face="superscript"&gt;[24]&lt;/style&gt;&lt;/DisplayText&gt;&lt;record&gt;&lt;rec-number&gt;189&lt;/rec-number&gt;&lt;foreign-keys&gt;&lt;key app="EN" db-id="9evs2rzwn9x9t2erva6xwewaa0sdezveevwt"&gt;189&lt;/key&gt;&lt;/foreign-keys&gt;&lt;ref-type name="Journal Article"&gt;17&lt;/ref-type&gt;&lt;contributors&gt;&lt;authors&gt;&lt;author&gt;Ezzedine, K.&lt;/author&gt;&lt;author&gt;Vadoud-Seyedi, J.&lt;/author&gt;&lt;author&gt;Heenen, M.&lt;/author&gt;&lt;/authors&gt;&lt;/contributors&gt;&lt;titles&gt;&lt;title&gt;Nicolau syndrome following diclofenac administration&lt;/title&gt;&lt;secondary-title&gt;Br J Dermatol&lt;/secondary-title&gt;&lt;alt-title&gt;The British journal of dermatology&lt;/alt-title&gt;&lt;/titles&gt;&lt;periodical&gt;&lt;full-title&gt;Br J Dermatol&lt;/full-title&gt;&lt;abbr-1&gt;The British journal of dermatology&lt;/abbr-1&gt;&lt;/periodical&gt;&lt;alt-periodical&gt;&lt;full-title&gt;Br J Dermatol&lt;/full-title&gt;&lt;abbr-1&gt;The British journal of dermatology&lt;/abbr-1&gt;&lt;/alt-periodical&gt;&lt;pages&gt;385-7&lt;/pages&gt;&lt;volume&gt;150&lt;/volume&gt;&lt;number&gt;2&lt;/number&gt;&lt;edition&gt;2004/03/05&lt;/edition&gt;&lt;keywords&gt;&lt;keyword&gt;Adult&lt;/keyword&gt;&lt;keyword&gt;Anti-Inflammatory Agents, Non-Steroidal/ adverse effects&lt;/keyword&gt;&lt;keyword&gt;Diclofenac/ adverse effects&lt;/keyword&gt;&lt;keyword&gt;Drug Eruptions/ etiology&lt;/keyword&gt;&lt;keyword&gt;Female&lt;/keyword&gt;&lt;keyword&gt;Humans&lt;/keyword&gt;&lt;keyword&gt;Skin Diseases, Vascular/ chemically induced&lt;/keyword&gt;&lt;keyword&gt;Syndrome&lt;/keyword&gt;&lt;/keywords&gt;&lt;dates&gt;&lt;year&gt;2004&lt;/year&gt;&lt;pub-dates&gt;&lt;date&gt;Feb&lt;/date&gt;&lt;/pub-dates&gt;&lt;/dates&gt;&lt;isbn&gt;0007-0963 (Print)&amp;#xD;0007-0963 (Linking)&lt;/isbn&gt;&lt;accession-num&gt;14996127&lt;/accession-num&gt;&lt;urls&gt;&lt;/urls&gt;&lt;custom2&gt;14996127&lt;/custom2&gt;&lt;remote-database-provider&gt;NLM&lt;/remote-database-provider&gt;&lt;language&gt;eng&lt;/language&gt;&lt;/record&gt;&lt;/Cite&gt;&lt;/EndNote&gt;</w:instrText>
      </w:r>
      <w:r w:rsidR="0082272F" w:rsidRPr="00D8578C">
        <w:rPr>
          <w:rFonts w:ascii="Book Antiqua" w:eastAsia="나눔고딕" w:hAnsi="Book Antiqua"/>
        </w:rPr>
        <w:fldChar w:fldCharType="separate"/>
      </w:r>
      <w:r w:rsidR="00884490" w:rsidRPr="00D8578C">
        <w:rPr>
          <w:rFonts w:ascii="Book Antiqua" w:eastAsia="나눔고딕" w:hAnsi="Book Antiqua"/>
          <w:noProof/>
          <w:vertAlign w:val="superscript"/>
        </w:rPr>
        <w:t>[</w:t>
      </w:r>
      <w:hyperlink w:anchor="_ENREF_24" w:tooltip="Ezzedine, 2004 #189" w:history="1">
        <w:r w:rsidR="00C5143C" w:rsidRPr="00D8578C">
          <w:rPr>
            <w:rFonts w:ascii="Book Antiqua" w:eastAsia="나눔고딕" w:hAnsi="Book Antiqua"/>
            <w:noProof/>
            <w:vertAlign w:val="superscript"/>
          </w:rPr>
          <w:t>24</w:t>
        </w:r>
      </w:hyperlink>
      <w:r w:rsidR="00884490" w:rsidRPr="00D8578C">
        <w:rPr>
          <w:rFonts w:ascii="Book Antiqua" w:eastAsia="나눔고딕" w:hAnsi="Book Antiqua"/>
          <w:noProof/>
          <w:vertAlign w:val="superscript"/>
        </w:rPr>
        <w:t>]</w:t>
      </w:r>
      <w:r w:rsidR="0082272F" w:rsidRPr="00D8578C">
        <w:rPr>
          <w:rFonts w:ascii="Book Antiqua" w:eastAsia="나눔고딕" w:hAnsi="Book Antiqua"/>
        </w:rPr>
        <w:fldChar w:fldCharType="end"/>
      </w:r>
      <w:r w:rsidR="004158AC" w:rsidRPr="00D8578C">
        <w:rPr>
          <w:rFonts w:ascii="Book Antiqua" w:eastAsia="나눔고딕" w:hAnsi="Book Antiqua"/>
        </w:rPr>
        <w:t>.</w:t>
      </w:r>
      <w:r w:rsidR="009467A4" w:rsidRPr="00D8578C">
        <w:rPr>
          <w:rFonts w:ascii="Book Antiqua" w:eastAsia="나눔고딕" w:hAnsi="Book Antiqua"/>
        </w:rPr>
        <w:t xml:space="preserve"> Extension of involved lesion is usually limited out of the muscular fascia</w:t>
      </w:r>
      <w:r w:rsidR="009467A4" w:rsidRPr="00D8578C">
        <w:rPr>
          <w:rFonts w:ascii="Book Antiqua" w:eastAsia="나눔고딕" w:hAnsi="Book Antiqua"/>
        </w:rPr>
        <w:fldChar w:fldCharType="begin">
          <w:fldData xml:space="preserve">PEVuZE5vdGU+PENpdGU+PEF1dGhvcj5TZWdyZXRvPC9BdXRob3I+PFllYXI+MjAxMzwvWWVhcj48
UmVjTnVtPjEwPC9SZWNOdW0+PERpc3BsYXlUZXh0PjxzdHlsZSBmYWNlPSJzdXBlcnNjcmlwdCI+
WzEzLCAzN108L3N0eWxlPjwvRGlzcGxheVRleHQ+PHJlY29yZD48cmVjLW51bWJlcj4xMDwvcmVj
LW51bWJlcj48Zm9yZWlnbi1rZXlzPjxrZXkgYXBwPSJFTiIgZGItaWQ9IjlldnMycnp3bjl4OXQy
ZXJ2YTZ4d2V3YWEwc2RlenZlZXZ3dCI+MTA8L2tleT48L2ZvcmVpZ24ta2V5cz48cmVmLXR5cGUg
bmFtZT0iSm91cm5hbCBBcnRpY2xlIj4xNzwvcmVmLXR5cGU+PGNvbnRyaWJ1dG9ycz48YXV0aG9y
cz48YXV0aG9yPlNlZ3JldG8sIEYuPC9hdXRob3I+PGF1dGhvcj5Ub3NpLCBELjwvYXV0aG9yPjxh
dXRob3I+TWFyYW5naSwgRy4gRi48L2F1dGhvcj48YXV0aG9yPkdpZ2xpb2Zpb3JpdG8sIFAuPC9h
dXRob3I+PGF1dGhvcj5QZW5kb2xpbm8sIEEuIEwuPC9hdXRob3I+PGF1dGhvcj5QZXJzaWNoZXR0
aSwgUC48L2F1dGhvcj48L2F1dGhvcnM+PC9jb250cmlidXRvcnM+PHRpdGxlcz48dGl0bGU+Tmlj
b2xhdSZhcG9zO3Mgc3luZHJvbWUgY29tcGxpY2F0ZWQgYnkgYXR5cGljYWwgbmVjcm90aXppbmcg
ZmFzY2lpdGlzPC90aXRsZT48c2Vjb25kYXJ5LXRpdGxlPkFyY2hpdmVzIG9mIFBsYXN0aWMgU3Vy
Z2VyeTwvc2Vjb25kYXJ5LXRpdGxlPjwvdGl0bGVzPjxwZXJpb2RpY2FsPjxmdWxsLXRpdGxlPkFy
Y2hpdmVzIG9mIFBsYXN0aWMgU3VyZ2VyeTwvZnVsbC10aXRsZT48L3BlcmlvZGljYWw+PHBhZ2Vz
PjI2Ny0yNjg8L3BhZ2VzPjx2b2x1bWU+NDA8L3ZvbHVtZT48bnVtYmVyPjM8L251bWJlcj48ZGF0
ZXM+PHllYXI+MjAxMzwveWVhcj48L2RhdGVzPjx1cmxzPjxyZWxhdGVkLXVybHM+PHVybD5odHRw
Oi8vd3d3LnNjb3B1cy5jb20vaW53YXJkL3JlY29yZC51cmw/ZWlkPTItczIuMC04NDg3ODM2MDQx
MSZhbXA7cGFydG5lcklEPTQwJmFtcDttZDU9ZTg0MmVlYjQ0ZmQ0NTQ4ZWE3NjJmZjI5NDA2NTgx
OWQ8L3VybD48L3JlbGF0ZWQtdXJscz48L3VybHM+PGVsZWN0cm9uaWMtcmVzb3VyY2UtbnVtPjEw
LjU5OTkvYXBzLjIwMTMuNDAuMy4yNjc8L2VsZWN0cm9uaWMtcmVzb3VyY2UtbnVtPjxyZW1vdGUt
ZGF0YWJhc2UtbmFtZT5TY29wdXM8L3JlbW90ZS1kYXRhYmFzZS1uYW1lPjwvcmVjb3JkPjwvQ2l0
ZT48Q2l0ZT48QXV0aG9yPktpbTwvQXV0aG9yPjxZZWFyPjIwMTE8L1llYXI+PFJlY051bT4yMjwv
UmVjTnVtPjxyZWNvcmQ+PHJlYy1udW1iZXI+MjI8L3JlYy1udW1iZXI+PGZvcmVpZ24ta2V5cz48
a2V5IGFwcD0iRU4iIGRiLWlkPSI5ZXZzMnJ6d245eDl0MmVydmE2eHdld2FhMHNkZXp2ZWV2d3Qi
PjIyPC9rZXk+PC9mb3JlaWduLWtleXM+PHJlZi10eXBlIG5hbWU9IkpvdXJuYWwgQXJ0aWNsZSI+
MTc8L3JlZi10eXBlPjxjb250cmlidXRvcnM+PGF1dGhvcnM+PGF1dGhvcj5LaW0sIEsuIEsuPC9h
dXRob3I+PC9hdXRob3JzPjwvY29udHJpYnV0b3JzPjx0aXRsZXM+PHRpdGxlPk5pY29sYXUgc3lu
ZHJvbWUgaW4gcGF0aWVudCBmb2xsb3dpbmcgZGljbG9mZW5hYyBhZG1pbmlzdHJhdGlvbjogQSBj
YXNlIHJlcG9ydDwvdGl0bGU+PHNlY29uZGFyeS10aXRsZT5Bbm5hbHMgb2YgRGVybWF0b2xvZ3k8
L3NlY29uZGFyeS10aXRsZT48L3RpdGxlcz48cGVyaW9kaWNhbD48ZnVsbC10aXRsZT5Bbm5hbHMg
b2YgRGVybWF0b2xvZ3k8L2Z1bGwtdGl0bGU+PC9wZXJpb2RpY2FsPjxwYWdlcz41MDEtNTAzPC9w
YWdlcz48dm9sdW1lPjIzPC92b2x1bWU+PG51bWJlcj40PC9udW1iZXI+PGRhdGVzPjx5ZWFyPjIw
MTE8L3llYXI+PC9kYXRlcz48dXJscz48cmVsYXRlZC11cmxzPjx1cmw+aHR0cDovL3d3dy5zY29w
dXMuY29tL2lud2FyZC9yZWNvcmQudXJsP2VpZD0yLXMyLjAtODI1NTUxNzM3MjQmYW1wO3BhcnRu
ZXJJRD00MCZhbXA7bWQ1PTUxOWVlZjFkYzY3NDgzNDIzY2FlZDY0ZTVkOTJlNTZjPC91cmw+PC9y
ZWxhdGVkLXVybHM+PC91cmxzPjxjdXN0b20yPjIyMTQ4MDIwPC9jdXN0b20yPjxlbGVjdHJvbmlj
LXJlc291cmNlLW51bT4xMC41MDIxL2FkLjIwMTEuMjMuNC41MDEuPC9lbGVjdHJvbmljLXJlc291
cmNlLW51bT48cmVtb3RlLWRhdGFiYXNlLW5hbWU+U2NvcHVzPC9yZW1vdGUtZGF0YWJhc2UtbmFt
ZT48L3JlY29yZD48L0NpdGU+PC9FbmROb3RlPn==
</w:fldData>
        </w:fldChar>
      </w:r>
      <w:r w:rsidR="001637E5" w:rsidRPr="00D8578C">
        <w:rPr>
          <w:rFonts w:ascii="Book Antiqua" w:eastAsia="나눔고딕" w:hAnsi="Book Antiqua"/>
        </w:rPr>
        <w:instrText xml:space="preserve"> ADDIN EN.CITE </w:instrText>
      </w:r>
      <w:r w:rsidR="001637E5" w:rsidRPr="00D8578C">
        <w:rPr>
          <w:rFonts w:ascii="Book Antiqua" w:eastAsia="나눔고딕" w:hAnsi="Book Antiqua"/>
        </w:rPr>
        <w:fldChar w:fldCharType="begin">
          <w:fldData xml:space="preserve">PEVuZE5vdGU+PENpdGU+PEF1dGhvcj5TZWdyZXRvPC9BdXRob3I+PFllYXI+MjAxMzwvWWVhcj48
UmVjTnVtPjEwPC9SZWNOdW0+PERpc3BsYXlUZXh0PjxzdHlsZSBmYWNlPSJzdXBlcnNjcmlwdCI+
WzEzLCAzN108L3N0eWxlPjwvRGlzcGxheVRleHQ+PHJlY29yZD48cmVjLW51bWJlcj4xMDwvcmVj
LW51bWJlcj48Zm9yZWlnbi1rZXlzPjxrZXkgYXBwPSJFTiIgZGItaWQ9IjlldnMycnp3bjl4OXQy
ZXJ2YTZ4d2V3YWEwc2RlenZlZXZ3dCI+MTA8L2tleT48L2ZvcmVpZ24ta2V5cz48cmVmLXR5cGUg
bmFtZT0iSm91cm5hbCBBcnRpY2xlIj4xNzwvcmVmLXR5cGU+PGNvbnRyaWJ1dG9ycz48YXV0aG9y
cz48YXV0aG9yPlNlZ3JldG8sIEYuPC9hdXRob3I+PGF1dGhvcj5Ub3NpLCBELjwvYXV0aG9yPjxh
dXRob3I+TWFyYW5naSwgRy4gRi48L2F1dGhvcj48YXV0aG9yPkdpZ2xpb2Zpb3JpdG8sIFAuPC9h
dXRob3I+PGF1dGhvcj5QZW5kb2xpbm8sIEEuIEwuPC9hdXRob3I+PGF1dGhvcj5QZXJzaWNoZXR0
aSwgUC48L2F1dGhvcj48L2F1dGhvcnM+PC9jb250cmlidXRvcnM+PHRpdGxlcz48dGl0bGU+Tmlj
b2xhdSZhcG9zO3Mgc3luZHJvbWUgY29tcGxpY2F0ZWQgYnkgYXR5cGljYWwgbmVjcm90aXppbmcg
ZmFzY2lpdGlzPC90aXRsZT48c2Vjb25kYXJ5LXRpdGxlPkFyY2hpdmVzIG9mIFBsYXN0aWMgU3Vy
Z2VyeTwvc2Vjb25kYXJ5LXRpdGxlPjwvdGl0bGVzPjxwZXJpb2RpY2FsPjxmdWxsLXRpdGxlPkFy
Y2hpdmVzIG9mIFBsYXN0aWMgU3VyZ2VyeTwvZnVsbC10aXRsZT48L3BlcmlvZGljYWw+PHBhZ2Vz
PjI2Ny0yNjg8L3BhZ2VzPjx2b2x1bWU+NDA8L3ZvbHVtZT48bnVtYmVyPjM8L251bWJlcj48ZGF0
ZXM+PHllYXI+MjAxMzwveWVhcj48L2RhdGVzPjx1cmxzPjxyZWxhdGVkLXVybHM+PHVybD5odHRw
Oi8vd3d3LnNjb3B1cy5jb20vaW53YXJkL3JlY29yZC51cmw/ZWlkPTItczIuMC04NDg3ODM2MDQx
MSZhbXA7cGFydG5lcklEPTQwJmFtcDttZDU9ZTg0MmVlYjQ0ZmQ0NTQ4ZWE3NjJmZjI5NDA2NTgx
OWQ8L3VybD48L3JlbGF0ZWQtdXJscz48L3VybHM+PGVsZWN0cm9uaWMtcmVzb3VyY2UtbnVtPjEw
LjU5OTkvYXBzLjIwMTMuNDAuMy4yNjc8L2VsZWN0cm9uaWMtcmVzb3VyY2UtbnVtPjxyZW1vdGUt
ZGF0YWJhc2UtbmFtZT5TY29wdXM8L3JlbW90ZS1kYXRhYmFzZS1uYW1lPjwvcmVjb3JkPjwvQ2l0
ZT48Q2l0ZT48QXV0aG9yPktpbTwvQXV0aG9yPjxZZWFyPjIwMTE8L1llYXI+PFJlY051bT4yMjwv
UmVjTnVtPjxyZWNvcmQ+PHJlYy1udW1iZXI+MjI8L3JlYy1udW1iZXI+PGZvcmVpZ24ta2V5cz48
a2V5IGFwcD0iRU4iIGRiLWlkPSI5ZXZzMnJ6d245eDl0MmVydmE2eHdld2FhMHNkZXp2ZWV2d3Qi
PjIyPC9rZXk+PC9mb3JlaWduLWtleXM+PHJlZi10eXBlIG5hbWU9IkpvdXJuYWwgQXJ0aWNsZSI+
MTc8L3JlZi10eXBlPjxjb250cmlidXRvcnM+PGF1dGhvcnM+PGF1dGhvcj5LaW0sIEsuIEsuPC9h
dXRob3I+PC9hdXRob3JzPjwvY29udHJpYnV0b3JzPjx0aXRsZXM+PHRpdGxlPk5pY29sYXUgc3lu
ZHJvbWUgaW4gcGF0aWVudCBmb2xsb3dpbmcgZGljbG9mZW5hYyBhZG1pbmlzdHJhdGlvbjogQSBj
YXNlIHJlcG9ydDwvdGl0bGU+PHNlY29uZGFyeS10aXRsZT5Bbm5hbHMgb2YgRGVybWF0b2xvZ3k8
L3NlY29uZGFyeS10aXRsZT48L3RpdGxlcz48cGVyaW9kaWNhbD48ZnVsbC10aXRsZT5Bbm5hbHMg
b2YgRGVybWF0b2xvZ3k8L2Z1bGwtdGl0bGU+PC9wZXJpb2RpY2FsPjxwYWdlcz41MDEtNTAzPC9w
YWdlcz48dm9sdW1lPjIzPC92b2x1bWU+PG51bWJlcj40PC9udW1iZXI+PGRhdGVzPjx5ZWFyPjIw
MTE8L3llYXI+PC9kYXRlcz48dXJscz48cmVsYXRlZC11cmxzPjx1cmw+aHR0cDovL3d3dy5zY29w
dXMuY29tL2lud2FyZC9yZWNvcmQudXJsP2VpZD0yLXMyLjAtODI1NTUxNzM3MjQmYW1wO3BhcnRu
ZXJJRD00MCZhbXA7bWQ1PTUxOWVlZjFkYzY3NDgzNDIzY2FlZDY0ZTVkOTJlNTZjPC91cmw+PC9y
ZWxhdGVkLXVybHM+PC91cmxzPjxjdXN0b20yPjIyMTQ4MDIwPC9jdXN0b20yPjxlbGVjdHJvbmlj
LXJlc291cmNlLW51bT4xMC41MDIxL2FkLjIwMTEuMjMuNC41MDEuPC9lbGVjdHJvbmljLXJlc291
cmNlLW51bT48cmVtb3RlLWRhdGFiYXNlLW5hbWU+U2NvcHVzPC9yZW1vdGUtZGF0YWJhc2UtbmFt
ZT48L3JlY29yZD48L0NpdGU+PC9FbmROb3RlPn==
</w:fldData>
        </w:fldChar>
      </w:r>
      <w:r w:rsidR="001637E5" w:rsidRPr="00D8578C">
        <w:rPr>
          <w:rFonts w:ascii="Book Antiqua" w:eastAsia="나눔고딕" w:hAnsi="Book Antiqua"/>
        </w:rPr>
        <w:instrText xml:space="preserve"> ADDIN EN.CITE.DATA </w:instrText>
      </w:r>
      <w:r w:rsidR="001637E5" w:rsidRPr="00D8578C">
        <w:rPr>
          <w:rFonts w:ascii="Book Antiqua" w:eastAsia="나눔고딕" w:hAnsi="Book Antiqua"/>
        </w:rPr>
      </w:r>
      <w:r w:rsidR="001637E5" w:rsidRPr="00D8578C">
        <w:rPr>
          <w:rFonts w:ascii="Book Antiqua" w:eastAsia="나눔고딕" w:hAnsi="Book Antiqua"/>
        </w:rPr>
        <w:fldChar w:fldCharType="end"/>
      </w:r>
      <w:r w:rsidR="009467A4" w:rsidRPr="00D8578C">
        <w:rPr>
          <w:rFonts w:ascii="Book Antiqua" w:eastAsia="나눔고딕" w:hAnsi="Book Antiqua"/>
        </w:rPr>
      </w:r>
      <w:r w:rsidR="009467A4" w:rsidRPr="00D8578C">
        <w:rPr>
          <w:rFonts w:ascii="Book Antiqua" w:eastAsia="나눔고딕" w:hAnsi="Book Antiqua"/>
        </w:rPr>
        <w:fldChar w:fldCharType="separate"/>
      </w:r>
      <w:r w:rsidR="001637E5" w:rsidRPr="00D8578C">
        <w:rPr>
          <w:rFonts w:ascii="Book Antiqua" w:eastAsia="나눔고딕" w:hAnsi="Book Antiqua"/>
          <w:noProof/>
          <w:vertAlign w:val="superscript"/>
        </w:rPr>
        <w:t>[</w:t>
      </w:r>
      <w:hyperlink w:anchor="_ENREF_13" w:tooltip="Kim, 2011 #22" w:history="1">
        <w:r w:rsidR="00C5143C" w:rsidRPr="00D8578C">
          <w:rPr>
            <w:rFonts w:ascii="Book Antiqua" w:eastAsia="나눔고딕" w:hAnsi="Book Antiqua"/>
            <w:noProof/>
            <w:vertAlign w:val="superscript"/>
          </w:rPr>
          <w:t>13</w:t>
        </w:r>
      </w:hyperlink>
      <w:r w:rsidR="00452682">
        <w:rPr>
          <w:rFonts w:ascii="Book Antiqua" w:eastAsia="나눔고딕" w:hAnsi="Book Antiqua"/>
          <w:noProof/>
          <w:vertAlign w:val="superscript"/>
        </w:rPr>
        <w:t>,</w:t>
      </w:r>
      <w:hyperlink w:anchor="_ENREF_37" w:tooltip="Segreto, 2013 #10" w:history="1">
        <w:r w:rsidR="00C5143C" w:rsidRPr="00D8578C">
          <w:rPr>
            <w:rFonts w:ascii="Book Antiqua" w:eastAsia="나눔고딕" w:hAnsi="Book Antiqua"/>
            <w:noProof/>
            <w:vertAlign w:val="superscript"/>
          </w:rPr>
          <w:t>37</w:t>
        </w:r>
      </w:hyperlink>
      <w:r w:rsidR="001637E5" w:rsidRPr="00D8578C">
        <w:rPr>
          <w:rFonts w:ascii="Book Antiqua" w:eastAsia="나눔고딕" w:hAnsi="Book Antiqua"/>
          <w:noProof/>
          <w:vertAlign w:val="superscript"/>
        </w:rPr>
        <w:t>]</w:t>
      </w:r>
      <w:r w:rsidR="009467A4" w:rsidRPr="00D8578C">
        <w:rPr>
          <w:rFonts w:ascii="Book Antiqua" w:eastAsia="나눔고딕" w:hAnsi="Book Antiqua"/>
        </w:rPr>
        <w:fldChar w:fldCharType="end"/>
      </w:r>
      <w:r w:rsidR="009467A4" w:rsidRPr="00D8578C">
        <w:rPr>
          <w:rFonts w:ascii="Book Antiqua" w:eastAsia="나눔고딕" w:hAnsi="Book Antiqua"/>
        </w:rPr>
        <w:t xml:space="preserve">. </w:t>
      </w:r>
    </w:p>
    <w:p w14:paraId="3960FE5B" w14:textId="7ED10A3E" w:rsidR="00F96C97" w:rsidRPr="00D8578C" w:rsidRDefault="00F65993" w:rsidP="006675DF">
      <w:pPr>
        <w:spacing w:line="360" w:lineRule="auto"/>
        <w:ind w:firstLineChars="50" w:firstLine="113"/>
        <w:jc w:val="both"/>
        <w:rPr>
          <w:rFonts w:ascii="Book Antiqua" w:eastAsia="나눔고딕" w:hAnsi="Book Antiqua"/>
        </w:rPr>
      </w:pPr>
      <w:r w:rsidRPr="00D8578C">
        <w:rPr>
          <w:rFonts w:ascii="Book Antiqua" w:eastAsia="나눔고딕" w:hAnsi="Book Antiqua"/>
        </w:rPr>
        <w:t xml:space="preserve"> </w:t>
      </w:r>
      <w:r w:rsidR="00BE6EFA" w:rsidRPr="00D8578C">
        <w:rPr>
          <w:rFonts w:ascii="Book Antiqua" w:eastAsia="나눔고딕" w:hAnsi="Book Antiqua"/>
        </w:rPr>
        <w:t xml:space="preserve">Magnetic </w:t>
      </w:r>
      <w:r w:rsidR="00452682" w:rsidRPr="00D8578C">
        <w:rPr>
          <w:rFonts w:ascii="Book Antiqua" w:eastAsia="나눔고딕" w:hAnsi="Book Antiqua"/>
        </w:rPr>
        <w:t>resonance im</w:t>
      </w:r>
      <w:r w:rsidR="00BE6EFA" w:rsidRPr="00D8578C">
        <w:rPr>
          <w:rFonts w:ascii="Book Antiqua" w:eastAsia="나눔고딕" w:hAnsi="Book Antiqua"/>
        </w:rPr>
        <w:t>aging (MRI) reveals a subcutaneous liquid collection up to the fascia and muscle tissue appears uninvolved</w:t>
      </w:r>
      <w:r w:rsidR="0082272F" w:rsidRPr="00D8578C">
        <w:rPr>
          <w:rFonts w:ascii="Book Antiqua" w:eastAsia="나눔고딕" w:hAnsi="Book Antiqua"/>
        </w:rPr>
        <w:fldChar w:fldCharType="begin">
          <w:fldData xml:space="preserve">PEVuZE5vdGU+PENpdGU+PEF1dGhvcj5TYXJpZmFraW9nbHU8L0F1dGhvcj48WWVhcj4yMDA3PC9Z
ZWFyPjxSZWNOdW0+MTgyPC9SZWNOdW0+PERpc3BsYXlUZXh0PjxzdHlsZSBmYWNlPSJzdXBlcnNj
cmlwdCI+WzExXTwvc3R5bGU+PC9EaXNwbGF5VGV4dD48cmVjb3JkPjxyZWMtbnVtYmVyPjE4Mjwv
cmVjLW51bWJlcj48Zm9yZWlnbi1rZXlzPjxrZXkgYXBwPSJFTiIgZGItaWQ9IjlldnMycnp3bjl4
OXQyZXJ2YTZ4d2V3YWEwc2RlenZlZXZ3dCI+MTgyPC9rZXk+PC9mb3JlaWduLWtleXM+PHJlZi10
eXBlIG5hbWU9IkpvdXJuYWwgQXJ0aWNsZSI+MTc8L3JlZi10eXBlPjxjb250cmlidXRvcnM+PGF1
dGhvcnM+PGF1dGhvcj5TYXJpZmFraW9nbHUsIEUuPC9hdXRob3I+PC9hdXRob3JzPjwvY29udHJp
YnV0b3JzPjx0aXRsZXM+PHRpdGxlPk5pY29sYXUgc3luZHJvbWUgYWZ0ZXIgZGljbG9mZW5hYyBp
bmplY3Rpb248L3RpdGxlPjxzZWNvbmRhcnktdGl0bGU+SiBFdXIgQWNhZCBEZXJtYXRvbCBWZW5l
cmVvbDwvc2Vjb25kYXJ5LXRpdGxlPjxhbHQtdGl0bGU+Sm91cm5hbCBvZiB0aGUgRXVyb3BlYW4g
QWNhZGVteSBvZiBEZXJtYXRvbG9neSBhbmQgVmVuZXJlb2xvZ3kgOiBKRUFEVjwvYWx0LXRpdGxl
PjwvdGl0bGVzPjxwZXJpb2RpY2FsPjxmdWxsLXRpdGxlPkogRXVyIEFjYWQgRGVybWF0b2wgVmVu
ZXJlb2w8L2Z1bGwtdGl0bGU+PGFiYnItMT5Kb3VybmFsIG9mIHRoZSBFdXJvcGVhbiBBY2FkZW15
IG9mIERlcm1hdG9sb2d5IGFuZCBWZW5lcmVvbG9neSA6IEpFQURWPC9hYmJyLTE+PC9wZXJpb2Rp
Y2FsPjxhbHQtcGVyaW9kaWNhbD48ZnVsbC10aXRsZT5KIEV1ciBBY2FkIERlcm1hdG9sIFZlbmVy
ZW9sPC9mdWxsLXRpdGxlPjxhYmJyLTE+Sm91cm5hbCBvZiB0aGUgRXVyb3BlYW4gQWNhZGVteSBv
ZiBEZXJtYXRvbG9neSBhbmQgVmVuZXJlb2xvZ3kgOiBKRUFEVjwvYWJici0xPjwvYWx0LXBlcmlv
ZGljYWw+PHBhZ2VzPjI2Ni03PC9wYWdlcz48dm9sdW1lPjIxPC92b2x1bWU+PG51bWJlcj4yPC9u
dW1iZXI+PGVkaXRpb24+MjAwNy8wMS8yNTwvZWRpdGlvbj48a2V5d29yZHM+PGtleXdvcmQ+QW50
aS1JbmZsYW1tYXRvcnkgQWdlbnRzLCBOb24tU3Rlcm9pZGFsL2FkbWluaXN0cmF0aW9uICZhbXA7
IGRvc2FnZS8gYWR2ZXJzZSBlZmZlY3RzPC9rZXl3b3JkPjxrZXl3b3JkPkJhY2sgUGFpbi9kcnVn
IHRoZXJhcHk8L2tleXdvcmQ+PGtleXdvcmQ+QnV0dG9ja3MvIHBhdGhvbG9neTwva2V5d29yZD48
a2V5d29yZD5EaWNsb2ZlbmFjL2FkbWluaXN0cmF0aW9uICZhbXA7IGRvc2FnZS8gYWR2ZXJzZSBl
ZmZlY3RzPC9rZXl3b3JkPjxrZXl3b3JkPkVyeXRoZW1hLyBjaGVtaWNhbGx5IGluZHVjZWQ8L2tl
eXdvcmQ+PGtleXdvcmQ+RmVtYWxlPC9rZXl3b3JkPjxrZXl3b3JkPkh1bWFuczwva2V5d29yZD48
a2V5d29yZD5JbmplY3Rpb25zPC9rZXl3b3JkPjxrZXl3b3JkPk1pZGRsZSBBZ2VkPC9rZXl3b3Jk
PjxrZXl3b3JkPk5lY3Jvc2lzL2NoZW1pY2FsbHkgaW5kdWNlZDwva2V5d29yZD48a2V5d29yZD5T
eW5kcm9tZTwva2V5d29yZD48L2tleXdvcmRzPjxkYXRlcz48eWVhcj4yMDA3PC95ZWFyPjxwdWIt
ZGF0ZXM+PGRhdGU+RmViPC9kYXRlPjwvcHViLWRhdGVzPjwvZGF0ZXM+PGlzYm4+MDkyNi05OTU5
IChQcmludCkmI3hEOzA5MjYtOTk1OSAoTGlua2luZyk8L2lzYm4+PGFjY2Vzc2lvbi1udW0+MTcy
NDM5NzU8L2FjY2Vzc2lvbi1udW0+PHVybHM+PHJlbGF0ZWQtdXJscz48dXJsPmh0dHA6Ly9vbmxp
bmVsaWJyYXJ5LndpbGV5LmNvbS9kb2kvMTAuMTExMS9qLjE0NjgtMzA4My4yMDA2LjAxODM3Lngv
YWJzdHJhY3Q8L3VybD48L3JlbGF0ZWQtdXJscz48L3VybHM+PGVsZWN0cm9uaWMtcmVzb3VyY2Ut
bnVtPjEwLjExMTEvai4xNDY4LTMwODMuMjAwNi4wMTgzNy54PC9lbGVjdHJvbmljLXJlc291cmNl
LW51bT48cmVtb3RlLWRhdGFiYXNlLXByb3ZpZGVyPk5MTTwvcmVtb3RlLWRhdGFiYXNlLXByb3Zp
ZGVyPjxsYW5ndWFnZT5lbmc8L2xhbmd1YWdlPjwvcmVjb3JkPjwvQ2l0ZT48L0VuZE5vdGU+AG==
</w:fldData>
        </w:fldChar>
      </w:r>
      <w:r w:rsidR="00884490" w:rsidRPr="00D8578C">
        <w:rPr>
          <w:rFonts w:ascii="Book Antiqua" w:eastAsia="나눔고딕" w:hAnsi="Book Antiqua"/>
        </w:rPr>
        <w:instrText xml:space="preserve"> ADDIN EN.CITE </w:instrText>
      </w:r>
      <w:r w:rsidR="00884490" w:rsidRPr="00D8578C">
        <w:rPr>
          <w:rFonts w:ascii="Book Antiqua" w:eastAsia="나눔고딕" w:hAnsi="Book Antiqua"/>
        </w:rPr>
        <w:fldChar w:fldCharType="begin">
          <w:fldData xml:space="preserve">PEVuZE5vdGU+PENpdGU+PEF1dGhvcj5TYXJpZmFraW9nbHU8L0F1dGhvcj48WWVhcj4yMDA3PC9Z
ZWFyPjxSZWNOdW0+MTgyPC9SZWNOdW0+PERpc3BsYXlUZXh0PjxzdHlsZSBmYWNlPSJzdXBlcnNj
cmlwdCI+WzExXTwvc3R5bGU+PC9EaXNwbGF5VGV4dD48cmVjb3JkPjxyZWMtbnVtYmVyPjE4Mjwv
cmVjLW51bWJlcj48Zm9yZWlnbi1rZXlzPjxrZXkgYXBwPSJFTiIgZGItaWQ9IjlldnMycnp3bjl4
OXQyZXJ2YTZ4d2V3YWEwc2RlenZlZXZ3dCI+MTgyPC9rZXk+PC9mb3JlaWduLWtleXM+PHJlZi10
eXBlIG5hbWU9IkpvdXJuYWwgQXJ0aWNsZSI+MTc8L3JlZi10eXBlPjxjb250cmlidXRvcnM+PGF1
dGhvcnM+PGF1dGhvcj5TYXJpZmFraW9nbHUsIEUuPC9hdXRob3I+PC9hdXRob3JzPjwvY29udHJp
YnV0b3JzPjx0aXRsZXM+PHRpdGxlPk5pY29sYXUgc3luZHJvbWUgYWZ0ZXIgZGljbG9mZW5hYyBp
bmplY3Rpb248L3RpdGxlPjxzZWNvbmRhcnktdGl0bGU+SiBFdXIgQWNhZCBEZXJtYXRvbCBWZW5l
cmVvbDwvc2Vjb25kYXJ5LXRpdGxlPjxhbHQtdGl0bGU+Sm91cm5hbCBvZiB0aGUgRXVyb3BlYW4g
QWNhZGVteSBvZiBEZXJtYXRvbG9neSBhbmQgVmVuZXJlb2xvZ3kgOiBKRUFEVjwvYWx0LXRpdGxl
PjwvdGl0bGVzPjxwZXJpb2RpY2FsPjxmdWxsLXRpdGxlPkogRXVyIEFjYWQgRGVybWF0b2wgVmVu
ZXJlb2w8L2Z1bGwtdGl0bGU+PGFiYnItMT5Kb3VybmFsIG9mIHRoZSBFdXJvcGVhbiBBY2FkZW15
IG9mIERlcm1hdG9sb2d5IGFuZCBWZW5lcmVvbG9neSA6IEpFQURWPC9hYmJyLTE+PC9wZXJpb2Rp
Y2FsPjxhbHQtcGVyaW9kaWNhbD48ZnVsbC10aXRsZT5KIEV1ciBBY2FkIERlcm1hdG9sIFZlbmVy
ZW9sPC9mdWxsLXRpdGxlPjxhYmJyLTE+Sm91cm5hbCBvZiB0aGUgRXVyb3BlYW4gQWNhZGVteSBv
ZiBEZXJtYXRvbG9neSBhbmQgVmVuZXJlb2xvZ3kgOiBKRUFEVjwvYWJici0xPjwvYWx0LXBlcmlv
ZGljYWw+PHBhZ2VzPjI2Ni03PC9wYWdlcz48dm9sdW1lPjIxPC92b2x1bWU+PG51bWJlcj4yPC9u
dW1iZXI+PGVkaXRpb24+MjAwNy8wMS8yNTwvZWRpdGlvbj48a2V5d29yZHM+PGtleXdvcmQ+QW50
aS1JbmZsYW1tYXRvcnkgQWdlbnRzLCBOb24tU3Rlcm9pZGFsL2FkbWluaXN0cmF0aW9uICZhbXA7
IGRvc2FnZS8gYWR2ZXJzZSBlZmZlY3RzPC9rZXl3b3JkPjxrZXl3b3JkPkJhY2sgUGFpbi9kcnVn
IHRoZXJhcHk8L2tleXdvcmQ+PGtleXdvcmQ+QnV0dG9ja3MvIHBhdGhvbG9neTwva2V5d29yZD48
a2V5d29yZD5EaWNsb2ZlbmFjL2FkbWluaXN0cmF0aW9uICZhbXA7IGRvc2FnZS8gYWR2ZXJzZSBl
ZmZlY3RzPC9rZXl3b3JkPjxrZXl3b3JkPkVyeXRoZW1hLyBjaGVtaWNhbGx5IGluZHVjZWQ8L2tl
eXdvcmQ+PGtleXdvcmQ+RmVtYWxlPC9rZXl3b3JkPjxrZXl3b3JkPkh1bWFuczwva2V5d29yZD48
a2V5d29yZD5JbmplY3Rpb25zPC9rZXl3b3JkPjxrZXl3b3JkPk1pZGRsZSBBZ2VkPC9rZXl3b3Jk
PjxrZXl3b3JkPk5lY3Jvc2lzL2NoZW1pY2FsbHkgaW5kdWNlZDwva2V5d29yZD48a2V5d29yZD5T
eW5kcm9tZTwva2V5d29yZD48L2tleXdvcmRzPjxkYXRlcz48eWVhcj4yMDA3PC95ZWFyPjxwdWIt
ZGF0ZXM+PGRhdGU+RmViPC9kYXRlPjwvcHViLWRhdGVzPjwvZGF0ZXM+PGlzYm4+MDkyNi05OTU5
IChQcmludCkmI3hEOzA5MjYtOTk1OSAoTGlua2luZyk8L2lzYm4+PGFjY2Vzc2lvbi1udW0+MTcy
NDM5NzU8L2FjY2Vzc2lvbi1udW0+PHVybHM+PHJlbGF0ZWQtdXJscz48dXJsPmh0dHA6Ly9vbmxp
bmVsaWJyYXJ5LndpbGV5LmNvbS9kb2kvMTAuMTExMS9qLjE0NjgtMzA4My4yMDA2LjAxODM3Lngv
YWJzdHJhY3Q8L3VybD48L3JlbGF0ZWQtdXJscz48L3VybHM+PGVsZWN0cm9uaWMtcmVzb3VyY2Ut
bnVtPjEwLjExMTEvai4xNDY4LTMwODMuMjAwNi4wMTgzNy54PC9lbGVjdHJvbmljLXJlc291cmNl
LW51bT48cmVtb3RlLWRhdGFiYXNlLXByb3ZpZGVyPk5MTTwvcmVtb3RlLWRhdGFiYXNlLXByb3Zp
ZGVyPjxsYW5ndWFnZT5lbmc8L2xhbmd1YWdlPjwvcmVjb3JkPjwvQ2l0ZT48L0VuZE5vdGU+AG==
</w:fldData>
        </w:fldChar>
      </w:r>
      <w:r w:rsidR="00884490" w:rsidRPr="00D8578C">
        <w:rPr>
          <w:rFonts w:ascii="Book Antiqua" w:eastAsia="나눔고딕" w:hAnsi="Book Antiqua"/>
        </w:rPr>
        <w:instrText xml:space="preserve"> ADDIN EN.CITE.DATA </w:instrText>
      </w:r>
      <w:r w:rsidR="00884490" w:rsidRPr="00D8578C">
        <w:rPr>
          <w:rFonts w:ascii="Book Antiqua" w:eastAsia="나눔고딕" w:hAnsi="Book Antiqua"/>
        </w:rPr>
      </w:r>
      <w:r w:rsidR="00884490" w:rsidRPr="00D8578C">
        <w:rPr>
          <w:rFonts w:ascii="Book Antiqua" w:eastAsia="나눔고딕" w:hAnsi="Book Antiqua"/>
        </w:rPr>
        <w:fldChar w:fldCharType="end"/>
      </w:r>
      <w:r w:rsidR="0082272F" w:rsidRPr="00D8578C">
        <w:rPr>
          <w:rFonts w:ascii="Book Antiqua" w:eastAsia="나눔고딕" w:hAnsi="Book Antiqua"/>
        </w:rPr>
      </w:r>
      <w:r w:rsidR="0082272F" w:rsidRPr="00D8578C">
        <w:rPr>
          <w:rFonts w:ascii="Book Antiqua" w:eastAsia="나눔고딕" w:hAnsi="Book Antiqua"/>
        </w:rPr>
        <w:fldChar w:fldCharType="separate"/>
      </w:r>
      <w:r w:rsidR="00884490" w:rsidRPr="00D8578C">
        <w:rPr>
          <w:rFonts w:ascii="Book Antiqua" w:eastAsia="나눔고딕" w:hAnsi="Book Antiqua"/>
          <w:noProof/>
          <w:vertAlign w:val="superscript"/>
        </w:rPr>
        <w:t>[</w:t>
      </w:r>
      <w:hyperlink w:anchor="_ENREF_11" w:tooltip="Sarifakioglu, 2007 #182" w:history="1">
        <w:r w:rsidR="00C5143C" w:rsidRPr="00D8578C">
          <w:rPr>
            <w:rFonts w:ascii="Book Antiqua" w:eastAsia="나눔고딕" w:hAnsi="Book Antiqua"/>
            <w:noProof/>
            <w:vertAlign w:val="superscript"/>
          </w:rPr>
          <w:t>11</w:t>
        </w:r>
      </w:hyperlink>
      <w:r w:rsidR="00884490" w:rsidRPr="00D8578C">
        <w:rPr>
          <w:rFonts w:ascii="Book Antiqua" w:eastAsia="나눔고딕" w:hAnsi="Book Antiqua"/>
          <w:noProof/>
          <w:vertAlign w:val="superscript"/>
        </w:rPr>
        <w:t>]</w:t>
      </w:r>
      <w:r w:rsidR="0082272F" w:rsidRPr="00D8578C">
        <w:rPr>
          <w:rFonts w:ascii="Book Antiqua" w:eastAsia="나눔고딕" w:hAnsi="Book Antiqua"/>
        </w:rPr>
        <w:fldChar w:fldCharType="end"/>
      </w:r>
      <w:r w:rsidRPr="00D8578C">
        <w:rPr>
          <w:rFonts w:ascii="Book Antiqua" w:eastAsia="나눔고딕" w:hAnsi="Book Antiqua"/>
        </w:rPr>
        <w:t xml:space="preserve"> or</w:t>
      </w:r>
      <w:r w:rsidR="005E377B" w:rsidRPr="00D8578C">
        <w:rPr>
          <w:rFonts w:ascii="Book Antiqua" w:eastAsia="나눔고딕" w:hAnsi="Book Antiqua"/>
        </w:rPr>
        <w:t xml:space="preserve"> only diffuse </w:t>
      </w:r>
      <w:r w:rsidR="008D2043" w:rsidRPr="00D8578C">
        <w:rPr>
          <w:rFonts w:ascii="Book Antiqua" w:eastAsia="나눔고딕" w:hAnsi="Book Antiqua"/>
        </w:rPr>
        <w:t>change of signal intensity</w:t>
      </w:r>
      <w:r w:rsidR="005E377B" w:rsidRPr="00D8578C">
        <w:rPr>
          <w:rFonts w:ascii="Book Antiqua" w:eastAsia="나눔고딕" w:hAnsi="Book Antiqua"/>
        </w:rPr>
        <w:t xml:space="preserve"> in the adipose </w:t>
      </w:r>
      <w:r w:rsidR="008D2043" w:rsidRPr="00D8578C">
        <w:rPr>
          <w:rFonts w:ascii="Book Antiqua" w:eastAsia="나눔고딕" w:hAnsi="Book Antiqua"/>
        </w:rPr>
        <w:t>layer</w:t>
      </w:r>
      <w:r w:rsidR="005E377B" w:rsidRPr="00D8578C">
        <w:rPr>
          <w:rFonts w:ascii="Book Antiqua" w:eastAsia="나눔고딕" w:hAnsi="Book Antiqua"/>
        </w:rPr>
        <w:t xml:space="preserve"> at the injection site</w:t>
      </w:r>
      <w:r w:rsidR="00BC52A0" w:rsidRPr="00D8578C">
        <w:rPr>
          <w:rFonts w:ascii="Book Antiqua" w:eastAsia="나눔고딕" w:hAnsi="Book Antiqua"/>
        </w:rPr>
        <w:t xml:space="preserve"> showing extensive edema in the subcutaneous fat</w:t>
      </w:r>
      <w:r w:rsidR="0082272F" w:rsidRPr="00D8578C">
        <w:rPr>
          <w:rFonts w:ascii="Book Antiqua" w:eastAsia="나눔고딕" w:hAnsi="Book Antiqua"/>
        </w:rPr>
        <w:fldChar w:fldCharType="begin"/>
      </w:r>
      <w:r w:rsidR="001637E5" w:rsidRPr="00D8578C">
        <w:rPr>
          <w:rFonts w:ascii="Book Antiqua" w:eastAsia="나눔고딕" w:hAnsi="Book Antiqua"/>
        </w:rPr>
        <w:instrText xml:space="preserve"> ADDIN EN.CITE &lt;EndNote&gt;&lt;Cite&gt;&lt;Author&gt;Hamilton&lt;/Author&gt;&lt;Year&gt;2008&lt;/Year&gt;&lt;RecNum&gt;50&lt;/RecNum&gt;&lt;DisplayText&gt;&lt;style face="superscript"&gt;[36]&lt;/style&gt;&lt;/DisplayText&gt;&lt;record&gt;&lt;rec-number&gt;50&lt;/rec-number&gt;&lt;foreign-keys&gt;&lt;key app="EN" db-id="9evs2rzwn9x9t2erva6xwewaa0sdezveevwt"&gt;50&lt;/key&gt;&lt;/foreign-keys&gt;&lt;ref-type name="Journal Article"&gt;17&lt;/ref-type&gt;&lt;contributors&gt;&lt;authors&gt;&lt;author&gt;Hamilton, B.&lt;/author&gt;&lt;author&gt;Fowler, P.&lt;/author&gt;&lt;author&gt;Galloway, H.&lt;/author&gt;&lt;author&gt;Popovic, N.&lt;/author&gt;&lt;/authors&gt;&lt;/contributors&gt;&lt;titles&gt;&lt;title&gt;Nicolau Syndrome in an athlete following intra-muscular diclofenac injection&lt;/title&gt;&lt;secondary-title&gt;Acta Orthopaedica Belgica&lt;/secondary-title&gt;&lt;/titles&gt;&lt;periodical&gt;&lt;full-title&gt;Acta Orthopaedica Belgica&lt;/full-title&gt;&lt;/periodical&gt;&lt;pages&gt;860-864&lt;/pages&gt;&lt;volume&gt;74&lt;/volume&gt;&lt;number&gt;6&lt;/number&gt;&lt;dates&gt;&lt;year&gt;2008&lt;/year&gt;&lt;/dates&gt;&lt;urls&gt;&lt;related-urls&gt;&lt;url&gt;http://www.scopus.com/inward/record.url?eid=2-s2.0-58149400612&amp;amp;partnerID=40&amp;amp;md5=3a163f89fa578c339086c61d8fd08d16&lt;/url&gt;&lt;/related-urls&gt;&lt;/urls&gt;&lt;custom2&gt;19205337&lt;/custom2&gt;&lt;remote-database-name&gt;Scopus&lt;/remote-database-name&gt;&lt;/record&gt;&lt;/Cite&gt;&lt;/EndNote&gt;</w:instrText>
      </w:r>
      <w:r w:rsidR="0082272F" w:rsidRPr="00D8578C">
        <w:rPr>
          <w:rFonts w:ascii="Book Antiqua" w:eastAsia="나눔고딕" w:hAnsi="Book Antiqua"/>
        </w:rPr>
        <w:fldChar w:fldCharType="separate"/>
      </w:r>
      <w:r w:rsidR="001637E5" w:rsidRPr="00D8578C">
        <w:rPr>
          <w:rFonts w:ascii="Book Antiqua" w:eastAsia="나눔고딕" w:hAnsi="Book Antiqua"/>
          <w:noProof/>
          <w:vertAlign w:val="superscript"/>
        </w:rPr>
        <w:t>[</w:t>
      </w:r>
      <w:hyperlink w:anchor="_ENREF_36" w:tooltip="Hamilton, 2008 #50" w:history="1">
        <w:r w:rsidR="00C5143C" w:rsidRPr="00D8578C">
          <w:rPr>
            <w:rFonts w:ascii="Book Antiqua" w:eastAsia="나눔고딕" w:hAnsi="Book Antiqua"/>
            <w:noProof/>
            <w:vertAlign w:val="superscript"/>
          </w:rPr>
          <w:t>36</w:t>
        </w:r>
      </w:hyperlink>
      <w:r w:rsidR="001637E5" w:rsidRPr="00D8578C">
        <w:rPr>
          <w:rFonts w:ascii="Book Antiqua" w:eastAsia="나눔고딕" w:hAnsi="Book Antiqua"/>
          <w:noProof/>
          <w:vertAlign w:val="superscript"/>
        </w:rPr>
        <w:t>]</w:t>
      </w:r>
      <w:r w:rsidR="0082272F" w:rsidRPr="00D8578C">
        <w:rPr>
          <w:rFonts w:ascii="Book Antiqua" w:eastAsia="나눔고딕" w:hAnsi="Book Antiqua"/>
        </w:rPr>
        <w:fldChar w:fldCharType="end"/>
      </w:r>
      <w:r w:rsidR="00BC52A0" w:rsidRPr="00D8578C">
        <w:rPr>
          <w:rFonts w:ascii="Book Antiqua" w:eastAsia="나눔고딕" w:hAnsi="Book Antiqua"/>
        </w:rPr>
        <w:t xml:space="preserve"> in acute phase. Progressing to necrotic phase, </w:t>
      </w:r>
      <w:r w:rsidR="00F96C97" w:rsidRPr="00D8578C">
        <w:rPr>
          <w:rFonts w:ascii="Book Antiqua" w:eastAsia="나눔고딕" w:hAnsi="Book Antiqua"/>
        </w:rPr>
        <w:t>MRI reveals focal muscle necrosis and the residual muscle edem</w:t>
      </w:r>
      <w:r w:rsidR="00BC52A0" w:rsidRPr="00D8578C">
        <w:rPr>
          <w:rFonts w:ascii="Book Antiqua" w:eastAsia="나눔고딕" w:hAnsi="Book Antiqua"/>
        </w:rPr>
        <w:t>a</w:t>
      </w:r>
      <w:r w:rsidR="0082272F" w:rsidRPr="00D8578C">
        <w:rPr>
          <w:rFonts w:ascii="Book Antiqua" w:eastAsia="나눔고딕" w:hAnsi="Book Antiqua"/>
        </w:rPr>
        <w:fldChar w:fldCharType="begin"/>
      </w:r>
      <w:r w:rsidR="001637E5" w:rsidRPr="00D8578C">
        <w:rPr>
          <w:rFonts w:ascii="Book Antiqua" w:eastAsia="나눔고딕" w:hAnsi="Book Antiqua"/>
        </w:rPr>
        <w:instrText xml:space="preserve"> ADDIN EN.CITE &lt;EndNote&gt;&lt;Cite&gt;&lt;Author&gt;Hamilton&lt;/Author&gt;&lt;Year&gt;2008&lt;/Year&gt;&lt;RecNum&gt;50&lt;/RecNum&gt;&lt;DisplayText&gt;&lt;style face="superscript"&gt;[36]&lt;/style&gt;&lt;/DisplayText&gt;&lt;record&gt;&lt;rec-number&gt;50&lt;/rec-number&gt;&lt;foreign-keys&gt;&lt;key app="EN" db-id="9evs2rzwn9x9t2erva6xwewaa0sdezveevwt"&gt;50&lt;/key&gt;&lt;/foreign-keys&gt;&lt;ref-type name="Journal Article"&gt;17&lt;/ref-type&gt;&lt;contributors&gt;&lt;authors&gt;&lt;author&gt;Hamilton, B.&lt;/author&gt;&lt;author&gt;Fowler, P.&lt;/author&gt;&lt;author&gt;Galloway, H.&lt;/author&gt;&lt;author&gt;Popovic, N.&lt;/author&gt;&lt;/authors&gt;&lt;/contributors&gt;&lt;titles&gt;&lt;title&gt;Nicolau Syndrome in an athlete following intra-muscular diclofenac injection&lt;/title&gt;&lt;secondary-title&gt;Acta Orthopaedica Belgica&lt;/secondary-title&gt;&lt;/titles&gt;&lt;periodical&gt;&lt;full-title&gt;Acta Orthopaedica Belgica&lt;/full-title&gt;&lt;/periodical&gt;&lt;pages&gt;860-864&lt;/pages&gt;&lt;volume&gt;74&lt;/volume&gt;&lt;number&gt;6&lt;/number&gt;&lt;dates&gt;&lt;year&gt;2008&lt;/year&gt;&lt;/dates&gt;&lt;urls&gt;&lt;related-urls&gt;&lt;url&gt;http://www.scopus.com/inward/record.url?eid=2-s2.0-58149400612&amp;amp;partnerID=40&amp;amp;md5=3a163f89fa578c339086c61d8fd08d16&lt;/url&gt;&lt;/related-urls&gt;&lt;/urls&gt;&lt;custom2&gt;19205337&lt;/custom2&gt;&lt;remote-database-name&gt;Scopus&lt;/remote-database-name&gt;&lt;/record&gt;&lt;/Cite&gt;&lt;/EndNote&gt;</w:instrText>
      </w:r>
      <w:r w:rsidR="0082272F" w:rsidRPr="00D8578C">
        <w:rPr>
          <w:rFonts w:ascii="Book Antiqua" w:eastAsia="나눔고딕" w:hAnsi="Book Antiqua"/>
        </w:rPr>
        <w:fldChar w:fldCharType="separate"/>
      </w:r>
      <w:r w:rsidR="001637E5" w:rsidRPr="00D8578C">
        <w:rPr>
          <w:rFonts w:ascii="Book Antiqua" w:eastAsia="나눔고딕" w:hAnsi="Book Antiqua"/>
          <w:noProof/>
          <w:vertAlign w:val="superscript"/>
        </w:rPr>
        <w:t>[</w:t>
      </w:r>
      <w:hyperlink w:anchor="_ENREF_36" w:tooltip="Hamilton, 2008 #50" w:history="1">
        <w:r w:rsidR="00C5143C" w:rsidRPr="00D8578C">
          <w:rPr>
            <w:rFonts w:ascii="Book Antiqua" w:eastAsia="나눔고딕" w:hAnsi="Book Antiqua"/>
            <w:noProof/>
            <w:vertAlign w:val="superscript"/>
          </w:rPr>
          <w:t>36</w:t>
        </w:r>
      </w:hyperlink>
      <w:r w:rsidR="001637E5" w:rsidRPr="00D8578C">
        <w:rPr>
          <w:rFonts w:ascii="Book Antiqua" w:eastAsia="나눔고딕" w:hAnsi="Book Antiqua"/>
          <w:noProof/>
          <w:vertAlign w:val="superscript"/>
        </w:rPr>
        <w:t>]</w:t>
      </w:r>
      <w:r w:rsidR="0082272F" w:rsidRPr="00D8578C">
        <w:rPr>
          <w:rFonts w:ascii="Book Antiqua" w:eastAsia="나눔고딕" w:hAnsi="Book Antiqua"/>
        </w:rPr>
        <w:fldChar w:fldCharType="end"/>
      </w:r>
      <w:r w:rsidR="00BC52A0" w:rsidRPr="00D8578C">
        <w:rPr>
          <w:rFonts w:ascii="Book Antiqua" w:eastAsia="나눔고딕" w:hAnsi="Book Antiqua"/>
        </w:rPr>
        <w:t xml:space="preserve"> however the muscle is spared and there is no liquid collected under the eschar tissue in some case</w:t>
      </w:r>
      <w:r w:rsidR="0082272F" w:rsidRPr="00D8578C">
        <w:rPr>
          <w:rFonts w:ascii="Book Antiqua" w:eastAsia="나눔고딕" w:hAnsi="Book Antiqua"/>
        </w:rPr>
        <w:fldChar w:fldCharType="begin"/>
      </w:r>
      <w:r w:rsidR="001637E5" w:rsidRPr="00D8578C">
        <w:rPr>
          <w:rFonts w:ascii="Book Antiqua" w:eastAsia="나눔고딕" w:hAnsi="Book Antiqua"/>
        </w:rPr>
        <w:instrText xml:space="preserve"> ADDIN EN.CITE &lt;EndNote&gt;&lt;Cite&gt;&lt;Author&gt;Okan&lt;/Author&gt;&lt;Year&gt;2010&lt;/Year&gt;&lt;RecNum&gt;39&lt;/RecNum&gt;&lt;DisplayText&gt;&lt;style face="superscript"&gt;[38]&lt;/style&gt;&lt;/DisplayText&gt;&lt;record&gt;&lt;rec-number&gt;39&lt;/rec-number&gt;&lt;foreign-keys&gt;&lt;key app="EN" db-id="9evs2rzwn9x9t2erva6xwewaa0sdezveevwt"&gt;39&lt;/key&gt;&lt;/foreign-keys&gt;&lt;ref-type name="Journal Article"&gt;17&lt;/ref-type&gt;&lt;contributors&gt;&lt;authors&gt;&lt;author&gt;Okan, G.&lt;/author&gt;&lt;author&gt;Canter, H. I.&lt;/author&gt;&lt;/authors&gt;&lt;/contributors&gt;&lt;titles&gt;&lt;title&gt;Nicolau syndrome and perforator vessels: A new viewpoint for an old problem&lt;/title&gt;&lt;secondary-title&gt;Cutaneous and Ocular Toxicology&lt;/secondary-title&gt;&lt;/titles&gt;&lt;periodical&gt;&lt;full-title&gt;Cutaneous and Ocular Toxicology&lt;/full-title&gt;&lt;/periodical&gt;&lt;pages&gt;70-72&lt;/pages&gt;&lt;volume&gt;29&lt;/volume&gt;&lt;number&gt;1&lt;/number&gt;&lt;dates&gt;&lt;year&gt;2010&lt;/year&gt;&lt;/dates&gt;&lt;urls&gt;&lt;related-urls&gt;&lt;url&gt;http://www.scopus.com/inward/record.url?eid=2-s2.0-77149147736&amp;amp;partnerID=40&amp;amp;md5=3b5c6f59868d1d984f531b68c403094b&lt;/url&gt;&lt;/related-urls&gt;&lt;/urls&gt;&lt;custom2&gt;20038267&lt;/custom2&gt;&lt;electronic-resource-num&gt;10.3109/15569520903496753&lt;/electronic-resource-num&gt;&lt;remote-database-name&gt;Scopus&lt;/remote-database-name&gt;&lt;/record&gt;&lt;/Cite&gt;&lt;/EndNote&gt;</w:instrText>
      </w:r>
      <w:r w:rsidR="0082272F" w:rsidRPr="00D8578C">
        <w:rPr>
          <w:rFonts w:ascii="Book Antiqua" w:eastAsia="나눔고딕" w:hAnsi="Book Antiqua"/>
        </w:rPr>
        <w:fldChar w:fldCharType="separate"/>
      </w:r>
      <w:r w:rsidR="001637E5" w:rsidRPr="00D8578C">
        <w:rPr>
          <w:rFonts w:ascii="Book Antiqua" w:eastAsia="나눔고딕" w:hAnsi="Book Antiqua"/>
          <w:noProof/>
          <w:vertAlign w:val="superscript"/>
        </w:rPr>
        <w:t>[</w:t>
      </w:r>
      <w:hyperlink w:anchor="_ENREF_38" w:tooltip="Okan, 2010 #39" w:history="1">
        <w:r w:rsidR="00C5143C" w:rsidRPr="00D8578C">
          <w:rPr>
            <w:rFonts w:ascii="Book Antiqua" w:eastAsia="나눔고딕" w:hAnsi="Book Antiqua"/>
            <w:noProof/>
            <w:vertAlign w:val="superscript"/>
          </w:rPr>
          <w:t>38</w:t>
        </w:r>
      </w:hyperlink>
      <w:r w:rsidR="001637E5" w:rsidRPr="00D8578C">
        <w:rPr>
          <w:rFonts w:ascii="Book Antiqua" w:eastAsia="나눔고딕" w:hAnsi="Book Antiqua"/>
          <w:noProof/>
          <w:vertAlign w:val="superscript"/>
        </w:rPr>
        <w:t>]</w:t>
      </w:r>
      <w:r w:rsidR="0082272F" w:rsidRPr="00D8578C">
        <w:rPr>
          <w:rFonts w:ascii="Book Antiqua" w:eastAsia="나눔고딕" w:hAnsi="Book Antiqua"/>
        </w:rPr>
        <w:fldChar w:fldCharType="end"/>
      </w:r>
      <w:r w:rsidR="00BC52A0" w:rsidRPr="00D8578C">
        <w:rPr>
          <w:rFonts w:ascii="Book Antiqua" w:eastAsia="나눔고딕" w:hAnsi="Book Antiqua"/>
        </w:rPr>
        <w:t>.</w:t>
      </w:r>
    </w:p>
    <w:p w14:paraId="410F3EA4" w14:textId="77777777" w:rsidR="00FB4AF4" w:rsidRPr="00D8578C" w:rsidRDefault="00FB4AF4" w:rsidP="00D8578C">
      <w:pPr>
        <w:spacing w:line="360" w:lineRule="auto"/>
        <w:jc w:val="both"/>
        <w:rPr>
          <w:rFonts w:ascii="Book Antiqua" w:eastAsia="나눔고딕" w:hAnsi="Book Antiqua"/>
        </w:rPr>
      </w:pPr>
    </w:p>
    <w:p w14:paraId="216F5752" w14:textId="77E51679" w:rsidR="00BE6EFA" w:rsidRPr="00452682" w:rsidRDefault="00FB4AF4" w:rsidP="00D8578C">
      <w:pPr>
        <w:spacing w:line="360" w:lineRule="auto"/>
        <w:jc w:val="both"/>
        <w:rPr>
          <w:rFonts w:ascii="Book Antiqua" w:eastAsia="나눔고딕" w:hAnsi="Book Antiqua"/>
          <w:b/>
          <w:i/>
        </w:rPr>
      </w:pPr>
      <w:r w:rsidRPr="00452682">
        <w:rPr>
          <w:rFonts w:ascii="Book Antiqua" w:eastAsia="나눔고딕" w:hAnsi="Book Antiqua"/>
          <w:b/>
          <w:i/>
        </w:rPr>
        <w:t>Histopathology</w:t>
      </w:r>
    </w:p>
    <w:p w14:paraId="78D5CFA6" w14:textId="72D146BD" w:rsidR="00A50361" w:rsidRPr="00D8578C" w:rsidRDefault="007269E8" w:rsidP="00D8578C">
      <w:pPr>
        <w:spacing w:line="360" w:lineRule="auto"/>
        <w:jc w:val="both"/>
        <w:rPr>
          <w:rFonts w:ascii="Book Antiqua" w:eastAsia="나눔고딕" w:hAnsi="Book Antiqua"/>
        </w:rPr>
      </w:pPr>
      <w:r w:rsidRPr="00D8578C">
        <w:rPr>
          <w:rFonts w:ascii="Book Antiqua" w:eastAsia="나눔고딕" w:hAnsi="Book Antiqua"/>
        </w:rPr>
        <w:t xml:space="preserve">Histopathologic findings are mainly reported in necrotic phase because surgical debridement is performed in this phase. </w:t>
      </w:r>
      <w:r w:rsidR="001C1A13" w:rsidRPr="00D8578C">
        <w:rPr>
          <w:rFonts w:ascii="Book Antiqua" w:eastAsia="나눔고딕" w:hAnsi="Book Antiqua"/>
        </w:rPr>
        <w:t>Hi</w:t>
      </w:r>
      <w:r w:rsidR="009C129D" w:rsidRPr="00D8578C">
        <w:rPr>
          <w:rFonts w:ascii="Book Antiqua" w:eastAsia="나눔고딕" w:hAnsi="Book Antiqua"/>
        </w:rPr>
        <w:t>stopathology revealed fibrosis of adipose tissue,</w:t>
      </w:r>
      <w:r w:rsidR="001C1A13" w:rsidRPr="00D8578C">
        <w:rPr>
          <w:rFonts w:ascii="Book Antiqua" w:eastAsia="나눔고딕" w:hAnsi="Book Antiqua"/>
        </w:rPr>
        <w:t xml:space="preserve"> fat necrosis and predominantly eosinophilic infiltrat</w:t>
      </w:r>
      <w:r w:rsidR="00E61313" w:rsidRPr="00D8578C">
        <w:rPr>
          <w:rFonts w:ascii="Book Antiqua" w:eastAsia="나눔고딕" w:hAnsi="Book Antiqua"/>
        </w:rPr>
        <w:t>ion</w:t>
      </w:r>
      <w:r w:rsidR="0082272F" w:rsidRPr="00D8578C">
        <w:rPr>
          <w:rFonts w:ascii="Book Antiqua" w:eastAsia="나눔고딕" w:hAnsi="Book Antiqua"/>
        </w:rPr>
        <w:fldChar w:fldCharType="begin"/>
      </w:r>
      <w:r w:rsidR="003B14C8" w:rsidRPr="00D8578C">
        <w:rPr>
          <w:rFonts w:ascii="Book Antiqua" w:eastAsia="나눔고딕" w:hAnsi="Book Antiqua"/>
        </w:rPr>
        <w:instrText xml:space="preserve"> ADDIN EN.CITE &lt;EndNote&gt;&lt;Cite&gt;&lt;Author&gt;Perli&lt;/Author&gt;&lt;Year&gt;2012&lt;/Year&gt;&lt;RecNum&gt;13&lt;/RecNum&gt;&lt;DisplayText&gt;&lt;style face="superscript"&gt;[25]&lt;/style&gt;&lt;/DisplayText&gt;&lt;record&gt;&lt;rec-number&gt;13&lt;/rec-number&gt;&lt;foreign-keys&gt;&lt;key app="EN" db-id="9evs2rzwn9x9t2erva6xwewaa0sdezveevwt"&gt;13&lt;/key&gt;&lt;/foreign-keys&gt;&lt;ref-type name="Journal Article"&gt;17&lt;/ref-type&gt;&lt;contributors&gt;&lt;authors&gt;&lt;author&gt;Perli, D.&lt;/author&gt;&lt;author&gt;Martone, C.&lt;/author&gt;&lt;author&gt;Rapose, A.&lt;/author&gt;&lt;/authors&gt;&lt;/contributors&gt;&lt;titles&gt;&lt;title&gt;Naltrexone-induced Nicolau syndrome masquerading as cutaneous abscess&lt;/title&gt;&lt;secondary-title&gt;BMJ Case Reports&lt;/secondary-title&gt;&lt;/titles&gt;&lt;periodical&gt;&lt;full-title&gt;BMJ Case Reports&lt;/full-title&gt;&lt;/periodical&gt;&lt;pages&gt;1-3&lt;/pages&gt;&lt;dates&gt;&lt;year&gt;2012&lt;/year&gt;&lt;/dates&gt;&lt;urls&gt;&lt;related-urls&gt;&lt;url&gt;http://www.scopus.com/inward/record.url?eid=2-s2.0-84872560648&amp;amp;partnerID=40&amp;amp;md5=e49c26d92fef242f9654de786f1d77ce&lt;/url&gt;&lt;/related-urls&gt;&lt;/urls&gt;&lt;custom7&gt;007785&lt;/custom7&gt;&lt;electronic-resource-num&gt;10.1136/bcr-2012-007785&lt;/electronic-resource-num&gt;&lt;remote-database-name&gt;Scopus&lt;/remote-database-name&gt;&lt;/record&gt;&lt;/Cite&gt;&lt;/EndNote&gt;</w:instrText>
      </w:r>
      <w:r w:rsidR="0082272F" w:rsidRPr="00D8578C">
        <w:rPr>
          <w:rFonts w:ascii="Book Antiqua" w:eastAsia="나눔고딕" w:hAnsi="Book Antiqua"/>
        </w:rPr>
        <w:fldChar w:fldCharType="separate"/>
      </w:r>
      <w:r w:rsidR="00884490" w:rsidRPr="00D8578C">
        <w:rPr>
          <w:rFonts w:ascii="Book Antiqua" w:eastAsia="나눔고딕" w:hAnsi="Book Antiqua"/>
          <w:noProof/>
          <w:vertAlign w:val="superscript"/>
        </w:rPr>
        <w:t>[</w:t>
      </w:r>
      <w:hyperlink w:anchor="_ENREF_25" w:tooltip="Perli, 2012 #13" w:history="1">
        <w:r w:rsidR="00C5143C" w:rsidRPr="00D8578C">
          <w:rPr>
            <w:rFonts w:ascii="Book Antiqua" w:eastAsia="나눔고딕" w:hAnsi="Book Antiqua"/>
            <w:noProof/>
            <w:vertAlign w:val="superscript"/>
          </w:rPr>
          <w:t>25</w:t>
        </w:r>
      </w:hyperlink>
      <w:r w:rsidR="00884490" w:rsidRPr="00D8578C">
        <w:rPr>
          <w:rFonts w:ascii="Book Antiqua" w:eastAsia="나눔고딕" w:hAnsi="Book Antiqua"/>
          <w:noProof/>
          <w:vertAlign w:val="superscript"/>
        </w:rPr>
        <w:t>]</w:t>
      </w:r>
      <w:r w:rsidR="0082272F" w:rsidRPr="00D8578C">
        <w:rPr>
          <w:rFonts w:ascii="Book Antiqua" w:eastAsia="나눔고딕" w:hAnsi="Book Antiqua"/>
        </w:rPr>
        <w:fldChar w:fldCharType="end"/>
      </w:r>
      <w:r w:rsidR="00BB3912" w:rsidRPr="00D8578C">
        <w:rPr>
          <w:rFonts w:ascii="Book Antiqua" w:eastAsia="나눔고딕" w:hAnsi="Book Antiqua"/>
        </w:rPr>
        <w:t xml:space="preserve"> and </w:t>
      </w:r>
      <w:r w:rsidR="00D421EB" w:rsidRPr="00D8578C">
        <w:rPr>
          <w:rFonts w:ascii="Book Antiqua" w:eastAsia="나눔고딕" w:hAnsi="Book Antiqua"/>
        </w:rPr>
        <w:lastRenderedPageBreak/>
        <w:t xml:space="preserve">inflammation </w:t>
      </w:r>
      <w:r w:rsidR="00BB3912" w:rsidRPr="00D8578C">
        <w:rPr>
          <w:rFonts w:ascii="Book Antiqua" w:eastAsia="나눔고딕" w:hAnsi="Book Antiqua"/>
        </w:rPr>
        <w:t xml:space="preserve">infiltrating subcutaneous </w:t>
      </w:r>
      <w:r w:rsidR="00D421EB" w:rsidRPr="00D8578C">
        <w:rPr>
          <w:rFonts w:ascii="Book Antiqua" w:eastAsia="나눔고딕" w:hAnsi="Book Antiqua"/>
        </w:rPr>
        <w:t>adipose tissue</w:t>
      </w:r>
      <w:r w:rsidR="00BB3912" w:rsidRPr="00D8578C">
        <w:rPr>
          <w:rFonts w:ascii="Book Antiqua" w:eastAsia="나눔고딕" w:hAnsi="Book Antiqua"/>
        </w:rPr>
        <w:t xml:space="preserve"> with</w:t>
      </w:r>
      <w:r w:rsidR="00452682">
        <w:rPr>
          <w:rFonts w:ascii="Book Antiqua" w:eastAsia="나눔고딕" w:hAnsi="Book Antiqua"/>
        </w:rPr>
        <w:t>out any vasculitis or granuloma</w:t>
      </w:r>
      <w:r w:rsidR="0082272F" w:rsidRPr="00D8578C">
        <w:rPr>
          <w:rFonts w:ascii="Book Antiqua" w:eastAsia="나눔고딕" w:hAnsi="Book Antiqua"/>
        </w:rPr>
        <w:fldChar w:fldCharType="begin"/>
      </w:r>
      <w:r w:rsidR="003B14C8" w:rsidRPr="00D8578C">
        <w:rPr>
          <w:rFonts w:ascii="Book Antiqua" w:eastAsia="나눔고딕" w:hAnsi="Book Antiqua"/>
        </w:rPr>
        <w:instrText xml:space="preserve"> ADDIN EN.CITE &lt;EndNote&gt;&lt;Cite&gt;&lt;Author&gt;Ozcan&lt;/Author&gt;&lt;Year&gt;2005&lt;/Year&gt;&lt;RecNum&gt;71&lt;/RecNum&gt;&lt;DisplayText&gt;&lt;style face="superscript"&gt;[5]&lt;/style&gt;&lt;/DisplayText&gt;&lt;record&gt;&lt;rec-number&gt;71&lt;/rec-number&gt;&lt;foreign-keys&gt;&lt;key app="EN" db-id="9evs2rzwn9x9t2erva6xwewaa0sdezveevwt"&gt;71&lt;/key&gt;&lt;/foreign-keys&gt;&lt;ref-type name="Journal Article"&gt;17&lt;/ref-type&gt;&lt;contributors&gt;&lt;authors&gt;&lt;author&gt;Ozcan, A.&lt;/author&gt;&lt;author&gt;Senol, M.&lt;/author&gt;&lt;author&gt;Aydin, E. N.&lt;/author&gt;&lt;author&gt;Aki, T.&lt;/author&gt;&lt;/authors&gt;&lt;/contributors&gt;&lt;titles&gt;&lt;title&gt;Embolia cutis medicamentosa (Nicolau syndrome): Two cases due to different drugs in distinct age groups&lt;/title&gt;&lt;secondary-title&gt;Clinical Drug Investigation&lt;/secondary-title&gt;&lt;/titles&gt;&lt;periodical&gt;&lt;full-title&gt;Clinical Drug Investigation&lt;/full-title&gt;&lt;/periodical&gt;&lt;pages&gt;481-483&lt;/pages&gt;&lt;volume&gt;25&lt;/volume&gt;&lt;number&gt;7&lt;/number&gt;&lt;dates&gt;&lt;year&gt;2005&lt;/year&gt;&lt;/dates&gt;&lt;urls&gt;&lt;related-urls&gt;&lt;url&gt;http://www.scopus.com/inward/record.url?eid=2-s2.0-22544486286&amp;amp;partnerID=40&amp;amp;md5=ef3299f3b51bc79d5a12200a4c022dd9&lt;/url&gt;&lt;/related-urls&gt;&lt;/urls&gt;&lt;electronic-resource-num&gt;10.2165/00044011-200525070-00007&lt;/electronic-resource-num&gt;&lt;remote-database-name&gt;Scopus&lt;/remote-database-name&gt;&lt;/record&gt;&lt;/Cite&gt;&lt;/EndNote&gt;</w:instrText>
      </w:r>
      <w:r w:rsidR="0082272F" w:rsidRPr="00D8578C">
        <w:rPr>
          <w:rFonts w:ascii="Book Antiqua" w:eastAsia="나눔고딕" w:hAnsi="Book Antiqua"/>
        </w:rPr>
        <w:fldChar w:fldCharType="separate"/>
      </w:r>
      <w:r w:rsidR="00884490" w:rsidRPr="00D8578C">
        <w:rPr>
          <w:rFonts w:ascii="Book Antiqua" w:eastAsia="나눔고딕" w:hAnsi="Book Antiqua"/>
          <w:noProof/>
          <w:vertAlign w:val="superscript"/>
        </w:rPr>
        <w:t>[</w:t>
      </w:r>
      <w:hyperlink w:anchor="_ENREF_5" w:tooltip="Ozcan, 2005 #71" w:history="1">
        <w:r w:rsidR="00C5143C" w:rsidRPr="00D8578C">
          <w:rPr>
            <w:rFonts w:ascii="Book Antiqua" w:eastAsia="나눔고딕" w:hAnsi="Book Antiqua"/>
            <w:noProof/>
            <w:vertAlign w:val="superscript"/>
          </w:rPr>
          <w:t>5</w:t>
        </w:r>
      </w:hyperlink>
      <w:r w:rsidR="00884490" w:rsidRPr="00D8578C">
        <w:rPr>
          <w:rFonts w:ascii="Book Antiqua" w:eastAsia="나눔고딕" w:hAnsi="Book Antiqua"/>
          <w:noProof/>
          <w:vertAlign w:val="superscript"/>
        </w:rPr>
        <w:t>]</w:t>
      </w:r>
      <w:r w:rsidR="0082272F" w:rsidRPr="00D8578C">
        <w:rPr>
          <w:rFonts w:ascii="Book Antiqua" w:eastAsia="나눔고딕" w:hAnsi="Book Antiqua"/>
        </w:rPr>
        <w:fldChar w:fldCharType="end"/>
      </w:r>
      <w:r w:rsidR="00BB3912" w:rsidRPr="00D8578C">
        <w:rPr>
          <w:rFonts w:ascii="Book Antiqua" w:eastAsia="나눔고딕" w:hAnsi="Book Antiqua"/>
        </w:rPr>
        <w:t>.</w:t>
      </w:r>
      <w:r w:rsidR="00FB4AF4" w:rsidRPr="00D8578C">
        <w:rPr>
          <w:rFonts w:ascii="Book Antiqua" w:eastAsia="나눔고딕" w:hAnsi="Book Antiqua"/>
        </w:rPr>
        <w:t xml:space="preserve"> There is no </w:t>
      </w:r>
      <w:r w:rsidR="00A50361" w:rsidRPr="00D8578C">
        <w:rPr>
          <w:rFonts w:ascii="Book Antiqua" w:eastAsia="나눔고딕" w:hAnsi="Book Antiqua"/>
        </w:rPr>
        <w:t>evidence of malignancy or vasculitis</w:t>
      </w:r>
      <w:r w:rsidR="0082272F" w:rsidRPr="00D8578C">
        <w:rPr>
          <w:rFonts w:ascii="Book Antiqua" w:eastAsia="나눔고딕" w:hAnsi="Book Antiqua"/>
        </w:rPr>
        <w:fldChar w:fldCharType="begin"/>
      </w:r>
      <w:r w:rsidR="003B14C8" w:rsidRPr="00D8578C">
        <w:rPr>
          <w:rFonts w:ascii="Book Antiqua" w:eastAsia="나눔고딕" w:hAnsi="Book Antiqua"/>
        </w:rPr>
        <w:instrText xml:space="preserve"> ADDIN EN.CITE &lt;EndNote&gt;&lt;Cite&gt;&lt;Author&gt;Lie&lt;/Author&gt;&lt;Year&gt;2006&lt;/Year&gt;&lt;RecNum&gt;69&lt;/RecNum&gt;&lt;DisplayText&gt;&lt;style face="superscript"&gt;[6]&lt;/style&gt;&lt;/DisplayText&gt;&lt;record&gt;&lt;rec-number&gt;69&lt;/rec-number&gt;&lt;foreign-keys&gt;&lt;key app="EN" db-id="9evs2rzwn9x9t2erva6xwewaa0sdezveevwt"&gt;69&lt;/key&gt;&lt;/foreign-keys&gt;&lt;ref-type name="Journal Article"&gt;17&lt;/ref-type&gt;&lt;contributors&gt;&lt;authors&gt;&lt;author&gt;Lie, C.&lt;/author&gt;&lt;author&gt;Leung, F.&lt;/author&gt;&lt;author&gt;Chow, S. P.&lt;/author&gt;&lt;/authors&gt;&lt;/contributors&gt;&lt;titles&gt;&lt;title&gt;Nicolau syndrome following intramuscular diclofenac administration: a case report&lt;/title&gt;&lt;secondary-title&gt;Journal of orthopaedic surgery (Hong Kong)&lt;/secondary-title&gt;&lt;/titles&gt;&lt;periodical&gt;&lt;full-title&gt;Journal of orthopaedic surgery (Hong Kong)&lt;/full-title&gt;&lt;/periodical&gt;&lt;pages&gt;104-107&lt;/pages&gt;&lt;volume&gt;14&lt;/volume&gt;&lt;number&gt;1&lt;/number&gt;&lt;dates&gt;&lt;year&gt;2006&lt;/year&gt;&lt;/dates&gt;&lt;urls&gt;&lt;related-urls&gt;&lt;url&gt;http://www.scopus.com/inward/record.url?eid=2-s2.0-33750209401&amp;amp;partnerID=40&amp;amp;md5=3c148f1f7d7c765f6ef021997155e0b9&lt;/url&gt;&lt;/related-urls&gt;&lt;/urls&gt;&lt;custom2&gt;16598099&lt;/custom2&gt;&lt;remote-database-name&gt;Scopus&lt;/remote-database-name&gt;&lt;/record&gt;&lt;/Cite&gt;&lt;/EndNote&gt;</w:instrText>
      </w:r>
      <w:r w:rsidR="0082272F" w:rsidRPr="00D8578C">
        <w:rPr>
          <w:rFonts w:ascii="Book Antiqua" w:eastAsia="나눔고딕" w:hAnsi="Book Antiqua"/>
        </w:rPr>
        <w:fldChar w:fldCharType="separate"/>
      </w:r>
      <w:r w:rsidR="00884490" w:rsidRPr="00D8578C">
        <w:rPr>
          <w:rFonts w:ascii="Book Antiqua" w:eastAsia="나눔고딕" w:hAnsi="Book Antiqua"/>
          <w:noProof/>
          <w:vertAlign w:val="superscript"/>
        </w:rPr>
        <w:t>[</w:t>
      </w:r>
      <w:hyperlink w:anchor="_ENREF_6" w:tooltip="Lie, 2006 #69" w:history="1">
        <w:r w:rsidR="00C5143C" w:rsidRPr="00D8578C">
          <w:rPr>
            <w:rFonts w:ascii="Book Antiqua" w:eastAsia="나눔고딕" w:hAnsi="Book Antiqua"/>
            <w:noProof/>
            <w:vertAlign w:val="superscript"/>
          </w:rPr>
          <w:t>6</w:t>
        </w:r>
      </w:hyperlink>
      <w:r w:rsidR="00884490" w:rsidRPr="00D8578C">
        <w:rPr>
          <w:rFonts w:ascii="Book Antiqua" w:eastAsia="나눔고딕" w:hAnsi="Book Antiqua"/>
          <w:noProof/>
          <w:vertAlign w:val="superscript"/>
        </w:rPr>
        <w:t>]</w:t>
      </w:r>
      <w:r w:rsidR="0082272F" w:rsidRPr="00D8578C">
        <w:rPr>
          <w:rFonts w:ascii="Book Antiqua" w:eastAsia="나눔고딕" w:hAnsi="Book Antiqua"/>
        </w:rPr>
        <w:fldChar w:fldCharType="end"/>
      </w:r>
      <w:r w:rsidR="00FB4AF4" w:rsidRPr="00D8578C">
        <w:rPr>
          <w:rFonts w:ascii="Book Antiqua" w:eastAsia="나눔고딕" w:hAnsi="Book Antiqua"/>
        </w:rPr>
        <w:t>.</w:t>
      </w:r>
    </w:p>
    <w:p w14:paraId="5A112D7B" w14:textId="77777777" w:rsidR="00D75AC1" w:rsidRPr="00D8578C" w:rsidRDefault="00D75AC1" w:rsidP="00D8578C">
      <w:pPr>
        <w:spacing w:line="360" w:lineRule="auto"/>
        <w:jc w:val="both"/>
        <w:rPr>
          <w:rFonts w:ascii="Book Antiqua" w:eastAsia="나눔고딕" w:hAnsi="Book Antiqua"/>
        </w:rPr>
      </w:pPr>
    </w:p>
    <w:p w14:paraId="5DE17298" w14:textId="3C547AD1" w:rsidR="001C1A13" w:rsidRPr="00452682" w:rsidRDefault="001C1A13" w:rsidP="00D8578C">
      <w:pPr>
        <w:spacing w:line="360" w:lineRule="auto"/>
        <w:jc w:val="both"/>
        <w:rPr>
          <w:rFonts w:ascii="Book Antiqua" w:eastAsia="나눔고딕" w:hAnsi="Book Antiqua"/>
          <w:b/>
          <w:i/>
        </w:rPr>
      </w:pPr>
      <w:r w:rsidRPr="00452682">
        <w:rPr>
          <w:rFonts w:ascii="Book Antiqua" w:eastAsia="나눔고딕" w:hAnsi="Book Antiqua"/>
          <w:b/>
          <w:i/>
        </w:rPr>
        <w:t>Cultures</w:t>
      </w:r>
    </w:p>
    <w:p w14:paraId="3DF87CDC" w14:textId="43B55B05" w:rsidR="00A50361" w:rsidRPr="00D8578C" w:rsidRDefault="001C1A13" w:rsidP="00D8578C">
      <w:pPr>
        <w:spacing w:line="360" w:lineRule="auto"/>
        <w:jc w:val="both"/>
        <w:rPr>
          <w:rFonts w:ascii="Book Antiqua" w:eastAsia="나눔고딕" w:hAnsi="Book Antiqua"/>
        </w:rPr>
      </w:pPr>
      <w:r w:rsidRPr="00D8578C">
        <w:rPr>
          <w:rFonts w:ascii="Book Antiqua" w:eastAsia="나눔고딕" w:hAnsi="Book Antiqua"/>
        </w:rPr>
        <w:t xml:space="preserve">Bacterial, fungal and mycobacterial cultures </w:t>
      </w:r>
      <w:proofErr w:type="gramStart"/>
      <w:r w:rsidRPr="00D8578C">
        <w:rPr>
          <w:rFonts w:ascii="Book Antiqua" w:eastAsia="나눔고딕" w:hAnsi="Book Antiqua"/>
        </w:rPr>
        <w:t>were</w:t>
      </w:r>
      <w:proofErr w:type="gramEnd"/>
      <w:r w:rsidRPr="00D8578C">
        <w:rPr>
          <w:rFonts w:ascii="Book Antiqua" w:eastAsia="나눔고딕" w:hAnsi="Book Antiqua"/>
        </w:rPr>
        <w:t xml:space="preserve"> negative</w:t>
      </w:r>
      <w:r w:rsidRPr="00D8578C">
        <w:rPr>
          <w:rFonts w:ascii="Book Antiqua" w:eastAsia="나눔고딕" w:hAnsi="Book Antiqua"/>
        </w:rPr>
        <w:fldChar w:fldCharType="begin">
          <w:fldData xml:space="preserve">PEVuZE5vdGU+PENpdGU+PEF1dGhvcj5QZXJsaTwvQXV0aG9yPjxZZWFyPjIwMTI8L1llYXI+PFJl
Y051bT4xMzwvUmVjTnVtPjxEaXNwbGF5VGV4dD48c3R5bGUgZmFjZT0ic3VwZXJzY3JpcHQiPls4
LCA5LCAyNSwgMzhdPC9zdHlsZT48L0Rpc3BsYXlUZXh0PjxyZWNvcmQ+PHJlYy1udW1iZXI+MTM8
L3JlYy1udW1iZXI+PGZvcmVpZ24ta2V5cz48a2V5IGFwcD0iRU4iIGRiLWlkPSI5ZXZzMnJ6d245
eDl0MmVydmE2eHdld2FhMHNkZXp2ZWV2d3QiPjEzPC9rZXk+PC9mb3JlaWduLWtleXM+PHJlZi10
eXBlIG5hbWU9IkpvdXJuYWwgQXJ0aWNsZSI+MTc8L3JlZi10eXBlPjxjb250cmlidXRvcnM+PGF1
dGhvcnM+PGF1dGhvcj5QZXJsaSwgRC48L2F1dGhvcj48YXV0aG9yPk1hcnRvbmUsIEMuPC9hdXRo
b3I+PGF1dGhvcj5SYXBvc2UsIEEuPC9hdXRob3I+PC9hdXRob3JzPjwvY29udHJpYnV0b3JzPjx0
aXRsZXM+PHRpdGxlPk5hbHRyZXhvbmUtaW5kdWNlZCBOaWNvbGF1IHN5bmRyb21lIG1hc3F1ZXJh
ZGluZyBhcyBjdXRhbmVvdXMgYWJzY2VzczwvdGl0bGU+PHNlY29uZGFyeS10aXRsZT5CTUogQ2Fz
ZSBSZXBvcnRzPC9zZWNvbmRhcnktdGl0bGU+PC90aXRsZXM+PHBlcmlvZGljYWw+PGZ1bGwtdGl0
bGU+Qk1KIENhc2UgUmVwb3J0czwvZnVsbC10aXRsZT48L3BlcmlvZGljYWw+PHBhZ2VzPjEtMzwv
cGFnZXM+PGRhdGVzPjx5ZWFyPjIwMTI8L3llYXI+PC9kYXRlcz48dXJscz48cmVsYXRlZC11cmxz
Pjx1cmw+aHR0cDovL3d3dy5zY29wdXMuY29tL2lud2FyZC9yZWNvcmQudXJsP2VpZD0yLXMyLjAt
ODQ4NzI1NjA2NDgmYW1wO3BhcnRuZXJJRD00MCZhbXA7bWQ1PWU0OWMyNmQ5MmZlZjI0MmY5NjU0
ZGU3ODZmMWQ3N2NlPC91cmw+PC9yZWxhdGVkLXVybHM+PC91cmxzPjxjdXN0b203PjAwNzc4NTwv
Y3VzdG9tNz48ZWxlY3Ryb25pYy1yZXNvdXJjZS1udW0+MTAuMTEzNi9iY3ItMjAxMi0wMDc3ODU8
L2VsZWN0cm9uaWMtcmVzb3VyY2UtbnVtPjxyZW1vdGUtZGF0YWJhc2UtbmFtZT5TY29wdXM8L3Jl
bW90ZS1kYXRhYmFzZS1uYW1lPjwvcmVjb3JkPjwvQ2l0ZT48Q2l0ZT48QXV0aG9yPkxlZTwvQXV0
aG9yPjxZZWFyPjIwMDU8L1llYXI+PFJlY051bT4xODc8L1JlY051bT48cmVjb3JkPjxyZWMtbnVt
YmVyPjE4NzwvcmVjLW51bWJlcj48Zm9yZWlnbi1rZXlzPjxrZXkgYXBwPSJFTiIgZGItaWQ9Ijll
dnMycnp3bjl4OXQyZXJ2YTZ4d2V3YWEwc2RlenZlZXZ3dCI+MTg3PC9rZXk+PC9mb3JlaWduLWtl
eXM+PHJlZi10eXBlIG5hbWU9IkpvdXJuYWwgQXJ0aWNsZSI+MTc8L3JlZi10eXBlPjxjb250cmli
dXRvcnM+PGF1dGhvcnM+PGF1dGhvcj5MZWUsIEQuIFAuPC9hdXRob3I+PGF1dGhvcj5CYWUsIEcu
IFkuPC9hdXRob3I+PGF1dGhvcj5MZWUsIE0uIFcuPC9hdXRob3I+PGF1dGhvcj5DaG9pLCBKLiBI
LjwvYXV0aG9yPjxhdXRob3I+TW9vbiwgSy4gQy48L2F1dGhvcj48YXV0aG9yPktvaCwgSi4gSy48
L2F1dGhvcj48L2F1dGhvcnM+PC9jb250cmlidXRvcnM+PHRpdGxlcz48dGl0bGU+Tmljb2xhdSBz
eW5kcm9tZSBjYXVzZWQgYnkgcGlyb3hpY2FtPC90aXRsZT48c2Vjb25kYXJ5LXRpdGxlPkludCBK
IERlcm1hdG9sPC9zZWNvbmRhcnktdGl0bGU+PGFsdC10aXRsZT5JbnRlcm5hdGlvbmFsIGpvdXJu
YWwgb2YgZGVybWF0b2xvZ3k8L2FsdC10aXRsZT48L3RpdGxlcz48YWx0LXBlcmlvZGljYWw+PGZ1
bGwtdGl0bGU+SW50ZXJuYXRpb25hbCBKb3VybmFsIG9mIERlcm1hdG9sb2d5PC9mdWxsLXRpdGxl
PjwvYWx0LXBlcmlvZGljYWw+PHBhZ2VzPjEwNjktNzA8L3BhZ2VzPjx2b2x1bWU+NDQ8L3ZvbHVt
ZT48bnVtYmVyPjEyPC9udW1iZXI+PGVkaXRpb24+MjAwNi8wMS8xODwvZWRpdGlvbj48a2V5d29y
ZHM+PGtleXdvcmQ+QWdlZDwva2V5d29yZD48a2V5d29yZD5BbmtsZSBJbmp1cmllcy9kcnVnIHRo
ZXJhcHk8L2tleXdvcmQ+PGtleXdvcmQ+QW50aS1JbmZsYW1tYXRvcnkgQWdlbnRzLCBOb24tU3Rl
cm9pZGFsL2FkdmVyc2UgZWZmZWN0cy90aGVyYXBldXRpYyB1c2U8L2tleXdvcmQ+PGtleXdvcmQ+
RmVtYWxlPC9rZXl3b3JkPjxrZXl3b3JkPkh1bWFuczwva2V5d29yZD48a2V5d29yZD5OZWNyb3Np
czwva2V5d29yZD48a2V5d29yZD5QaXJveGljYW0vIGFkdmVyc2UgZWZmZWN0cy90aGVyYXBldXRp
YyB1c2U8L2tleXdvcmQ+PGtleXdvcmQ+U2tpbi9ibG9vZCBzdXBwbHkvIGRydWcgZWZmZWN0cy9w
YXRob2xvZ3k8L2tleXdvcmQ+PGtleXdvcmQ+U2tpbiBEaXNlYXNlcywgVmFzY3VsYXIvIGNoZW1p
Y2FsbHkgaW5kdWNlZDwva2V5d29yZD48a2V5d29yZD5TeW5kcm9tZTwva2V5d29yZD48L2tleXdv
cmRzPjxkYXRlcz48eWVhcj4yMDA1PC95ZWFyPjxwdWItZGF0ZXM+PGRhdGU+RGVjPC9kYXRlPjwv
cHViLWRhdGVzPjwvZGF0ZXM+PGlzYm4+MDAxMS05MDU5IChQcmludCkmI3hEOzAwMTEtOTA1OSAo
TGlua2luZyk8L2lzYm4+PGFjY2Vzc2lvbi1udW0+MTY0MDkyODU8L2FjY2Vzc2lvbi1udW0+PHVy
bHM+PHJlbGF0ZWQtdXJscz48dXJsPmh0dHA6Ly9vbmxpbmVsaWJyYXJ5LndpbGV5LmNvbS9kb2kv
MTAuMTExMS9qLjEzNjUtNDYzMi4yMDA0LjAyNTM0LngvYWJzdHJhY3Q8L3VybD48L3JlbGF0ZWQt
dXJscz48L3VybHM+PGN1c3RvbTI+MTY0MDkyODU8L2N1c3RvbTI+PGVsZWN0cm9uaWMtcmVzb3Vy
Y2UtbnVtPjEwLjExMTEvai4xMzY1LTQ2MzIuMjAwNC4wMjUzNC54PC9lbGVjdHJvbmljLXJlc291
cmNlLW51bT48cmVtb3RlLWRhdGFiYXNlLXByb3ZpZGVyPk5MTTwvcmVtb3RlLWRhdGFiYXNlLXBy
b3ZpZGVyPjxsYW5ndWFnZT5lbmc8L2xhbmd1YWdlPjwvcmVjb3JkPjwvQ2l0ZT48Q2l0ZT48QXV0
aG9yPk9rYW48L0F1dGhvcj48WWVhcj4yMDEwPC9ZZWFyPjxSZWNOdW0+Mzk8L1JlY051bT48cmVj
b3JkPjxyZWMtbnVtYmVyPjM5PC9yZWMtbnVtYmVyPjxmb3JlaWduLWtleXM+PGtleSBhcHA9IkVO
IiBkYi1pZD0iOWV2czJyenduOXg5dDJlcnZhNnh3ZXdhYTBzZGV6dmVldnd0Ij4zOTwva2V5Pjwv
Zm9yZWlnbi1rZXlzPjxyZWYtdHlwZSBuYW1lPSJKb3VybmFsIEFydGljbGUiPjE3PC9yZWYtdHlw
ZT48Y29udHJpYnV0b3JzPjxhdXRob3JzPjxhdXRob3I+T2thbiwgRy48L2F1dGhvcj48YXV0aG9y
PkNhbnRlciwgSC4gSS48L2F1dGhvcj48L2F1dGhvcnM+PC9jb250cmlidXRvcnM+PHRpdGxlcz48
dGl0bGU+Tmljb2xhdSBzeW5kcm9tZSBhbmQgcGVyZm9yYXRvciB2ZXNzZWxzOiBBIG5ldyB2aWV3
cG9pbnQgZm9yIGFuIG9sZCBwcm9ibGVtPC90aXRsZT48c2Vjb25kYXJ5LXRpdGxlPkN1dGFuZW91
cyBhbmQgT2N1bGFyIFRveGljb2xvZ3k8L3NlY29uZGFyeS10aXRsZT48L3RpdGxlcz48cGVyaW9k
aWNhbD48ZnVsbC10aXRsZT5DdXRhbmVvdXMgYW5kIE9jdWxhciBUb3hpY29sb2d5PC9mdWxsLXRp
dGxlPjwvcGVyaW9kaWNhbD48cGFnZXM+NzAtNzI8L3BhZ2VzPjx2b2x1bWU+Mjk8L3ZvbHVtZT48
bnVtYmVyPjE8L251bWJlcj48ZGF0ZXM+PHllYXI+MjAxMDwveWVhcj48L2RhdGVzPjx1cmxzPjxy
ZWxhdGVkLXVybHM+PHVybD5odHRwOi8vd3d3LnNjb3B1cy5jb20vaW53YXJkL3JlY29yZC51cmw/
ZWlkPTItczIuMC03NzE0OTE0NzczNiZhbXA7cGFydG5lcklEPTQwJmFtcDttZDU9M2I1YzZmNTk4
NjhkMWQ5ODRmNTMxYjY4YzQwMzA5NGI8L3VybD48L3JlbGF0ZWQtdXJscz48L3VybHM+PGN1c3Rv
bTI+MjAwMzgyNjc8L2N1c3RvbTI+PGVsZWN0cm9uaWMtcmVzb3VyY2UtbnVtPjEwLjMxMDkvMTU1
Njk1MjA5MDM0OTY3NTM8L2VsZWN0cm9uaWMtcmVzb3VyY2UtbnVtPjxyZW1vdGUtZGF0YWJhc2Ut
bmFtZT5TY29wdXM8L3JlbW90ZS1kYXRhYmFzZS1uYW1lPjwvcmVjb3JkPjwvQ2l0ZT48Q2l0ZT48
QXV0aG9yPsWeZW5lbDwvQXV0aG9yPjxZZWFyPjIwMDg8L1llYXI+PFJlY051bT41NzwvUmVjTnVt
PjxyZWNvcmQ+PHJlYy1udW1iZXI+NTc8L3JlYy1udW1iZXI+PGZvcmVpZ24ta2V5cz48a2V5IGFw
cD0iRU4iIGRiLWlkPSI5ZXZzMnJ6d245eDl0MmVydmE2eHdld2FhMHNkZXp2ZWV2d3QiPjU3PC9r
ZXk+PC9mb3JlaWduLWtleXM+PHJlZi10eXBlIG5hbWU9IkpvdXJuYWwgQXJ0aWNsZSI+MTc8L3Jl
Zi10eXBlPjxjb250cmlidXRvcnM+PGF1dGhvcnM+PGF1dGhvcj7FnmVuZWwsIEUuPC9hdXRob3I+
PGF1dGhvcj5BZGEsIFMuPC9hdXRob3I+PGF1dGhvcj5Hw7xsZcOnLCBBLiBULjwvYXV0aG9yPjxh
dXRob3I+w4dhx6dsYXIsIEIuPC9hdXRob3I+PC9hdXRob3JzPjwvY29udHJpYnV0b3JzPjx0aXRs
ZXM+PHRpdGxlPk5pY29sYXUgc3luZHJvbWUgYWdncmF2YXRlZCBieSBjb2xkIGFwcGxpY2F0aW9u
IGFmdGVyIGkubS4gZGljbG9mZW5hYzwvdGl0bGU+PHNlY29uZGFyeS10aXRsZT5Kb3VybmFsIG9m
IERlcm1hdG9sb2d5PC9zZWNvbmRhcnktdGl0bGU+PC90aXRsZXM+PHBlcmlvZGljYWw+PGZ1bGwt
dGl0bGU+Sm91cm5hbCBvZiBEZXJtYXRvbG9neTwvZnVsbC10aXRsZT48L3BlcmlvZGljYWw+PHBh
Z2VzPjE4LTIwPC9wYWdlcz48dm9sdW1lPjM1PC92b2x1bWU+PG51bWJlcj4xPC9udW1iZXI+PGRh
dGVzPjx5ZWFyPjIwMDg8L3llYXI+PC9kYXRlcz48dXJscz48cmVsYXRlZC11cmxzPjx1cmw+aHR0
cDovL3d3dy5zY29wdXMuY29tL2lud2FyZC9yZWNvcmQudXJsP2VpZD0yLXMyLjAtMzc2NDkwMTk1
ODgmYW1wO3BhcnRuZXJJRD00MCZhbXA7bWQ1PWM0NTk3ZjEzMTBkN2MwMWIwYjYxMTQ3N2M3ZmI4
OTg1PC91cmw+PC9yZWxhdGVkLXVybHM+PC91cmxzPjxjdXN0b20yPjE4MTgxNzcwPC9jdXN0b20y
PjxlbGVjdHJvbmljLXJlc291cmNlLW51bT4xMC4xMTExL2ouMTM0Ni04MTM4LjIwMDcuMDA0MDQu
eDwvZWxlY3Ryb25pYy1yZXNvdXJjZS1udW0+PHJlbW90ZS1kYXRhYmFzZS1uYW1lPlNjb3B1czwv
cmVtb3RlLWRhdGFiYXNlLW5hbWU+PC9yZWNvcmQ+PC9DaXRlPjwvRW5kTm90ZT4A
</w:fldData>
        </w:fldChar>
      </w:r>
      <w:r w:rsidR="001637E5" w:rsidRPr="00D8578C">
        <w:rPr>
          <w:rFonts w:ascii="Book Antiqua" w:eastAsia="나눔고딕" w:hAnsi="Book Antiqua"/>
        </w:rPr>
        <w:instrText xml:space="preserve"> ADDIN EN.CITE </w:instrText>
      </w:r>
      <w:r w:rsidR="001637E5" w:rsidRPr="00D8578C">
        <w:rPr>
          <w:rFonts w:ascii="Book Antiqua" w:eastAsia="나눔고딕" w:hAnsi="Book Antiqua"/>
        </w:rPr>
        <w:fldChar w:fldCharType="begin">
          <w:fldData xml:space="preserve">PEVuZE5vdGU+PENpdGU+PEF1dGhvcj5QZXJsaTwvQXV0aG9yPjxZZWFyPjIwMTI8L1llYXI+PFJl
Y051bT4xMzwvUmVjTnVtPjxEaXNwbGF5VGV4dD48c3R5bGUgZmFjZT0ic3VwZXJzY3JpcHQiPls4
LCA5LCAyNSwgMzhdPC9zdHlsZT48L0Rpc3BsYXlUZXh0PjxyZWNvcmQ+PHJlYy1udW1iZXI+MTM8
L3JlYy1udW1iZXI+PGZvcmVpZ24ta2V5cz48a2V5IGFwcD0iRU4iIGRiLWlkPSI5ZXZzMnJ6d245
eDl0MmVydmE2eHdld2FhMHNkZXp2ZWV2d3QiPjEzPC9rZXk+PC9mb3JlaWduLWtleXM+PHJlZi10
eXBlIG5hbWU9IkpvdXJuYWwgQXJ0aWNsZSI+MTc8L3JlZi10eXBlPjxjb250cmlidXRvcnM+PGF1
dGhvcnM+PGF1dGhvcj5QZXJsaSwgRC48L2F1dGhvcj48YXV0aG9yPk1hcnRvbmUsIEMuPC9hdXRo
b3I+PGF1dGhvcj5SYXBvc2UsIEEuPC9hdXRob3I+PC9hdXRob3JzPjwvY29udHJpYnV0b3JzPjx0
aXRsZXM+PHRpdGxlPk5hbHRyZXhvbmUtaW5kdWNlZCBOaWNvbGF1IHN5bmRyb21lIG1hc3F1ZXJh
ZGluZyBhcyBjdXRhbmVvdXMgYWJzY2VzczwvdGl0bGU+PHNlY29uZGFyeS10aXRsZT5CTUogQ2Fz
ZSBSZXBvcnRzPC9zZWNvbmRhcnktdGl0bGU+PC90aXRsZXM+PHBlcmlvZGljYWw+PGZ1bGwtdGl0
bGU+Qk1KIENhc2UgUmVwb3J0czwvZnVsbC10aXRsZT48L3BlcmlvZGljYWw+PHBhZ2VzPjEtMzwv
cGFnZXM+PGRhdGVzPjx5ZWFyPjIwMTI8L3llYXI+PC9kYXRlcz48dXJscz48cmVsYXRlZC11cmxz
Pjx1cmw+aHR0cDovL3d3dy5zY29wdXMuY29tL2lud2FyZC9yZWNvcmQudXJsP2VpZD0yLXMyLjAt
ODQ4NzI1NjA2NDgmYW1wO3BhcnRuZXJJRD00MCZhbXA7bWQ1PWU0OWMyNmQ5MmZlZjI0MmY5NjU0
ZGU3ODZmMWQ3N2NlPC91cmw+PC9yZWxhdGVkLXVybHM+PC91cmxzPjxjdXN0b203PjAwNzc4NTwv
Y3VzdG9tNz48ZWxlY3Ryb25pYy1yZXNvdXJjZS1udW0+MTAuMTEzNi9iY3ItMjAxMi0wMDc3ODU8
L2VsZWN0cm9uaWMtcmVzb3VyY2UtbnVtPjxyZW1vdGUtZGF0YWJhc2UtbmFtZT5TY29wdXM8L3Jl
bW90ZS1kYXRhYmFzZS1uYW1lPjwvcmVjb3JkPjwvQ2l0ZT48Q2l0ZT48QXV0aG9yPkxlZTwvQXV0
aG9yPjxZZWFyPjIwMDU8L1llYXI+PFJlY051bT4xODc8L1JlY051bT48cmVjb3JkPjxyZWMtbnVt
YmVyPjE4NzwvcmVjLW51bWJlcj48Zm9yZWlnbi1rZXlzPjxrZXkgYXBwPSJFTiIgZGItaWQ9Ijll
dnMycnp3bjl4OXQyZXJ2YTZ4d2V3YWEwc2RlenZlZXZ3dCI+MTg3PC9rZXk+PC9mb3JlaWduLWtl
eXM+PHJlZi10eXBlIG5hbWU9IkpvdXJuYWwgQXJ0aWNsZSI+MTc8L3JlZi10eXBlPjxjb250cmli
dXRvcnM+PGF1dGhvcnM+PGF1dGhvcj5MZWUsIEQuIFAuPC9hdXRob3I+PGF1dGhvcj5CYWUsIEcu
IFkuPC9hdXRob3I+PGF1dGhvcj5MZWUsIE0uIFcuPC9hdXRob3I+PGF1dGhvcj5DaG9pLCBKLiBI
LjwvYXV0aG9yPjxhdXRob3I+TW9vbiwgSy4gQy48L2F1dGhvcj48YXV0aG9yPktvaCwgSi4gSy48
L2F1dGhvcj48L2F1dGhvcnM+PC9jb250cmlidXRvcnM+PHRpdGxlcz48dGl0bGU+Tmljb2xhdSBz
eW5kcm9tZSBjYXVzZWQgYnkgcGlyb3hpY2FtPC90aXRsZT48c2Vjb25kYXJ5LXRpdGxlPkludCBK
IERlcm1hdG9sPC9zZWNvbmRhcnktdGl0bGU+PGFsdC10aXRsZT5JbnRlcm5hdGlvbmFsIGpvdXJu
YWwgb2YgZGVybWF0b2xvZ3k8L2FsdC10aXRsZT48L3RpdGxlcz48YWx0LXBlcmlvZGljYWw+PGZ1
bGwtdGl0bGU+SW50ZXJuYXRpb25hbCBKb3VybmFsIG9mIERlcm1hdG9sb2d5PC9mdWxsLXRpdGxl
PjwvYWx0LXBlcmlvZGljYWw+PHBhZ2VzPjEwNjktNzA8L3BhZ2VzPjx2b2x1bWU+NDQ8L3ZvbHVt
ZT48bnVtYmVyPjEyPC9udW1iZXI+PGVkaXRpb24+MjAwNi8wMS8xODwvZWRpdGlvbj48a2V5d29y
ZHM+PGtleXdvcmQ+QWdlZDwva2V5d29yZD48a2V5d29yZD5BbmtsZSBJbmp1cmllcy9kcnVnIHRo
ZXJhcHk8L2tleXdvcmQ+PGtleXdvcmQ+QW50aS1JbmZsYW1tYXRvcnkgQWdlbnRzLCBOb24tU3Rl
cm9pZGFsL2FkdmVyc2UgZWZmZWN0cy90aGVyYXBldXRpYyB1c2U8L2tleXdvcmQ+PGtleXdvcmQ+
RmVtYWxlPC9rZXl3b3JkPjxrZXl3b3JkPkh1bWFuczwva2V5d29yZD48a2V5d29yZD5OZWNyb3Np
czwva2V5d29yZD48a2V5d29yZD5QaXJveGljYW0vIGFkdmVyc2UgZWZmZWN0cy90aGVyYXBldXRp
YyB1c2U8L2tleXdvcmQ+PGtleXdvcmQ+U2tpbi9ibG9vZCBzdXBwbHkvIGRydWcgZWZmZWN0cy9w
YXRob2xvZ3k8L2tleXdvcmQ+PGtleXdvcmQ+U2tpbiBEaXNlYXNlcywgVmFzY3VsYXIvIGNoZW1p
Y2FsbHkgaW5kdWNlZDwva2V5d29yZD48a2V5d29yZD5TeW5kcm9tZTwva2V5d29yZD48L2tleXdv
cmRzPjxkYXRlcz48eWVhcj4yMDA1PC95ZWFyPjxwdWItZGF0ZXM+PGRhdGU+RGVjPC9kYXRlPjwv
cHViLWRhdGVzPjwvZGF0ZXM+PGlzYm4+MDAxMS05MDU5IChQcmludCkmI3hEOzAwMTEtOTA1OSAo
TGlua2luZyk8L2lzYm4+PGFjY2Vzc2lvbi1udW0+MTY0MDkyODU8L2FjY2Vzc2lvbi1udW0+PHVy
bHM+PHJlbGF0ZWQtdXJscz48dXJsPmh0dHA6Ly9vbmxpbmVsaWJyYXJ5LndpbGV5LmNvbS9kb2kv
MTAuMTExMS9qLjEzNjUtNDYzMi4yMDA0LjAyNTM0LngvYWJzdHJhY3Q8L3VybD48L3JlbGF0ZWQt
dXJscz48L3VybHM+PGN1c3RvbTI+MTY0MDkyODU8L2N1c3RvbTI+PGVsZWN0cm9uaWMtcmVzb3Vy
Y2UtbnVtPjEwLjExMTEvai4xMzY1LTQ2MzIuMjAwNC4wMjUzNC54PC9lbGVjdHJvbmljLXJlc291
cmNlLW51bT48cmVtb3RlLWRhdGFiYXNlLXByb3ZpZGVyPk5MTTwvcmVtb3RlLWRhdGFiYXNlLXBy
b3ZpZGVyPjxsYW5ndWFnZT5lbmc8L2xhbmd1YWdlPjwvcmVjb3JkPjwvQ2l0ZT48Q2l0ZT48QXV0
aG9yPk9rYW48L0F1dGhvcj48WWVhcj4yMDEwPC9ZZWFyPjxSZWNOdW0+Mzk8L1JlY051bT48cmVj
b3JkPjxyZWMtbnVtYmVyPjM5PC9yZWMtbnVtYmVyPjxmb3JlaWduLWtleXM+PGtleSBhcHA9IkVO
IiBkYi1pZD0iOWV2czJyenduOXg5dDJlcnZhNnh3ZXdhYTBzZGV6dmVldnd0Ij4zOTwva2V5Pjwv
Zm9yZWlnbi1rZXlzPjxyZWYtdHlwZSBuYW1lPSJKb3VybmFsIEFydGljbGUiPjE3PC9yZWYtdHlw
ZT48Y29udHJpYnV0b3JzPjxhdXRob3JzPjxhdXRob3I+T2thbiwgRy48L2F1dGhvcj48YXV0aG9y
PkNhbnRlciwgSC4gSS48L2F1dGhvcj48L2F1dGhvcnM+PC9jb250cmlidXRvcnM+PHRpdGxlcz48
dGl0bGU+Tmljb2xhdSBzeW5kcm9tZSBhbmQgcGVyZm9yYXRvciB2ZXNzZWxzOiBBIG5ldyB2aWV3
cG9pbnQgZm9yIGFuIG9sZCBwcm9ibGVtPC90aXRsZT48c2Vjb25kYXJ5LXRpdGxlPkN1dGFuZW91
cyBhbmQgT2N1bGFyIFRveGljb2xvZ3k8L3NlY29uZGFyeS10aXRsZT48L3RpdGxlcz48cGVyaW9k
aWNhbD48ZnVsbC10aXRsZT5DdXRhbmVvdXMgYW5kIE9jdWxhciBUb3hpY29sb2d5PC9mdWxsLXRp
dGxlPjwvcGVyaW9kaWNhbD48cGFnZXM+NzAtNzI8L3BhZ2VzPjx2b2x1bWU+Mjk8L3ZvbHVtZT48
bnVtYmVyPjE8L251bWJlcj48ZGF0ZXM+PHllYXI+MjAxMDwveWVhcj48L2RhdGVzPjx1cmxzPjxy
ZWxhdGVkLXVybHM+PHVybD5odHRwOi8vd3d3LnNjb3B1cy5jb20vaW53YXJkL3JlY29yZC51cmw/
ZWlkPTItczIuMC03NzE0OTE0NzczNiZhbXA7cGFydG5lcklEPTQwJmFtcDttZDU9M2I1YzZmNTk4
NjhkMWQ5ODRmNTMxYjY4YzQwMzA5NGI8L3VybD48L3JlbGF0ZWQtdXJscz48L3VybHM+PGN1c3Rv
bTI+MjAwMzgyNjc8L2N1c3RvbTI+PGVsZWN0cm9uaWMtcmVzb3VyY2UtbnVtPjEwLjMxMDkvMTU1
Njk1MjA5MDM0OTY3NTM8L2VsZWN0cm9uaWMtcmVzb3VyY2UtbnVtPjxyZW1vdGUtZGF0YWJhc2Ut
bmFtZT5TY29wdXM8L3JlbW90ZS1kYXRhYmFzZS1uYW1lPjwvcmVjb3JkPjwvQ2l0ZT48Q2l0ZT48
QXV0aG9yPsWeZW5lbDwvQXV0aG9yPjxZZWFyPjIwMDg8L1llYXI+PFJlY051bT41NzwvUmVjTnVt
PjxyZWNvcmQ+PHJlYy1udW1iZXI+NTc8L3JlYy1udW1iZXI+PGZvcmVpZ24ta2V5cz48a2V5IGFw
cD0iRU4iIGRiLWlkPSI5ZXZzMnJ6d245eDl0MmVydmE2eHdld2FhMHNkZXp2ZWV2d3QiPjU3PC9r
ZXk+PC9mb3JlaWduLWtleXM+PHJlZi10eXBlIG5hbWU9IkpvdXJuYWwgQXJ0aWNsZSI+MTc8L3Jl
Zi10eXBlPjxjb250cmlidXRvcnM+PGF1dGhvcnM+PGF1dGhvcj7FnmVuZWwsIEUuPC9hdXRob3I+
PGF1dGhvcj5BZGEsIFMuPC9hdXRob3I+PGF1dGhvcj5Hw7xsZcOnLCBBLiBULjwvYXV0aG9yPjxh
dXRob3I+w4dhx6dsYXIsIEIuPC9hdXRob3I+PC9hdXRob3JzPjwvY29udHJpYnV0b3JzPjx0aXRs
ZXM+PHRpdGxlPk5pY29sYXUgc3luZHJvbWUgYWdncmF2YXRlZCBieSBjb2xkIGFwcGxpY2F0aW9u
IGFmdGVyIGkubS4gZGljbG9mZW5hYzwvdGl0bGU+PHNlY29uZGFyeS10aXRsZT5Kb3VybmFsIG9m
IERlcm1hdG9sb2d5PC9zZWNvbmRhcnktdGl0bGU+PC90aXRsZXM+PHBlcmlvZGljYWw+PGZ1bGwt
dGl0bGU+Sm91cm5hbCBvZiBEZXJtYXRvbG9neTwvZnVsbC10aXRsZT48L3BlcmlvZGljYWw+PHBh
Z2VzPjE4LTIwPC9wYWdlcz48dm9sdW1lPjM1PC92b2x1bWU+PG51bWJlcj4xPC9udW1iZXI+PGRh
dGVzPjx5ZWFyPjIwMDg8L3llYXI+PC9kYXRlcz48dXJscz48cmVsYXRlZC11cmxzPjx1cmw+aHR0
cDovL3d3dy5zY29wdXMuY29tL2lud2FyZC9yZWNvcmQudXJsP2VpZD0yLXMyLjAtMzc2NDkwMTk1
ODgmYW1wO3BhcnRuZXJJRD00MCZhbXA7bWQ1PWM0NTk3ZjEzMTBkN2MwMWIwYjYxMTQ3N2M3ZmI4
OTg1PC91cmw+PC9yZWxhdGVkLXVybHM+PC91cmxzPjxjdXN0b20yPjE4MTgxNzcwPC9jdXN0b20y
PjxlbGVjdHJvbmljLXJlc291cmNlLW51bT4xMC4xMTExL2ouMTM0Ni04MTM4LjIwMDcuMDA0MDQu
eDwvZWxlY3Ryb25pYy1yZXNvdXJjZS1udW0+PHJlbW90ZS1kYXRhYmFzZS1uYW1lPlNjb3B1czwv
cmVtb3RlLWRhdGFiYXNlLW5hbWU+PC9yZWNvcmQ+PC9DaXRlPjwvRW5kTm90ZT4A
</w:fldData>
        </w:fldChar>
      </w:r>
      <w:r w:rsidR="001637E5" w:rsidRPr="00D8578C">
        <w:rPr>
          <w:rFonts w:ascii="Book Antiqua" w:eastAsia="나눔고딕" w:hAnsi="Book Antiqua"/>
        </w:rPr>
        <w:instrText xml:space="preserve"> ADDIN EN.CITE.DATA </w:instrText>
      </w:r>
      <w:r w:rsidR="001637E5" w:rsidRPr="00D8578C">
        <w:rPr>
          <w:rFonts w:ascii="Book Antiqua" w:eastAsia="나눔고딕" w:hAnsi="Book Antiqua"/>
        </w:rPr>
      </w:r>
      <w:r w:rsidR="001637E5" w:rsidRPr="00D8578C">
        <w:rPr>
          <w:rFonts w:ascii="Book Antiqua" w:eastAsia="나눔고딕" w:hAnsi="Book Antiqua"/>
        </w:rPr>
        <w:fldChar w:fldCharType="end"/>
      </w:r>
      <w:r w:rsidRPr="00D8578C">
        <w:rPr>
          <w:rFonts w:ascii="Book Antiqua" w:eastAsia="나눔고딕" w:hAnsi="Book Antiqua"/>
        </w:rPr>
      </w:r>
      <w:r w:rsidRPr="00D8578C">
        <w:rPr>
          <w:rFonts w:ascii="Book Antiqua" w:eastAsia="나눔고딕" w:hAnsi="Book Antiqua"/>
        </w:rPr>
        <w:fldChar w:fldCharType="separate"/>
      </w:r>
      <w:r w:rsidR="001637E5" w:rsidRPr="00D8578C">
        <w:rPr>
          <w:rFonts w:ascii="Book Antiqua" w:eastAsia="나눔고딕" w:hAnsi="Book Antiqua"/>
          <w:noProof/>
          <w:vertAlign w:val="superscript"/>
        </w:rPr>
        <w:t>[</w:t>
      </w:r>
      <w:hyperlink w:anchor="_ENREF_8" w:tooltip="Lee, 2005 #187" w:history="1">
        <w:r w:rsidR="00C5143C" w:rsidRPr="00D8578C">
          <w:rPr>
            <w:rFonts w:ascii="Book Antiqua" w:eastAsia="나눔고딕" w:hAnsi="Book Antiqua"/>
            <w:noProof/>
            <w:vertAlign w:val="superscript"/>
          </w:rPr>
          <w:t>8</w:t>
        </w:r>
      </w:hyperlink>
      <w:r w:rsidR="00452682">
        <w:rPr>
          <w:rFonts w:ascii="Book Antiqua" w:eastAsia="나눔고딕" w:hAnsi="Book Antiqua"/>
          <w:noProof/>
          <w:vertAlign w:val="superscript"/>
        </w:rPr>
        <w:t>,</w:t>
      </w:r>
      <w:hyperlink w:history="1">
        <w:r w:rsidR="00C5143C" w:rsidRPr="00D8578C">
          <w:rPr>
            <w:rFonts w:ascii="Book Antiqua" w:eastAsia="나눔고딕" w:hAnsi="Book Antiqua"/>
            <w:noProof/>
            <w:vertAlign w:val="superscript"/>
          </w:rPr>
          <w:t>9</w:t>
        </w:r>
      </w:hyperlink>
      <w:r w:rsidR="00452682">
        <w:rPr>
          <w:rFonts w:ascii="Book Antiqua" w:eastAsia="나눔고딕" w:hAnsi="Book Antiqua"/>
          <w:noProof/>
          <w:vertAlign w:val="superscript"/>
        </w:rPr>
        <w:t>,</w:t>
      </w:r>
      <w:hyperlink w:anchor="_ENREF_25" w:tooltip="Perli, 2012 #13" w:history="1">
        <w:r w:rsidR="00C5143C" w:rsidRPr="00D8578C">
          <w:rPr>
            <w:rFonts w:ascii="Book Antiqua" w:eastAsia="나눔고딕" w:hAnsi="Book Antiqua"/>
            <w:noProof/>
            <w:vertAlign w:val="superscript"/>
          </w:rPr>
          <w:t>25</w:t>
        </w:r>
      </w:hyperlink>
      <w:r w:rsidR="00452682">
        <w:rPr>
          <w:rFonts w:ascii="Book Antiqua" w:eastAsia="나눔고딕" w:hAnsi="Book Antiqua"/>
          <w:noProof/>
          <w:vertAlign w:val="superscript"/>
        </w:rPr>
        <w:t>,</w:t>
      </w:r>
      <w:hyperlink w:anchor="_ENREF_38" w:tooltip="Okan, 2010 #39" w:history="1">
        <w:r w:rsidR="00C5143C" w:rsidRPr="00D8578C">
          <w:rPr>
            <w:rFonts w:ascii="Book Antiqua" w:eastAsia="나눔고딕" w:hAnsi="Book Antiqua"/>
            <w:noProof/>
            <w:vertAlign w:val="superscript"/>
          </w:rPr>
          <w:t>38</w:t>
        </w:r>
      </w:hyperlink>
      <w:r w:rsidR="001637E5" w:rsidRPr="00D8578C">
        <w:rPr>
          <w:rFonts w:ascii="Book Antiqua" w:eastAsia="나눔고딕" w:hAnsi="Book Antiqua"/>
          <w:noProof/>
          <w:vertAlign w:val="superscript"/>
        </w:rPr>
        <w:t>]</w:t>
      </w:r>
      <w:r w:rsidRPr="00D8578C">
        <w:rPr>
          <w:rFonts w:ascii="Book Antiqua" w:eastAsia="나눔고딕" w:hAnsi="Book Antiqua"/>
        </w:rPr>
        <w:fldChar w:fldCharType="end"/>
      </w:r>
      <w:r w:rsidR="001B7D1D" w:rsidRPr="00D8578C">
        <w:rPr>
          <w:rFonts w:ascii="Book Antiqua" w:eastAsia="나눔고딕" w:hAnsi="Book Antiqua"/>
        </w:rPr>
        <w:t xml:space="preserve"> or resident flora</w:t>
      </w:r>
      <w:r w:rsidR="001B7D1D" w:rsidRPr="00D8578C">
        <w:rPr>
          <w:rFonts w:ascii="Book Antiqua" w:eastAsia="나눔고딕" w:hAnsi="Book Antiqua"/>
        </w:rPr>
        <w:fldChar w:fldCharType="begin">
          <w:fldData xml:space="preserve">PEVuZE5vdGU+PENpdGU+PEF1dGhvcj5HdWFybmVyaTwvQXV0aG9yPjxZZWFyPjIwMDg8L1llYXI+
PFJlY051bT41NDwvUmVjTnVtPjxEaXNwbGF5VGV4dD48c3R5bGUgZmFjZT0ic3VwZXJzY3JpcHQi
Pls3LCAzOV08L3N0eWxlPjwvRGlzcGxheVRleHQ+PHJlY29yZD48cmVjLW51bWJlcj41NDwvcmVj
LW51bWJlcj48Zm9yZWlnbi1rZXlzPjxrZXkgYXBwPSJFTiIgZGItaWQ9IjlldnMycnp3bjl4OXQy
ZXJ2YTZ4d2V3YWEwc2RlenZlZXZ3dCI+NTQ8L2tleT48L2ZvcmVpZ24ta2V5cz48cmVmLXR5cGUg
bmFtZT0iSm91cm5hbCBBcnRpY2xlIj4xNzwvcmVmLXR5cGU+PGNvbnRyaWJ1dG9ycz48YXV0aG9y
cz48YXV0aG9yPkd1YXJuZXJpLCBDLjwvYXV0aG9yPjxhdXRob3I+UG9saW1lbmksIEcuPC9hdXRo
b3I+PGF1dGhvcj5HdWFybmVyaSwgRi48L2F1dGhvcj48YXV0aG9yPkN1enpvY3JlYSwgUy48L2F1
dGhvcj48L2F1dGhvcnM+PC9jb250cmlidXRvcnM+PHRpdGxlcz48dGl0bGU+RW1ib2xpYSBjdXRp
cyBtZWRpY2FtZW50b3NhIGZvbGxvd2luZyB0aGlvY29sY2hpY29zaWRlIGluamVjdGlvbjwvdGl0
bGU+PHNlY29uZGFyeS10aXRsZT5Kb3VybmFsIG9mIHRoZSBFdXJvcGVhbiBBY2FkZW15IG9mIERl
cm1hdG9sb2d5IGFuZCBWZW5lcmVvbG9neTwvc2Vjb25kYXJ5LXRpdGxlPjwvdGl0bGVzPjxwZXJp
b2RpY2FsPjxmdWxsLXRpdGxlPkpvdXJuYWwgb2YgdGhlIEV1cm9wZWFuIEFjYWRlbXkgb2YgRGVy
bWF0b2xvZ3kgYW5kIFZlbmVyZW9sb2d5PC9mdWxsLXRpdGxlPjwvcGVyaW9kaWNhbD48cGFnZXM+
MTAwNS0xMDA2PC9wYWdlcz48dm9sdW1lPjIyPC92b2x1bWU+PG51bWJlcj44PC9udW1iZXI+PGRh
dGVzPjx5ZWFyPjIwMDg8L3llYXI+PC9kYXRlcz48dXJscz48cmVsYXRlZC11cmxzPjx1cmw+aHR0
cDovL3d3dy5zY29wdXMuY29tL2lud2FyZC9yZWNvcmQudXJsP2VpZD0yLXMyLjAtNTIyNDkxMTA0
MzUmYW1wO3BhcnRuZXJJRD00MCZhbXA7bWQ1PWU1YmZmZDYzNTMwMGUwOTIyNzBhNGQ3N2VmYmZh
ZTNmPC91cmw+PC9yZWxhdGVkLXVybHM+PC91cmxzPjxjdXN0b20yPjE4MDcwMDIyPC9jdXN0b20y
PjxlbGVjdHJvbmljLXJlc291cmNlLW51bT4xMC4xMTExL2ouMTQ2OC0zMDgzLjIwMDcuMDI1Mjcu
eDwvZWxlY3Ryb25pYy1yZXNvdXJjZS1udW0+PHJlbW90ZS1kYXRhYmFzZS1uYW1lPlNjb3B1czwv
cmVtb3RlLWRhdGFiYXNlLW5hbWU+PC9yZWNvcmQ+PC9DaXRlPjxDaXRlPjxBdXRob3I+R3Vhcm5l
cmk8L0F1dGhvcj48WWVhcj4yMDEyPC9ZZWFyPjxSZWNOdW0+MTU8L1JlY051bT48cmVjb3JkPjxy
ZWMtbnVtYmVyPjE1PC9yZWMtbnVtYmVyPjxmb3JlaWduLWtleXM+PGtleSBhcHA9IkVOIiBkYi1p
ZD0iOWV2czJyenduOXg5dDJlcnZhNnh3ZXdhYTBzZGV6dmVldnd0Ij4xNTwva2V5PjwvZm9yZWln
bi1rZXlzPjxyZWYtdHlwZSBuYW1lPSJKb3VybmFsIEFydGljbGUiPjE3PC9yZWYtdHlwZT48Y29u
dHJpYnV0b3JzPjxhdXRob3JzPjxhdXRob3I+R3Vhcm5lcmksIEMuPC9hdXRob3I+PGF1dGhvcj5C
ZXZlbGFjcXVhLCBWLjwvYXV0aG9yPjxhdXRob3I+UG9saW1lbmksIEcuPC9hdXRob3I+PC9hdXRo
b3JzPjwvY29udHJpYnV0b3JzPjx0aXRsZXM+PHRpdGxlPkVtYm9saWEgY3V0aXMgbWVkaWNhbWVu
dG9zYSAoTmljb2xhdSBzeW5kcm9tZSk8L3RpdGxlPjxzZWNvbmRhcnktdGl0bGU+UUpNPC9zZWNv
bmRhcnktdGl0bGU+PC90aXRsZXM+PHBlcmlvZGljYWw+PGZ1bGwtdGl0bGU+UUpNPC9mdWxsLXRp
dGxlPjwvcGVyaW9kaWNhbD48cGFnZXM+MTEyNy0xMTI4PC9wYWdlcz48dm9sdW1lPjEwNTwvdm9s
dW1lPjxudW1iZXI+MTE8L251bWJlcj48ZGF0ZXM+PHllYXI+MjAxMjwveWVhcj48L2RhdGVzPjx1
cmxzPjxyZWxhdGVkLXVybHM+PHVybD5odHRwOi8vd3d3LnNjb3B1cy5jb20vaW53YXJkL3JlY29y
ZC51cmw/ZWlkPTItczIuMC04NDg2ODAxMTE4NiZhbXA7cGFydG5lcklEPTQwJmFtcDttZDU9Nzdi
MmI2N2RhN2IwOGRlODNiMGQzZWJhODMzNTliMWY8L3VybD48L3JlbGF0ZWQtdXJscz48L3VybHM+
PGN1c3RvbTI+MjE5OTAzNjg8L2N1c3RvbTI+PGN1c3RvbTc+aGNyMTk0PC9jdXN0b203PjxlbGVj
dHJvbmljLXJlc291cmNlLW51bT4xMC4xMDkzL3FqbWVkL2hjcjE5NDwvZWxlY3Ryb25pYy1yZXNv
dXJjZS1udW0+PHJlbW90ZS1kYXRhYmFzZS1uYW1lPlNjb3B1czwvcmVtb3RlLWRhdGFiYXNlLW5h
bWU+PC9yZWNvcmQ+PC9DaXRlPjwvRW5kTm90ZT5=
</w:fldData>
        </w:fldChar>
      </w:r>
      <w:r w:rsidR="001637E5" w:rsidRPr="00D8578C">
        <w:rPr>
          <w:rFonts w:ascii="Book Antiqua" w:eastAsia="나눔고딕" w:hAnsi="Book Antiqua"/>
        </w:rPr>
        <w:instrText xml:space="preserve"> ADDIN EN.CITE </w:instrText>
      </w:r>
      <w:r w:rsidR="001637E5" w:rsidRPr="00D8578C">
        <w:rPr>
          <w:rFonts w:ascii="Book Antiqua" w:eastAsia="나눔고딕" w:hAnsi="Book Antiqua"/>
        </w:rPr>
        <w:fldChar w:fldCharType="begin">
          <w:fldData xml:space="preserve">PEVuZE5vdGU+PENpdGU+PEF1dGhvcj5HdWFybmVyaTwvQXV0aG9yPjxZZWFyPjIwMDg8L1llYXI+
PFJlY051bT41NDwvUmVjTnVtPjxEaXNwbGF5VGV4dD48c3R5bGUgZmFjZT0ic3VwZXJzY3JpcHQi
Pls3LCAzOV08L3N0eWxlPjwvRGlzcGxheVRleHQ+PHJlY29yZD48cmVjLW51bWJlcj41NDwvcmVj
LW51bWJlcj48Zm9yZWlnbi1rZXlzPjxrZXkgYXBwPSJFTiIgZGItaWQ9IjlldnMycnp3bjl4OXQy
ZXJ2YTZ4d2V3YWEwc2RlenZlZXZ3dCI+NTQ8L2tleT48L2ZvcmVpZ24ta2V5cz48cmVmLXR5cGUg
bmFtZT0iSm91cm5hbCBBcnRpY2xlIj4xNzwvcmVmLXR5cGU+PGNvbnRyaWJ1dG9ycz48YXV0aG9y
cz48YXV0aG9yPkd1YXJuZXJpLCBDLjwvYXV0aG9yPjxhdXRob3I+UG9saW1lbmksIEcuPC9hdXRo
b3I+PGF1dGhvcj5HdWFybmVyaSwgRi48L2F1dGhvcj48YXV0aG9yPkN1enpvY3JlYSwgUy48L2F1
dGhvcj48L2F1dGhvcnM+PC9jb250cmlidXRvcnM+PHRpdGxlcz48dGl0bGU+RW1ib2xpYSBjdXRp
cyBtZWRpY2FtZW50b3NhIGZvbGxvd2luZyB0aGlvY29sY2hpY29zaWRlIGluamVjdGlvbjwvdGl0
bGU+PHNlY29uZGFyeS10aXRsZT5Kb3VybmFsIG9mIHRoZSBFdXJvcGVhbiBBY2FkZW15IG9mIERl
cm1hdG9sb2d5IGFuZCBWZW5lcmVvbG9neTwvc2Vjb25kYXJ5LXRpdGxlPjwvdGl0bGVzPjxwZXJp
b2RpY2FsPjxmdWxsLXRpdGxlPkpvdXJuYWwgb2YgdGhlIEV1cm9wZWFuIEFjYWRlbXkgb2YgRGVy
bWF0b2xvZ3kgYW5kIFZlbmVyZW9sb2d5PC9mdWxsLXRpdGxlPjwvcGVyaW9kaWNhbD48cGFnZXM+
MTAwNS0xMDA2PC9wYWdlcz48dm9sdW1lPjIyPC92b2x1bWU+PG51bWJlcj44PC9udW1iZXI+PGRh
dGVzPjx5ZWFyPjIwMDg8L3llYXI+PC9kYXRlcz48dXJscz48cmVsYXRlZC11cmxzPjx1cmw+aHR0
cDovL3d3dy5zY29wdXMuY29tL2lud2FyZC9yZWNvcmQudXJsP2VpZD0yLXMyLjAtNTIyNDkxMTA0
MzUmYW1wO3BhcnRuZXJJRD00MCZhbXA7bWQ1PWU1YmZmZDYzNTMwMGUwOTIyNzBhNGQ3N2VmYmZh
ZTNmPC91cmw+PC9yZWxhdGVkLXVybHM+PC91cmxzPjxjdXN0b20yPjE4MDcwMDIyPC9jdXN0b20y
PjxlbGVjdHJvbmljLXJlc291cmNlLW51bT4xMC4xMTExL2ouMTQ2OC0zMDgzLjIwMDcuMDI1Mjcu
eDwvZWxlY3Ryb25pYy1yZXNvdXJjZS1udW0+PHJlbW90ZS1kYXRhYmFzZS1uYW1lPlNjb3B1czwv
cmVtb3RlLWRhdGFiYXNlLW5hbWU+PC9yZWNvcmQ+PC9DaXRlPjxDaXRlPjxBdXRob3I+R3Vhcm5l
cmk8L0F1dGhvcj48WWVhcj4yMDEyPC9ZZWFyPjxSZWNOdW0+MTU8L1JlY051bT48cmVjb3JkPjxy
ZWMtbnVtYmVyPjE1PC9yZWMtbnVtYmVyPjxmb3JlaWduLWtleXM+PGtleSBhcHA9IkVOIiBkYi1p
ZD0iOWV2czJyenduOXg5dDJlcnZhNnh3ZXdhYTBzZGV6dmVldnd0Ij4xNTwva2V5PjwvZm9yZWln
bi1rZXlzPjxyZWYtdHlwZSBuYW1lPSJKb3VybmFsIEFydGljbGUiPjE3PC9yZWYtdHlwZT48Y29u
dHJpYnV0b3JzPjxhdXRob3JzPjxhdXRob3I+R3Vhcm5lcmksIEMuPC9hdXRob3I+PGF1dGhvcj5C
ZXZlbGFjcXVhLCBWLjwvYXV0aG9yPjxhdXRob3I+UG9saW1lbmksIEcuPC9hdXRob3I+PC9hdXRo
b3JzPjwvY29udHJpYnV0b3JzPjx0aXRsZXM+PHRpdGxlPkVtYm9saWEgY3V0aXMgbWVkaWNhbWVu
dG9zYSAoTmljb2xhdSBzeW5kcm9tZSk8L3RpdGxlPjxzZWNvbmRhcnktdGl0bGU+UUpNPC9zZWNv
bmRhcnktdGl0bGU+PC90aXRsZXM+PHBlcmlvZGljYWw+PGZ1bGwtdGl0bGU+UUpNPC9mdWxsLXRp
dGxlPjwvcGVyaW9kaWNhbD48cGFnZXM+MTEyNy0xMTI4PC9wYWdlcz48dm9sdW1lPjEwNTwvdm9s
dW1lPjxudW1iZXI+MTE8L251bWJlcj48ZGF0ZXM+PHllYXI+MjAxMjwveWVhcj48L2RhdGVzPjx1
cmxzPjxyZWxhdGVkLXVybHM+PHVybD5odHRwOi8vd3d3LnNjb3B1cy5jb20vaW53YXJkL3JlY29y
ZC51cmw/ZWlkPTItczIuMC04NDg2ODAxMTE4NiZhbXA7cGFydG5lcklEPTQwJmFtcDttZDU9Nzdi
MmI2N2RhN2IwOGRlODNiMGQzZWJhODMzNTliMWY8L3VybD48L3JlbGF0ZWQtdXJscz48L3VybHM+
PGN1c3RvbTI+MjE5OTAzNjg8L2N1c3RvbTI+PGN1c3RvbTc+aGNyMTk0PC9jdXN0b203PjxlbGVj
dHJvbmljLXJlc291cmNlLW51bT4xMC4xMDkzL3FqbWVkL2hjcjE5NDwvZWxlY3Ryb25pYy1yZXNv
dXJjZS1udW0+PHJlbW90ZS1kYXRhYmFzZS1uYW1lPlNjb3B1czwvcmVtb3RlLWRhdGFiYXNlLW5h
bWU+PC9yZWNvcmQ+PC9DaXRlPjwvRW5kTm90ZT5=
</w:fldData>
        </w:fldChar>
      </w:r>
      <w:r w:rsidR="001637E5" w:rsidRPr="00D8578C">
        <w:rPr>
          <w:rFonts w:ascii="Book Antiqua" w:eastAsia="나눔고딕" w:hAnsi="Book Antiqua"/>
        </w:rPr>
        <w:instrText xml:space="preserve"> ADDIN EN.CITE.DATA </w:instrText>
      </w:r>
      <w:r w:rsidR="001637E5" w:rsidRPr="00D8578C">
        <w:rPr>
          <w:rFonts w:ascii="Book Antiqua" w:eastAsia="나눔고딕" w:hAnsi="Book Antiqua"/>
        </w:rPr>
      </w:r>
      <w:r w:rsidR="001637E5" w:rsidRPr="00D8578C">
        <w:rPr>
          <w:rFonts w:ascii="Book Antiqua" w:eastAsia="나눔고딕" w:hAnsi="Book Antiqua"/>
        </w:rPr>
        <w:fldChar w:fldCharType="end"/>
      </w:r>
      <w:r w:rsidR="001B7D1D" w:rsidRPr="00D8578C">
        <w:rPr>
          <w:rFonts w:ascii="Book Antiqua" w:eastAsia="나눔고딕" w:hAnsi="Book Antiqua"/>
        </w:rPr>
      </w:r>
      <w:r w:rsidR="001B7D1D" w:rsidRPr="00D8578C">
        <w:rPr>
          <w:rFonts w:ascii="Book Antiqua" w:eastAsia="나눔고딕" w:hAnsi="Book Antiqua"/>
        </w:rPr>
        <w:fldChar w:fldCharType="separate"/>
      </w:r>
      <w:r w:rsidR="001637E5" w:rsidRPr="00D8578C">
        <w:rPr>
          <w:rFonts w:ascii="Book Antiqua" w:eastAsia="나눔고딕" w:hAnsi="Book Antiqua"/>
          <w:noProof/>
          <w:vertAlign w:val="superscript"/>
        </w:rPr>
        <w:t>[</w:t>
      </w:r>
      <w:hyperlink w:anchor="_ENREF_7" w:tooltip="Guarneri, 2008 #54" w:history="1">
        <w:r w:rsidR="00C5143C" w:rsidRPr="00D8578C">
          <w:rPr>
            <w:rFonts w:ascii="Book Antiqua" w:eastAsia="나눔고딕" w:hAnsi="Book Antiqua"/>
            <w:noProof/>
            <w:vertAlign w:val="superscript"/>
          </w:rPr>
          <w:t>7</w:t>
        </w:r>
      </w:hyperlink>
      <w:r w:rsidR="00452682">
        <w:rPr>
          <w:rFonts w:ascii="Book Antiqua" w:eastAsia="나눔고딕" w:hAnsi="Book Antiqua"/>
          <w:noProof/>
          <w:vertAlign w:val="superscript"/>
        </w:rPr>
        <w:t>,</w:t>
      </w:r>
      <w:hyperlink w:anchor="_ENREF_39" w:tooltip="Guarneri, 2012 #15" w:history="1">
        <w:r w:rsidR="00C5143C" w:rsidRPr="00D8578C">
          <w:rPr>
            <w:rFonts w:ascii="Book Antiqua" w:eastAsia="나눔고딕" w:hAnsi="Book Antiqua"/>
            <w:noProof/>
            <w:vertAlign w:val="superscript"/>
          </w:rPr>
          <w:t>39</w:t>
        </w:r>
      </w:hyperlink>
      <w:r w:rsidR="001637E5" w:rsidRPr="00D8578C">
        <w:rPr>
          <w:rFonts w:ascii="Book Antiqua" w:eastAsia="나눔고딕" w:hAnsi="Book Antiqua"/>
          <w:noProof/>
          <w:vertAlign w:val="superscript"/>
        </w:rPr>
        <w:t>]</w:t>
      </w:r>
      <w:r w:rsidR="001B7D1D" w:rsidRPr="00D8578C">
        <w:rPr>
          <w:rFonts w:ascii="Book Antiqua" w:eastAsia="나눔고딕" w:hAnsi="Book Antiqua"/>
        </w:rPr>
        <w:fldChar w:fldCharType="end"/>
      </w:r>
      <w:r w:rsidR="001B7D1D" w:rsidRPr="00D8578C">
        <w:rPr>
          <w:rFonts w:ascii="Book Antiqua" w:eastAsia="나눔고딕" w:hAnsi="Book Antiqua"/>
        </w:rPr>
        <w:t xml:space="preserve">. </w:t>
      </w:r>
      <w:proofErr w:type="gramStart"/>
      <w:r w:rsidR="001B7D1D" w:rsidRPr="00D8578C">
        <w:rPr>
          <w:rFonts w:ascii="Book Antiqua" w:eastAsia="나눔고딕" w:hAnsi="Book Antiqua"/>
        </w:rPr>
        <w:t>Pseudomonas aerug</w:t>
      </w:r>
      <w:r w:rsidR="00452682">
        <w:rPr>
          <w:rFonts w:ascii="Book Antiqua" w:eastAsia="나눔고딕" w:hAnsi="Book Antiqua"/>
        </w:rPr>
        <w:t>inosa and Staphylococcus aureus</w:t>
      </w:r>
      <w:r w:rsidR="001B7D1D" w:rsidRPr="00D8578C">
        <w:rPr>
          <w:rFonts w:ascii="Book Antiqua" w:eastAsia="나눔고딕" w:hAnsi="Book Antiqua"/>
        </w:rPr>
        <w:fldChar w:fldCharType="begin">
          <w:fldData xml:space="preserve">PEVuZE5vdGU+PENpdGU+PEF1dGhvcj5HYXlrZW48L0F1dGhvcj48WWVhcj4yMDA2PC9ZZWFyPjxS
ZWNOdW0+NjY8L1JlY051bT48RGlzcGxheVRleHQ+PHN0eWxlIGZhY2U9InN1cGVyc2NyaXB0Ij5b
NSwgNiwgMTYsIDE5LCAyNywgMzBdPC9zdHlsZT48L0Rpc3BsYXlUZXh0PjxyZWNvcmQ+PHJlYy1u
dW1iZXI+NjY8L3JlYy1udW1iZXI+PGZvcmVpZ24ta2V5cz48a2V5IGFwcD0iRU4iIGRiLWlkPSI5
ZXZzMnJ6d245eDl0MmVydmE2eHdld2FhMHNkZXp2ZWV2d3QiPjY2PC9rZXk+PC9mb3JlaWduLWtl
eXM+PHJlZi10eXBlIG5hbWU9IkpvdXJuYWwgQXJ0aWNsZSI+MTc8L3JlZi10eXBlPjxjb250cmli
dXRvcnM+PGF1dGhvcnM+PGF1dGhvcj5HYXlrZW4sIEouPC9hdXRob3I+PGF1dGhvcj5XZXN0YW5t
bywgQS48L2F1dGhvcj48YXV0aG9yPktudXRzZW4sIEEuPC9hdXRob3I+PGF1dGhvcj5BaHJlbmhv
bHosIEQuIEguPC9hdXRob3I+PGF1dGhvcj5Nb2hyIElpaSwgVy4gSi48L2F1dGhvcj48YXV0aG9y
PlNvbGVtLCBMLiBELjwvYXV0aG9yPjwvYXV0aG9ycz48L2NvbnRyaWJ1dG9ycz48dGl0bGVzPjx0
aXRsZT5MaXZlZG9pZCBkZXJtYXRpdGlzIGFuZCBzZXZlcmUgbmVjcm9zaXMgKE5pY29sYXUmYXBv
cztzIHN5bmRyb21lKSBhZnRlciBpbnRyYW11c2N1bGFyIGh5ZHJveHl6aW5lIGluamVjdGlvbjwv
dGl0bGU+PHNlY29uZGFyeS10aXRsZT5Kb3VybmFsIG9mIEJ1cm4gQ2FyZSBhbmQgUmVzZWFyY2g8
L3NlY29uZGFyeS10aXRsZT48L3RpdGxlcz48cGVyaW9kaWNhbD48ZnVsbC10aXRsZT5Kb3VybmFs
IG9mIEJ1cm4gQ2FyZSBhbmQgUmVzZWFyY2g8L2Z1bGwtdGl0bGU+PC9wZXJpb2RpY2FsPjxwYWdl
cz41NDEtNTQ0PC9wYWdlcz48dm9sdW1lPjI3PC92b2x1bWU+PG51bWJlcj40PC9udW1iZXI+PGRh
dGVzPjx5ZWFyPjIwMDY8L3llYXI+PC9kYXRlcz48dXJscz48cmVsYXRlZC11cmxzPjx1cmw+aHR0
cDovL3d3dy5zY29wdXMuY29tL2lud2FyZC9yZWNvcmQudXJsP2VpZD0yLXMyLjAtMzM3NDk0Mzcx
OTcmYW1wO3BhcnRuZXJJRD00MCZhbXA7bWQ1PTAxZmRkYmY1OTlmNDU3ZGI1ZjI2OGVhMjIxNjM4
ZTVmPC91cmw+PC9yZWxhdGVkLXVybHM+PC91cmxzPjxjdXN0b20yPjE2ODE5MzYyPC9jdXN0b20y
PjxlbGVjdHJvbmljLXJlc291cmNlLW51bT4xMC4xMDk3LzAxLkJDUi4wMDAwMjI1OTE3LjA5MzM5
LjAzPC9lbGVjdHJvbmljLXJlc291cmNlLW51bT48cmVtb3RlLWRhdGFiYXNlLW5hbWU+U2NvcHVz
PC9yZW1vdGUtZGF0YWJhc2UtbmFtZT48L3JlY29yZD48L0NpdGU+PENpdGU+PEF1dGhvcj5LaW08
L0F1dGhvcj48WWVhcj4yMDEyPC9ZZWFyPjxSZWNOdW0+MTk8L1JlY051bT48cmVjb3JkPjxyZWMt
bnVtYmVyPjE5PC9yZWMtbnVtYmVyPjxmb3JlaWduLWtleXM+PGtleSBhcHA9IkVOIiBkYi1pZD0i
OWV2czJyenduOXg5dDJlcnZhNnh3ZXdhYTBzZGV6dmVldnd0Ij4xOTwva2V5PjwvZm9yZWlnbi1r
ZXlzPjxyZWYtdHlwZSBuYW1lPSJKb3VybmFsIEFydGljbGUiPjE3PC9yZWYtdHlwZT48Y29udHJp
YnV0b3JzPjxhdXRob3JzPjxhdXRob3I+S2ltLCBTLiBLLjwvYXV0aG9yPjxhdXRob3I+S2ltLCBU
LiBILjwvYXV0aG9yPjxhdXRob3I+TGVlLCBLLiBDLjwvYXV0aG9yPjwvYXV0aG9ycz48L2NvbnRy
aWJ1dG9ycz48dGl0bGVzPjx0aXRsZT5OaWNvbGF1IHN5bmRyb21lIGFmZXIgaW50cmFtdXNjdWxh
ciBpbmplY3Rpb246IDMgY2FzZXM8L3RpdGxlPjxzZWNvbmRhcnktdGl0bGU+QXJjaGl2ZXMgb2Yg
UGxhc3RpYyBTdXJnZXJ5PC9zZWNvbmRhcnktdGl0bGU+PC90aXRsZXM+PHBlcmlvZGljYWw+PGZ1
bGwtdGl0bGU+QXJjaGl2ZXMgb2YgUGxhc3RpYyBTdXJnZXJ5PC9mdWxsLXRpdGxlPjwvcGVyaW9k
aWNhbD48cGFnZXM+MjQ5LTI1MjwvcGFnZXM+PHZvbHVtZT4zOTwvdm9sdW1lPjxudW1iZXI+Mzwv
bnVtYmVyPjxkYXRlcz48eWVhcj4yMDEyPC95ZWFyPjwvZGF0ZXM+PHVybHM+PHJlbGF0ZWQtdXJs
cz48dXJsPmh0dHA6Ly93d3cuc2NvcHVzLmNvbS9pbndhcmQvcmVjb3JkLnVybD9laWQ9Mi1zMi4w
LTg0ODczNDQ1NDU3JmFtcDtwYXJ0bmVySUQ9NDAmYW1wO21kNT1lMDg0ZjBkYzFjYTczOGExZmUy
MjhlZTk0YWNhZDdjNTwvdXJsPjwvcmVsYXRlZC11cmxzPjwvdXJscz48ZWxlY3Ryb25pYy1yZXNv
dXJjZS1udW0+MTAuNTk5OS9hcHMuMjAxMi4zOS4zLjI0OTwvZWxlY3Ryb25pYy1yZXNvdXJjZS1u
dW0+PHJlbW90ZS1kYXRhYmFzZS1uYW1lPlNjb3B1czwvcmVtb3RlLWRhdGFiYXNlLW5hbWU+PC9y
ZWNvcmQ+PC9DaXRlPjxDaXRlPjxBdXRob3I+TGllPC9BdXRob3I+PFllYXI+MjAwNjwvWWVhcj48
UmVjTnVtPjY5PC9SZWNOdW0+PHJlY29yZD48cmVjLW51bWJlcj42OTwvcmVjLW51bWJlcj48Zm9y
ZWlnbi1rZXlzPjxrZXkgYXBwPSJFTiIgZGItaWQ9IjlldnMycnp3bjl4OXQyZXJ2YTZ4d2V3YWEw
c2RlenZlZXZ3dCI+Njk8L2tleT48L2ZvcmVpZ24ta2V5cz48cmVmLXR5cGUgbmFtZT0iSm91cm5h
bCBBcnRpY2xlIj4xNzwvcmVmLXR5cGU+PGNvbnRyaWJ1dG9ycz48YXV0aG9ycz48YXV0aG9yPkxp
ZSwgQy48L2F1dGhvcj48YXV0aG9yPkxldW5nLCBGLjwvYXV0aG9yPjxhdXRob3I+Q2hvdywgUy4g
UC48L2F1dGhvcj48L2F1dGhvcnM+PC9jb250cmlidXRvcnM+PHRpdGxlcz48dGl0bGU+Tmljb2xh
dSBzeW5kcm9tZSBmb2xsb3dpbmcgaW50cmFtdXNjdWxhciBkaWNsb2ZlbmFjIGFkbWluaXN0cmF0
aW9uOiBhIGNhc2UgcmVwb3J0PC90aXRsZT48c2Vjb25kYXJ5LXRpdGxlPkpvdXJuYWwgb2Ygb3J0
aG9wYWVkaWMgc3VyZ2VyeSAoSG9uZyBLb25nKTwvc2Vjb25kYXJ5LXRpdGxlPjwvdGl0bGVzPjxw
ZXJpb2RpY2FsPjxmdWxsLXRpdGxlPkpvdXJuYWwgb2Ygb3J0aG9wYWVkaWMgc3VyZ2VyeSAoSG9u
ZyBLb25nKTwvZnVsbC10aXRsZT48L3BlcmlvZGljYWw+PHBhZ2VzPjEwNC0xMDc8L3BhZ2VzPjx2
b2x1bWU+MTQ8L3ZvbHVtZT48bnVtYmVyPjE8L251bWJlcj48ZGF0ZXM+PHllYXI+MjAwNjwveWVh
cj48L2RhdGVzPjx1cmxzPjxyZWxhdGVkLXVybHM+PHVybD5odHRwOi8vd3d3LnNjb3B1cy5jb20v
aW53YXJkL3JlY29yZC51cmw/ZWlkPTItczIuMC0zMzc1MDIwOTQwMSZhbXA7cGFydG5lcklEPTQw
JmFtcDttZDU9M2MxNDhmMWY3ZDdjNzY1ZjZlZjAyMTk5NzE1NWUwYjk8L3VybD48L3JlbGF0ZWQt
dXJscz48L3VybHM+PGN1c3RvbTI+MTY1OTgwOTk8L2N1c3RvbTI+PHJlbW90ZS1kYXRhYmFzZS1u
YW1lPlNjb3B1czwvcmVtb3RlLWRhdGFiYXNlLW5hbWU+PC9yZWNvcmQ+PC9DaXRlPjxDaXRlPjxB
dXRob3I+TmlzY2hhbDwvQXV0aG9yPjxZZWFyPjIwMDk8L1llYXI+PFJlY051bT4xNzI8L1JlY051
bT48cmVjb3JkPjxyZWMtbnVtYmVyPjE3MjwvcmVjLW51bWJlcj48Zm9yZWlnbi1rZXlzPjxrZXkg
YXBwPSJFTiIgZGItaWQ9IjlldnMycnp3bjl4OXQyZXJ2YTZ4d2V3YWEwc2RlenZlZXZ3dCI+MTcy
PC9rZXk+PC9mb3JlaWduLWtleXM+PHJlZi10eXBlIG5hbWU9IkpvdXJuYWwgQXJ0aWNsZSI+MTc8
L3JlZi10eXBlPjxjb250cmlidXRvcnM+PGF1dGhvcnM+PGF1dGhvcj5OaXNjaGFsLCBLLjwvYXV0
aG9yPjxhdXRob3I+QmFzYXZhcmFqLCBILjwvYXV0aG9yPjxhdXRob3I+U3dhcm9vcCwgTS48L2F1
dGhvcj48YXV0aG9yPkFncmF3YWwsIEQuPC9hdXRob3I+PGF1dGhvcj5TYXRoeWFuYXJheWFuYSwg
Qi48L2F1dGhvcj48YXV0aG9yPlVtYXNoYW5rYXIsIE4uPC9hdXRob3I+PC9hdXRob3JzPjwvY29u
dHJpYnV0b3JzPjxhdXRoLWFkZHJlc3M+RGVwYXJ0bWVudCBvZiBEZXJtYXRvbG9neSwgQWRpY2h1
bmNoYW5hZ2lyaSBJbnN0aXR1dGUgb2YgTWVkaWNhbCBTY2llbmNlcywgQkcgTmFnYXIsIEthcm5h
dGFrYSwgSW5kaWEuPC9hdXRoLWFkZHJlc3M+PHRpdGxlcz48dGl0bGU+Tmljb2xhdSBzeW5kcm9t
ZTogYW4gaWF0cm9nZW5pYyBjdXRhbmVvdXMgbmVjcm9zaXM8L3RpdGxlPjxzZWNvbmRhcnktdGl0
bGU+SiBDdXRhbiBBZXN0aGV0IFN1cmc8L3NlY29uZGFyeS10aXRsZT48YWx0LXRpdGxlPkpvdXJu
YWwgb2YgY3V0YW5lb3VzIGFuZCBhZXN0aGV0aWMgc3VyZ2VyeTwvYWx0LXRpdGxlPjwvdGl0bGVz
PjxwZXJpb2RpY2FsPjxmdWxsLXRpdGxlPkogQ3V0YW4gQWVzdGhldCBTdXJnPC9mdWxsLXRpdGxl
PjxhYmJyLTE+Sm91cm5hbCBvZiBjdXRhbmVvdXMgYW5kIGFlc3RoZXRpYyBzdXJnZXJ5PC9hYmJy
LTE+PC9wZXJpb2RpY2FsPjxhbHQtcGVyaW9kaWNhbD48ZnVsbC10aXRsZT5KIEN1dGFuIEFlc3Ro
ZXQgU3VyZzwvZnVsbC10aXRsZT48YWJici0xPkpvdXJuYWwgb2YgY3V0YW5lb3VzIGFuZCBhZXN0
aGV0aWMgc3VyZ2VyeTwvYWJici0xPjwvYWx0LXBlcmlvZGljYWw+PHBhZ2VzPjkyLTU8L3BhZ2Vz
Pjx2b2x1bWU+Mjwvdm9sdW1lPjxudW1iZXI+MjwvbnVtYmVyPjxlZGl0aW9uPjIwMDkvMDcvMDE8
L2VkaXRpb24+PGRhdGVzPjx5ZWFyPjIwMDk8L3llYXI+PHB1Yi1kYXRlcz48ZGF0ZT5KdWw8L2Rh
dGU+PC9wdWItZGF0ZXM+PC9kYXRlcz48aXNibj4wOTc0LTUxNTcgKEVsZWN0cm9uaWMpJiN4RDsw
OTc0LTIwNzcgKExpbmtpbmcpPC9pc2JuPjxhY2Nlc3Npb24tbnVtPjIwODA4NTk3PC9hY2Nlc3Np
b24tbnVtPjx1cmxzPjxyZWxhdGVkLXVybHM+PHVybD5odHRwOi8vd3d3LmpjYXNvbmxpbmUuY29t
L2FydGljbGUuYXNwP2lzc249MDk3NC0yMDc3O3llYXI9MjAwOTt2b2x1bWU9Mjtpc3N1ZT0yO3Nw
YWdlPTkyO2VwYWdlPTk1O2F1bGFzdD1OaXNjaGFsPC91cmw+PC9yZWxhdGVkLXVybHM+PC91cmxz
PjxjdXN0b20yPlBNQzI5MTgzNDc8L2N1c3RvbTI+PGVsZWN0cm9uaWMtcmVzb3VyY2UtbnVtPjEw
LjQxMDMvMDk3NC0yMDc3LjU4NTIzPC9lbGVjdHJvbmljLXJlc291cmNlLW51bT48cmVtb3RlLWRh
dGFiYXNlLXByb3ZpZGVyPk5MTTwvcmVtb3RlLWRhdGFiYXNlLXByb3ZpZGVyPjxsYW5ndWFnZT5l
bmc8L2xhbmd1YWdlPjwvcmVjb3JkPjwvQ2l0ZT48Q2l0ZT48QXV0aG9yPk96Y2FuPC9BdXRob3I+
PFllYXI+MjAwNTwvWWVhcj48UmVjTnVtPjcxPC9SZWNOdW0+PHJlY29yZD48cmVjLW51bWJlcj43
MTwvcmVjLW51bWJlcj48Zm9yZWlnbi1rZXlzPjxrZXkgYXBwPSJFTiIgZGItaWQ9IjlldnMycnp3
bjl4OXQyZXJ2YTZ4d2V3YWEwc2RlenZlZXZ3dCI+NzE8L2tleT48L2ZvcmVpZ24ta2V5cz48cmVm
LXR5cGUgbmFtZT0iSm91cm5hbCBBcnRpY2xlIj4xNzwvcmVmLXR5cGU+PGNvbnRyaWJ1dG9ycz48
YXV0aG9ycz48YXV0aG9yPk96Y2FuLCBBLjwvYXV0aG9yPjxhdXRob3I+U2Vub2wsIE0uPC9hdXRo
b3I+PGF1dGhvcj5BeWRpbiwgRS4gTi48L2F1dGhvcj48YXV0aG9yPkFraSwgVC48L2F1dGhvcj48
L2F1dGhvcnM+PC9jb250cmlidXRvcnM+PHRpdGxlcz48dGl0bGU+RW1ib2xpYSBjdXRpcyBtZWRp
Y2FtZW50b3NhIChOaWNvbGF1IHN5bmRyb21lKTogVHdvIGNhc2VzIGR1ZSB0byBkaWZmZXJlbnQg
ZHJ1Z3MgaW4gZGlzdGluY3QgYWdlIGdyb3VwczwvdGl0bGU+PHNlY29uZGFyeS10aXRsZT5DbGlu
aWNhbCBEcnVnIEludmVzdGlnYXRpb248L3NlY29uZGFyeS10aXRsZT48L3RpdGxlcz48cGVyaW9k
aWNhbD48ZnVsbC10aXRsZT5DbGluaWNhbCBEcnVnIEludmVzdGlnYXRpb248L2Z1bGwtdGl0bGU+
PC9wZXJpb2RpY2FsPjxwYWdlcz40ODEtNDgzPC9wYWdlcz48dm9sdW1lPjI1PC92b2x1bWU+PG51
bWJlcj43PC9udW1iZXI+PGRhdGVzPjx5ZWFyPjIwMDU8L3llYXI+PC9kYXRlcz48dXJscz48cmVs
YXRlZC11cmxzPjx1cmw+aHR0cDovL3d3dy5zY29wdXMuY29tL2lud2FyZC9yZWNvcmQudXJsP2Vp
ZD0yLXMyLjAtMjI1NDQ0ODYyODYmYW1wO3BhcnRuZXJJRD00MCZhbXA7bWQ1PWVmMzI5OWYzYjUx
YmM3OWQ1YTEyMjAwYTRjMDIyZGQ5PC91cmw+PC9yZWxhdGVkLXVybHM+PC91cmxzPjxlbGVjdHJv
bmljLXJlc291cmNlLW51bT4xMC4yMTY1LzAwMDQ0MDExLTIwMDUyNTA3MC0wMDAwNzwvZWxlY3Ry
b25pYy1yZXNvdXJjZS1udW0+PHJlbW90ZS1kYXRhYmFzZS1uYW1lPlNjb3B1czwvcmVtb3RlLWRh
dGFiYXNlLW5hbWU+PC9yZWNvcmQ+PC9DaXRlPjxDaXRlPjxBdXRob3I+VXJpPC9BdXRob3I+PFll
YXI+MjAxMDwvWWVhcj48UmVjTnVtPjQwPC9SZWNOdW0+PHJlY29yZD48cmVjLW51bWJlcj40MDwv
cmVjLW51bWJlcj48Zm9yZWlnbi1rZXlzPjxrZXkgYXBwPSJFTiIgZGItaWQ9IjlldnMycnp3bjl4
OXQyZXJ2YTZ4d2V3YWEwc2RlenZlZXZ3dCI+NDA8L2tleT48L2ZvcmVpZ24ta2V5cz48cmVmLXR5
cGUgbmFtZT0iSm91cm5hbCBBcnRpY2xlIj4xNzwvcmVmLXR5cGU+PGNvbnRyaWJ1dG9ycz48YXV0
aG9ycz48YXV0aG9yPlVyaSwgTy48L2F1dGhvcj48YXV0aG9yPkFyYWQsIEUuPC9hdXRob3I+PC9h
dXRob3JzPjwvY29udHJpYnV0b3JzPjx0aXRsZXM+PHRpdGxlPlNraW4gbmVjcm9zaXMgYWZ0ZXIg
c2VsZi1hZG1pbmlzdGVyZWQgaW50cmFtdXNjdWxhciBkaWNsb2ZlbmFjPC90aXRsZT48c2Vjb25k
YXJ5LXRpdGxlPkpvdXJuYWwgb2YgUGxhc3RpYywgUmVjb25zdHJ1Y3RpdmUgYW5kIEFlc3RoZXRp
YyBTdXJnZXJ5PC9zZWNvbmRhcnktdGl0bGU+PC90aXRsZXM+PHBlcmlvZGljYWw+PGZ1bGwtdGl0
bGU+Sm91cm5hbCBvZiBQbGFzdGljLCBSZWNvbnN0cnVjdGl2ZSBhbmQgQWVzdGhldGljIFN1cmdl
cnk8L2Z1bGwtdGl0bGU+PC9wZXJpb2RpY2FsPjxwYWdlcz5lNC1lNTwvcGFnZXM+PHZvbHVtZT42
Mzwvdm9sdW1lPjxudW1iZXI+MTwvbnVtYmVyPjxkYXRlcz48eWVhcj4yMDEwPC95ZWFyPjwvZGF0
ZXM+PHVybHM+PHJlbGF0ZWQtdXJscz48dXJsPmh0dHA6Ly93d3cuc2NvcHVzLmNvbS9pbndhcmQv
cmVjb3JkLnVybD9laWQ9Mi1zMi4wLTcyNjQ5MTA0OTk3JmFtcDtwYXJ0bmVySUQ9NDAmYW1wO21k
NT02YzhlYzIzMjJmZTUzN2M0ZGRjMzhkMDYyNWM4ODJiZjwvdXJsPjwvcmVsYXRlZC11cmxzPjwv
dXJscz48Y3VzdG9tMj4xOTI1MTUwNjwvY3VzdG9tMj48ZWxlY3Ryb25pYy1yZXNvdXJjZS1udW0+
MTAuMTAxNi9qLmJqcHMuMjAwOS4wMS4wNDk8L2VsZWN0cm9uaWMtcmVzb3VyY2UtbnVtPjxyZW1v
dGUtZGF0YWJhc2UtbmFtZT5TY29wdXM8L3JlbW90ZS1kYXRhYmFzZS1uYW1lPjwvcmVjb3JkPjwv
Q2l0ZT48L0VuZE5vdGU+
</w:fldData>
        </w:fldChar>
      </w:r>
      <w:r w:rsidR="003B14C8" w:rsidRPr="00D8578C">
        <w:rPr>
          <w:rFonts w:ascii="Book Antiqua" w:eastAsia="나눔고딕" w:hAnsi="Book Antiqua"/>
        </w:rPr>
        <w:instrText xml:space="preserve"> ADDIN EN.CITE </w:instrText>
      </w:r>
      <w:r w:rsidR="003B14C8" w:rsidRPr="00D8578C">
        <w:rPr>
          <w:rFonts w:ascii="Book Antiqua" w:eastAsia="나눔고딕" w:hAnsi="Book Antiqua"/>
        </w:rPr>
        <w:fldChar w:fldCharType="begin">
          <w:fldData xml:space="preserve">PEVuZE5vdGU+PENpdGU+PEF1dGhvcj5HYXlrZW48L0F1dGhvcj48WWVhcj4yMDA2PC9ZZWFyPjxS
ZWNOdW0+NjY8L1JlY051bT48RGlzcGxheVRleHQ+PHN0eWxlIGZhY2U9InN1cGVyc2NyaXB0Ij5b
NSwgNiwgMTYsIDE5LCAyNywgMzBdPC9zdHlsZT48L0Rpc3BsYXlUZXh0PjxyZWNvcmQ+PHJlYy1u
dW1iZXI+NjY8L3JlYy1udW1iZXI+PGZvcmVpZ24ta2V5cz48a2V5IGFwcD0iRU4iIGRiLWlkPSI5
ZXZzMnJ6d245eDl0MmVydmE2eHdld2FhMHNkZXp2ZWV2d3QiPjY2PC9rZXk+PC9mb3JlaWduLWtl
eXM+PHJlZi10eXBlIG5hbWU9IkpvdXJuYWwgQXJ0aWNsZSI+MTc8L3JlZi10eXBlPjxjb250cmli
dXRvcnM+PGF1dGhvcnM+PGF1dGhvcj5HYXlrZW4sIEouPC9hdXRob3I+PGF1dGhvcj5XZXN0YW5t
bywgQS48L2F1dGhvcj48YXV0aG9yPktudXRzZW4sIEEuPC9hdXRob3I+PGF1dGhvcj5BaHJlbmhv
bHosIEQuIEguPC9hdXRob3I+PGF1dGhvcj5Nb2hyIElpaSwgVy4gSi48L2F1dGhvcj48YXV0aG9y
PlNvbGVtLCBMLiBELjwvYXV0aG9yPjwvYXV0aG9ycz48L2NvbnRyaWJ1dG9ycz48dGl0bGVzPjx0
aXRsZT5MaXZlZG9pZCBkZXJtYXRpdGlzIGFuZCBzZXZlcmUgbmVjcm9zaXMgKE5pY29sYXUmYXBv
cztzIHN5bmRyb21lKSBhZnRlciBpbnRyYW11c2N1bGFyIGh5ZHJveHl6aW5lIGluamVjdGlvbjwv
dGl0bGU+PHNlY29uZGFyeS10aXRsZT5Kb3VybmFsIG9mIEJ1cm4gQ2FyZSBhbmQgUmVzZWFyY2g8
L3NlY29uZGFyeS10aXRsZT48L3RpdGxlcz48cGVyaW9kaWNhbD48ZnVsbC10aXRsZT5Kb3VybmFs
IG9mIEJ1cm4gQ2FyZSBhbmQgUmVzZWFyY2g8L2Z1bGwtdGl0bGU+PC9wZXJpb2RpY2FsPjxwYWdl
cz41NDEtNTQ0PC9wYWdlcz48dm9sdW1lPjI3PC92b2x1bWU+PG51bWJlcj40PC9udW1iZXI+PGRh
dGVzPjx5ZWFyPjIwMDY8L3llYXI+PC9kYXRlcz48dXJscz48cmVsYXRlZC11cmxzPjx1cmw+aHR0
cDovL3d3dy5zY29wdXMuY29tL2lud2FyZC9yZWNvcmQudXJsP2VpZD0yLXMyLjAtMzM3NDk0Mzcx
OTcmYW1wO3BhcnRuZXJJRD00MCZhbXA7bWQ1PTAxZmRkYmY1OTlmNDU3ZGI1ZjI2OGVhMjIxNjM4
ZTVmPC91cmw+PC9yZWxhdGVkLXVybHM+PC91cmxzPjxjdXN0b20yPjE2ODE5MzYyPC9jdXN0b20y
PjxlbGVjdHJvbmljLXJlc291cmNlLW51bT4xMC4xMDk3LzAxLkJDUi4wMDAwMjI1OTE3LjA5MzM5
LjAzPC9lbGVjdHJvbmljLXJlc291cmNlLW51bT48cmVtb3RlLWRhdGFiYXNlLW5hbWU+U2NvcHVz
PC9yZW1vdGUtZGF0YWJhc2UtbmFtZT48L3JlY29yZD48L0NpdGU+PENpdGU+PEF1dGhvcj5LaW08
L0F1dGhvcj48WWVhcj4yMDEyPC9ZZWFyPjxSZWNOdW0+MTk8L1JlY051bT48cmVjb3JkPjxyZWMt
bnVtYmVyPjE5PC9yZWMtbnVtYmVyPjxmb3JlaWduLWtleXM+PGtleSBhcHA9IkVOIiBkYi1pZD0i
OWV2czJyenduOXg5dDJlcnZhNnh3ZXdhYTBzZGV6dmVldnd0Ij4xOTwva2V5PjwvZm9yZWlnbi1r
ZXlzPjxyZWYtdHlwZSBuYW1lPSJKb3VybmFsIEFydGljbGUiPjE3PC9yZWYtdHlwZT48Y29udHJp
YnV0b3JzPjxhdXRob3JzPjxhdXRob3I+S2ltLCBTLiBLLjwvYXV0aG9yPjxhdXRob3I+S2ltLCBU
LiBILjwvYXV0aG9yPjxhdXRob3I+TGVlLCBLLiBDLjwvYXV0aG9yPjwvYXV0aG9ycz48L2NvbnRy
aWJ1dG9ycz48dGl0bGVzPjx0aXRsZT5OaWNvbGF1IHN5bmRyb21lIGFmZXIgaW50cmFtdXNjdWxh
ciBpbmplY3Rpb246IDMgY2FzZXM8L3RpdGxlPjxzZWNvbmRhcnktdGl0bGU+QXJjaGl2ZXMgb2Yg
UGxhc3RpYyBTdXJnZXJ5PC9zZWNvbmRhcnktdGl0bGU+PC90aXRsZXM+PHBlcmlvZGljYWw+PGZ1
bGwtdGl0bGU+QXJjaGl2ZXMgb2YgUGxhc3RpYyBTdXJnZXJ5PC9mdWxsLXRpdGxlPjwvcGVyaW9k
aWNhbD48cGFnZXM+MjQ5LTI1MjwvcGFnZXM+PHZvbHVtZT4zOTwvdm9sdW1lPjxudW1iZXI+Mzwv
bnVtYmVyPjxkYXRlcz48eWVhcj4yMDEyPC95ZWFyPjwvZGF0ZXM+PHVybHM+PHJlbGF0ZWQtdXJs
cz48dXJsPmh0dHA6Ly93d3cuc2NvcHVzLmNvbS9pbndhcmQvcmVjb3JkLnVybD9laWQ9Mi1zMi4w
LTg0ODczNDQ1NDU3JmFtcDtwYXJ0bmVySUQ9NDAmYW1wO21kNT1lMDg0ZjBkYzFjYTczOGExZmUy
MjhlZTk0YWNhZDdjNTwvdXJsPjwvcmVsYXRlZC11cmxzPjwvdXJscz48ZWxlY3Ryb25pYy1yZXNv
dXJjZS1udW0+MTAuNTk5OS9hcHMuMjAxMi4zOS4zLjI0OTwvZWxlY3Ryb25pYy1yZXNvdXJjZS1u
dW0+PHJlbW90ZS1kYXRhYmFzZS1uYW1lPlNjb3B1czwvcmVtb3RlLWRhdGFiYXNlLW5hbWU+PC9y
ZWNvcmQ+PC9DaXRlPjxDaXRlPjxBdXRob3I+TGllPC9BdXRob3I+PFllYXI+MjAwNjwvWWVhcj48
UmVjTnVtPjY5PC9SZWNOdW0+PHJlY29yZD48cmVjLW51bWJlcj42OTwvcmVjLW51bWJlcj48Zm9y
ZWlnbi1rZXlzPjxrZXkgYXBwPSJFTiIgZGItaWQ9IjlldnMycnp3bjl4OXQyZXJ2YTZ4d2V3YWEw
c2RlenZlZXZ3dCI+Njk8L2tleT48L2ZvcmVpZ24ta2V5cz48cmVmLXR5cGUgbmFtZT0iSm91cm5h
bCBBcnRpY2xlIj4xNzwvcmVmLXR5cGU+PGNvbnRyaWJ1dG9ycz48YXV0aG9ycz48YXV0aG9yPkxp
ZSwgQy48L2F1dGhvcj48YXV0aG9yPkxldW5nLCBGLjwvYXV0aG9yPjxhdXRob3I+Q2hvdywgUy4g
UC48L2F1dGhvcj48L2F1dGhvcnM+PC9jb250cmlidXRvcnM+PHRpdGxlcz48dGl0bGU+Tmljb2xh
dSBzeW5kcm9tZSBmb2xsb3dpbmcgaW50cmFtdXNjdWxhciBkaWNsb2ZlbmFjIGFkbWluaXN0cmF0
aW9uOiBhIGNhc2UgcmVwb3J0PC90aXRsZT48c2Vjb25kYXJ5LXRpdGxlPkpvdXJuYWwgb2Ygb3J0
aG9wYWVkaWMgc3VyZ2VyeSAoSG9uZyBLb25nKTwvc2Vjb25kYXJ5LXRpdGxlPjwvdGl0bGVzPjxw
ZXJpb2RpY2FsPjxmdWxsLXRpdGxlPkpvdXJuYWwgb2Ygb3J0aG9wYWVkaWMgc3VyZ2VyeSAoSG9u
ZyBLb25nKTwvZnVsbC10aXRsZT48L3BlcmlvZGljYWw+PHBhZ2VzPjEwNC0xMDc8L3BhZ2VzPjx2
b2x1bWU+MTQ8L3ZvbHVtZT48bnVtYmVyPjE8L251bWJlcj48ZGF0ZXM+PHllYXI+MjAwNjwveWVh
cj48L2RhdGVzPjx1cmxzPjxyZWxhdGVkLXVybHM+PHVybD5odHRwOi8vd3d3LnNjb3B1cy5jb20v
aW53YXJkL3JlY29yZC51cmw/ZWlkPTItczIuMC0zMzc1MDIwOTQwMSZhbXA7cGFydG5lcklEPTQw
JmFtcDttZDU9M2MxNDhmMWY3ZDdjNzY1ZjZlZjAyMTk5NzE1NWUwYjk8L3VybD48L3JlbGF0ZWQt
dXJscz48L3VybHM+PGN1c3RvbTI+MTY1OTgwOTk8L2N1c3RvbTI+PHJlbW90ZS1kYXRhYmFzZS1u
YW1lPlNjb3B1czwvcmVtb3RlLWRhdGFiYXNlLW5hbWU+PC9yZWNvcmQ+PC9DaXRlPjxDaXRlPjxB
dXRob3I+TmlzY2hhbDwvQXV0aG9yPjxZZWFyPjIwMDk8L1llYXI+PFJlY051bT4xNzI8L1JlY051
bT48cmVjb3JkPjxyZWMtbnVtYmVyPjE3MjwvcmVjLW51bWJlcj48Zm9yZWlnbi1rZXlzPjxrZXkg
YXBwPSJFTiIgZGItaWQ9IjlldnMycnp3bjl4OXQyZXJ2YTZ4d2V3YWEwc2RlenZlZXZ3dCI+MTcy
PC9rZXk+PC9mb3JlaWduLWtleXM+PHJlZi10eXBlIG5hbWU9IkpvdXJuYWwgQXJ0aWNsZSI+MTc8
L3JlZi10eXBlPjxjb250cmlidXRvcnM+PGF1dGhvcnM+PGF1dGhvcj5OaXNjaGFsLCBLLjwvYXV0
aG9yPjxhdXRob3I+QmFzYXZhcmFqLCBILjwvYXV0aG9yPjxhdXRob3I+U3dhcm9vcCwgTS48L2F1
dGhvcj48YXV0aG9yPkFncmF3YWwsIEQuPC9hdXRob3I+PGF1dGhvcj5TYXRoeWFuYXJheWFuYSwg
Qi48L2F1dGhvcj48YXV0aG9yPlVtYXNoYW5rYXIsIE4uPC9hdXRob3I+PC9hdXRob3JzPjwvY29u
dHJpYnV0b3JzPjxhdXRoLWFkZHJlc3M+RGVwYXJ0bWVudCBvZiBEZXJtYXRvbG9neSwgQWRpY2h1
bmNoYW5hZ2lyaSBJbnN0aXR1dGUgb2YgTWVkaWNhbCBTY2llbmNlcywgQkcgTmFnYXIsIEthcm5h
dGFrYSwgSW5kaWEuPC9hdXRoLWFkZHJlc3M+PHRpdGxlcz48dGl0bGU+Tmljb2xhdSBzeW5kcm9t
ZTogYW4gaWF0cm9nZW5pYyBjdXRhbmVvdXMgbmVjcm9zaXM8L3RpdGxlPjxzZWNvbmRhcnktdGl0
bGU+SiBDdXRhbiBBZXN0aGV0IFN1cmc8L3NlY29uZGFyeS10aXRsZT48YWx0LXRpdGxlPkpvdXJu
YWwgb2YgY3V0YW5lb3VzIGFuZCBhZXN0aGV0aWMgc3VyZ2VyeTwvYWx0LXRpdGxlPjwvdGl0bGVz
PjxwZXJpb2RpY2FsPjxmdWxsLXRpdGxlPkogQ3V0YW4gQWVzdGhldCBTdXJnPC9mdWxsLXRpdGxl
PjxhYmJyLTE+Sm91cm5hbCBvZiBjdXRhbmVvdXMgYW5kIGFlc3RoZXRpYyBzdXJnZXJ5PC9hYmJy
LTE+PC9wZXJpb2RpY2FsPjxhbHQtcGVyaW9kaWNhbD48ZnVsbC10aXRsZT5KIEN1dGFuIEFlc3Ro
ZXQgU3VyZzwvZnVsbC10aXRsZT48YWJici0xPkpvdXJuYWwgb2YgY3V0YW5lb3VzIGFuZCBhZXN0
aGV0aWMgc3VyZ2VyeTwvYWJici0xPjwvYWx0LXBlcmlvZGljYWw+PHBhZ2VzPjkyLTU8L3BhZ2Vz
Pjx2b2x1bWU+Mjwvdm9sdW1lPjxudW1iZXI+MjwvbnVtYmVyPjxlZGl0aW9uPjIwMDkvMDcvMDE8
L2VkaXRpb24+PGRhdGVzPjx5ZWFyPjIwMDk8L3llYXI+PHB1Yi1kYXRlcz48ZGF0ZT5KdWw8L2Rh
dGU+PC9wdWItZGF0ZXM+PC9kYXRlcz48aXNibj4wOTc0LTUxNTcgKEVsZWN0cm9uaWMpJiN4RDsw
OTc0LTIwNzcgKExpbmtpbmcpPC9pc2JuPjxhY2Nlc3Npb24tbnVtPjIwODA4NTk3PC9hY2Nlc3Np
b24tbnVtPjx1cmxzPjxyZWxhdGVkLXVybHM+PHVybD5odHRwOi8vd3d3LmpjYXNvbmxpbmUuY29t
L2FydGljbGUuYXNwP2lzc249MDk3NC0yMDc3O3llYXI9MjAwOTt2b2x1bWU9Mjtpc3N1ZT0yO3Nw
YWdlPTkyO2VwYWdlPTk1O2F1bGFzdD1OaXNjaGFsPC91cmw+PC9yZWxhdGVkLXVybHM+PC91cmxz
PjxjdXN0b20yPlBNQzI5MTgzNDc8L2N1c3RvbTI+PGVsZWN0cm9uaWMtcmVzb3VyY2UtbnVtPjEw
LjQxMDMvMDk3NC0yMDc3LjU4NTIzPC9lbGVjdHJvbmljLXJlc291cmNlLW51bT48cmVtb3RlLWRh
dGFiYXNlLXByb3ZpZGVyPk5MTTwvcmVtb3RlLWRhdGFiYXNlLXByb3ZpZGVyPjxsYW5ndWFnZT5l
bmc8L2xhbmd1YWdlPjwvcmVjb3JkPjwvQ2l0ZT48Q2l0ZT48QXV0aG9yPk96Y2FuPC9BdXRob3I+
PFllYXI+MjAwNTwvWWVhcj48UmVjTnVtPjcxPC9SZWNOdW0+PHJlY29yZD48cmVjLW51bWJlcj43
MTwvcmVjLW51bWJlcj48Zm9yZWlnbi1rZXlzPjxrZXkgYXBwPSJFTiIgZGItaWQ9IjlldnMycnp3
bjl4OXQyZXJ2YTZ4d2V3YWEwc2RlenZlZXZ3dCI+NzE8L2tleT48L2ZvcmVpZ24ta2V5cz48cmVm
LXR5cGUgbmFtZT0iSm91cm5hbCBBcnRpY2xlIj4xNzwvcmVmLXR5cGU+PGNvbnRyaWJ1dG9ycz48
YXV0aG9ycz48YXV0aG9yPk96Y2FuLCBBLjwvYXV0aG9yPjxhdXRob3I+U2Vub2wsIE0uPC9hdXRo
b3I+PGF1dGhvcj5BeWRpbiwgRS4gTi48L2F1dGhvcj48YXV0aG9yPkFraSwgVC48L2F1dGhvcj48
L2F1dGhvcnM+PC9jb250cmlidXRvcnM+PHRpdGxlcz48dGl0bGU+RW1ib2xpYSBjdXRpcyBtZWRp
Y2FtZW50b3NhIChOaWNvbGF1IHN5bmRyb21lKTogVHdvIGNhc2VzIGR1ZSB0byBkaWZmZXJlbnQg
ZHJ1Z3MgaW4gZGlzdGluY3QgYWdlIGdyb3VwczwvdGl0bGU+PHNlY29uZGFyeS10aXRsZT5DbGlu
aWNhbCBEcnVnIEludmVzdGlnYXRpb248L3NlY29uZGFyeS10aXRsZT48L3RpdGxlcz48cGVyaW9k
aWNhbD48ZnVsbC10aXRsZT5DbGluaWNhbCBEcnVnIEludmVzdGlnYXRpb248L2Z1bGwtdGl0bGU+
PC9wZXJpb2RpY2FsPjxwYWdlcz40ODEtNDgzPC9wYWdlcz48dm9sdW1lPjI1PC92b2x1bWU+PG51
bWJlcj43PC9udW1iZXI+PGRhdGVzPjx5ZWFyPjIwMDU8L3llYXI+PC9kYXRlcz48dXJscz48cmVs
YXRlZC11cmxzPjx1cmw+aHR0cDovL3d3dy5zY29wdXMuY29tL2lud2FyZC9yZWNvcmQudXJsP2Vp
ZD0yLXMyLjAtMjI1NDQ0ODYyODYmYW1wO3BhcnRuZXJJRD00MCZhbXA7bWQ1PWVmMzI5OWYzYjUx
YmM3OWQ1YTEyMjAwYTRjMDIyZGQ5PC91cmw+PC9yZWxhdGVkLXVybHM+PC91cmxzPjxlbGVjdHJv
bmljLXJlc291cmNlLW51bT4xMC4yMTY1LzAwMDQ0MDExLTIwMDUyNTA3MC0wMDAwNzwvZWxlY3Ry
b25pYy1yZXNvdXJjZS1udW0+PHJlbW90ZS1kYXRhYmFzZS1uYW1lPlNjb3B1czwvcmVtb3RlLWRh
dGFiYXNlLW5hbWU+PC9yZWNvcmQ+PC9DaXRlPjxDaXRlPjxBdXRob3I+VXJpPC9BdXRob3I+PFll
YXI+MjAxMDwvWWVhcj48UmVjTnVtPjQwPC9SZWNOdW0+PHJlY29yZD48cmVjLW51bWJlcj40MDwv
cmVjLW51bWJlcj48Zm9yZWlnbi1rZXlzPjxrZXkgYXBwPSJFTiIgZGItaWQ9IjlldnMycnp3bjl4
OXQyZXJ2YTZ4d2V3YWEwc2RlenZlZXZ3dCI+NDA8L2tleT48L2ZvcmVpZ24ta2V5cz48cmVmLXR5
cGUgbmFtZT0iSm91cm5hbCBBcnRpY2xlIj4xNzwvcmVmLXR5cGU+PGNvbnRyaWJ1dG9ycz48YXV0
aG9ycz48YXV0aG9yPlVyaSwgTy48L2F1dGhvcj48YXV0aG9yPkFyYWQsIEUuPC9hdXRob3I+PC9h
dXRob3JzPjwvY29udHJpYnV0b3JzPjx0aXRsZXM+PHRpdGxlPlNraW4gbmVjcm9zaXMgYWZ0ZXIg
c2VsZi1hZG1pbmlzdGVyZWQgaW50cmFtdXNjdWxhciBkaWNsb2ZlbmFjPC90aXRsZT48c2Vjb25k
YXJ5LXRpdGxlPkpvdXJuYWwgb2YgUGxhc3RpYywgUmVjb25zdHJ1Y3RpdmUgYW5kIEFlc3RoZXRp
YyBTdXJnZXJ5PC9zZWNvbmRhcnktdGl0bGU+PC90aXRsZXM+PHBlcmlvZGljYWw+PGZ1bGwtdGl0
bGU+Sm91cm5hbCBvZiBQbGFzdGljLCBSZWNvbnN0cnVjdGl2ZSBhbmQgQWVzdGhldGljIFN1cmdl
cnk8L2Z1bGwtdGl0bGU+PC9wZXJpb2RpY2FsPjxwYWdlcz5lNC1lNTwvcGFnZXM+PHZvbHVtZT42
Mzwvdm9sdW1lPjxudW1iZXI+MTwvbnVtYmVyPjxkYXRlcz48eWVhcj4yMDEwPC95ZWFyPjwvZGF0
ZXM+PHVybHM+PHJlbGF0ZWQtdXJscz48dXJsPmh0dHA6Ly93d3cuc2NvcHVzLmNvbS9pbndhcmQv
cmVjb3JkLnVybD9laWQ9Mi1zMi4wLTcyNjQ5MTA0OTk3JmFtcDtwYXJ0bmVySUQ9NDAmYW1wO21k
NT02YzhlYzIzMjJmZTUzN2M0ZGRjMzhkMDYyNWM4ODJiZjwvdXJsPjwvcmVsYXRlZC11cmxzPjwv
dXJscz48Y3VzdG9tMj4xOTI1MTUwNjwvY3VzdG9tMj48ZWxlY3Ryb25pYy1yZXNvdXJjZS1udW0+
MTAuMTAxNi9qLmJqcHMuMjAwOS4wMS4wNDk8L2VsZWN0cm9uaWMtcmVzb3VyY2UtbnVtPjxyZW1v
dGUtZGF0YWJhc2UtbmFtZT5TY29wdXM8L3JlbW90ZS1kYXRhYmFzZS1uYW1lPjwvcmVjb3JkPjwv
Q2l0ZT48L0VuZE5vdGU+
</w:fldData>
        </w:fldChar>
      </w:r>
      <w:r w:rsidR="003B14C8" w:rsidRPr="00D8578C">
        <w:rPr>
          <w:rFonts w:ascii="Book Antiqua" w:eastAsia="나눔고딕" w:hAnsi="Book Antiqua"/>
        </w:rPr>
        <w:instrText xml:space="preserve"> ADDIN EN.CITE.DATA </w:instrText>
      </w:r>
      <w:r w:rsidR="003B14C8" w:rsidRPr="00D8578C">
        <w:rPr>
          <w:rFonts w:ascii="Book Antiqua" w:eastAsia="나눔고딕" w:hAnsi="Book Antiqua"/>
        </w:rPr>
      </w:r>
      <w:r w:rsidR="003B14C8" w:rsidRPr="00D8578C">
        <w:rPr>
          <w:rFonts w:ascii="Book Antiqua" w:eastAsia="나눔고딕" w:hAnsi="Book Antiqua"/>
        </w:rPr>
        <w:fldChar w:fldCharType="end"/>
      </w:r>
      <w:r w:rsidR="001B7D1D" w:rsidRPr="00D8578C">
        <w:rPr>
          <w:rFonts w:ascii="Book Antiqua" w:eastAsia="나눔고딕" w:hAnsi="Book Antiqua"/>
        </w:rPr>
      </w:r>
      <w:r w:rsidR="001B7D1D" w:rsidRPr="00D8578C">
        <w:rPr>
          <w:rFonts w:ascii="Book Antiqua" w:eastAsia="나눔고딕" w:hAnsi="Book Antiqua"/>
        </w:rPr>
        <w:fldChar w:fldCharType="separate"/>
      </w:r>
      <w:r w:rsidR="00884490" w:rsidRPr="00D8578C">
        <w:rPr>
          <w:rFonts w:ascii="Book Antiqua" w:eastAsia="나눔고딕" w:hAnsi="Book Antiqua"/>
          <w:noProof/>
          <w:vertAlign w:val="superscript"/>
        </w:rPr>
        <w:t>[</w:t>
      </w:r>
      <w:hyperlink w:anchor="_ENREF_5" w:tooltip="Ozcan, 2005 #71" w:history="1">
        <w:r w:rsidR="00C5143C" w:rsidRPr="00D8578C">
          <w:rPr>
            <w:rFonts w:ascii="Book Antiqua" w:eastAsia="나눔고딕" w:hAnsi="Book Antiqua"/>
            <w:noProof/>
            <w:vertAlign w:val="superscript"/>
          </w:rPr>
          <w:t>5</w:t>
        </w:r>
      </w:hyperlink>
      <w:r w:rsidR="00452682">
        <w:rPr>
          <w:rFonts w:ascii="Book Antiqua" w:eastAsia="나눔고딕" w:hAnsi="Book Antiqua"/>
          <w:noProof/>
          <w:vertAlign w:val="superscript"/>
        </w:rPr>
        <w:t>,</w:t>
      </w:r>
      <w:hyperlink w:anchor="_ENREF_6" w:tooltip="Lie, 2006 #69" w:history="1">
        <w:r w:rsidR="00C5143C" w:rsidRPr="00D8578C">
          <w:rPr>
            <w:rFonts w:ascii="Book Antiqua" w:eastAsia="나눔고딕" w:hAnsi="Book Antiqua"/>
            <w:noProof/>
            <w:vertAlign w:val="superscript"/>
          </w:rPr>
          <w:t>6</w:t>
        </w:r>
      </w:hyperlink>
      <w:r w:rsidR="00452682">
        <w:rPr>
          <w:rFonts w:ascii="Book Antiqua" w:eastAsia="나눔고딕" w:hAnsi="Book Antiqua"/>
          <w:noProof/>
          <w:vertAlign w:val="superscript"/>
        </w:rPr>
        <w:t>,</w:t>
      </w:r>
      <w:hyperlink w:anchor="_ENREF_16" w:tooltip="Gayken, 2006 #66" w:history="1">
        <w:r w:rsidR="00C5143C" w:rsidRPr="00D8578C">
          <w:rPr>
            <w:rFonts w:ascii="Book Antiqua" w:eastAsia="나눔고딕" w:hAnsi="Book Antiqua"/>
            <w:noProof/>
            <w:vertAlign w:val="superscript"/>
          </w:rPr>
          <w:t>16</w:t>
        </w:r>
      </w:hyperlink>
      <w:r w:rsidR="00452682">
        <w:rPr>
          <w:rFonts w:ascii="Book Antiqua" w:eastAsia="나눔고딕" w:hAnsi="Book Antiqua"/>
          <w:noProof/>
          <w:vertAlign w:val="superscript"/>
        </w:rPr>
        <w:t>,</w:t>
      </w:r>
      <w:hyperlink w:anchor="_ENREF_19" w:tooltip="Uri, 2010 #40" w:history="1">
        <w:r w:rsidR="00C5143C" w:rsidRPr="00D8578C">
          <w:rPr>
            <w:rFonts w:ascii="Book Antiqua" w:eastAsia="나눔고딕" w:hAnsi="Book Antiqua"/>
            <w:noProof/>
            <w:vertAlign w:val="superscript"/>
          </w:rPr>
          <w:t>19</w:t>
        </w:r>
      </w:hyperlink>
      <w:r w:rsidR="00452682">
        <w:rPr>
          <w:rFonts w:ascii="Book Antiqua" w:eastAsia="나눔고딕" w:hAnsi="Book Antiqua"/>
          <w:noProof/>
          <w:vertAlign w:val="superscript"/>
        </w:rPr>
        <w:t>,</w:t>
      </w:r>
      <w:hyperlink w:anchor="_ENREF_27" w:tooltip="Kim, 2012 #19" w:history="1">
        <w:r w:rsidR="00C5143C" w:rsidRPr="00D8578C">
          <w:rPr>
            <w:rFonts w:ascii="Book Antiqua" w:eastAsia="나눔고딕" w:hAnsi="Book Antiqua"/>
            <w:noProof/>
            <w:vertAlign w:val="superscript"/>
          </w:rPr>
          <w:t>27</w:t>
        </w:r>
      </w:hyperlink>
      <w:r w:rsidR="00452682">
        <w:rPr>
          <w:rFonts w:ascii="Book Antiqua" w:eastAsia="나눔고딕" w:hAnsi="Book Antiqua"/>
          <w:noProof/>
          <w:vertAlign w:val="superscript"/>
        </w:rPr>
        <w:t>,</w:t>
      </w:r>
      <w:hyperlink w:anchor="_ENREF_30" w:tooltip="Nischal, 2009 #172" w:history="1">
        <w:r w:rsidR="00C5143C" w:rsidRPr="00D8578C">
          <w:rPr>
            <w:rFonts w:ascii="Book Antiqua" w:eastAsia="나눔고딕" w:hAnsi="Book Antiqua"/>
            <w:noProof/>
            <w:vertAlign w:val="superscript"/>
          </w:rPr>
          <w:t>30</w:t>
        </w:r>
      </w:hyperlink>
      <w:r w:rsidR="00884490" w:rsidRPr="00D8578C">
        <w:rPr>
          <w:rFonts w:ascii="Book Antiqua" w:eastAsia="나눔고딕" w:hAnsi="Book Antiqua"/>
          <w:noProof/>
          <w:vertAlign w:val="superscript"/>
        </w:rPr>
        <w:t>]</w:t>
      </w:r>
      <w:r w:rsidR="001B7D1D" w:rsidRPr="00D8578C">
        <w:rPr>
          <w:rFonts w:ascii="Book Antiqua" w:eastAsia="나눔고딕" w:hAnsi="Book Antiqua"/>
        </w:rPr>
        <w:fldChar w:fldCharType="end"/>
      </w:r>
      <w:r w:rsidR="009228B3" w:rsidRPr="00D8578C">
        <w:rPr>
          <w:rFonts w:ascii="Book Antiqua" w:eastAsia="나눔고딕" w:hAnsi="Book Antiqua"/>
        </w:rPr>
        <w:t>.</w:t>
      </w:r>
      <w:proofErr w:type="gramEnd"/>
      <w:r w:rsidR="00452682">
        <w:rPr>
          <w:rFonts w:ascii="Book Antiqua" w:eastAsia="宋体" w:hAnsi="Book Antiqua" w:hint="eastAsia"/>
          <w:lang w:eastAsia="zh-CN"/>
        </w:rPr>
        <w:t xml:space="preserve"> </w:t>
      </w:r>
      <w:r w:rsidR="00A50361" w:rsidRPr="00D8578C">
        <w:rPr>
          <w:rFonts w:ascii="Book Antiqua" w:eastAsia="나눔고딕" w:hAnsi="Book Antiqua"/>
        </w:rPr>
        <w:t>Pseudomonas aeruginosa</w:t>
      </w:r>
      <w:r w:rsidR="0085625B" w:rsidRPr="00D8578C">
        <w:rPr>
          <w:rFonts w:ascii="Book Antiqua" w:eastAsia="나눔고딕" w:hAnsi="Book Antiqua"/>
        </w:rPr>
        <w:t xml:space="preserve"> leads to use piperacillin intravenously</w:t>
      </w:r>
      <w:r w:rsidR="0082272F" w:rsidRPr="00D8578C">
        <w:rPr>
          <w:rFonts w:ascii="Book Antiqua" w:eastAsia="나눔고딕" w:hAnsi="Book Antiqua"/>
        </w:rPr>
        <w:fldChar w:fldCharType="begin"/>
      </w:r>
      <w:r w:rsidR="003B14C8" w:rsidRPr="00D8578C">
        <w:rPr>
          <w:rFonts w:ascii="Book Antiqua" w:eastAsia="나눔고딕" w:hAnsi="Book Antiqua"/>
        </w:rPr>
        <w:instrText xml:space="preserve"> ADDIN EN.CITE &lt;EndNote&gt;&lt;Cite&gt;&lt;Author&gt;Lie&lt;/Author&gt;&lt;Year&gt;2006&lt;/Year&gt;&lt;RecNum&gt;69&lt;/RecNum&gt;&lt;DisplayText&gt;&lt;style face="superscript"&gt;[6]&lt;/style&gt;&lt;/DisplayText&gt;&lt;record&gt;&lt;rec-number&gt;69&lt;/rec-number&gt;&lt;foreign-keys&gt;&lt;key app="EN" db-id="9evs2rzwn9x9t2erva6xwewaa0sdezveevwt"&gt;69&lt;/key&gt;&lt;/foreign-keys&gt;&lt;ref-type name="Journal Article"&gt;17&lt;/ref-type&gt;&lt;contributors&gt;&lt;authors&gt;&lt;author&gt;Lie, C.&lt;/author&gt;&lt;author&gt;Leung, F.&lt;/author&gt;&lt;author&gt;Chow, S. P.&lt;/author&gt;&lt;/authors&gt;&lt;/contributors&gt;&lt;titles&gt;&lt;title&gt;Nicolau syndrome following intramuscular diclofenac administration: a case report&lt;/title&gt;&lt;secondary-title&gt;Journal of orthopaedic surgery (Hong Kong)&lt;/secondary-title&gt;&lt;/titles&gt;&lt;periodical&gt;&lt;full-title&gt;Journal of orthopaedic surgery (Hong Kong)&lt;/full-title&gt;&lt;/periodical&gt;&lt;pages&gt;104-107&lt;/pages&gt;&lt;volume&gt;14&lt;/volume&gt;&lt;number&gt;1&lt;/number&gt;&lt;dates&gt;&lt;year&gt;2006&lt;/year&gt;&lt;/dates&gt;&lt;urls&gt;&lt;related-urls&gt;&lt;url&gt;http://www.scopus.com/inward/record.url?eid=2-s2.0-33750209401&amp;amp;partnerID=40&amp;amp;md5=3c148f1f7d7c765f6ef021997155e0b9&lt;/url&gt;&lt;/related-urls&gt;&lt;/urls&gt;&lt;custom2&gt;16598099&lt;/custom2&gt;&lt;remote-database-name&gt;Scopus&lt;/remote-database-name&gt;&lt;/record&gt;&lt;/Cite&gt;&lt;/EndNote&gt;</w:instrText>
      </w:r>
      <w:r w:rsidR="0082272F" w:rsidRPr="00D8578C">
        <w:rPr>
          <w:rFonts w:ascii="Book Antiqua" w:eastAsia="나눔고딕" w:hAnsi="Book Antiqua"/>
        </w:rPr>
        <w:fldChar w:fldCharType="separate"/>
      </w:r>
      <w:r w:rsidR="00884490" w:rsidRPr="00D8578C">
        <w:rPr>
          <w:rFonts w:ascii="Book Antiqua" w:eastAsia="나눔고딕" w:hAnsi="Book Antiqua"/>
          <w:noProof/>
          <w:vertAlign w:val="superscript"/>
        </w:rPr>
        <w:t>[</w:t>
      </w:r>
      <w:hyperlink w:anchor="_ENREF_6" w:tooltip="Lie, 2006 #69" w:history="1">
        <w:r w:rsidR="00C5143C" w:rsidRPr="00D8578C">
          <w:rPr>
            <w:rFonts w:ascii="Book Antiqua" w:eastAsia="나눔고딕" w:hAnsi="Book Antiqua"/>
            <w:noProof/>
            <w:vertAlign w:val="superscript"/>
          </w:rPr>
          <w:t>6</w:t>
        </w:r>
      </w:hyperlink>
      <w:r w:rsidR="00884490" w:rsidRPr="00D8578C">
        <w:rPr>
          <w:rFonts w:ascii="Book Antiqua" w:eastAsia="나눔고딕" w:hAnsi="Book Antiqua"/>
          <w:noProof/>
          <w:vertAlign w:val="superscript"/>
        </w:rPr>
        <w:t>]</w:t>
      </w:r>
      <w:r w:rsidR="0082272F" w:rsidRPr="00D8578C">
        <w:rPr>
          <w:rFonts w:ascii="Book Antiqua" w:eastAsia="나눔고딕" w:hAnsi="Book Antiqua"/>
        </w:rPr>
        <w:fldChar w:fldCharType="end"/>
      </w:r>
      <w:r w:rsidR="00180BC7" w:rsidRPr="00D8578C">
        <w:rPr>
          <w:rFonts w:ascii="Book Antiqua" w:eastAsia="나눔고딕" w:hAnsi="Book Antiqua"/>
        </w:rPr>
        <w:t>.</w:t>
      </w:r>
      <w:r w:rsidR="0085625B" w:rsidRPr="00D8578C">
        <w:rPr>
          <w:rFonts w:ascii="Book Antiqua" w:eastAsia="나눔고딕" w:hAnsi="Book Antiqua"/>
        </w:rPr>
        <w:t xml:space="preserve"> </w:t>
      </w:r>
    </w:p>
    <w:p w14:paraId="600A9F6C" w14:textId="77777777" w:rsidR="00D75AC1" w:rsidRPr="00D8578C" w:rsidRDefault="00D75AC1" w:rsidP="00D8578C">
      <w:pPr>
        <w:spacing w:line="360" w:lineRule="auto"/>
        <w:jc w:val="both"/>
        <w:rPr>
          <w:rFonts w:ascii="Book Antiqua" w:eastAsia="나눔고딕" w:hAnsi="Book Antiqua"/>
        </w:rPr>
      </w:pPr>
    </w:p>
    <w:p w14:paraId="69341122" w14:textId="0D8229D5" w:rsidR="000E0CC5" w:rsidRPr="00452682" w:rsidRDefault="000E0CC5" w:rsidP="00D8578C">
      <w:pPr>
        <w:spacing w:line="360" w:lineRule="auto"/>
        <w:jc w:val="both"/>
        <w:rPr>
          <w:rFonts w:ascii="Book Antiqua" w:eastAsia="나눔고딕" w:hAnsi="Book Antiqua"/>
          <w:b/>
          <w:i/>
        </w:rPr>
      </w:pPr>
      <w:r w:rsidRPr="00452682">
        <w:rPr>
          <w:rFonts w:ascii="Book Antiqua" w:eastAsia="나눔고딕" w:hAnsi="Book Antiqua"/>
          <w:b/>
          <w:i/>
        </w:rPr>
        <w:t>Differential diagnosis</w:t>
      </w:r>
    </w:p>
    <w:p w14:paraId="03CF876B" w14:textId="36CE959B" w:rsidR="00AA178C" w:rsidRPr="00D8578C" w:rsidRDefault="00E8365D" w:rsidP="00D8578C">
      <w:pPr>
        <w:spacing w:line="360" w:lineRule="auto"/>
        <w:jc w:val="both"/>
        <w:rPr>
          <w:rFonts w:ascii="Book Antiqua" w:eastAsia="나눔고딕" w:hAnsi="Book Antiqua"/>
        </w:rPr>
      </w:pPr>
      <w:r w:rsidRPr="00D8578C">
        <w:rPr>
          <w:rFonts w:ascii="Book Antiqua" w:eastAsia="나눔고딕" w:hAnsi="Book Antiqua"/>
        </w:rPr>
        <w:t>Initial differential diagnosis includes a local toxic reaction to drugs, acute bleeding and acute compartment syndrome</w:t>
      </w:r>
      <w:r w:rsidRPr="00D8578C">
        <w:rPr>
          <w:rFonts w:ascii="Book Antiqua" w:eastAsia="나눔고딕" w:hAnsi="Book Antiqua"/>
        </w:rPr>
        <w:fldChar w:fldCharType="begin">
          <w:fldData xml:space="preserve">PEVuZE5vdGU+PENpdGU+PEF1dGhvcj5IYW1pbHRvbjwvQXV0aG9yPjxZZWFyPjIwMDg8L1llYXI+
PFJlY051bT41MDwvUmVjTnVtPjxEaXNwbGF5VGV4dD48c3R5bGUgZmFjZT0ic3VwZXJzY3JpcHQi
PlsxNiwgMzZdPC9zdHlsZT48L0Rpc3BsYXlUZXh0PjxyZWNvcmQ+PHJlYy1udW1iZXI+NTA8L3Jl
Yy1udW1iZXI+PGZvcmVpZ24ta2V5cz48a2V5IGFwcD0iRU4iIGRiLWlkPSI5ZXZzMnJ6d245eDl0
MmVydmE2eHdld2FhMHNkZXp2ZWV2d3QiPjUwPC9rZXk+PC9mb3JlaWduLWtleXM+PHJlZi10eXBl
IG5hbWU9IkpvdXJuYWwgQXJ0aWNsZSI+MTc8L3JlZi10eXBlPjxjb250cmlidXRvcnM+PGF1dGhv
cnM+PGF1dGhvcj5IYW1pbHRvbiwgQi48L2F1dGhvcj48YXV0aG9yPkZvd2xlciwgUC48L2F1dGhv
cj48YXV0aG9yPkdhbGxvd2F5LCBILjwvYXV0aG9yPjxhdXRob3I+UG9wb3ZpYywgTi48L2F1dGhv
cj48L2F1dGhvcnM+PC9jb250cmlidXRvcnM+PHRpdGxlcz48dGl0bGU+Tmljb2xhdSBTeW5kcm9t
ZSBpbiBhbiBhdGhsZXRlIGZvbGxvd2luZyBpbnRyYS1tdXNjdWxhciBkaWNsb2ZlbmFjIGluamVj
dGlvbjwvdGl0bGU+PHNlY29uZGFyeS10aXRsZT5BY3RhIE9ydGhvcGFlZGljYSBCZWxnaWNhPC9z
ZWNvbmRhcnktdGl0bGU+PC90aXRsZXM+PHBlcmlvZGljYWw+PGZ1bGwtdGl0bGU+QWN0YSBPcnRo
b3BhZWRpY2EgQmVsZ2ljYTwvZnVsbC10aXRsZT48L3BlcmlvZGljYWw+PHBhZ2VzPjg2MC04NjQ8
L3BhZ2VzPjx2b2x1bWU+NzQ8L3ZvbHVtZT48bnVtYmVyPjY8L251bWJlcj48ZGF0ZXM+PHllYXI+
MjAwODwveWVhcj48L2RhdGVzPjx1cmxzPjxyZWxhdGVkLXVybHM+PHVybD5odHRwOi8vd3d3LnNj
b3B1cy5jb20vaW53YXJkL3JlY29yZC51cmw/ZWlkPTItczIuMC01ODE0OTQwMDYxMiZhbXA7cGFy
dG5lcklEPTQwJmFtcDttZDU9M2ExNjNmODlmYTU3OGMzMzkwODZjNjFkOGZkMDhkMTY8L3VybD48
L3JlbGF0ZWQtdXJscz48L3VybHM+PGN1c3RvbTI+MTkyMDUzMzc8L2N1c3RvbTI+PHJlbW90ZS1k
YXRhYmFzZS1uYW1lPlNjb3B1czwvcmVtb3RlLWRhdGFiYXNlLW5hbWU+PC9yZWNvcmQ+PC9DaXRl
PjxDaXRlPjxBdXRob3I+R2F5a2VuPC9BdXRob3I+PFllYXI+MjAwNjwvWWVhcj48UmVjTnVtPjY2
PC9SZWNOdW0+PHJlY29yZD48cmVjLW51bWJlcj42NjwvcmVjLW51bWJlcj48Zm9yZWlnbi1rZXlz
PjxrZXkgYXBwPSJFTiIgZGItaWQ9IjlldnMycnp3bjl4OXQyZXJ2YTZ4d2V3YWEwc2RlenZlZXZ3
dCI+NjY8L2tleT48L2ZvcmVpZ24ta2V5cz48cmVmLXR5cGUgbmFtZT0iSm91cm5hbCBBcnRpY2xl
Ij4xNzwvcmVmLXR5cGU+PGNvbnRyaWJ1dG9ycz48YXV0aG9ycz48YXV0aG9yPkdheWtlbiwgSi48
L2F1dGhvcj48YXV0aG9yPldlc3Rhbm1vLCBBLjwvYXV0aG9yPjxhdXRob3I+S251dHNlbiwgQS48
L2F1dGhvcj48YXV0aG9yPkFocmVuaG9seiwgRC4gSC48L2F1dGhvcj48YXV0aG9yPk1vaHIgSWlp
LCBXLiBKLjwvYXV0aG9yPjxhdXRob3I+U29sZW0sIEwuIEQuPC9hdXRob3I+PC9hdXRob3JzPjwv
Y29udHJpYnV0b3JzPjx0aXRsZXM+PHRpdGxlPkxpdmVkb2lkIGRlcm1hdGl0aXMgYW5kIHNldmVy
ZSBuZWNyb3NpcyAoTmljb2xhdSZhcG9zO3Mgc3luZHJvbWUpIGFmdGVyIGludHJhbXVzY3VsYXIg
aHlkcm94eXppbmUgaW5qZWN0aW9uPC90aXRsZT48c2Vjb25kYXJ5LXRpdGxlPkpvdXJuYWwgb2Yg
QnVybiBDYXJlIGFuZCBSZXNlYXJjaDwvc2Vjb25kYXJ5LXRpdGxlPjwvdGl0bGVzPjxwZXJpb2Rp
Y2FsPjxmdWxsLXRpdGxlPkpvdXJuYWwgb2YgQnVybiBDYXJlIGFuZCBSZXNlYXJjaDwvZnVsbC10
aXRsZT48L3BlcmlvZGljYWw+PHBhZ2VzPjU0MS01NDQ8L3BhZ2VzPjx2b2x1bWU+Mjc8L3ZvbHVt
ZT48bnVtYmVyPjQ8L251bWJlcj48ZGF0ZXM+PHllYXI+MjAwNjwveWVhcj48L2RhdGVzPjx1cmxz
PjxyZWxhdGVkLXVybHM+PHVybD5odHRwOi8vd3d3LnNjb3B1cy5jb20vaW53YXJkL3JlY29yZC51
cmw/ZWlkPTItczIuMC0zMzc0OTQzNzE5NyZhbXA7cGFydG5lcklEPTQwJmFtcDttZDU9MDFmZGRi
ZjU5OWY0NTdkYjVmMjY4ZWEyMjE2MzhlNWY8L3VybD48L3JlbGF0ZWQtdXJscz48L3VybHM+PGN1
c3RvbTI+MTY4MTkzNjI8L2N1c3RvbTI+PGVsZWN0cm9uaWMtcmVzb3VyY2UtbnVtPjEwLjEwOTcv
MDEuQkNSLjAwMDAyMjU5MTcuMDkzMzkuMDM8L2VsZWN0cm9uaWMtcmVzb3VyY2UtbnVtPjxyZW1v
dGUtZGF0YWJhc2UtbmFtZT5TY29wdXM8L3JlbW90ZS1kYXRhYmFzZS1uYW1lPjwvcmVjb3JkPjwv
Q2l0ZT48L0VuZE5vdGU+AG==
</w:fldData>
        </w:fldChar>
      </w:r>
      <w:r w:rsidR="001637E5" w:rsidRPr="00D8578C">
        <w:rPr>
          <w:rFonts w:ascii="Book Antiqua" w:eastAsia="나눔고딕" w:hAnsi="Book Antiqua"/>
        </w:rPr>
        <w:instrText xml:space="preserve"> ADDIN EN.CITE </w:instrText>
      </w:r>
      <w:r w:rsidR="001637E5" w:rsidRPr="00D8578C">
        <w:rPr>
          <w:rFonts w:ascii="Book Antiqua" w:eastAsia="나눔고딕" w:hAnsi="Book Antiqua"/>
        </w:rPr>
        <w:fldChar w:fldCharType="begin">
          <w:fldData xml:space="preserve">PEVuZE5vdGU+PENpdGU+PEF1dGhvcj5IYW1pbHRvbjwvQXV0aG9yPjxZZWFyPjIwMDg8L1llYXI+
PFJlY051bT41MDwvUmVjTnVtPjxEaXNwbGF5VGV4dD48c3R5bGUgZmFjZT0ic3VwZXJzY3JpcHQi
PlsxNiwgMzZdPC9zdHlsZT48L0Rpc3BsYXlUZXh0PjxyZWNvcmQ+PHJlYy1udW1iZXI+NTA8L3Jl
Yy1udW1iZXI+PGZvcmVpZ24ta2V5cz48a2V5IGFwcD0iRU4iIGRiLWlkPSI5ZXZzMnJ6d245eDl0
MmVydmE2eHdld2FhMHNkZXp2ZWV2d3QiPjUwPC9rZXk+PC9mb3JlaWduLWtleXM+PHJlZi10eXBl
IG5hbWU9IkpvdXJuYWwgQXJ0aWNsZSI+MTc8L3JlZi10eXBlPjxjb250cmlidXRvcnM+PGF1dGhv
cnM+PGF1dGhvcj5IYW1pbHRvbiwgQi48L2F1dGhvcj48YXV0aG9yPkZvd2xlciwgUC48L2F1dGhv
cj48YXV0aG9yPkdhbGxvd2F5LCBILjwvYXV0aG9yPjxhdXRob3I+UG9wb3ZpYywgTi48L2F1dGhv
cj48L2F1dGhvcnM+PC9jb250cmlidXRvcnM+PHRpdGxlcz48dGl0bGU+Tmljb2xhdSBTeW5kcm9t
ZSBpbiBhbiBhdGhsZXRlIGZvbGxvd2luZyBpbnRyYS1tdXNjdWxhciBkaWNsb2ZlbmFjIGluamVj
dGlvbjwvdGl0bGU+PHNlY29uZGFyeS10aXRsZT5BY3RhIE9ydGhvcGFlZGljYSBCZWxnaWNhPC9z
ZWNvbmRhcnktdGl0bGU+PC90aXRsZXM+PHBlcmlvZGljYWw+PGZ1bGwtdGl0bGU+QWN0YSBPcnRo
b3BhZWRpY2EgQmVsZ2ljYTwvZnVsbC10aXRsZT48L3BlcmlvZGljYWw+PHBhZ2VzPjg2MC04NjQ8
L3BhZ2VzPjx2b2x1bWU+NzQ8L3ZvbHVtZT48bnVtYmVyPjY8L251bWJlcj48ZGF0ZXM+PHllYXI+
MjAwODwveWVhcj48L2RhdGVzPjx1cmxzPjxyZWxhdGVkLXVybHM+PHVybD5odHRwOi8vd3d3LnNj
b3B1cy5jb20vaW53YXJkL3JlY29yZC51cmw/ZWlkPTItczIuMC01ODE0OTQwMDYxMiZhbXA7cGFy
dG5lcklEPTQwJmFtcDttZDU9M2ExNjNmODlmYTU3OGMzMzkwODZjNjFkOGZkMDhkMTY8L3VybD48
L3JlbGF0ZWQtdXJscz48L3VybHM+PGN1c3RvbTI+MTkyMDUzMzc8L2N1c3RvbTI+PHJlbW90ZS1k
YXRhYmFzZS1uYW1lPlNjb3B1czwvcmVtb3RlLWRhdGFiYXNlLW5hbWU+PC9yZWNvcmQ+PC9DaXRl
PjxDaXRlPjxBdXRob3I+R2F5a2VuPC9BdXRob3I+PFllYXI+MjAwNjwvWWVhcj48UmVjTnVtPjY2
PC9SZWNOdW0+PHJlY29yZD48cmVjLW51bWJlcj42NjwvcmVjLW51bWJlcj48Zm9yZWlnbi1rZXlz
PjxrZXkgYXBwPSJFTiIgZGItaWQ9IjlldnMycnp3bjl4OXQyZXJ2YTZ4d2V3YWEwc2RlenZlZXZ3
dCI+NjY8L2tleT48L2ZvcmVpZ24ta2V5cz48cmVmLXR5cGUgbmFtZT0iSm91cm5hbCBBcnRpY2xl
Ij4xNzwvcmVmLXR5cGU+PGNvbnRyaWJ1dG9ycz48YXV0aG9ycz48YXV0aG9yPkdheWtlbiwgSi48
L2F1dGhvcj48YXV0aG9yPldlc3Rhbm1vLCBBLjwvYXV0aG9yPjxhdXRob3I+S251dHNlbiwgQS48
L2F1dGhvcj48YXV0aG9yPkFocmVuaG9seiwgRC4gSC48L2F1dGhvcj48YXV0aG9yPk1vaHIgSWlp
LCBXLiBKLjwvYXV0aG9yPjxhdXRob3I+U29sZW0sIEwuIEQuPC9hdXRob3I+PC9hdXRob3JzPjwv
Y29udHJpYnV0b3JzPjx0aXRsZXM+PHRpdGxlPkxpdmVkb2lkIGRlcm1hdGl0aXMgYW5kIHNldmVy
ZSBuZWNyb3NpcyAoTmljb2xhdSZhcG9zO3Mgc3luZHJvbWUpIGFmdGVyIGludHJhbXVzY3VsYXIg
aHlkcm94eXppbmUgaW5qZWN0aW9uPC90aXRsZT48c2Vjb25kYXJ5LXRpdGxlPkpvdXJuYWwgb2Yg
QnVybiBDYXJlIGFuZCBSZXNlYXJjaDwvc2Vjb25kYXJ5LXRpdGxlPjwvdGl0bGVzPjxwZXJpb2Rp
Y2FsPjxmdWxsLXRpdGxlPkpvdXJuYWwgb2YgQnVybiBDYXJlIGFuZCBSZXNlYXJjaDwvZnVsbC10
aXRsZT48L3BlcmlvZGljYWw+PHBhZ2VzPjU0MS01NDQ8L3BhZ2VzPjx2b2x1bWU+Mjc8L3ZvbHVt
ZT48bnVtYmVyPjQ8L251bWJlcj48ZGF0ZXM+PHllYXI+MjAwNjwveWVhcj48L2RhdGVzPjx1cmxz
PjxyZWxhdGVkLXVybHM+PHVybD5odHRwOi8vd3d3LnNjb3B1cy5jb20vaW53YXJkL3JlY29yZC51
cmw/ZWlkPTItczIuMC0zMzc0OTQzNzE5NyZhbXA7cGFydG5lcklEPTQwJmFtcDttZDU9MDFmZGRi
ZjU5OWY0NTdkYjVmMjY4ZWEyMjE2MzhlNWY8L3VybD48L3JlbGF0ZWQtdXJscz48L3VybHM+PGN1
c3RvbTI+MTY4MTkzNjI8L2N1c3RvbTI+PGVsZWN0cm9uaWMtcmVzb3VyY2UtbnVtPjEwLjEwOTcv
MDEuQkNSLjAwMDAyMjU5MTcuMDkzMzkuMDM8L2VsZWN0cm9uaWMtcmVzb3VyY2UtbnVtPjxyZW1v
dGUtZGF0YWJhc2UtbmFtZT5TY29wdXM8L3JlbW90ZS1kYXRhYmFzZS1uYW1lPjwvcmVjb3JkPjwv
Q2l0ZT48L0VuZE5vdGU+AG==
</w:fldData>
        </w:fldChar>
      </w:r>
      <w:r w:rsidR="001637E5" w:rsidRPr="00D8578C">
        <w:rPr>
          <w:rFonts w:ascii="Book Antiqua" w:eastAsia="나눔고딕" w:hAnsi="Book Antiqua"/>
        </w:rPr>
        <w:instrText xml:space="preserve"> ADDIN EN.CITE.DATA </w:instrText>
      </w:r>
      <w:r w:rsidR="001637E5" w:rsidRPr="00D8578C">
        <w:rPr>
          <w:rFonts w:ascii="Book Antiqua" w:eastAsia="나눔고딕" w:hAnsi="Book Antiqua"/>
        </w:rPr>
      </w:r>
      <w:r w:rsidR="001637E5" w:rsidRPr="00D8578C">
        <w:rPr>
          <w:rFonts w:ascii="Book Antiqua" w:eastAsia="나눔고딕" w:hAnsi="Book Antiqua"/>
        </w:rPr>
        <w:fldChar w:fldCharType="end"/>
      </w:r>
      <w:r w:rsidRPr="00D8578C">
        <w:rPr>
          <w:rFonts w:ascii="Book Antiqua" w:eastAsia="나눔고딕" w:hAnsi="Book Antiqua"/>
        </w:rPr>
      </w:r>
      <w:r w:rsidRPr="00D8578C">
        <w:rPr>
          <w:rFonts w:ascii="Book Antiqua" w:eastAsia="나눔고딕" w:hAnsi="Book Antiqua"/>
        </w:rPr>
        <w:fldChar w:fldCharType="separate"/>
      </w:r>
      <w:r w:rsidR="001637E5" w:rsidRPr="00D8578C">
        <w:rPr>
          <w:rFonts w:ascii="Book Antiqua" w:eastAsia="나눔고딕" w:hAnsi="Book Antiqua"/>
          <w:noProof/>
          <w:vertAlign w:val="superscript"/>
        </w:rPr>
        <w:t>[</w:t>
      </w:r>
      <w:hyperlink w:anchor="_ENREF_16" w:tooltip="Gayken, 2006 #66" w:history="1">
        <w:r w:rsidR="00C5143C" w:rsidRPr="00D8578C">
          <w:rPr>
            <w:rFonts w:ascii="Book Antiqua" w:eastAsia="나눔고딕" w:hAnsi="Book Antiqua"/>
            <w:noProof/>
            <w:vertAlign w:val="superscript"/>
          </w:rPr>
          <w:t>16</w:t>
        </w:r>
      </w:hyperlink>
      <w:r w:rsidR="00452682">
        <w:rPr>
          <w:rFonts w:ascii="Book Antiqua" w:eastAsia="나눔고딕" w:hAnsi="Book Antiqua"/>
          <w:noProof/>
          <w:vertAlign w:val="superscript"/>
        </w:rPr>
        <w:t>,</w:t>
      </w:r>
      <w:hyperlink w:anchor="_ENREF_36" w:tooltip="Hamilton, 2008 #50" w:history="1">
        <w:r w:rsidR="00C5143C" w:rsidRPr="00D8578C">
          <w:rPr>
            <w:rFonts w:ascii="Book Antiqua" w:eastAsia="나눔고딕" w:hAnsi="Book Antiqua"/>
            <w:noProof/>
            <w:vertAlign w:val="superscript"/>
          </w:rPr>
          <w:t>36</w:t>
        </w:r>
      </w:hyperlink>
      <w:r w:rsidR="001637E5" w:rsidRPr="00D8578C">
        <w:rPr>
          <w:rFonts w:ascii="Book Antiqua" w:eastAsia="나눔고딕" w:hAnsi="Book Antiqua"/>
          <w:noProof/>
          <w:vertAlign w:val="superscript"/>
        </w:rPr>
        <w:t>]</w:t>
      </w:r>
      <w:r w:rsidRPr="00D8578C">
        <w:rPr>
          <w:rFonts w:ascii="Book Antiqua" w:eastAsia="나눔고딕" w:hAnsi="Book Antiqua"/>
        </w:rPr>
        <w:fldChar w:fldCharType="end"/>
      </w:r>
      <w:r w:rsidR="00180BC7" w:rsidRPr="00D8578C">
        <w:rPr>
          <w:rFonts w:ascii="Book Antiqua" w:eastAsia="나눔고딕" w:hAnsi="Book Antiqua"/>
        </w:rPr>
        <w:t>.</w:t>
      </w:r>
      <w:r w:rsidR="0033777D" w:rsidRPr="00D8578C">
        <w:rPr>
          <w:rFonts w:ascii="Book Antiqua" w:eastAsia="나눔고딕" w:hAnsi="Book Antiqua"/>
        </w:rPr>
        <w:t xml:space="preserve"> Especially shoulder region is differentiated from cardiac problem checking an ECG, cardiac enzyme levels, and a chest radiograph</w:t>
      </w:r>
      <w:r w:rsidR="0082272F" w:rsidRPr="00D8578C">
        <w:rPr>
          <w:rFonts w:ascii="Book Antiqua" w:eastAsia="나눔고딕" w:hAnsi="Book Antiqua"/>
        </w:rPr>
        <w:fldChar w:fldCharType="begin"/>
      </w:r>
      <w:r w:rsidR="003B14C8" w:rsidRPr="00D8578C">
        <w:rPr>
          <w:rFonts w:ascii="Book Antiqua" w:eastAsia="나눔고딕" w:hAnsi="Book Antiqua"/>
        </w:rPr>
        <w:instrText xml:space="preserve"> ADDIN EN.CITE &lt;EndNote&gt;&lt;Cite&gt;&lt;Author&gt;Cherasse&lt;/Author&gt;&lt;Year&gt;2003&lt;/Year&gt;&lt;RecNum&gt;80&lt;/RecNum&gt;&lt;DisplayText&gt;&lt;style face="superscript"&gt;[10]&lt;/style&gt;&lt;/DisplayText&gt;&lt;record&gt;&lt;rec-number&gt;80&lt;/rec-number&gt;&lt;foreign-keys&gt;&lt;key app="EN" db-id="9evs2rzwn9x9t2erva6xwewaa0sdezveevwt"&gt;80&lt;/key&gt;&lt;/foreign-keys&gt;&lt;ref-type name="Journal Article"&gt;17&lt;/ref-type&gt;&lt;contributors&gt;&lt;authors&gt;&lt;author&gt;Cherasse, A.&lt;/author&gt;&lt;author&gt;Kahn, M. F.&lt;/author&gt;&lt;author&gt;Mistrih, R.&lt;/author&gt;&lt;author&gt;Maillard, H.&lt;/author&gt;&lt;author&gt;Strauss, J.&lt;/author&gt;&lt;author&gt;Tavernier, C.&lt;/author&gt;&lt;/authors&gt;&lt;/contributors&gt;&lt;titles&gt;&lt;title&gt;Nicolau&amp;apos;s syndrome after local glucocorticoid injection&lt;/title&gt;&lt;secondary-title&gt;Joint Bone Spine&lt;/secondary-title&gt;&lt;/titles&gt;&lt;periodical&gt;&lt;full-title&gt;Joint Bone Spine&lt;/full-title&gt;&lt;/periodical&gt;&lt;pages&gt;390-392&lt;/pages&gt;&lt;volume&gt;70&lt;/volume&gt;&lt;number&gt;5&lt;/number&gt;&lt;dates&gt;&lt;year&gt;2003&lt;/year&gt;&lt;/dates&gt;&lt;urls&gt;&lt;related-urls&gt;&lt;url&gt;http://www.scopus.com/inward/record.url?eid=2-s2.0-0141920610&amp;amp;partnerID=40&amp;amp;md5=e110e6eca025ec5bc35e41cd62b4f527&lt;/url&gt;&lt;/related-urls&gt;&lt;/urls&gt;&lt;custom2&gt;14563471&lt;/custom2&gt;&lt;electronic-resource-num&gt;10.1016/S1297-319X(03)00137-4&lt;/electronic-resource-num&gt;&lt;remote-database-name&gt;Scopus&lt;/remote-database-name&gt;&lt;/record&gt;&lt;/Cite&gt;&lt;/EndNote&gt;</w:instrText>
      </w:r>
      <w:r w:rsidR="0082272F" w:rsidRPr="00D8578C">
        <w:rPr>
          <w:rFonts w:ascii="Book Antiqua" w:eastAsia="나눔고딕" w:hAnsi="Book Antiqua"/>
        </w:rPr>
        <w:fldChar w:fldCharType="separate"/>
      </w:r>
      <w:r w:rsidR="00884490" w:rsidRPr="00D8578C">
        <w:rPr>
          <w:rFonts w:ascii="Book Antiqua" w:eastAsia="나눔고딕" w:hAnsi="Book Antiqua"/>
          <w:noProof/>
          <w:vertAlign w:val="superscript"/>
        </w:rPr>
        <w:t>[</w:t>
      </w:r>
      <w:hyperlink w:anchor="_ENREF_10" w:tooltip="Cherasse, 2003 #80" w:history="1">
        <w:r w:rsidR="00C5143C" w:rsidRPr="00D8578C">
          <w:rPr>
            <w:rFonts w:ascii="Book Antiqua" w:eastAsia="나눔고딕" w:hAnsi="Book Antiqua"/>
            <w:noProof/>
            <w:vertAlign w:val="superscript"/>
          </w:rPr>
          <w:t>10</w:t>
        </w:r>
      </w:hyperlink>
      <w:r w:rsidR="00884490" w:rsidRPr="00D8578C">
        <w:rPr>
          <w:rFonts w:ascii="Book Antiqua" w:eastAsia="나눔고딕" w:hAnsi="Book Antiqua"/>
          <w:noProof/>
          <w:vertAlign w:val="superscript"/>
        </w:rPr>
        <w:t>]</w:t>
      </w:r>
      <w:r w:rsidR="0082272F" w:rsidRPr="00D8578C">
        <w:rPr>
          <w:rFonts w:ascii="Book Antiqua" w:eastAsia="나눔고딕" w:hAnsi="Book Antiqua"/>
        </w:rPr>
        <w:fldChar w:fldCharType="end"/>
      </w:r>
      <w:r w:rsidR="00180BC7" w:rsidRPr="00D8578C">
        <w:rPr>
          <w:rFonts w:ascii="Book Antiqua" w:eastAsia="나눔고딕" w:hAnsi="Book Antiqua"/>
        </w:rPr>
        <w:t xml:space="preserve">. </w:t>
      </w:r>
      <w:r w:rsidR="00E61313" w:rsidRPr="00D8578C">
        <w:rPr>
          <w:rFonts w:ascii="Book Antiqua" w:eastAsia="나눔고딕" w:hAnsi="Book Antiqua"/>
        </w:rPr>
        <w:t>Also t</w:t>
      </w:r>
      <w:r w:rsidRPr="00D8578C">
        <w:rPr>
          <w:rFonts w:ascii="Book Antiqua" w:eastAsia="나눔고딕" w:hAnsi="Book Antiqua"/>
        </w:rPr>
        <w:t xml:space="preserve">he differential diagnosis includes vasculitis, </w:t>
      </w:r>
      <w:r w:rsidR="00D421EB" w:rsidRPr="00D8578C">
        <w:rPr>
          <w:rFonts w:ascii="Book Antiqua" w:eastAsia="나눔고딕" w:hAnsi="Book Antiqua"/>
        </w:rPr>
        <w:t>fat</w:t>
      </w:r>
      <w:r w:rsidRPr="00D8578C">
        <w:rPr>
          <w:rFonts w:ascii="Book Antiqua" w:eastAsia="나눔고딕" w:hAnsi="Book Antiqua"/>
        </w:rPr>
        <w:t xml:space="preserve"> emboli</w:t>
      </w:r>
      <w:r w:rsidR="008F420C" w:rsidRPr="00D8578C">
        <w:rPr>
          <w:rFonts w:ascii="Book Antiqua" w:eastAsia="나눔고딕" w:hAnsi="Book Antiqua"/>
        </w:rPr>
        <w:t>sm</w:t>
      </w:r>
      <w:r w:rsidRPr="00D8578C">
        <w:rPr>
          <w:rFonts w:ascii="Book Antiqua" w:eastAsia="나눔고딕" w:hAnsi="Book Antiqua"/>
        </w:rPr>
        <w:t>,</w:t>
      </w:r>
      <w:r w:rsidR="00E61313" w:rsidRPr="00D8578C">
        <w:rPr>
          <w:rFonts w:ascii="Book Antiqua" w:eastAsia="나눔고딕" w:hAnsi="Book Antiqua"/>
        </w:rPr>
        <w:t xml:space="preserve"> left atrial myxomas and </w:t>
      </w:r>
      <w:r w:rsidR="003D2468" w:rsidRPr="00D8578C">
        <w:rPr>
          <w:rFonts w:ascii="Book Antiqua" w:eastAsia="나눔고딕" w:hAnsi="Book Antiqua"/>
        </w:rPr>
        <w:t>Hoigne syndrome</w:t>
      </w:r>
      <w:r w:rsidR="0082272F" w:rsidRPr="00D8578C">
        <w:rPr>
          <w:rFonts w:ascii="Book Antiqua" w:eastAsia="나눔고딕" w:hAnsi="Book Antiqua"/>
        </w:rPr>
        <w:fldChar w:fldCharType="begin"/>
      </w:r>
      <w:r w:rsidR="003B14C8" w:rsidRPr="00D8578C">
        <w:rPr>
          <w:rFonts w:ascii="Book Antiqua" w:eastAsia="나눔고딕" w:hAnsi="Book Antiqua"/>
        </w:rPr>
        <w:instrText xml:space="preserve"> ADDIN EN.CITE &lt;EndNote&gt;&lt;Cite&gt;&lt;Author&gt;Luton&lt;/Author&gt;&lt;Year&gt;2006&lt;/Year&gt;&lt;RecNum&gt;63&lt;/RecNum&gt;&lt;DisplayText&gt;&lt;style face="superscript"&gt;[12]&lt;/style&gt;&lt;/DisplayText&gt;&lt;record&gt;&lt;rec-number&gt;63&lt;/rec-number&gt;&lt;foreign-keys&gt;&lt;key app="EN" db-id="9evs2rzwn9x9t2erva6xwewaa0sdezveevwt"&gt;63&lt;/key&gt;&lt;/foreign-keys&gt;&lt;ref-type name="Journal Article"&gt;17&lt;/ref-type&gt;&lt;contributors&gt;&lt;authors&gt;&lt;author&gt;Luton, K.&lt;/author&gt;&lt;author&gt;Garcia, C.&lt;/author&gt;&lt;author&gt;Poletti, E.&lt;/author&gt;&lt;author&gt;Koester, G.&lt;/author&gt;&lt;/authors&gt;&lt;/contributors&gt;&lt;titles&gt;&lt;title&gt;Nicolau Syndrome: Three cases and review&lt;/title&gt;&lt;secondary-title&gt;International Journal of Dermatology&lt;/secondary-title&gt;&lt;/titles&gt;&lt;periodical&gt;&lt;full-title&gt;International Journal of Dermatology&lt;/full-title&gt;&lt;/periodical&gt;&lt;pages&gt;1326-1328&lt;/pages&gt;&lt;volume&gt;45&lt;/volume&gt;&lt;number&gt;11&lt;/number&gt;&lt;dates&gt;&lt;year&gt;2006&lt;/year&gt;&lt;/dates&gt;&lt;urls&gt;&lt;related-urls&gt;&lt;url&gt;http://www.scopus.com/inward/record.url?eid=2-s2.0-33750631428&amp;amp;partnerID=40&amp;amp;md5=b0e7ae2abd40a59b627e436b633f68cc&lt;/url&gt;&lt;/related-urls&gt;&lt;/urls&gt;&lt;custom2&gt;17076716&lt;/custom2&gt;&lt;electronic-resource-num&gt;10.1111/j.1365-4632.2006.02674.x&lt;/electronic-resource-num&gt;&lt;remote-database-name&gt;Scopus&lt;/remote-database-name&gt;&lt;/record&gt;&lt;/Cite&gt;&lt;/EndNote&gt;</w:instrText>
      </w:r>
      <w:r w:rsidR="0082272F" w:rsidRPr="00D8578C">
        <w:rPr>
          <w:rFonts w:ascii="Book Antiqua" w:eastAsia="나눔고딕" w:hAnsi="Book Antiqua"/>
        </w:rPr>
        <w:fldChar w:fldCharType="separate"/>
      </w:r>
      <w:r w:rsidR="00884490" w:rsidRPr="00D8578C">
        <w:rPr>
          <w:rFonts w:ascii="Book Antiqua" w:eastAsia="나눔고딕" w:hAnsi="Book Antiqua"/>
          <w:noProof/>
          <w:vertAlign w:val="superscript"/>
        </w:rPr>
        <w:t>[</w:t>
      </w:r>
      <w:hyperlink w:anchor="_ENREF_12" w:tooltip="Luton, 2006 #63" w:history="1">
        <w:r w:rsidR="00C5143C" w:rsidRPr="00D8578C">
          <w:rPr>
            <w:rFonts w:ascii="Book Antiqua" w:eastAsia="나눔고딕" w:hAnsi="Book Antiqua"/>
            <w:noProof/>
            <w:vertAlign w:val="superscript"/>
          </w:rPr>
          <w:t>12</w:t>
        </w:r>
      </w:hyperlink>
      <w:r w:rsidR="00884490" w:rsidRPr="00D8578C">
        <w:rPr>
          <w:rFonts w:ascii="Book Antiqua" w:eastAsia="나눔고딕" w:hAnsi="Book Antiqua"/>
          <w:noProof/>
          <w:vertAlign w:val="superscript"/>
        </w:rPr>
        <w:t>]</w:t>
      </w:r>
      <w:r w:rsidR="0082272F" w:rsidRPr="00D8578C">
        <w:rPr>
          <w:rFonts w:ascii="Book Antiqua" w:eastAsia="나눔고딕" w:hAnsi="Book Antiqua"/>
        </w:rPr>
        <w:fldChar w:fldCharType="end"/>
      </w:r>
      <w:r w:rsidR="00180BC7" w:rsidRPr="00D8578C">
        <w:rPr>
          <w:rFonts w:ascii="Book Antiqua" w:eastAsia="나눔고딕" w:hAnsi="Book Antiqua"/>
        </w:rPr>
        <w:t>.</w:t>
      </w:r>
      <w:r w:rsidRPr="00D8578C">
        <w:rPr>
          <w:rFonts w:ascii="Book Antiqua" w:eastAsia="나눔고딕" w:hAnsi="Book Antiqua"/>
        </w:rPr>
        <w:t xml:space="preserve"> </w:t>
      </w:r>
      <w:r w:rsidR="008D41F8" w:rsidRPr="00D8578C">
        <w:rPr>
          <w:rFonts w:ascii="Book Antiqua" w:eastAsia="나눔고딕" w:hAnsi="Book Antiqua"/>
        </w:rPr>
        <w:t xml:space="preserve">Patients would be admitted for </w:t>
      </w:r>
      <w:r w:rsidR="00E731C8" w:rsidRPr="00D8578C">
        <w:rPr>
          <w:rFonts w:ascii="Book Antiqua" w:eastAsia="나눔고딕" w:hAnsi="Book Antiqua"/>
        </w:rPr>
        <w:t>presumed</w:t>
      </w:r>
      <w:r w:rsidR="008D41F8" w:rsidRPr="00D8578C">
        <w:rPr>
          <w:rFonts w:ascii="Book Antiqua" w:eastAsia="나눔고딕" w:hAnsi="Book Antiqua"/>
        </w:rPr>
        <w:t xml:space="preserve"> cellulitis</w:t>
      </w:r>
      <w:r w:rsidR="00452682" w:rsidRPr="00D8578C">
        <w:rPr>
          <w:rFonts w:ascii="Book Antiqua" w:eastAsia="나눔고딕" w:hAnsi="Book Antiqua"/>
        </w:rPr>
        <w:fldChar w:fldCharType="begin">
          <w:fldData xml:space="preserve">PEVuZE5vdGU+PENpdGU+PEF1dGhvcj5HYXlrZW48L0F1dGhvcj48WWVhcj4yMDA2PC9ZZWFyPjxS
ZWNOdW0+NjY8L1JlY051bT48RGlzcGxheVRleHQ+PHN0eWxlIGZhY2U9InN1cGVyc2NyaXB0Ij5b
MTIsIDE2LCAyNV08L3N0eWxlPjwvRGlzcGxheVRleHQ+PHJlY29yZD48cmVjLW51bWJlcj42Njwv
cmVjLW51bWJlcj48Zm9yZWlnbi1rZXlzPjxrZXkgYXBwPSJFTiIgZGItaWQ9IjlldnMycnp3bjl4
OXQyZXJ2YTZ4d2V3YWEwc2RlenZlZXZ3dCI+NjY8L2tleT48L2ZvcmVpZ24ta2V5cz48cmVmLXR5
cGUgbmFtZT0iSm91cm5hbCBBcnRpY2xlIj4xNzwvcmVmLXR5cGU+PGNvbnRyaWJ1dG9ycz48YXV0
aG9ycz48YXV0aG9yPkdheWtlbiwgSi48L2F1dGhvcj48YXV0aG9yPldlc3Rhbm1vLCBBLjwvYXV0
aG9yPjxhdXRob3I+S251dHNlbiwgQS48L2F1dGhvcj48YXV0aG9yPkFocmVuaG9seiwgRC4gSC48
L2F1dGhvcj48YXV0aG9yPk1vaHIgSWlpLCBXLiBKLjwvYXV0aG9yPjxhdXRob3I+U29sZW0sIEwu
IEQuPC9hdXRob3I+PC9hdXRob3JzPjwvY29udHJpYnV0b3JzPjx0aXRsZXM+PHRpdGxlPkxpdmVk
b2lkIGRlcm1hdGl0aXMgYW5kIHNldmVyZSBuZWNyb3NpcyAoTmljb2xhdSZhcG9zO3Mgc3luZHJv
bWUpIGFmdGVyIGludHJhbXVzY3VsYXIgaHlkcm94eXppbmUgaW5qZWN0aW9uPC90aXRsZT48c2Vj
b25kYXJ5LXRpdGxlPkpvdXJuYWwgb2YgQnVybiBDYXJlIGFuZCBSZXNlYXJjaDwvc2Vjb25kYXJ5
LXRpdGxlPjwvdGl0bGVzPjxwZXJpb2RpY2FsPjxmdWxsLXRpdGxlPkpvdXJuYWwgb2YgQnVybiBD
YXJlIGFuZCBSZXNlYXJjaDwvZnVsbC10aXRsZT48L3BlcmlvZGljYWw+PHBhZ2VzPjU0MS01NDQ8
L3BhZ2VzPjx2b2x1bWU+Mjc8L3ZvbHVtZT48bnVtYmVyPjQ8L251bWJlcj48ZGF0ZXM+PHllYXI+
MjAwNjwveWVhcj48L2RhdGVzPjx1cmxzPjxyZWxhdGVkLXVybHM+PHVybD5odHRwOi8vd3d3LnNj
b3B1cy5jb20vaW53YXJkL3JlY29yZC51cmw/ZWlkPTItczIuMC0zMzc0OTQzNzE5NyZhbXA7cGFy
dG5lcklEPTQwJmFtcDttZDU9MDFmZGRiZjU5OWY0NTdkYjVmMjY4ZWEyMjE2MzhlNWY8L3VybD48
L3JlbGF0ZWQtdXJscz48L3VybHM+PGN1c3RvbTI+MTY4MTkzNjI8L2N1c3RvbTI+PGVsZWN0cm9u
aWMtcmVzb3VyY2UtbnVtPjEwLjEwOTcvMDEuQkNSLjAwMDAyMjU5MTcuMDkzMzkuMDM8L2VsZWN0
cm9uaWMtcmVzb3VyY2UtbnVtPjxyZW1vdGUtZGF0YWJhc2UtbmFtZT5TY29wdXM8L3JlbW90ZS1k
YXRhYmFzZS1uYW1lPjwvcmVjb3JkPjwvQ2l0ZT48Q2l0ZT48QXV0aG9yPlBlcmxpPC9BdXRob3I+
PFllYXI+MjAxMjwvWWVhcj48UmVjTnVtPjEzPC9SZWNOdW0+PHJlY29yZD48cmVjLW51bWJlcj4x
MzwvcmVjLW51bWJlcj48Zm9yZWlnbi1rZXlzPjxrZXkgYXBwPSJFTiIgZGItaWQ9IjlldnMycnp3
bjl4OXQyZXJ2YTZ4d2V3YWEwc2RlenZlZXZ3dCI+MTM8L2tleT48L2ZvcmVpZ24ta2V5cz48cmVm
LXR5cGUgbmFtZT0iSm91cm5hbCBBcnRpY2xlIj4xNzwvcmVmLXR5cGU+PGNvbnRyaWJ1dG9ycz48
YXV0aG9ycz48YXV0aG9yPlBlcmxpLCBELjwvYXV0aG9yPjxhdXRob3I+TWFydG9uZSwgQy48L2F1
dGhvcj48YXV0aG9yPlJhcG9zZSwgQS48L2F1dGhvcj48L2F1dGhvcnM+PC9jb250cmlidXRvcnM+
PHRpdGxlcz48dGl0bGU+TmFsdHJleG9uZS1pbmR1Y2VkIE5pY29sYXUgc3luZHJvbWUgbWFzcXVl
cmFkaW5nIGFzIGN1dGFuZW91cyBhYnNjZXNzPC90aXRsZT48c2Vjb25kYXJ5LXRpdGxlPkJNSiBD
YXNlIFJlcG9ydHM8L3NlY29uZGFyeS10aXRsZT48L3RpdGxlcz48cGVyaW9kaWNhbD48ZnVsbC10
aXRsZT5CTUogQ2FzZSBSZXBvcnRzPC9mdWxsLXRpdGxlPjwvcGVyaW9kaWNhbD48cGFnZXM+MS0z
PC9wYWdlcz48ZGF0ZXM+PHllYXI+MjAxMjwveWVhcj48L2RhdGVzPjx1cmxzPjxyZWxhdGVkLXVy
bHM+PHVybD5odHRwOi8vd3d3LnNjb3B1cy5jb20vaW53YXJkL3JlY29yZC51cmw/ZWlkPTItczIu
MC04NDg3MjU2MDY0OCZhbXA7cGFydG5lcklEPTQwJmFtcDttZDU9ZTQ5YzI2ZDkyZmVmMjQyZjk2
NTRkZTc4NmYxZDc3Y2U8L3VybD48L3JlbGF0ZWQtdXJscz48L3VybHM+PGN1c3RvbTc+MDA3Nzg1
PC9jdXN0b203PjxlbGVjdHJvbmljLXJlc291cmNlLW51bT4xMC4xMTM2L2Jjci0yMDEyLTAwNzc4
NTwvZWxlY3Ryb25pYy1yZXNvdXJjZS1udW0+PHJlbW90ZS1kYXRhYmFzZS1uYW1lPlNjb3B1czwv
cmVtb3RlLWRhdGFiYXNlLW5hbWU+PC9yZWNvcmQ+PC9DaXRlPjxDaXRlPjxBdXRob3I+THV0b248
L0F1dGhvcj48WWVhcj4yMDA2PC9ZZWFyPjxSZWNOdW0+NjM8L1JlY051bT48cmVjb3JkPjxyZWMt
bnVtYmVyPjYzPC9yZWMtbnVtYmVyPjxmb3JlaWduLWtleXM+PGtleSBhcHA9IkVOIiBkYi1pZD0i
OWV2czJyenduOXg5dDJlcnZhNnh3ZXdhYTBzZGV6dmVldnd0Ij42Mzwva2V5PjwvZm9yZWlnbi1r
ZXlzPjxyZWYtdHlwZSBuYW1lPSJKb3VybmFsIEFydGljbGUiPjE3PC9yZWYtdHlwZT48Y29udHJp
YnV0b3JzPjxhdXRob3JzPjxhdXRob3I+THV0b24sIEsuPC9hdXRob3I+PGF1dGhvcj5HYXJjaWEs
IEMuPC9hdXRob3I+PGF1dGhvcj5Qb2xldHRpLCBFLjwvYXV0aG9yPjxhdXRob3I+S29lc3Rlciwg
Ry48L2F1dGhvcj48L2F1dGhvcnM+PC9jb250cmlidXRvcnM+PHRpdGxlcz48dGl0bGU+Tmljb2xh
dSBTeW5kcm9tZTogVGhyZWUgY2FzZXMgYW5kIHJldmlldzwvdGl0bGU+PHNlY29uZGFyeS10aXRs
ZT5JbnRlcm5hdGlvbmFsIEpvdXJuYWwgb2YgRGVybWF0b2xvZ3k8L3NlY29uZGFyeS10aXRsZT48
L3RpdGxlcz48cGVyaW9kaWNhbD48ZnVsbC10aXRsZT5JbnRlcm5hdGlvbmFsIEpvdXJuYWwgb2Yg
RGVybWF0b2xvZ3k8L2Z1bGwtdGl0bGU+PC9wZXJpb2RpY2FsPjxwYWdlcz4xMzI2LTEzMjg8L3Bh
Z2VzPjx2b2x1bWU+NDU8L3ZvbHVtZT48bnVtYmVyPjExPC9udW1iZXI+PGRhdGVzPjx5ZWFyPjIw
MDY8L3llYXI+PC9kYXRlcz48dXJscz48cmVsYXRlZC11cmxzPjx1cmw+aHR0cDovL3d3dy5zY29w
dXMuY29tL2lud2FyZC9yZWNvcmQudXJsP2VpZD0yLXMyLjAtMzM3NTA2MzE0MjgmYW1wO3BhcnRu
ZXJJRD00MCZhbXA7bWQ1PWIwZTdhZTJhYmQ0MGE1OWI2MjdlNDM2YjYzM2Y2OGNjPC91cmw+PC9y
ZWxhdGVkLXVybHM+PC91cmxzPjxjdXN0b20yPjE3MDc2NzE2PC9jdXN0b20yPjxlbGVjdHJvbmlj
LXJlc291cmNlLW51bT4xMC4xMTExL2ouMTM2NS00NjMyLjIwMDYuMDI2NzQueDwvZWxlY3Ryb25p
Yy1yZXNvdXJjZS1udW0+PHJlbW90ZS1kYXRhYmFzZS1uYW1lPlNjb3B1czwvcmVtb3RlLWRhdGFi
YXNlLW5hbWU+PC9yZWNvcmQ+PC9DaXRlPjwvRW5kTm90ZT4A
</w:fldData>
        </w:fldChar>
      </w:r>
      <w:r w:rsidR="00452682" w:rsidRPr="00D8578C">
        <w:rPr>
          <w:rFonts w:ascii="Book Antiqua" w:eastAsia="나눔고딕" w:hAnsi="Book Antiqua"/>
        </w:rPr>
        <w:instrText xml:space="preserve"> ADDIN EN.CITE </w:instrText>
      </w:r>
      <w:r w:rsidR="00452682" w:rsidRPr="00D8578C">
        <w:rPr>
          <w:rFonts w:ascii="Book Antiqua" w:eastAsia="나눔고딕" w:hAnsi="Book Antiqua"/>
        </w:rPr>
        <w:fldChar w:fldCharType="begin">
          <w:fldData xml:space="preserve">PEVuZE5vdGU+PENpdGU+PEF1dGhvcj5HYXlrZW48L0F1dGhvcj48WWVhcj4yMDA2PC9ZZWFyPjxS
ZWNOdW0+NjY8L1JlY051bT48RGlzcGxheVRleHQ+PHN0eWxlIGZhY2U9InN1cGVyc2NyaXB0Ij5b
MTIsIDE2LCAyNV08L3N0eWxlPjwvRGlzcGxheVRleHQ+PHJlY29yZD48cmVjLW51bWJlcj42Njwv
cmVjLW51bWJlcj48Zm9yZWlnbi1rZXlzPjxrZXkgYXBwPSJFTiIgZGItaWQ9IjlldnMycnp3bjl4
OXQyZXJ2YTZ4d2V3YWEwc2RlenZlZXZ3dCI+NjY8L2tleT48L2ZvcmVpZ24ta2V5cz48cmVmLXR5
cGUgbmFtZT0iSm91cm5hbCBBcnRpY2xlIj4xNzwvcmVmLXR5cGU+PGNvbnRyaWJ1dG9ycz48YXV0
aG9ycz48YXV0aG9yPkdheWtlbiwgSi48L2F1dGhvcj48YXV0aG9yPldlc3Rhbm1vLCBBLjwvYXV0
aG9yPjxhdXRob3I+S251dHNlbiwgQS48L2F1dGhvcj48YXV0aG9yPkFocmVuaG9seiwgRC4gSC48
L2F1dGhvcj48YXV0aG9yPk1vaHIgSWlpLCBXLiBKLjwvYXV0aG9yPjxhdXRob3I+U29sZW0sIEwu
IEQuPC9hdXRob3I+PC9hdXRob3JzPjwvY29udHJpYnV0b3JzPjx0aXRsZXM+PHRpdGxlPkxpdmVk
b2lkIGRlcm1hdGl0aXMgYW5kIHNldmVyZSBuZWNyb3NpcyAoTmljb2xhdSZhcG9zO3Mgc3luZHJv
bWUpIGFmdGVyIGludHJhbXVzY3VsYXIgaHlkcm94eXppbmUgaW5qZWN0aW9uPC90aXRsZT48c2Vj
b25kYXJ5LXRpdGxlPkpvdXJuYWwgb2YgQnVybiBDYXJlIGFuZCBSZXNlYXJjaDwvc2Vjb25kYXJ5
LXRpdGxlPjwvdGl0bGVzPjxwZXJpb2RpY2FsPjxmdWxsLXRpdGxlPkpvdXJuYWwgb2YgQnVybiBD
YXJlIGFuZCBSZXNlYXJjaDwvZnVsbC10aXRsZT48L3BlcmlvZGljYWw+PHBhZ2VzPjU0MS01NDQ8
L3BhZ2VzPjx2b2x1bWU+Mjc8L3ZvbHVtZT48bnVtYmVyPjQ8L251bWJlcj48ZGF0ZXM+PHllYXI+
MjAwNjwveWVhcj48L2RhdGVzPjx1cmxzPjxyZWxhdGVkLXVybHM+PHVybD5odHRwOi8vd3d3LnNj
b3B1cy5jb20vaW53YXJkL3JlY29yZC51cmw/ZWlkPTItczIuMC0zMzc0OTQzNzE5NyZhbXA7cGFy
dG5lcklEPTQwJmFtcDttZDU9MDFmZGRiZjU5OWY0NTdkYjVmMjY4ZWEyMjE2MzhlNWY8L3VybD48
L3JlbGF0ZWQtdXJscz48L3VybHM+PGN1c3RvbTI+MTY4MTkzNjI8L2N1c3RvbTI+PGVsZWN0cm9u
aWMtcmVzb3VyY2UtbnVtPjEwLjEwOTcvMDEuQkNSLjAwMDAyMjU5MTcuMDkzMzkuMDM8L2VsZWN0
cm9uaWMtcmVzb3VyY2UtbnVtPjxyZW1vdGUtZGF0YWJhc2UtbmFtZT5TY29wdXM8L3JlbW90ZS1k
YXRhYmFzZS1uYW1lPjwvcmVjb3JkPjwvQ2l0ZT48Q2l0ZT48QXV0aG9yPlBlcmxpPC9BdXRob3I+
PFllYXI+MjAxMjwvWWVhcj48UmVjTnVtPjEzPC9SZWNOdW0+PHJlY29yZD48cmVjLW51bWJlcj4x
MzwvcmVjLW51bWJlcj48Zm9yZWlnbi1rZXlzPjxrZXkgYXBwPSJFTiIgZGItaWQ9IjlldnMycnp3
bjl4OXQyZXJ2YTZ4d2V3YWEwc2RlenZlZXZ3dCI+MTM8L2tleT48L2ZvcmVpZ24ta2V5cz48cmVm
LXR5cGUgbmFtZT0iSm91cm5hbCBBcnRpY2xlIj4xNzwvcmVmLXR5cGU+PGNvbnRyaWJ1dG9ycz48
YXV0aG9ycz48YXV0aG9yPlBlcmxpLCBELjwvYXV0aG9yPjxhdXRob3I+TWFydG9uZSwgQy48L2F1
dGhvcj48YXV0aG9yPlJhcG9zZSwgQS48L2F1dGhvcj48L2F1dGhvcnM+PC9jb250cmlidXRvcnM+
PHRpdGxlcz48dGl0bGU+TmFsdHJleG9uZS1pbmR1Y2VkIE5pY29sYXUgc3luZHJvbWUgbWFzcXVl
cmFkaW5nIGFzIGN1dGFuZW91cyBhYnNjZXNzPC90aXRsZT48c2Vjb25kYXJ5LXRpdGxlPkJNSiBD
YXNlIFJlcG9ydHM8L3NlY29uZGFyeS10aXRsZT48L3RpdGxlcz48cGVyaW9kaWNhbD48ZnVsbC10
aXRsZT5CTUogQ2FzZSBSZXBvcnRzPC9mdWxsLXRpdGxlPjwvcGVyaW9kaWNhbD48cGFnZXM+MS0z
PC9wYWdlcz48ZGF0ZXM+PHllYXI+MjAxMjwveWVhcj48L2RhdGVzPjx1cmxzPjxyZWxhdGVkLXVy
bHM+PHVybD5odHRwOi8vd3d3LnNjb3B1cy5jb20vaW53YXJkL3JlY29yZC51cmw/ZWlkPTItczIu
MC04NDg3MjU2MDY0OCZhbXA7cGFydG5lcklEPTQwJmFtcDttZDU9ZTQ5YzI2ZDkyZmVmMjQyZjk2
NTRkZTc4NmYxZDc3Y2U8L3VybD48L3JlbGF0ZWQtdXJscz48L3VybHM+PGN1c3RvbTc+MDA3Nzg1
PC9jdXN0b203PjxlbGVjdHJvbmljLXJlc291cmNlLW51bT4xMC4xMTM2L2Jjci0yMDEyLTAwNzc4
NTwvZWxlY3Ryb25pYy1yZXNvdXJjZS1udW0+PHJlbW90ZS1kYXRhYmFzZS1uYW1lPlNjb3B1czwv
cmVtb3RlLWRhdGFiYXNlLW5hbWU+PC9yZWNvcmQ+PC9DaXRlPjxDaXRlPjxBdXRob3I+THV0b248
L0F1dGhvcj48WWVhcj4yMDA2PC9ZZWFyPjxSZWNOdW0+NjM8L1JlY051bT48cmVjb3JkPjxyZWMt
bnVtYmVyPjYzPC9yZWMtbnVtYmVyPjxmb3JlaWduLWtleXM+PGtleSBhcHA9IkVOIiBkYi1pZD0i
OWV2czJyenduOXg5dDJlcnZhNnh3ZXdhYTBzZGV6dmVldnd0Ij42Mzwva2V5PjwvZm9yZWlnbi1r
ZXlzPjxyZWYtdHlwZSBuYW1lPSJKb3VybmFsIEFydGljbGUiPjE3PC9yZWYtdHlwZT48Y29udHJp
YnV0b3JzPjxhdXRob3JzPjxhdXRob3I+THV0b24sIEsuPC9hdXRob3I+PGF1dGhvcj5HYXJjaWEs
IEMuPC9hdXRob3I+PGF1dGhvcj5Qb2xldHRpLCBFLjwvYXV0aG9yPjxhdXRob3I+S29lc3Rlciwg
Ry48L2F1dGhvcj48L2F1dGhvcnM+PC9jb250cmlidXRvcnM+PHRpdGxlcz48dGl0bGU+Tmljb2xh
dSBTeW5kcm9tZTogVGhyZWUgY2FzZXMgYW5kIHJldmlldzwvdGl0bGU+PHNlY29uZGFyeS10aXRs
ZT5JbnRlcm5hdGlvbmFsIEpvdXJuYWwgb2YgRGVybWF0b2xvZ3k8L3NlY29uZGFyeS10aXRsZT48
L3RpdGxlcz48cGVyaW9kaWNhbD48ZnVsbC10aXRsZT5JbnRlcm5hdGlvbmFsIEpvdXJuYWwgb2Yg
RGVybWF0b2xvZ3k8L2Z1bGwtdGl0bGU+PC9wZXJpb2RpY2FsPjxwYWdlcz4xMzI2LTEzMjg8L3Bh
Z2VzPjx2b2x1bWU+NDU8L3ZvbHVtZT48bnVtYmVyPjExPC9udW1iZXI+PGRhdGVzPjx5ZWFyPjIw
MDY8L3llYXI+PC9kYXRlcz48dXJscz48cmVsYXRlZC11cmxzPjx1cmw+aHR0cDovL3d3dy5zY29w
dXMuY29tL2lud2FyZC9yZWNvcmQudXJsP2VpZD0yLXMyLjAtMzM3NTA2MzE0MjgmYW1wO3BhcnRu
ZXJJRD00MCZhbXA7bWQ1PWIwZTdhZTJhYmQ0MGE1OWI2MjdlNDM2YjYzM2Y2OGNjPC91cmw+PC9y
ZWxhdGVkLXVybHM+PC91cmxzPjxjdXN0b20yPjE3MDc2NzE2PC9jdXN0b20yPjxlbGVjdHJvbmlj
LXJlc291cmNlLW51bT4xMC4xMTExL2ouMTM2NS00NjMyLjIwMDYuMDI2NzQueDwvZWxlY3Ryb25p
Yy1yZXNvdXJjZS1udW0+PHJlbW90ZS1kYXRhYmFzZS1uYW1lPlNjb3B1czwvcmVtb3RlLWRhdGFi
YXNlLW5hbWU+PC9yZWNvcmQ+PC9DaXRlPjwvRW5kTm90ZT4A
</w:fldData>
        </w:fldChar>
      </w:r>
      <w:r w:rsidR="00452682" w:rsidRPr="00D8578C">
        <w:rPr>
          <w:rFonts w:ascii="Book Antiqua" w:eastAsia="나눔고딕" w:hAnsi="Book Antiqua"/>
        </w:rPr>
        <w:instrText xml:space="preserve"> ADDIN EN.CITE.DATA </w:instrText>
      </w:r>
      <w:r w:rsidR="00452682" w:rsidRPr="00D8578C">
        <w:rPr>
          <w:rFonts w:ascii="Book Antiqua" w:eastAsia="나눔고딕" w:hAnsi="Book Antiqua"/>
        </w:rPr>
      </w:r>
      <w:r w:rsidR="00452682" w:rsidRPr="00D8578C">
        <w:rPr>
          <w:rFonts w:ascii="Book Antiqua" w:eastAsia="나눔고딕" w:hAnsi="Book Antiqua"/>
        </w:rPr>
        <w:fldChar w:fldCharType="end"/>
      </w:r>
      <w:r w:rsidR="00452682" w:rsidRPr="00D8578C">
        <w:rPr>
          <w:rFonts w:ascii="Book Antiqua" w:eastAsia="나눔고딕" w:hAnsi="Book Antiqua"/>
        </w:rPr>
      </w:r>
      <w:r w:rsidR="00452682" w:rsidRPr="00D8578C">
        <w:rPr>
          <w:rFonts w:ascii="Book Antiqua" w:eastAsia="나눔고딕" w:hAnsi="Book Antiqua"/>
        </w:rPr>
        <w:fldChar w:fldCharType="separate"/>
      </w:r>
      <w:r w:rsidR="00452682" w:rsidRPr="00D8578C">
        <w:rPr>
          <w:rFonts w:ascii="Book Antiqua" w:eastAsia="나눔고딕" w:hAnsi="Book Antiqua"/>
          <w:noProof/>
          <w:vertAlign w:val="superscript"/>
        </w:rPr>
        <w:t>[</w:t>
      </w:r>
      <w:hyperlink w:anchor="_ENREF_12" w:tooltip="Luton, 2006 #63" w:history="1">
        <w:r w:rsidR="00452682" w:rsidRPr="00D8578C">
          <w:rPr>
            <w:rFonts w:ascii="Book Antiqua" w:eastAsia="나눔고딕" w:hAnsi="Book Antiqua"/>
            <w:noProof/>
            <w:vertAlign w:val="superscript"/>
          </w:rPr>
          <w:t>12</w:t>
        </w:r>
      </w:hyperlink>
      <w:r w:rsidR="00452682">
        <w:rPr>
          <w:rFonts w:ascii="Book Antiqua" w:eastAsia="나눔고딕" w:hAnsi="Book Antiqua"/>
          <w:noProof/>
          <w:vertAlign w:val="superscript"/>
        </w:rPr>
        <w:t>,</w:t>
      </w:r>
      <w:hyperlink w:anchor="_ENREF_16" w:tooltip="Gayken, 2006 #66" w:history="1">
        <w:r w:rsidR="00452682" w:rsidRPr="00D8578C">
          <w:rPr>
            <w:rFonts w:ascii="Book Antiqua" w:eastAsia="나눔고딕" w:hAnsi="Book Antiqua"/>
            <w:noProof/>
            <w:vertAlign w:val="superscript"/>
          </w:rPr>
          <w:t>16</w:t>
        </w:r>
      </w:hyperlink>
      <w:r w:rsidR="00452682">
        <w:rPr>
          <w:rFonts w:ascii="Book Antiqua" w:eastAsia="나눔고딕" w:hAnsi="Book Antiqua"/>
          <w:noProof/>
          <w:vertAlign w:val="superscript"/>
        </w:rPr>
        <w:t>,</w:t>
      </w:r>
      <w:hyperlink w:anchor="_ENREF_25" w:tooltip="Perli, 2012 #13" w:history="1">
        <w:r w:rsidR="00452682" w:rsidRPr="00D8578C">
          <w:rPr>
            <w:rFonts w:ascii="Book Antiqua" w:eastAsia="나눔고딕" w:hAnsi="Book Antiqua"/>
            <w:noProof/>
            <w:vertAlign w:val="superscript"/>
          </w:rPr>
          <w:t>25</w:t>
        </w:r>
      </w:hyperlink>
      <w:r w:rsidR="00452682" w:rsidRPr="00D8578C">
        <w:rPr>
          <w:rFonts w:ascii="Book Antiqua" w:eastAsia="나눔고딕" w:hAnsi="Book Antiqua"/>
          <w:noProof/>
          <w:vertAlign w:val="superscript"/>
        </w:rPr>
        <w:t>]</w:t>
      </w:r>
      <w:r w:rsidR="00452682" w:rsidRPr="00D8578C">
        <w:rPr>
          <w:rFonts w:ascii="Book Antiqua" w:eastAsia="나눔고딕" w:hAnsi="Book Antiqua"/>
        </w:rPr>
        <w:fldChar w:fldCharType="end"/>
      </w:r>
      <w:r w:rsidR="008D41F8" w:rsidRPr="00D8578C">
        <w:rPr>
          <w:rFonts w:ascii="Book Antiqua" w:eastAsia="나눔고딕" w:hAnsi="Book Antiqua"/>
        </w:rPr>
        <w:t>.</w:t>
      </w:r>
      <w:r w:rsidR="00E731C8" w:rsidRPr="00D8578C">
        <w:rPr>
          <w:rFonts w:ascii="Book Antiqua" w:eastAsia="나눔고딕" w:hAnsi="Book Antiqua"/>
        </w:rPr>
        <w:t xml:space="preserve"> Misdiagnosis of cellulitis lead to use antibiotics and it can be failure of treatment for NS</w:t>
      </w:r>
      <w:r w:rsidR="0082272F" w:rsidRPr="00D8578C">
        <w:rPr>
          <w:rFonts w:ascii="Book Antiqua" w:eastAsia="나눔고딕" w:hAnsi="Book Antiqua"/>
        </w:rPr>
        <w:fldChar w:fldCharType="begin"/>
      </w:r>
      <w:r w:rsidR="003B14C8" w:rsidRPr="00D8578C">
        <w:rPr>
          <w:rFonts w:ascii="Book Antiqua" w:eastAsia="나눔고딕" w:hAnsi="Book Antiqua"/>
        </w:rPr>
        <w:instrText xml:space="preserve"> ADDIN EN.CITE &lt;EndNote&gt;&lt;Cite&gt;&lt;Author&gt;Luton&lt;/Author&gt;&lt;Year&gt;2006&lt;/Year&gt;&lt;RecNum&gt;63&lt;/RecNum&gt;&lt;DisplayText&gt;&lt;style face="superscript"&gt;[12]&lt;/style&gt;&lt;/DisplayText&gt;&lt;record&gt;&lt;rec-number&gt;63&lt;/rec-number&gt;&lt;foreign-keys&gt;&lt;key app="EN" db-id="9evs2rzwn9x9t2erva6xwewaa0sdezveevwt"&gt;63&lt;/key&gt;&lt;/foreign-keys&gt;&lt;ref-type name="Journal Article"&gt;17&lt;/ref-type&gt;&lt;contributors&gt;&lt;authors&gt;&lt;author&gt;Luton, K.&lt;/author&gt;&lt;author&gt;Garcia, C.&lt;/author&gt;&lt;author&gt;Poletti, E.&lt;/author&gt;&lt;author&gt;Koester, G.&lt;/author&gt;&lt;/authors&gt;&lt;/contributors&gt;&lt;titles&gt;&lt;title&gt;Nicolau Syndrome: Three cases and review&lt;/title&gt;&lt;secondary-title&gt;International Journal of Dermatology&lt;/secondary-title&gt;&lt;/titles&gt;&lt;periodical&gt;&lt;full-title&gt;International Journal of Dermatology&lt;/full-title&gt;&lt;/periodical&gt;&lt;pages&gt;1326-1328&lt;/pages&gt;&lt;volume&gt;45&lt;/volume&gt;&lt;number&gt;11&lt;/number&gt;&lt;dates&gt;&lt;year&gt;2006&lt;/year&gt;&lt;/dates&gt;&lt;urls&gt;&lt;related-urls&gt;&lt;url&gt;http://www.scopus.com/inward/record.url?eid=2-s2.0-33750631428&amp;amp;partnerID=40&amp;amp;md5=b0e7ae2abd40a59b627e436b633f68cc&lt;/url&gt;&lt;/related-urls&gt;&lt;/urls&gt;&lt;custom2&gt;17076716&lt;/custom2&gt;&lt;electronic-resource-num&gt;10.1111/j.1365-4632.2006.02674.x&lt;/electronic-resource-num&gt;&lt;remote-database-name&gt;Scopus&lt;/remote-database-name&gt;&lt;/record&gt;&lt;/Cite&gt;&lt;/EndNote&gt;</w:instrText>
      </w:r>
      <w:r w:rsidR="0082272F" w:rsidRPr="00D8578C">
        <w:rPr>
          <w:rFonts w:ascii="Book Antiqua" w:eastAsia="나눔고딕" w:hAnsi="Book Antiqua"/>
        </w:rPr>
        <w:fldChar w:fldCharType="separate"/>
      </w:r>
      <w:r w:rsidR="00884490" w:rsidRPr="00D8578C">
        <w:rPr>
          <w:rFonts w:ascii="Book Antiqua" w:eastAsia="나눔고딕" w:hAnsi="Book Antiqua"/>
          <w:noProof/>
          <w:vertAlign w:val="superscript"/>
        </w:rPr>
        <w:t>[</w:t>
      </w:r>
      <w:hyperlink w:anchor="_ENREF_12" w:tooltip="Luton, 2006 #63" w:history="1">
        <w:r w:rsidR="00C5143C" w:rsidRPr="00D8578C">
          <w:rPr>
            <w:rFonts w:ascii="Book Antiqua" w:eastAsia="나눔고딕" w:hAnsi="Book Antiqua"/>
            <w:noProof/>
            <w:vertAlign w:val="superscript"/>
          </w:rPr>
          <w:t>12</w:t>
        </w:r>
      </w:hyperlink>
      <w:r w:rsidR="00884490" w:rsidRPr="00D8578C">
        <w:rPr>
          <w:rFonts w:ascii="Book Antiqua" w:eastAsia="나눔고딕" w:hAnsi="Book Antiqua"/>
          <w:noProof/>
          <w:vertAlign w:val="superscript"/>
        </w:rPr>
        <w:t>]</w:t>
      </w:r>
      <w:r w:rsidR="0082272F" w:rsidRPr="00D8578C">
        <w:rPr>
          <w:rFonts w:ascii="Book Antiqua" w:eastAsia="나눔고딕" w:hAnsi="Book Antiqua"/>
        </w:rPr>
        <w:fldChar w:fldCharType="end"/>
      </w:r>
      <w:r w:rsidR="00180BC7" w:rsidRPr="00D8578C">
        <w:rPr>
          <w:rFonts w:ascii="Book Antiqua" w:eastAsia="나눔고딕" w:hAnsi="Book Antiqua"/>
        </w:rPr>
        <w:t xml:space="preserve">. </w:t>
      </w:r>
      <w:r w:rsidR="00AA178C" w:rsidRPr="00D8578C">
        <w:rPr>
          <w:rFonts w:ascii="Book Antiqua" w:eastAsia="나눔고딕" w:hAnsi="Book Antiqua"/>
        </w:rPr>
        <w:t>Suspicious malignancy has to be checked by surgical extirpation of the plaque of the lesion and biopsy</w:t>
      </w:r>
      <w:r w:rsidR="00E82056" w:rsidRPr="00D8578C">
        <w:rPr>
          <w:rFonts w:ascii="Book Antiqua" w:eastAsia="나눔고딕" w:hAnsi="Book Antiqua"/>
        </w:rPr>
        <w:t xml:space="preserve"> for macroscopic examination</w:t>
      </w:r>
      <w:r w:rsidR="0082272F" w:rsidRPr="00D8578C">
        <w:rPr>
          <w:rFonts w:ascii="Book Antiqua" w:eastAsia="나눔고딕" w:hAnsi="Book Antiqua"/>
        </w:rPr>
        <w:fldChar w:fldCharType="begin"/>
      </w:r>
      <w:r w:rsidR="003B14C8" w:rsidRPr="00D8578C">
        <w:rPr>
          <w:rFonts w:ascii="Book Antiqua" w:eastAsia="나눔고딕" w:hAnsi="Book Antiqua"/>
        </w:rPr>
        <w:instrText xml:space="preserve"> ADDIN EN.CITE &lt;EndNote&gt;&lt;Cite&gt;&lt;Author&gt;Garc</w:instrText>
      </w:r>
      <w:r w:rsidR="003B14C8" w:rsidRPr="00D8578C">
        <w:rPr>
          <w:rFonts w:ascii="Book Antiqua" w:eastAsia="나눔고딕" w:hAnsi="Book Antiqua" w:cs="Times New Roman"/>
        </w:rPr>
        <w:instrText>í</w:instrText>
      </w:r>
      <w:r w:rsidR="003B14C8" w:rsidRPr="00D8578C">
        <w:rPr>
          <w:rFonts w:ascii="Book Antiqua" w:eastAsia="나눔고딕" w:hAnsi="Book Antiqua"/>
        </w:rPr>
        <w:instrText>a-Vilanova-Comas&lt;/Author&gt;&lt;Year&gt;2011&lt;/Year&gt;&lt;RecNum&gt;29&lt;/RecNum&gt;&lt;DisplayText&gt;&lt;style face="superscript"&gt;[20]&lt;/style&gt;&lt;/DisplayText&gt;&lt;record&gt;&lt;rec-number&gt;29&lt;/rec-number&gt;&lt;foreign-keys&gt;&lt;key app="EN" db-id="9evs2rzwn9x9t2erva6xwewaa0sdezveevwt"&gt;29&lt;/key&gt;&lt;/foreign-keys&gt;&lt;ref-type name="Journal Article"&gt;17&lt;/ref-type&gt;&lt;contributors&gt;&lt;authors&gt;&lt;author&gt;Garc</w:instrText>
      </w:r>
      <w:r w:rsidR="003B14C8" w:rsidRPr="00D8578C">
        <w:rPr>
          <w:rFonts w:ascii="Book Antiqua" w:eastAsia="나눔고딕" w:hAnsi="Book Antiqua" w:cs="Times New Roman"/>
        </w:rPr>
        <w:instrText>í</w:instrText>
      </w:r>
      <w:r w:rsidR="003B14C8" w:rsidRPr="00D8578C">
        <w:rPr>
          <w:rFonts w:ascii="Book Antiqua" w:eastAsia="나눔고딕" w:hAnsi="Book Antiqua"/>
        </w:rPr>
        <w:instrText>a-Vilanova-Comas, A.&lt;/author&gt;&lt;author&gt;Fuster-Diana, C.&lt;/author&gt;&lt;author&gt;Cubells-Parrilla, M.&lt;/author&gt;&lt;author&gt;Pérez-Ferriols, M. D.&lt;/author&gt;&lt;author&gt;Pérez-Valles, A.&lt;/author&gt;&lt;author&gt;Roig-Vila, J. V.&lt;/author&gt;&lt;/authors&gt;&lt;/contributors&gt;&lt;titles&gt;&lt;title&gt;Nicolau syndrome after lidocaine injection and cold application: A rare complication of breast core needle biopsy&lt;/title&gt;&lt;secondary-title&gt;International Journal of Dermatology&lt;/secondary-title&gt;&lt;/titles&gt;&lt;periodical&gt;&lt;full-title&gt;International Journal of Dermatology&lt;/full-title&gt;&lt;/periodical&gt;&lt;pages&gt;78-80&lt;/pages&gt;&lt;volume&gt;50&lt;/volume&gt;&lt;number&gt;1&lt;/number&gt;&lt;dates&gt;&lt;year&gt;2011&lt;/year&gt;&lt;/dates&gt;&lt;urls&gt;&lt;related-urls&gt;&lt;url&gt;http://www.scopus.com/inward/record.url?eid=2-s2.0-78650564699&amp;amp;partnerID=40&amp;amp;md5=104bb82a1a349b5a18373c850765e110&lt;/url&gt;&lt;/related-urls&gt;&lt;/urls&gt;&lt;custom2&gt;21182507&lt;/custom2&gt;&lt;electronic-resource-num&gt;10.1111/j.1365-4632.2009.04446.x&lt;/electronic-resource-num&gt;&lt;remote-database-name&gt;Scopus&lt;/remote-database-name&gt;&lt;/record&gt;&lt;/Cite&gt;&lt;/EndNote&gt;</w:instrText>
      </w:r>
      <w:r w:rsidR="0082272F" w:rsidRPr="00D8578C">
        <w:rPr>
          <w:rFonts w:ascii="Book Antiqua" w:eastAsia="나눔고딕" w:hAnsi="Book Antiqua"/>
        </w:rPr>
        <w:fldChar w:fldCharType="separate"/>
      </w:r>
      <w:r w:rsidR="00884490" w:rsidRPr="00D8578C">
        <w:rPr>
          <w:rFonts w:ascii="Book Antiqua" w:eastAsia="나눔고딕" w:hAnsi="Book Antiqua"/>
          <w:noProof/>
          <w:vertAlign w:val="superscript"/>
        </w:rPr>
        <w:t>[</w:t>
      </w:r>
      <w:hyperlink w:anchor="_ENREF_20" w:tooltip="García-Vilanova-Comas, 2011 #29" w:history="1">
        <w:r w:rsidR="00C5143C" w:rsidRPr="00D8578C">
          <w:rPr>
            <w:rFonts w:ascii="Book Antiqua" w:eastAsia="나눔고딕" w:hAnsi="Book Antiqua"/>
            <w:noProof/>
            <w:vertAlign w:val="superscript"/>
          </w:rPr>
          <w:t>20</w:t>
        </w:r>
      </w:hyperlink>
      <w:r w:rsidR="00884490" w:rsidRPr="00D8578C">
        <w:rPr>
          <w:rFonts w:ascii="Book Antiqua" w:eastAsia="나눔고딕" w:hAnsi="Book Antiqua"/>
          <w:noProof/>
          <w:vertAlign w:val="superscript"/>
        </w:rPr>
        <w:t>]</w:t>
      </w:r>
      <w:r w:rsidR="0082272F" w:rsidRPr="00D8578C">
        <w:rPr>
          <w:rFonts w:ascii="Book Antiqua" w:eastAsia="나눔고딕" w:hAnsi="Book Antiqua"/>
        </w:rPr>
        <w:fldChar w:fldCharType="end"/>
      </w:r>
      <w:r w:rsidR="00180BC7" w:rsidRPr="00D8578C">
        <w:rPr>
          <w:rFonts w:ascii="Book Antiqua" w:eastAsia="나눔고딕" w:hAnsi="Book Antiqua"/>
        </w:rPr>
        <w:t>.</w:t>
      </w:r>
    </w:p>
    <w:p w14:paraId="4C927617" w14:textId="77777777" w:rsidR="00180BC7" w:rsidRPr="00D8578C" w:rsidRDefault="00180BC7" w:rsidP="00D8578C">
      <w:pPr>
        <w:spacing w:line="360" w:lineRule="auto"/>
        <w:jc w:val="both"/>
        <w:rPr>
          <w:rFonts w:ascii="Book Antiqua" w:eastAsia="나눔고딕" w:hAnsi="Book Antiqua"/>
        </w:rPr>
      </w:pPr>
    </w:p>
    <w:p w14:paraId="493067D7" w14:textId="77777777" w:rsidR="00E611E7" w:rsidRPr="00452682" w:rsidRDefault="00E611E7" w:rsidP="00D8578C">
      <w:pPr>
        <w:spacing w:line="360" w:lineRule="auto"/>
        <w:jc w:val="both"/>
        <w:rPr>
          <w:rFonts w:ascii="Book Antiqua" w:eastAsia="나눔고딕" w:hAnsi="Book Antiqua"/>
          <w:b/>
          <w:i/>
        </w:rPr>
      </w:pPr>
      <w:r w:rsidRPr="00452682">
        <w:rPr>
          <w:rFonts w:ascii="Book Antiqua" w:eastAsia="나눔고딕" w:hAnsi="Book Antiqua"/>
          <w:b/>
          <w:i/>
        </w:rPr>
        <w:t>Treatment</w:t>
      </w:r>
    </w:p>
    <w:p w14:paraId="700ABB46" w14:textId="296F553F" w:rsidR="00D74FDF" w:rsidRPr="00D8578C" w:rsidRDefault="007107B8" w:rsidP="00D8578C">
      <w:pPr>
        <w:spacing w:line="360" w:lineRule="auto"/>
        <w:jc w:val="both"/>
        <w:rPr>
          <w:rFonts w:ascii="Book Antiqua" w:eastAsia="나눔고딕" w:hAnsi="Book Antiqua"/>
        </w:rPr>
      </w:pPr>
      <w:r w:rsidRPr="00D8578C">
        <w:rPr>
          <w:rFonts w:ascii="Book Antiqua" w:eastAsia="나눔고딕" w:hAnsi="Book Antiqua"/>
        </w:rPr>
        <w:t>There is no consensus of treatment of NS so far. However we suggest the treatment of NS step by step as the three phases</w:t>
      </w:r>
      <w:r w:rsidR="00452682">
        <w:rPr>
          <w:rFonts w:ascii="Book Antiqua" w:eastAsia="宋体" w:hAnsi="Book Antiqua" w:hint="eastAsia"/>
          <w:lang w:eastAsia="zh-CN"/>
        </w:rPr>
        <w:t xml:space="preserve"> </w:t>
      </w:r>
      <w:r w:rsidR="00452682">
        <w:rPr>
          <w:rFonts w:ascii="Book Antiqua" w:eastAsia="나눔고딕" w:hAnsi="Book Antiqua"/>
        </w:rPr>
        <w:t>(Table</w:t>
      </w:r>
      <w:r w:rsidR="00EE273B" w:rsidRPr="00D8578C">
        <w:rPr>
          <w:rFonts w:ascii="Book Antiqua" w:eastAsia="나눔고딕" w:hAnsi="Book Antiqua"/>
        </w:rPr>
        <w:t xml:space="preserve"> 1)</w:t>
      </w:r>
      <w:r w:rsidR="00452682" w:rsidRPr="00D8578C">
        <w:rPr>
          <w:rFonts w:ascii="Book Antiqua" w:eastAsia="나눔고딕" w:hAnsi="Book Antiqua"/>
        </w:rPr>
        <w:t>.</w:t>
      </w:r>
      <w:r w:rsidRPr="00D8578C">
        <w:rPr>
          <w:rFonts w:ascii="Book Antiqua" w:eastAsia="나눔고딕" w:hAnsi="Book Antiqua"/>
        </w:rPr>
        <w:t xml:space="preserve"> </w:t>
      </w:r>
      <w:r w:rsidR="00E61313" w:rsidRPr="00D8578C">
        <w:rPr>
          <w:rFonts w:ascii="Book Antiqua" w:eastAsia="나눔고딕" w:hAnsi="Book Antiqua"/>
        </w:rPr>
        <w:t>Phasic treatments</w:t>
      </w:r>
      <w:r w:rsidR="00D74FDF" w:rsidRPr="00D8578C">
        <w:rPr>
          <w:rFonts w:ascii="Book Antiqua" w:eastAsia="나눔고딕" w:hAnsi="Book Antiqua"/>
        </w:rPr>
        <w:t xml:space="preserve"> </w:t>
      </w:r>
      <w:r w:rsidR="00E61313" w:rsidRPr="00D8578C">
        <w:rPr>
          <w:rFonts w:ascii="Book Antiqua" w:eastAsia="나눔고딕" w:hAnsi="Book Antiqua"/>
        </w:rPr>
        <w:t>depend on the extent of the necrotic lesion</w:t>
      </w:r>
      <w:r w:rsidR="00D74FDF" w:rsidRPr="00D8578C">
        <w:rPr>
          <w:rFonts w:ascii="Book Antiqua" w:eastAsia="나눔고딕" w:hAnsi="Book Antiqua"/>
        </w:rPr>
        <w:t xml:space="preserve"> and ranges from </w:t>
      </w:r>
      <w:r w:rsidR="007207CA" w:rsidRPr="00D8578C">
        <w:rPr>
          <w:rFonts w:ascii="Book Antiqua" w:eastAsia="나눔고딕" w:hAnsi="Book Antiqua"/>
        </w:rPr>
        <w:t>medication</w:t>
      </w:r>
      <w:r w:rsidR="00E61313" w:rsidRPr="00D8578C">
        <w:rPr>
          <w:rFonts w:ascii="Book Antiqua" w:eastAsia="나눔고딕" w:hAnsi="Book Antiqua"/>
        </w:rPr>
        <w:t xml:space="preserve"> </w:t>
      </w:r>
      <w:r w:rsidR="00D74FDF" w:rsidRPr="00D8578C">
        <w:rPr>
          <w:rFonts w:ascii="Book Antiqua" w:eastAsia="나눔고딕" w:hAnsi="Book Antiqua"/>
        </w:rPr>
        <w:t>to surgical</w:t>
      </w:r>
      <w:r w:rsidR="00E61313" w:rsidRPr="00D8578C">
        <w:rPr>
          <w:rFonts w:ascii="Book Antiqua" w:eastAsia="나눔고딕" w:hAnsi="Book Antiqua"/>
        </w:rPr>
        <w:t xml:space="preserve"> debridement</w:t>
      </w:r>
      <w:r w:rsidR="0082272F" w:rsidRPr="00D8578C">
        <w:rPr>
          <w:rFonts w:ascii="Book Antiqua" w:eastAsia="나눔고딕" w:hAnsi="Book Antiqua"/>
        </w:rPr>
        <w:fldChar w:fldCharType="begin"/>
      </w:r>
      <w:r w:rsidR="003B14C8" w:rsidRPr="00D8578C">
        <w:rPr>
          <w:rFonts w:ascii="Book Antiqua" w:eastAsia="나눔고딕" w:hAnsi="Book Antiqua"/>
        </w:rPr>
        <w:instrText xml:space="preserve"> ADDIN EN.CITE &lt;EndNote&gt;&lt;Cite&gt;&lt;Author&gt;</w:instrText>
      </w:r>
      <w:r w:rsidR="003B14C8" w:rsidRPr="00D8578C">
        <w:rPr>
          <w:rFonts w:ascii="Book Antiqua" w:eastAsia="나눔고딕" w:hAnsi="Book Antiqua" w:cs="Times New Roman"/>
        </w:rPr>
        <w:instrText>Ş</w:instrText>
      </w:r>
      <w:r w:rsidR="003B14C8" w:rsidRPr="00D8578C">
        <w:rPr>
          <w:rFonts w:ascii="Book Antiqua" w:eastAsia="나눔고딕" w:hAnsi="Book Antiqua"/>
        </w:rPr>
        <w:instrText>enel&lt;/Author&gt;&lt;Year&gt;2008&lt;/Year&gt;&lt;RecNum&gt;57&lt;/RecNum&gt;&lt;DisplayText&gt;&lt;style face="superscript"&gt;[9]&lt;/style&gt;&lt;/DisplayText&gt;&lt;record&gt;&lt;rec-number&gt;57&lt;/rec-number&gt;&lt;foreign-keys&gt;&lt;key app="EN" db-id="9evs2rzwn9x9t2erva6xwewaa0sdezveevwt"&gt;57&lt;/key&gt;&lt;/foreign-keys&gt;&lt;ref-type name="Journal Article"&gt;17&lt;/ref-type&gt;&lt;contributors&gt;&lt;authors&gt;&lt;author&gt;</w:instrText>
      </w:r>
      <w:r w:rsidR="003B14C8" w:rsidRPr="00D8578C">
        <w:rPr>
          <w:rFonts w:ascii="Book Antiqua" w:eastAsia="나눔고딕" w:hAnsi="Book Antiqua" w:cs="Times New Roman"/>
        </w:rPr>
        <w:instrText>Ş</w:instrText>
      </w:r>
      <w:r w:rsidR="003B14C8" w:rsidRPr="00D8578C">
        <w:rPr>
          <w:rFonts w:ascii="Book Antiqua" w:eastAsia="나눔고딕" w:hAnsi="Book Antiqua"/>
        </w:rPr>
        <w:instrText>enel, E.&lt;/author&gt;&lt;author&gt;Ada, S.&lt;/author&gt;&lt;author&gt;Güleç, A. T.&lt;/author&gt;&lt;author&gt;Ça</w:instrText>
      </w:r>
      <w:r w:rsidR="003B14C8" w:rsidRPr="00D8578C">
        <w:rPr>
          <w:rFonts w:ascii="Times New Roman" w:eastAsia="나눔고딕" w:hAnsi="Times New Roman" w:cs="Times New Roman"/>
        </w:rPr>
        <w:instrText>ǧ</w:instrText>
      </w:r>
      <w:r w:rsidR="003B14C8" w:rsidRPr="00D8578C">
        <w:rPr>
          <w:rFonts w:ascii="Book Antiqua" w:eastAsia="나눔고딕" w:hAnsi="Book Antiqua"/>
        </w:rPr>
        <w:instrText>lar, B.&lt;/author&gt;&lt;/authors&gt;&lt;/contributors&gt;&lt;titles&gt;&lt;title&gt;Nicolau syndrome aggravated by cold application after i.m. diclofenac&lt;/title&gt;&lt;secondary-title&gt;Journal of Dermatology&lt;/secondary-title&gt;&lt;/titles&gt;&lt;periodical&gt;&lt;full-title&gt;Journal of Dermatology&lt;/full-title&gt;&lt;/periodical&gt;&lt;pages&gt;18-20&lt;/pages&gt;&lt;volume&gt;35&lt;/volume&gt;&lt;number&gt;1&lt;/number&gt;&lt;dates&gt;&lt;year&gt;2008&lt;/year&gt;&lt;/dates&gt;&lt;urls&gt;&lt;related-urls&gt;&lt;url&gt;http://www.scopus.com/inward/record.url?eid=2-s2.0-37649019588&amp;amp;partnerID=40&amp;amp;md5=c4597f1310d7c01b0b611477c7fb8985&lt;/url&gt;&lt;/related-urls&gt;&lt;/urls&gt;&lt;custom2&gt;18181770&lt;/custom2&gt;&lt;electronic-resource-num&gt;10.1111/j.1346-8138.2007.00404.x&lt;/electronic-resource-num&gt;&lt;remote-database-name&gt;Scopus&lt;/remote-database-name&gt;&lt;/record&gt;&lt;/Cite&gt;&lt;/EndNote&gt;</w:instrText>
      </w:r>
      <w:r w:rsidR="0082272F" w:rsidRPr="00D8578C">
        <w:rPr>
          <w:rFonts w:ascii="Book Antiqua" w:eastAsia="나눔고딕" w:hAnsi="Book Antiqua"/>
        </w:rPr>
        <w:fldChar w:fldCharType="separate"/>
      </w:r>
      <w:r w:rsidR="00884490" w:rsidRPr="00D8578C">
        <w:rPr>
          <w:rFonts w:ascii="Book Antiqua" w:eastAsia="나눔고딕" w:hAnsi="Book Antiqua"/>
          <w:noProof/>
          <w:vertAlign w:val="superscript"/>
        </w:rPr>
        <w:t>[</w:t>
      </w:r>
      <w:hyperlink w:history="1">
        <w:r w:rsidR="00C5143C" w:rsidRPr="00D8578C">
          <w:rPr>
            <w:rFonts w:ascii="Book Antiqua" w:eastAsia="나눔고딕" w:hAnsi="Book Antiqua"/>
            <w:noProof/>
            <w:vertAlign w:val="superscript"/>
          </w:rPr>
          <w:t>9</w:t>
        </w:r>
      </w:hyperlink>
      <w:r w:rsidR="00884490" w:rsidRPr="00D8578C">
        <w:rPr>
          <w:rFonts w:ascii="Book Antiqua" w:eastAsia="나눔고딕" w:hAnsi="Book Antiqua"/>
          <w:noProof/>
          <w:vertAlign w:val="superscript"/>
        </w:rPr>
        <w:t>]</w:t>
      </w:r>
      <w:r w:rsidR="0082272F" w:rsidRPr="00D8578C">
        <w:rPr>
          <w:rFonts w:ascii="Book Antiqua" w:eastAsia="나눔고딕" w:hAnsi="Book Antiqua"/>
        </w:rPr>
        <w:fldChar w:fldCharType="end"/>
      </w:r>
      <w:r w:rsidRPr="00D8578C">
        <w:rPr>
          <w:rFonts w:ascii="Book Antiqua" w:eastAsia="나눔고딕" w:hAnsi="Book Antiqua"/>
        </w:rPr>
        <w:t xml:space="preserve">. </w:t>
      </w:r>
    </w:p>
    <w:p w14:paraId="2F262895" w14:textId="77777777" w:rsidR="00452682" w:rsidRDefault="00452682" w:rsidP="00452682">
      <w:pPr>
        <w:pStyle w:val="ListParagraph"/>
        <w:spacing w:line="360" w:lineRule="auto"/>
        <w:ind w:left="0"/>
        <w:jc w:val="both"/>
        <w:rPr>
          <w:rFonts w:ascii="Book Antiqua" w:eastAsia="宋体" w:hAnsi="Book Antiqua"/>
          <w:lang w:eastAsia="zh-CN"/>
        </w:rPr>
      </w:pPr>
    </w:p>
    <w:p w14:paraId="76D0617D" w14:textId="045D80E5" w:rsidR="00DC78D9" w:rsidRPr="00D8578C" w:rsidRDefault="00452682" w:rsidP="00452682">
      <w:pPr>
        <w:pStyle w:val="ListParagraph"/>
        <w:spacing w:line="360" w:lineRule="auto"/>
        <w:ind w:left="0"/>
        <w:jc w:val="both"/>
        <w:rPr>
          <w:rFonts w:ascii="Book Antiqua" w:eastAsia="나눔고딕" w:hAnsi="Book Antiqua"/>
        </w:rPr>
      </w:pPr>
      <w:r w:rsidRPr="00452682">
        <w:rPr>
          <w:rFonts w:ascii="Book Antiqua" w:eastAsia="나눔고딕" w:hAnsi="Book Antiqua"/>
          <w:b/>
        </w:rPr>
        <w:t>Initial phase</w:t>
      </w:r>
      <w:r w:rsidRPr="00452682">
        <w:rPr>
          <w:rFonts w:ascii="Book Antiqua" w:eastAsia="宋体" w:hAnsi="Book Antiqua" w:hint="eastAsia"/>
          <w:b/>
          <w:lang w:eastAsia="zh-CN"/>
        </w:rPr>
        <w:t xml:space="preserve">: </w:t>
      </w:r>
      <w:r w:rsidR="00DD6CF4" w:rsidRPr="00D8578C">
        <w:rPr>
          <w:rFonts w:ascii="Book Antiqua" w:eastAsia="나눔고딕" w:hAnsi="Book Antiqua"/>
        </w:rPr>
        <w:t>Because of severe pain</w:t>
      </w:r>
      <w:r w:rsidR="008F420C" w:rsidRPr="00D8578C">
        <w:rPr>
          <w:rFonts w:ascii="Book Antiqua" w:eastAsia="나눔고딕" w:hAnsi="Book Antiqua"/>
        </w:rPr>
        <w:t>,</w:t>
      </w:r>
      <w:r w:rsidR="00DD6CF4" w:rsidRPr="00D8578C">
        <w:rPr>
          <w:rFonts w:ascii="Book Antiqua" w:eastAsia="나눔고딕" w:hAnsi="Book Antiqua"/>
        </w:rPr>
        <w:t xml:space="preserve"> conservative </w:t>
      </w:r>
      <w:r w:rsidR="008F420C" w:rsidRPr="00D8578C">
        <w:rPr>
          <w:rFonts w:ascii="Book Antiqua" w:eastAsia="나눔고딕" w:hAnsi="Book Antiqua"/>
        </w:rPr>
        <w:t>pain control</w:t>
      </w:r>
      <w:r w:rsidR="00DD6CF4" w:rsidRPr="00D8578C">
        <w:rPr>
          <w:rFonts w:ascii="Book Antiqua" w:eastAsia="나눔고딕" w:hAnsi="Book Antiqua"/>
        </w:rPr>
        <w:t xml:space="preserve"> with analgesics and dressings is </w:t>
      </w:r>
      <w:r w:rsidR="008F420C" w:rsidRPr="00D8578C">
        <w:rPr>
          <w:rFonts w:ascii="Book Antiqua" w:eastAsia="나눔고딕" w:hAnsi="Book Antiqua"/>
        </w:rPr>
        <w:t>usually</w:t>
      </w:r>
      <w:r w:rsidR="00DD6CF4" w:rsidRPr="00D8578C">
        <w:rPr>
          <w:rFonts w:ascii="Book Antiqua" w:eastAsia="나눔고딕" w:hAnsi="Book Antiqua"/>
        </w:rPr>
        <w:t xml:space="preserve"> recommended. And d</w:t>
      </w:r>
      <w:r w:rsidR="007107B8" w:rsidRPr="00D8578C">
        <w:rPr>
          <w:rFonts w:ascii="Book Antiqua" w:eastAsia="나눔고딕" w:hAnsi="Book Antiqua"/>
        </w:rPr>
        <w:t>ifferential diagnosis is most important in the initial phase</w:t>
      </w:r>
      <w:r w:rsidR="00DD6CF4" w:rsidRPr="00D8578C">
        <w:rPr>
          <w:rFonts w:ascii="Book Antiqua" w:eastAsia="나눔고딕" w:hAnsi="Book Antiqua"/>
        </w:rPr>
        <w:t>. I</w:t>
      </w:r>
      <w:r w:rsidR="00DC78D9" w:rsidRPr="00D8578C">
        <w:rPr>
          <w:rFonts w:ascii="Book Antiqua" w:eastAsia="나눔고딕" w:hAnsi="Book Antiqua"/>
        </w:rPr>
        <w:t>ce pack</w:t>
      </w:r>
      <w:r w:rsidR="00442E4E" w:rsidRPr="00D8578C">
        <w:rPr>
          <w:rFonts w:ascii="Book Antiqua" w:eastAsia="나눔고딕" w:hAnsi="Book Antiqua"/>
        </w:rPr>
        <w:t xml:space="preserve"> </w:t>
      </w:r>
      <w:r w:rsidR="00E22FC9" w:rsidRPr="00D8578C">
        <w:rPr>
          <w:rFonts w:ascii="Book Antiqua" w:eastAsia="나눔고딕" w:hAnsi="Book Antiqua"/>
        </w:rPr>
        <w:t xml:space="preserve">application </w:t>
      </w:r>
      <w:r w:rsidR="007207CA" w:rsidRPr="00D8578C">
        <w:rPr>
          <w:rFonts w:ascii="Book Antiqua" w:eastAsia="나눔고딕" w:hAnsi="Book Antiqua"/>
        </w:rPr>
        <w:t>increases</w:t>
      </w:r>
      <w:r w:rsidR="00E22FC9" w:rsidRPr="00D8578C">
        <w:rPr>
          <w:rFonts w:ascii="Book Antiqua" w:eastAsia="나눔고딕" w:hAnsi="Book Antiqua"/>
        </w:rPr>
        <w:t xml:space="preserve"> the acute </w:t>
      </w:r>
      <w:r w:rsidR="007207CA" w:rsidRPr="00D8578C">
        <w:rPr>
          <w:rFonts w:ascii="Book Antiqua" w:eastAsia="나눔고딕" w:hAnsi="Book Antiqua"/>
        </w:rPr>
        <w:t>focal</w:t>
      </w:r>
      <w:r w:rsidR="00E22FC9" w:rsidRPr="00D8578C">
        <w:rPr>
          <w:rFonts w:ascii="Book Antiqua" w:eastAsia="나눔고딕" w:hAnsi="Book Antiqua"/>
        </w:rPr>
        <w:t xml:space="preserve"> vasospasm </w:t>
      </w:r>
      <w:r w:rsidR="00442E4E" w:rsidRPr="00D8578C">
        <w:rPr>
          <w:rFonts w:ascii="Book Antiqua" w:eastAsia="나눔고딕" w:hAnsi="Book Antiqua"/>
        </w:rPr>
        <w:t xml:space="preserve">and can aggravate the </w:t>
      </w:r>
      <w:r w:rsidR="007207CA" w:rsidRPr="00D8578C">
        <w:rPr>
          <w:rFonts w:ascii="Book Antiqua" w:eastAsia="나눔고딕" w:hAnsi="Book Antiqua"/>
        </w:rPr>
        <w:t>disaster</w:t>
      </w:r>
      <w:r w:rsidR="00442E4E" w:rsidRPr="00D8578C">
        <w:rPr>
          <w:rFonts w:ascii="Book Antiqua" w:eastAsia="나눔고딕" w:hAnsi="Book Antiqua"/>
        </w:rPr>
        <w:fldChar w:fldCharType="begin">
          <w:fldData xml:space="preserve">PEVuZE5vdGU+PENpdGU+PEF1dGhvcj5TdHJpY2tlcjwvQXV0aG9yPjxZZWFyPjE5OTI8L1llYXI+
PFJlY051bT4xOTY8L1JlY051bT48RGlzcGxheVRleHQ+PHN0eWxlIGZhY2U9InN1cGVyc2NyaXB0
Ij5bMTAsIDQwXTwvc3R5bGU+PC9EaXNwbGF5VGV4dD48cmVjb3JkPjxyZWMtbnVtYmVyPjE5Njwv
cmVjLW51bWJlcj48Zm9yZWlnbi1rZXlzPjxrZXkgYXBwPSJFTiIgZGItaWQ9IjlldnMycnp3bjl4
OXQyZXJ2YTZ4d2V3YWEwc2RlenZlZXZ3dCI+MTk2PC9rZXk+PC9mb3JlaWduLWtleXM+PHJlZi10
eXBlIG5hbWU9IkpvdXJuYWwgQXJ0aWNsZSI+MTc8L3JlZi10eXBlPjxjb250cmlidXRvcnM+PGF1
dGhvcnM+PGF1dGhvcj5TdHJpY2tlciwgQi4gSC48L2F1dGhvcj48YXV0aG9yPnZhbiBLYXN0ZXJl
biwgQi4gSi48L2F1dGhvcj48L2F1dGhvcnM+PC9jb250cmlidXRvcnM+PHRpdGxlcz48dGl0bGU+
RGljbG9mZW5hYy1pbmR1Y2VkIGlzb2xhdGVkIG15b25lY3Jvc2lzIGFuZCB0aGUgTmljb2xhdSBz
eW5kcm9tZTwvdGl0bGU+PHNlY29uZGFyeS10aXRsZT5Bbm4gSW50ZXJuIE1lZDwvc2Vjb25kYXJ5
LXRpdGxlPjxhbHQtdGl0bGU+QW5uYWxzIG9mIGludGVybmFsIG1lZGljaW5lPC9hbHQtdGl0bGU+
PC90aXRsZXM+PGFsdC1wZXJpb2RpY2FsPjxmdWxsLXRpdGxlPkFubmFscyBvZiBJbnRlcm5hbCBN
ZWRpY2luZTwvZnVsbC10aXRsZT48L2FsdC1wZXJpb2RpY2FsPjxwYWdlcz4xMDU4PC9wYWdlcz48
dm9sdW1lPjExNzwvdm9sdW1lPjxudW1iZXI+MTI8L251bWJlcj48ZWRpdGlvbj4xOTkyLzEyLzE1
PC9lZGl0aW9uPjxrZXl3b3Jkcz48a2V5d29yZD5BZHVsdDwva2V5d29yZD48a2V5d29yZD5EaWNs
b2ZlbmFjLyBhZHZlcnNlIGVmZmVjdHM8L2tleXdvcmQ+PGtleXdvcmQ+SHVtYW5zPC9rZXl3b3Jk
PjxrZXl3b3JkPkluamVjdGlvbnMsIEludHJhbXVzY3VsYXIvYWR2ZXJzZSBlZmZlY3RzPC9rZXl3
b3JkPjxrZXl3b3JkPklzY2hlbWlhLyBjaGVtaWNhbGx5IGluZHVjZWQvcGF0aG9sb2d5PC9rZXl3
b3JkPjxrZXl3b3JkPk1hbGU8L2tleXdvcmQ+PGtleXdvcmQ+TXVzY3VsYXIgRGlzZWFzZXMvIGNo
ZW1pY2FsbHkgaW5kdWNlZC9wYXRob2xvZ3k8L2tleXdvcmQ+PGtleXdvcmQ+TmVjcm9zaXMvY2hl
bWljYWxseSBpbmR1Y2VkPC9rZXl3b3JkPjxrZXl3b3JkPlN5bmRyb21lPC9rZXl3b3JkPjwva2V5
d29yZHM+PGRhdGVzPjx5ZWFyPjE5OTI8L3llYXI+PHB1Yi1kYXRlcz48ZGF0ZT5EZWMgMTU8L2Rh
dGU+PC9wdWItZGF0ZXM+PC9kYXRlcz48aXNibj4wMDAzLTQ4MTkgKFByaW50KSYjeEQ7MDAwMy00
ODE5IChMaW5raW5nKTwvaXNibj48YWNjZXNzaW9uLW51bT4xNDQzOTc5PC9hY2Nlc3Npb24tbnVt
Pjx1cmxzPjwvdXJscz48Y3VzdG9tMj4xNDQzOTc5PC9jdXN0b20yPjxyZW1vdGUtZGF0YWJhc2Ut
cHJvdmlkZXI+TkxNPC9yZW1vdGUtZGF0YWJhc2UtcHJvdmlkZXI+PGxhbmd1YWdlPmVuZzwvbGFu
Z3VhZ2U+PC9yZWNvcmQ+PC9DaXRlPjxDaXRlPjxBdXRob3I+Q2hlcmFzc2U8L0F1dGhvcj48WWVh
cj4yMDAzPC9ZZWFyPjxSZWNOdW0+ODA8L1JlY051bT48cmVjb3JkPjxyZWMtbnVtYmVyPjgwPC9y
ZWMtbnVtYmVyPjxmb3JlaWduLWtleXM+PGtleSBhcHA9IkVOIiBkYi1pZD0iOWV2czJyenduOXg5
dDJlcnZhNnh3ZXdhYTBzZGV6dmVldnd0Ij44MDwva2V5PjwvZm9yZWlnbi1rZXlzPjxyZWYtdHlw
ZSBuYW1lPSJKb3VybmFsIEFydGljbGUiPjE3PC9yZWYtdHlwZT48Y29udHJpYnV0b3JzPjxhdXRo
b3JzPjxhdXRob3I+Q2hlcmFzc2UsIEEuPC9hdXRob3I+PGF1dGhvcj5LYWhuLCBNLiBGLjwvYXV0
aG9yPjxhdXRob3I+TWlzdHJpaCwgUi48L2F1dGhvcj48YXV0aG9yPk1haWxsYXJkLCBILjwvYXV0
aG9yPjxhdXRob3I+U3RyYXVzcywgSi48L2F1dGhvcj48YXV0aG9yPlRhdmVybmllciwgQy48L2F1
dGhvcj48L2F1dGhvcnM+PC9jb250cmlidXRvcnM+PHRpdGxlcz48dGl0bGU+Tmljb2xhdSZhcG9z
O3Mgc3luZHJvbWUgYWZ0ZXIgbG9jYWwgZ2x1Y29jb3J0aWNvaWQgaW5qZWN0aW9uPC90aXRsZT48
c2Vjb25kYXJ5LXRpdGxlPkpvaW50IEJvbmUgU3BpbmU8L3NlY29uZGFyeS10aXRsZT48L3RpdGxl
cz48cGVyaW9kaWNhbD48ZnVsbC10aXRsZT5Kb2ludCBCb25lIFNwaW5lPC9mdWxsLXRpdGxlPjwv
cGVyaW9kaWNhbD48cGFnZXM+MzkwLTM5MjwvcGFnZXM+PHZvbHVtZT43MDwvdm9sdW1lPjxudW1i
ZXI+NTwvbnVtYmVyPjxkYXRlcz48eWVhcj4yMDAzPC95ZWFyPjwvZGF0ZXM+PHVybHM+PHJlbGF0
ZWQtdXJscz48dXJsPmh0dHA6Ly93d3cuc2NvcHVzLmNvbS9pbndhcmQvcmVjb3JkLnVybD9laWQ9
Mi1zMi4wLTAxNDE5MjA2MTAmYW1wO3BhcnRuZXJJRD00MCZhbXA7bWQ1PWUxMTBlNmVjYTAyNWVj
NWJjMzVlNDFjZDYyYjRmNTI3PC91cmw+PC9yZWxhdGVkLXVybHM+PC91cmxzPjxjdXN0b20yPjE0
NTYzNDcxPC9jdXN0b20yPjxlbGVjdHJvbmljLXJlc291cmNlLW51bT4xMC4xMDE2L1MxMjk3LTMx
OVgoMDMpMDAxMzctNDwvZWxlY3Ryb25pYy1yZXNvdXJjZS1udW0+PHJlbW90ZS1kYXRhYmFzZS1u
YW1lPlNjb3B1czwvcmVtb3RlLWRhdGFiYXNlLW5hbWU+PC9yZWNvcmQ+PC9DaXRlPjwvRW5kTm90
ZT5=
</w:fldData>
        </w:fldChar>
      </w:r>
      <w:r w:rsidR="001637E5" w:rsidRPr="00D8578C">
        <w:rPr>
          <w:rFonts w:ascii="Book Antiqua" w:eastAsia="나눔고딕" w:hAnsi="Book Antiqua"/>
        </w:rPr>
        <w:instrText xml:space="preserve"> ADDIN EN.CITE </w:instrText>
      </w:r>
      <w:r w:rsidR="001637E5" w:rsidRPr="00D8578C">
        <w:rPr>
          <w:rFonts w:ascii="Book Antiqua" w:eastAsia="나눔고딕" w:hAnsi="Book Antiqua"/>
        </w:rPr>
        <w:fldChar w:fldCharType="begin">
          <w:fldData xml:space="preserve">PEVuZE5vdGU+PENpdGU+PEF1dGhvcj5TdHJpY2tlcjwvQXV0aG9yPjxZZWFyPjE5OTI8L1llYXI+
PFJlY051bT4xOTY8L1JlY051bT48RGlzcGxheVRleHQ+PHN0eWxlIGZhY2U9InN1cGVyc2NyaXB0
Ij5bMTAsIDQwXTwvc3R5bGU+PC9EaXNwbGF5VGV4dD48cmVjb3JkPjxyZWMtbnVtYmVyPjE5Njwv
cmVjLW51bWJlcj48Zm9yZWlnbi1rZXlzPjxrZXkgYXBwPSJFTiIgZGItaWQ9IjlldnMycnp3bjl4
OXQyZXJ2YTZ4d2V3YWEwc2RlenZlZXZ3dCI+MTk2PC9rZXk+PC9mb3JlaWduLWtleXM+PHJlZi10
eXBlIG5hbWU9IkpvdXJuYWwgQXJ0aWNsZSI+MTc8L3JlZi10eXBlPjxjb250cmlidXRvcnM+PGF1
dGhvcnM+PGF1dGhvcj5TdHJpY2tlciwgQi4gSC48L2F1dGhvcj48YXV0aG9yPnZhbiBLYXN0ZXJl
biwgQi4gSi48L2F1dGhvcj48L2F1dGhvcnM+PC9jb250cmlidXRvcnM+PHRpdGxlcz48dGl0bGU+
RGljbG9mZW5hYy1pbmR1Y2VkIGlzb2xhdGVkIG15b25lY3Jvc2lzIGFuZCB0aGUgTmljb2xhdSBz
eW5kcm9tZTwvdGl0bGU+PHNlY29uZGFyeS10aXRsZT5Bbm4gSW50ZXJuIE1lZDwvc2Vjb25kYXJ5
LXRpdGxlPjxhbHQtdGl0bGU+QW5uYWxzIG9mIGludGVybmFsIG1lZGljaW5lPC9hbHQtdGl0bGU+
PC90aXRsZXM+PGFsdC1wZXJpb2RpY2FsPjxmdWxsLXRpdGxlPkFubmFscyBvZiBJbnRlcm5hbCBN
ZWRpY2luZTwvZnVsbC10aXRsZT48L2FsdC1wZXJpb2RpY2FsPjxwYWdlcz4xMDU4PC9wYWdlcz48
dm9sdW1lPjExNzwvdm9sdW1lPjxudW1iZXI+MTI8L251bWJlcj48ZWRpdGlvbj4xOTkyLzEyLzE1
PC9lZGl0aW9uPjxrZXl3b3Jkcz48a2V5d29yZD5BZHVsdDwva2V5d29yZD48a2V5d29yZD5EaWNs
b2ZlbmFjLyBhZHZlcnNlIGVmZmVjdHM8L2tleXdvcmQ+PGtleXdvcmQ+SHVtYW5zPC9rZXl3b3Jk
PjxrZXl3b3JkPkluamVjdGlvbnMsIEludHJhbXVzY3VsYXIvYWR2ZXJzZSBlZmZlY3RzPC9rZXl3
b3JkPjxrZXl3b3JkPklzY2hlbWlhLyBjaGVtaWNhbGx5IGluZHVjZWQvcGF0aG9sb2d5PC9rZXl3
b3JkPjxrZXl3b3JkPk1hbGU8L2tleXdvcmQ+PGtleXdvcmQ+TXVzY3VsYXIgRGlzZWFzZXMvIGNo
ZW1pY2FsbHkgaW5kdWNlZC9wYXRob2xvZ3k8L2tleXdvcmQ+PGtleXdvcmQ+TmVjcm9zaXMvY2hl
bWljYWxseSBpbmR1Y2VkPC9rZXl3b3JkPjxrZXl3b3JkPlN5bmRyb21lPC9rZXl3b3JkPjwva2V5
d29yZHM+PGRhdGVzPjx5ZWFyPjE5OTI8L3llYXI+PHB1Yi1kYXRlcz48ZGF0ZT5EZWMgMTU8L2Rh
dGU+PC9wdWItZGF0ZXM+PC9kYXRlcz48aXNibj4wMDAzLTQ4MTkgKFByaW50KSYjeEQ7MDAwMy00
ODE5IChMaW5raW5nKTwvaXNibj48YWNjZXNzaW9uLW51bT4xNDQzOTc5PC9hY2Nlc3Npb24tbnVt
Pjx1cmxzPjwvdXJscz48Y3VzdG9tMj4xNDQzOTc5PC9jdXN0b20yPjxyZW1vdGUtZGF0YWJhc2Ut
cHJvdmlkZXI+TkxNPC9yZW1vdGUtZGF0YWJhc2UtcHJvdmlkZXI+PGxhbmd1YWdlPmVuZzwvbGFu
Z3VhZ2U+PC9yZWNvcmQ+PC9DaXRlPjxDaXRlPjxBdXRob3I+Q2hlcmFzc2U8L0F1dGhvcj48WWVh
cj4yMDAzPC9ZZWFyPjxSZWNOdW0+ODA8L1JlY051bT48cmVjb3JkPjxyZWMtbnVtYmVyPjgwPC9y
ZWMtbnVtYmVyPjxmb3JlaWduLWtleXM+PGtleSBhcHA9IkVOIiBkYi1pZD0iOWV2czJyenduOXg5
dDJlcnZhNnh3ZXdhYTBzZGV6dmVldnd0Ij44MDwva2V5PjwvZm9yZWlnbi1rZXlzPjxyZWYtdHlw
ZSBuYW1lPSJKb3VybmFsIEFydGljbGUiPjE3PC9yZWYtdHlwZT48Y29udHJpYnV0b3JzPjxhdXRo
b3JzPjxhdXRob3I+Q2hlcmFzc2UsIEEuPC9hdXRob3I+PGF1dGhvcj5LYWhuLCBNLiBGLjwvYXV0
aG9yPjxhdXRob3I+TWlzdHJpaCwgUi48L2F1dGhvcj48YXV0aG9yPk1haWxsYXJkLCBILjwvYXV0
aG9yPjxhdXRob3I+U3RyYXVzcywgSi48L2F1dGhvcj48YXV0aG9yPlRhdmVybmllciwgQy48L2F1
dGhvcj48L2F1dGhvcnM+PC9jb250cmlidXRvcnM+PHRpdGxlcz48dGl0bGU+Tmljb2xhdSZhcG9z
O3Mgc3luZHJvbWUgYWZ0ZXIgbG9jYWwgZ2x1Y29jb3J0aWNvaWQgaW5qZWN0aW9uPC90aXRsZT48
c2Vjb25kYXJ5LXRpdGxlPkpvaW50IEJvbmUgU3BpbmU8L3NlY29uZGFyeS10aXRsZT48L3RpdGxl
cz48cGVyaW9kaWNhbD48ZnVsbC10aXRsZT5Kb2ludCBCb25lIFNwaW5lPC9mdWxsLXRpdGxlPjwv
cGVyaW9kaWNhbD48cGFnZXM+MzkwLTM5MjwvcGFnZXM+PHZvbHVtZT43MDwvdm9sdW1lPjxudW1i
ZXI+NTwvbnVtYmVyPjxkYXRlcz48eWVhcj4yMDAzPC95ZWFyPjwvZGF0ZXM+PHVybHM+PHJlbGF0
ZWQtdXJscz48dXJsPmh0dHA6Ly93d3cuc2NvcHVzLmNvbS9pbndhcmQvcmVjb3JkLnVybD9laWQ9
Mi1zMi4wLTAxNDE5MjA2MTAmYW1wO3BhcnRuZXJJRD00MCZhbXA7bWQ1PWUxMTBlNmVjYTAyNWVj
NWJjMzVlNDFjZDYyYjRmNTI3PC91cmw+PC9yZWxhdGVkLXVybHM+PC91cmxzPjxjdXN0b20yPjE0
NTYzNDcxPC9jdXN0b20yPjxlbGVjdHJvbmljLXJlc291cmNlLW51bT4xMC4xMDE2L1MxMjk3LTMx
OVgoMDMpMDAxMzctNDwvZWxlY3Ryb25pYy1yZXNvdXJjZS1udW0+PHJlbW90ZS1kYXRhYmFzZS1u
YW1lPlNjb3B1czwvcmVtb3RlLWRhdGFiYXNlLW5hbWU+PC9yZWNvcmQ+PC9DaXRlPjwvRW5kTm90
ZT5=
</w:fldData>
        </w:fldChar>
      </w:r>
      <w:r w:rsidR="001637E5" w:rsidRPr="00D8578C">
        <w:rPr>
          <w:rFonts w:ascii="Book Antiqua" w:eastAsia="나눔고딕" w:hAnsi="Book Antiqua"/>
        </w:rPr>
        <w:instrText xml:space="preserve"> ADDIN EN.CITE.DATA </w:instrText>
      </w:r>
      <w:r w:rsidR="001637E5" w:rsidRPr="00D8578C">
        <w:rPr>
          <w:rFonts w:ascii="Book Antiqua" w:eastAsia="나눔고딕" w:hAnsi="Book Antiqua"/>
        </w:rPr>
      </w:r>
      <w:r w:rsidR="001637E5" w:rsidRPr="00D8578C">
        <w:rPr>
          <w:rFonts w:ascii="Book Antiqua" w:eastAsia="나눔고딕" w:hAnsi="Book Antiqua"/>
        </w:rPr>
        <w:fldChar w:fldCharType="end"/>
      </w:r>
      <w:r w:rsidR="00442E4E" w:rsidRPr="00D8578C">
        <w:rPr>
          <w:rFonts w:ascii="Book Antiqua" w:eastAsia="나눔고딕" w:hAnsi="Book Antiqua"/>
        </w:rPr>
      </w:r>
      <w:r w:rsidR="00442E4E" w:rsidRPr="00D8578C">
        <w:rPr>
          <w:rFonts w:ascii="Book Antiqua" w:eastAsia="나눔고딕" w:hAnsi="Book Antiqua"/>
        </w:rPr>
        <w:fldChar w:fldCharType="separate"/>
      </w:r>
      <w:r w:rsidR="001637E5" w:rsidRPr="00D8578C">
        <w:rPr>
          <w:rFonts w:ascii="Book Antiqua" w:eastAsia="나눔고딕" w:hAnsi="Book Antiqua"/>
          <w:noProof/>
          <w:vertAlign w:val="superscript"/>
        </w:rPr>
        <w:t>[</w:t>
      </w:r>
      <w:hyperlink w:anchor="_ENREF_10" w:tooltip="Cherasse, 2003 #80" w:history="1">
        <w:r w:rsidR="00C5143C" w:rsidRPr="00D8578C">
          <w:rPr>
            <w:rFonts w:ascii="Book Antiqua" w:eastAsia="나눔고딕" w:hAnsi="Book Antiqua"/>
            <w:noProof/>
            <w:vertAlign w:val="superscript"/>
          </w:rPr>
          <w:t>10</w:t>
        </w:r>
      </w:hyperlink>
      <w:r>
        <w:rPr>
          <w:rFonts w:ascii="Book Antiqua" w:eastAsia="나눔고딕" w:hAnsi="Book Antiqua"/>
          <w:noProof/>
          <w:vertAlign w:val="superscript"/>
        </w:rPr>
        <w:t>,</w:t>
      </w:r>
      <w:hyperlink w:anchor="_ENREF_40" w:tooltip="Stricker, 1992 #196" w:history="1">
        <w:r w:rsidR="00C5143C" w:rsidRPr="00D8578C">
          <w:rPr>
            <w:rFonts w:ascii="Book Antiqua" w:eastAsia="나눔고딕" w:hAnsi="Book Antiqua"/>
            <w:noProof/>
            <w:vertAlign w:val="superscript"/>
          </w:rPr>
          <w:t>40</w:t>
        </w:r>
      </w:hyperlink>
      <w:r w:rsidR="001637E5" w:rsidRPr="00D8578C">
        <w:rPr>
          <w:rFonts w:ascii="Book Antiqua" w:eastAsia="나눔고딕" w:hAnsi="Book Antiqua"/>
          <w:noProof/>
          <w:vertAlign w:val="superscript"/>
        </w:rPr>
        <w:t>]</w:t>
      </w:r>
      <w:r w:rsidR="00442E4E" w:rsidRPr="00D8578C">
        <w:rPr>
          <w:rFonts w:ascii="Book Antiqua" w:eastAsia="나눔고딕" w:hAnsi="Book Antiqua"/>
        </w:rPr>
        <w:fldChar w:fldCharType="end"/>
      </w:r>
      <w:r w:rsidR="00DD6CF4" w:rsidRPr="00D8578C">
        <w:rPr>
          <w:rFonts w:ascii="Book Antiqua" w:eastAsia="나눔고딕" w:hAnsi="Book Antiqua"/>
        </w:rPr>
        <w:t>. Until cellulitis of affected site is ruled out, systemic</w:t>
      </w:r>
      <w:r w:rsidR="00DC78D9" w:rsidRPr="00D8578C">
        <w:rPr>
          <w:rFonts w:ascii="Book Antiqua" w:eastAsia="나눔고딕" w:hAnsi="Book Antiqua"/>
        </w:rPr>
        <w:t xml:space="preserve"> antibiotics</w:t>
      </w:r>
      <w:r w:rsidR="00DD6CF4" w:rsidRPr="00D8578C">
        <w:rPr>
          <w:rFonts w:ascii="Book Antiqua" w:eastAsia="나눔고딕" w:hAnsi="Book Antiqua"/>
        </w:rPr>
        <w:t xml:space="preserve"> are suggested.</w:t>
      </w:r>
      <w:r w:rsidR="003949A6" w:rsidRPr="00D8578C">
        <w:rPr>
          <w:rFonts w:ascii="Book Antiqua" w:eastAsia="나눔고딕" w:hAnsi="Book Antiqua"/>
        </w:rPr>
        <w:t xml:space="preserve"> </w:t>
      </w:r>
      <w:r w:rsidR="008F420C" w:rsidRPr="00D8578C">
        <w:rPr>
          <w:rFonts w:ascii="Book Antiqua" w:eastAsia="나눔고딕" w:hAnsi="Book Antiqua"/>
        </w:rPr>
        <w:t>After a</w:t>
      </w:r>
      <w:r w:rsidR="003949A6" w:rsidRPr="00D8578C">
        <w:rPr>
          <w:rFonts w:ascii="Book Antiqua" w:eastAsia="나눔고딕" w:hAnsi="Book Antiqua"/>
        </w:rPr>
        <w:t xml:space="preserve">ny signs of cellulitis ruled </w:t>
      </w:r>
      <w:r w:rsidR="003949A6" w:rsidRPr="00D8578C">
        <w:rPr>
          <w:rFonts w:ascii="Book Antiqua" w:eastAsia="나눔고딕" w:hAnsi="Book Antiqua"/>
        </w:rPr>
        <w:lastRenderedPageBreak/>
        <w:t xml:space="preserve">out </w:t>
      </w:r>
      <w:r w:rsidR="008F420C" w:rsidRPr="00D8578C">
        <w:rPr>
          <w:rFonts w:ascii="Book Antiqua" w:eastAsia="나눔고딕" w:hAnsi="Book Antiqua"/>
        </w:rPr>
        <w:t>such as</w:t>
      </w:r>
      <w:r w:rsidR="003949A6" w:rsidRPr="00D8578C">
        <w:rPr>
          <w:rFonts w:ascii="Book Antiqua" w:eastAsia="나눔고딕" w:hAnsi="Book Antiqua"/>
        </w:rPr>
        <w:t xml:space="preserve"> fever, </w:t>
      </w:r>
      <w:r w:rsidR="008F420C" w:rsidRPr="00D8578C">
        <w:rPr>
          <w:rFonts w:ascii="Book Antiqua" w:eastAsia="나눔고딕" w:hAnsi="Book Antiqua"/>
        </w:rPr>
        <w:t>elevated white blood cell count, C-reactive protein and</w:t>
      </w:r>
      <w:r w:rsidR="003949A6" w:rsidRPr="00D8578C">
        <w:rPr>
          <w:rFonts w:ascii="Book Antiqua" w:eastAsia="나눔고딕" w:hAnsi="Book Antiqua"/>
        </w:rPr>
        <w:t xml:space="preserve"> er</w:t>
      </w:r>
      <w:r w:rsidR="008F420C" w:rsidRPr="00D8578C">
        <w:rPr>
          <w:rFonts w:ascii="Book Antiqua" w:eastAsia="나눔고딕" w:hAnsi="Book Antiqua"/>
        </w:rPr>
        <w:t>ythrocyte sedimentation rate</w:t>
      </w:r>
      <w:r w:rsidR="003949A6" w:rsidRPr="00D8578C">
        <w:rPr>
          <w:rFonts w:ascii="Book Antiqua" w:eastAsia="나눔고딕" w:hAnsi="Book Antiqua"/>
        </w:rPr>
        <w:t>, prophylactic antibiotics might be useful.</w:t>
      </w:r>
    </w:p>
    <w:p w14:paraId="12269288" w14:textId="77777777" w:rsidR="00452682" w:rsidRDefault="00452682" w:rsidP="00452682">
      <w:pPr>
        <w:pStyle w:val="ListParagraph"/>
        <w:spacing w:line="360" w:lineRule="auto"/>
        <w:ind w:left="0"/>
        <w:jc w:val="both"/>
        <w:rPr>
          <w:rFonts w:ascii="Book Antiqua" w:eastAsia="宋体" w:hAnsi="Book Antiqua"/>
          <w:lang w:eastAsia="zh-CN"/>
        </w:rPr>
      </w:pPr>
    </w:p>
    <w:p w14:paraId="016DAD74" w14:textId="2AD9C9B0" w:rsidR="006F4BDC" w:rsidRPr="00D8578C" w:rsidRDefault="00452682" w:rsidP="00452682">
      <w:pPr>
        <w:pStyle w:val="ListParagraph"/>
        <w:spacing w:line="360" w:lineRule="auto"/>
        <w:ind w:left="0"/>
        <w:jc w:val="both"/>
        <w:rPr>
          <w:rFonts w:ascii="Book Antiqua" w:eastAsia="나눔고딕" w:hAnsi="Book Antiqua"/>
        </w:rPr>
      </w:pPr>
      <w:r w:rsidRPr="00452682">
        <w:rPr>
          <w:rFonts w:ascii="Book Antiqua" w:eastAsia="나눔고딕" w:hAnsi="Book Antiqua"/>
          <w:b/>
        </w:rPr>
        <w:t>Acute phase</w:t>
      </w:r>
      <w:r w:rsidRPr="00452682">
        <w:rPr>
          <w:rFonts w:ascii="Book Antiqua" w:eastAsia="宋体" w:hAnsi="Book Antiqua" w:hint="eastAsia"/>
          <w:b/>
          <w:lang w:eastAsia="zh-CN"/>
        </w:rPr>
        <w:t>:</w:t>
      </w:r>
      <w:r>
        <w:rPr>
          <w:rFonts w:ascii="Book Antiqua" w:eastAsia="宋体" w:hAnsi="Book Antiqua" w:hint="eastAsia"/>
          <w:lang w:eastAsia="zh-CN"/>
        </w:rPr>
        <w:t xml:space="preserve"> </w:t>
      </w:r>
      <w:r w:rsidR="00DD6CF4" w:rsidRPr="00D8578C">
        <w:rPr>
          <w:rFonts w:ascii="Book Antiqua" w:eastAsia="나눔고딕" w:hAnsi="Book Antiqua"/>
        </w:rPr>
        <w:t>Hypothesis of vascular origin and inflammatory sequellae is most reasonable. For this reason systemic steroid and</w:t>
      </w:r>
      <w:r w:rsidR="00DC78D9" w:rsidRPr="00D8578C">
        <w:rPr>
          <w:rFonts w:ascii="Book Antiqua" w:eastAsia="나눔고딕" w:hAnsi="Book Antiqua"/>
        </w:rPr>
        <w:t xml:space="preserve"> anticoagulant agent</w:t>
      </w:r>
      <w:r w:rsidR="00DD6CF4" w:rsidRPr="00D8578C">
        <w:rPr>
          <w:rFonts w:ascii="Book Antiqua" w:eastAsia="나눔고딕" w:hAnsi="Book Antiqua"/>
        </w:rPr>
        <w:t xml:space="preserve"> are usually used</w:t>
      </w:r>
      <w:r w:rsidR="00DC78D9" w:rsidRPr="00D8578C">
        <w:rPr>
          <w:rFonts w:ascii="Book Antiqua" w:eastAsia="나눔고딕" w:hAnsi="Book Antiqua"/>
        </w:rPr>
        <w:fldChar w:fldCharType="begin">
          <w:fldData xml:space="preserve">PEVuZE5vdGU+PENpdGU+PEF1dGhvcj5IYW1pbHRvbjwvQXV0aG9yPjxZZWFyPjIwMDg8L1llYXI+
PFJlY051bT41MDwvUmVjTnVtPjxEaXNwbGF5VGV4dD48c3R5bGUgZmFjZT0ic3VwZXJzY3JpcHQi
PlsxMiwgMzZdPC9zdHlsZT48L0Rpc3BsYXlUZXh0PjxyZWNvcmQ+PHJlYy1udW1iZXI+NTA8L3Jl
Yy1udW1iZXI+PGZvcmVpZ24ta2V5cz48a2V5IGFwcD0iRU4iIGRiLWlkPSI5ZXZzMnJ6d245eDl0
MmVydmE2eHdld2FhMHNkZXp2ZWV2d3QiPjUwPC9rZXk+PC9mb3JlaWduLWtleXM+PHJlZi10eXBl
IG5hbWU9IkpvdXJuYWwgQXJ0aWNsZSI+MTc8L3JlZi10eXBlPjxjb250cmlidXRvcnM+PGF1dGhv
cnM+PGF1dGhvcj5IYW1pbHRvbiwgQi48L2F1dGhvcj48YXV0aG9yPkZvd2xlciwgUC48L2F1dGhv
cj48YXV0aG9yPkdhbGxvd2F5LCBILjwvYXV0aG9yPjxhdXRob3I+UG9wb3ZpYywgTi48L2F1dGhv
cj48L2F1dGhvcnM+PC9jb250cmlidXRvcnM+PHRpdGxlcz48dGl0bGU+Tmljb2xhdSBTeW5kcm9t
ZSBpbiBhbiBhdGhsZXRlIGZvbGxvd2luZyBpbnRyYS1tdXNjdWxhciBkaWNsb2ZlbmFjIGluamVj
dGlvbjwvdGl0bGU+PHNlY29uZGFyeS10aXRsZT5BY3RhIE9ydGhvcGFlZGljYSBCZWxnaWNhPC9z
ZWNvbmRhcnktdGl0bGU+PC90aXRsZXM+PHBlcmlvZGljYWw+PGZ1bGwtdGl0bGU+QWN0YSBPcnRo
b3BhZWRpY2EgQmVsZ2ljYTwvZnVsbC10aXRsZT48L3BlcmlvZGljYWw+PHBhZ2VzPjg2MC04NjQ8
L3BhZ2VzPjx2b2x1bWU+NzQ8L3ZvbHVtZT48bnVtYmVyPjY8L251bWJlcj48ZGF0ZXM+PHllYXI+
MjAwODwveWVhcj48L2RhdGVzPjx1cmxzPjxyZWxhdGVkLXVybHM+PHVybD5odHRwOi8vd3d3LnNj
b3B1cy5jb20vaW53YXJkL3JlY29yZC51cmw/ZWlkPTItczIuMC01ODE0OTQwMDYxMiZhbXA7cGFy
dG5lcklEPTQwJmFtcDttZDU9M2ExNjNmODlmYTU3OGMzMzkwODZjNjFkOGZkMDhkMTY8L3VybD48
L3JlbGF0ZWQtdXJscz48L3VybHM+PGN1c3RvbTI+MTkyMDUzMzc8L2N1c3RvbTI+PHJlbW90ZS1k
YXRhYmFzZS1uYW1lPlNjb3B1czwvcmVtb3RlLWRhdGFiYXNlLW5hbWU+PC9yZWNvcmQ+PC9DaXRl
PjxDaXRlPjxBdXRob3I+THV0b248L0F1dGhvcj48WWVhcj4yMDA2PC9ZZWFyPjxSZWNOdW0+NjM8
L1JlY051bT48cmVjb3JkPjxyZWMtbnVtYmVyPjYzPC9yZWMtbnVtYmVyPjxmb3JlaWduLWtleXM+
PGtleSBhcHA9IkVOIiBkYi1pZD0iOWV2czJyenduOXg5dDJlcnZhNnh3ZXdhYTBzZGV6dmVldnd0
Ij42Mzwva2V5PjwvZm9yZWlnbi1rZXlzPjxyZWYtdHlwZSBuYW1lPSJKb3VybmFsIEFydGljbGUi
PjE3PC9yZWYtdHlwZT48Y29udHJpYnV0b3JzPjxhdXRob3JzPjxhdXRob3I+THV0b24sIEsuPC9h
dXRob3I+PGF1dGhvcj5HYXJjaWEsIEMuPC9hdXRob3I+PGF1dGhvcj5Qb2xldHRpLCBFLjwvYXV0
aG9yPjxhdXRob3I+S29lc3RlciwgRy48L2F1dGhvcj48L2F1dGhvcnM+PC9jb250cmlidXRvcnM+
PHRpdGxlcz48dGl0bGU+Tmljb2xhdSBTeW5kcm9tZTogVGhyZWUgY2FzZXMgYW5kIHJldmlldzwv
dGl0bGU+PHNlY29uZGFyeS10aXRsZT5JbnRlcm5hdGlvbmFsIEpvdXJuYWwgb2YgRGVybWF0b2xv
Z3k8L3NlY29uZGFyeS10aXRsZT48L3RpdGxlcz48cGVyaW9kaWNhbD48ZnVsbC10aXRsZT5JbnRl
cm5hdGlvbmFsIEpvdXJuYWwgb2YgRGVybWF0b2xvZ3k8L2Z1bGwtdGl0bGU+PC9wZXJpb2RpY2Fs
PjxwYWdlcz4xMzI2LTEzMjg8L3BhZ2VzPjx2b2x1bWU+NDU8L3ZvbHVtZT48bnVtYmVyPjExPC9u
dW1iZXI+PGRhdGVzPjx5ZWFyPjIwMDY8L3llYXI+PC9kYXRlcz48dXJscz48cmVsYXRlZC11cmxz
Pjx1cmw+aHR0cDovL3d3dy5zY29wdXMuY29tL2lud2FyZC9yZWNvcmQudXJsP2VpZD0yLXMyLjAt
MzM3NTA2MzE0MjgmYW1wO3BhcnRuZXJJRD00MCZhbXA7bWQ1PWIwZTdhZTJhYmQ0MGE1OWI2Mjdl
NDM2YjYzM2Y2OGNjPC91cmw+PC9yZWxhdGVkLXVybHM+PC91cmxzPjxjdXN0b20yPjE3MDc2NzE2
PC9jdXN0b20yPjxlbGVjdHJvbmljLXJlc291cmNlLW51bT4xMC4xMTExL2ouMTM2NS00NjMyLjIw
MDYuMDI2NzQueDwvZWxlY3Ryb25pYy1yZXNvdXJjZS1udW0+PHJlbW90ZS1kYXRhYmFzZS1uYW1l
PlNjb3B1czwvcmVtb3RlLWRhdGFiYXNlLW5hbWU+PC9yZWNvcmQ+PC9DaXRlPjwvRW5kTm90ZT4A
</w:fldData>
        </w:fldChar>
      </w:r>
      <w:r w:rsidR="001637E5" w:rsidRPr="00D8578C">
        <w:rPr>
          <w:rFonts w:ascii="Book Antiqua" w:eastAsia="나눔고딕" w:hAnsi="Book Antiqua"/>
        </w:rPr>
        <w:instrText xml:space="preserve"> ADDIN EN.CITE </w:instrText>
      </w:r>
      <w:r w:rsidR="001637E5" w:rsidRPr="00D8578C">
        <w:rPr>
          <w:rFonts w:ascii="Book Antiqua" w:eastAsia="나눔고딕" w:hAnsi="Book Antiqua"/>
        </w:rPr>
        <w:fldChar w:fldCharType="begin">
          <w:fldData xml:space="preserve">PEVuZE5vdGU+PENpdGU+PEF1dGhvcj5IYW1pbHRvbjwvQXV0aG9yPjxZZWFyPjIwMDg8L1llYXI+
PFJlY051bT41MDwvUmVjTnVtPjxEaXNwbGF5VGV4dD48c3R5bGUgZmFjZT0ic3VwZXJzY3JpcHQi
PlsxMiwgMzZdPC9zdHlsZT48L0Rpc3BsYXlUZXh0PjxyZWNvcmQ+PHJlYy1udW1iZXI+NTA8L3Jl
Yy1udW1iZXI+PGZvcmVpZ24ta2V5cz48a2V5IGFwcD0iRU4iIGRiLWlkPSI5ZXZzMnJ6d245eDl0
MmVydmE2eHdld2FhMHNkZXp2ZWV2d3QiPjUwPC9rZXk+PC9mb3JlaWduLWtleXM+PHJlZi10eXBl
IG5hbWU9IkpvdXJuYWwgQXJ0aWNsZSI+MTc8L3JlZi10eXBlPjxjb250cmlidXRvcnM+PGF1dGhv
cnM+PGF1dGhvcj5IYW1pbHRvbiwgQi48L2F1dGhvcj48YXV0aG9yPkZvd2xlciwgUC48L2F1dGhv
cj48YXV0aG9yPkdhbGxvd2F5LCBILjwvYXV0aG9yPjxhdXRob3I+UG9wb3ZpYywgTi48L2F1dGhv
cj48L2F1dGhvcnM+PC9jb250cmlidXRvcnM+PHRpdGxlcz48dGl0bGU+Tmljb2xhdSBTeW5kcm9t
ZSBpbiBhbiBhdGhsZXRlIGZvbGxvd2luZyBpbnRyYS1tdXNjdWxhciBkaWNsb2ZlbmFjIGluamVj
dGlvbjwvdGl0bGU+PHNlY29uZGFyeS10aXRsZT5BY3RhIE9ydGhvcGFlZGljYSBCZWxnaWNhPC9z
ZWNvbmRhcnktdGl0bGU+PC90aXRsZXM+PHBlcmlvZGljYWw+PGZ1bGwtdGl0bGU+QWN0YSBPcnRo
b3BhZWRpY2EgQmVsZ2ljYTwvZnVsbC10aXRsZT48L3BlcmlvZGljYWw+PHBhZ2VzPjg2MC04NjQ8
L3BhZ2VzPjx2b2x1bWU+NzQ8L3ZvbHVtZT48bnVtYmVyPjY8L251bWJlcj48ZGF0ZXM+PHllYXI+
MjAwODwveWVhcj48L2RhdGVzPjx1cmxzPjxyZWxhdGVkLXVybHM+PHVybD5odHRwOi8vd3d3LnNj
b3B1cy5jb20vaW53YXJkL3JlY29yZC51cmw/ZWlkPTItczIuMC01ODE0OTQwMDYxMiZhbXA7cGFy
dG5lcklEPTQwJmFtcDttZDU9M2ExNjNmODlmYTU3OGMzMzkwODZjNjFkOGZkMDhkMTY8L3VybD48
L3JlbGF0ZWQtdXJscz48L3VybHM+PGN1c3RvbTI+MTkyMDUzMzc8L2N1c3RvbTI+PHJlbW90ZS1k
YXRhYmFzZS1uYW1lPlNjb3B1czwvcmVtb3RlLWRhdGFiYXNlLW5hbWU+PC9yZWNvcmQ+PC9DaXRl
PjxDaXRlPjxBdXRob3I+THV0b248L0F1dGhvcj48WWVhcj4yMDA2PC9ZZWFyPjxSZWNOdW0+NjM8
L1JlY051bT48cmVjb3JkPjxyZWMtbnVtYmVyPjYzPC9yZWMtbnVtYmVyPjxmb3JlaWduLWtleXM+
PGtleSBhcHA9IkVOIiBkYi1pZD0iOWV2czJyenduOXg5dDJlcnZhNnh3ZXdhYTBzZGV6dmVldnd0
Ij42Mzwva2V5PjwvZm9yZWlnbi1rZXlzPjxyZWYtdHlwZSBuYW1lPSJKb3VybmFsIEFydGljbGUi
PjE3PC9yZWYtdHlwZT48Y29udHJpYnV0b3JzPjxhdXRob3JzPjxhdXRob3I+THV0b24sIEsuPC9h
dXRob3I+PGF1dGhvcj5HYXJjaWEsIEMuPC9hdXRob3I+PGF1dGhvcj5Qb2xldHRpLCBFLjwvYXV0
aG9yPjxhdXRob3I+S29lc3RlciwgRy48L2F1dGhvcj48L2F1dGhvcnM+PC9jb250cmlidXRvcnM+
PHRpdGxlcz48dGl0bGU+Tmljb2xhdSBTeW5kcm9tZTogVGhyZWUgY2FzZXMgYW5kIHJldmlldzwv
dGl0bGU+PHNlY29uZGFyeS10aXRsZT5JbnRlcm5hdGlvbmFsIEpvdXJuYWwgb2YgRGVybWF0b2xv
Z3k8L3NlY29uZGFyeS10aXRsZT48L3RpdGxlcz48cGVyaW9kaWNhbD48ZnVsbC10aXRsZT5JbnRl
cm5hdGlvbmFsIEpvdXJuYWwgb2YgRGVybWF0b2xvZ3k8L2Z1bGwtdGl0bGU+PC9wZXJpb2RpY2Fs
PjxwYWdlcz4xMzI2LTEzMjg8L3BhZ2VzPjx2b2x1bWU+NDU8L3ZvbHVtZT48bnVtYmVyPjExPC9u
dW1iZXI+PGRhdGVzPjx5ZWFyPjIwMDY8L3llYXI+PC9kYXRlcz48dXJscz48cmVsYXRlZC11cmxz
Pjx1cmw+aHR0cDovL3d3dy5zY29wdXMuY29tL2lud2FyZC9yZWNvcmQudXJsP2VpZD0yLXMyLjAt
MzM3NTA2MzE0MjgmYW1wO3BhcnRuZXJJRD00MCZhbXA7bWQ1PWIwZTdhZTJhYmQ0MGE1OWI2Mjdl
NDM2YjYzM2Y2OGNjPC91cmw+PC9yZWxhdGVkLXVybHM+PC91cmxzPjxjdXN0b20yPjE3MDc2NzE2
PC9jdXN0b20yPjxlbGVjdHJvbmljLXJlc291cmNlLW51bT4xMC4xMTExL2ouMTM2NS00NjMyLjIw
MDYuMDI2NzQueDwvZWxlY3Ryb25pYy1yZXNvdXJjZS1udW0+PHJlbW90ZS1kYXRhYmFzZS1uYW1l
PlNjb3B1czwvcmVtb3RlLWRhdGFiYXNlLW5hbWU+PC9yZWNvcmQ+PC9DaXRlPjwvRW5kTm90ZT4A
</w:fldData>
        </w:fldChar>
      </w:r>
      <w:r w:rsidR="001637E5" w:rsidRPr="00D8578C">
        <w:rPr>
          <w:rFonts w:ascii="Book Antiqua" w:eastAsia="나눔고딕" w:hAnsi="Book Antiqua"/>
        </w:rPr>
        <w:instrText xml:space="preserve"> ADDIN EN.CITE.DATA </w:instrText>
      </w:r>
      <w:r w:rsidR="001637E5" w:rsidRPr="00D8578C">
        <w:rPr>
          <w:rFonts w:ascii="Book Antiqua" w:eastAsia="나눔고딕" w:hAnsi="Book Antiqua"/>
        </w:rPr>
      </w:r>
      <w:r w:rsidR="001637E5" w:rsidRPr="00D8578C">
        <w:rPr>
          <w:rFonts w:ascii="Book Antiqua" w:eastAsia="나눔고딕" w:hAnsi="Book Antiqua"/>
        </w:rPr>
        <w:fldChar w:fldCharType="end"/>
      </w:r>
      <w:r w:rsidR="00DC78D9" w:rsidRPr="00D8578C">
        <w:rPr>
          <w:rFonts w:ascii="Book Antiqua" w:eastAsia="나눔고딕" w:hAnsi="Book Antiqua"/>
        </w:rPr>
      </w:r>
      <w:r w:rsidR="00DC78D9" w:rsidRPr="00D8578C">
        <w:rPr>
          <w:rFonts w:ascii="Book Antiqua" w:eastAsia="나눔고딕" w:hAnsi="Book Antiqua"/>
        </w:rPr>
        <w:fldChar w:fldCharType="separate"/>
      </w:r>
      <w:r w:rsidR="001637E5" w:rsidRPr="00D8578C">
        <w:rPr>
          <w:rFonts w:ascii="Book Antiqua" w:eastAsia="나눔고딕" w:hAnsi="Book Antiqua"/>
          <w:noProof/>
          <w:vertAlign w:val="superscript"/>
        </w:rPr>
        <w:t>[</w:t>
      </w:r>
      <w:hyperlink w:anchor="_ENREF_12" w:tooltip="Luton, 2006 #63" w:history="1">
        <w:r w:rsidR="00C5143C" w:rsidRPr="00D8578C">
          <w:rPr>
            <w:rFonts w:ascii="Book Antiqua" w:eastAsia="나눔고딕" w:hAnsi="Book Antiqua"/>
            <w:noProof/>
            <w:vertAlign w:val="superscript"/>
          </w:rPr>
          <w:t>12</w:t>
        </w:r>
      </w:hyperlink>
      <w:r>
        <w:rPr>
          <w:rFonts w:ascii="Book Antiqua" w:eastAsia="나눔고딕" w:hAnsi="Book Antiqua"/>
          <w:noProof/>
          <w:vertAlign w:val="superscript"/>
        </w:rPr>
        <w:t>,</w:t>
      </w:r>
      <w:hyperlink w:anchor="_ENREF_36" w:tooltip="Hamilton, 2008 #50" w:history="1">
        <w:r w:rsidR="00C5143C" w:rsidRPr="00D8578C">
          <w:rPr>
            <w:rFonts w:ascii="Book Antiqua" w:eastAsia="나눔고딕" w:hAnsi="Book Antiqua"/>
            <w:noProof/>
            <w:vertAlign w:val="superscript"/>
          </w:rPr>
          <w:t>36</w:t>
        </w:r>
      </w:hyperlink>
      <w:r w:rsidR="001637E5" w:rsidRPr="00D8578C">
        <w:rPr>
          <w:rFonts w:ascii="Book Antiqua" w:eastAsia="나눔고딕" w:hAnsi="Book Antiqua"/>
          <w:noProof/>
          <w:vertAlign w:val="superscript"/>
        </w:rPr>
        <w:t>]</w:t>
      </w:r>
      <w:r w:rsidR="00DC78D9" w:rsidRPr="00D8578C">
        <w:rPr>
          <w:rFonts w:ascii="Book Antiqua" w:eastAsia="나눔고딕" w:hAnsi="Book Antiqua"/>
        </w:rPr>
        <w:fldChar w:fldCharType="end"/>
      </w:r>
      <w:r w:rsidR="00DD6CF4" w:rsidRPr="00D8578C">
        <w:rPr>
          <w:rFonts w:ascii="Book Antiqua" w:eastAsia="나눔고딕" w:hAnsi="Book Antiqua"/>
        </w:rPr>
        <w:t xml:space="preserve">. </w:t>
      </w:r>
      <w:r w:rsidR="00E8365D" w:rsidRPr="00D8578C">
        <w:rPr>
          <w:rFonts w:ascii="Book Antiqua" w:eastAsia="나눔고딕" w:hAnsi="Book Antiqua"/>
        </w:rPr>
        <w:t xml:space="preserve">Hyperbaric oxygen treatment was given to patient with the assumption of microarterial thrombi as well as </w:t>
      </w:r>
      <w:r w:rsidR="009874EB" w:rsidRPr="00D8578C">
        <w:rPr>
          <w:rFonts w:ascii="Book Antiqua" w:eastAsia="나눔고딕" w:hAnsi="Book Antiqua"/>
        </w:rPr>
        <w:t>heparin and pentoxyphilline</w:t>
      </w:r>
      <w:r w:rsidR="0082272F" w:rsidRPr="00D8578C">
        <w:rPr>
          <w:rFonts w:ascii="Book Antiqua" w:eastAsia="나눔고딕" w:hAnsi="Book Antiqua"/>
        </w:rPr>
        <w:fldChar w:fldCharType="begin"/>
      </w:r>
      <w:r w:rsidR="003B14C8" w:rsidRPr="00D8578C">
        <w:rPr>
          <w:rFonts w:ascii="Book Antiqua" w:eastAsia="나눔고딕" w:hAnsi="Book Antiqua"/>
        </w:rPr>
        <w:instrText xml:space="preserve"> ADDIN EN.CITE &lt;EndNote&gt;&lt;Cite&gt;&lt;Author&gt;Ocak&lt;/Author&gt;&lt;Year&gt;2006&lt;/Year&gt;&lt;RecNum&gt;65&lt;/RecNum&gt;&lt;DisplayText&gt;&lt;style face="superscript"&gt;[23]&lt;/style&gt;&lt;/DisplayText&gt;&lt;record&gt;&lt;rec-number&gt;65&lt;/rec-number&gt;&lt;foreign-keys&gt;&lt;key app="EN" db-id="9evs2rzwn9x9t2erva6xwewaa0sdezveevwt"&gt;65&lt;/key&gt;&lt;/foreign-keys&gt;&lt;ref-type name="Journal Article"&gt;17&lt;/ref-type&gt;&lt;contributors&gt;&lt;authors&gt;&lt;author&gt;Ocak, S.&lt;/author&gt;&lt;author&gt;Ekici, B.&lt;/author&gt;&lt;author&gt;Çam, H.&lt;/author&gt;&lt;author&gt;Ta</w:instrText>
      </w:r>
      <w:r w:rsidR="003B14C8" w:rsidRPr="00D8578C">
        <w:rPr>
          <w:rFonts w:ascii="Book Antiqua" w:eastAsia="나눔고딕" w:hAnsi="Book Antiqua" w:cs="Times New Roman"/>
        </w:rPr>
        <w:instrText>ş</w:instrText>
      </w:r>
      <w:r w:rsidR="003B14C8" w:rsidRPr="00D8578C">
        <w:rPr>
          <w:rFonts w:ascii="Book Antiqua" w:eastAsia="나눔고딕" w:hAnsi="Book Antiqua"/>
        </w:rPr>
        <w:instrText>tan, Y.&lt;/author&gt;&lt;/authors&gt;&lt;/contributors&gt;&lt;titles&gt;&lt;title&gt;Nicolau syndrome after intramuscular benzathine penicillin treatment&lt;/title&gt;&lt;secondary-title&gt;Pediatric Infectious Disease Journal&lt;/secondary-title&gt;&lt;/titles&gt;&lt;periodical&gt;&lt;full-title&gt;Pediatric Infectious Disease Journal&lt;/full-title&gt;&lt;/periodical&gt;&lt;pages&gt;749&lt;/pages&gt;&lt;volume&gt;25&lt;/volume&gt;&lt;number&gt;8&lt;/number&gt;&lt;dates&gt;&lt;year&gt;2006&lt;/year&gt;&lt;/dates&gt;&lt;urls&gt;&lt;related-urls&gt;&lt;url&gt;http://www.scopus.com/inward/record.url?eid=2-s2.0-33746708213&amp;amp;partnerID=40&amp;amp;md5=4fbbc1b3d04b64882d6d3b48b504fec1&lt;/url&gt;&lt;/related-urls&gt;&lt;/urls&gt;&lt;custom2&gt;16874179&lt;/custom2&gt;&lt;electronic-resource-num&gt;10.1097/01.inf.0000226941.85500.9b&lt;/electronic-resource-num&gt;&lt;remote-database-name&gt;Scopus&lt;/remote-database-name&gt;&lt;/record&gt;&lt;/Cite&gt;&lt;/EndNote&gt;</w:instrText>
      </w:r>
      <w:r w:rsidR="0082272F" w:rsidRPr="00D8578C">
        <w:rPr>
          <w:rFonts w:ascii="Book Antiqua" w:eastAsia="나눔고딕" w:hAnsi="Book Antiqua"/>
        </w:rPr>
        <w:fldChar w:fldCharType="separate"/>
      </w:r>
      <w:r w:rsidR="00884490" w:rsidRPr="00D8578C">
        <w:rPr>
          <w:rFonts w:ascii="Book Antiqua" w:eastAsia="나눔고딕" w:hAnsi="Book Antiqua"/>
          <w:noProof/>
          <w:vertAlign w:val="superscript"/>
        </w:rPr>
        <w:t>[</w:t>
      </w:r>
      <w:hyperlink w:anchor="_ENREF_23" w:tooltip="Ocak, 2006 #65" w:history="1">
        <w:r w:rsidR="00C5143C" w:rsidRPr="00D8578C">
          <w:rPr>
            <w:rFonts w:ascii="Book Antiqua" w:eastAsia="나눔고딕" w:hAnsi="Book Antiqua"/>
            <w:noProof/>
            <w:vertAlign w:val="superscript"/>
          </w:rPr>
          <w:t>23</w:t>
        </w:r>
      </w:hyperlink>
      <w:r w:rsidR="00884490" w:rsidRPr="00D8578C">
        <w:rPr>
          <w:rFonts w:ascii="Book Antiqua" w:eastAsia="나눔고딕" w:hAnsi="Book Antiqua"/>
          <w:noProof/>
          <w:vertAlign w:val="superscript"/>
        </w:rPr>
        <w:t>]</w:t>
      </w:r>
      <w:r w:rsidR="0082272F" w:rsidRPr="00D8578C">
        <w:rPr>
          <w:rFonts w:ascii="Book Antiqua" w:eastAsia="나눔고딕" w:hAnsi="Book Antiqua"/>
        </w:rPr>
        <w:fldChar w:fldCharType="end"/>
      </w:r>
      <w:r w:rsidR="009874EB" w:rsidRPr="00D8578C">
        <w:rPr>
          <w:rFonts w:ascii="Book Antiqua" w:eastAsia="나눔고딕" w:hAnsi="Book Antiqua"/>
        </w:rPr>
        <w:t xml:space="preserve">. </w:t>
      </w:r>
      <w:r w:rsidR="007207CA" w:rsidRPr="00D8578C">
        <w:rPr>
          <w:rFonts w:ascii="Book Antiqua" w:eastAsia="나눔고딕" w:hAnsi="Book Antiqua"/>
        </w:rPr>
        <w:t>S</w:t>
      </w:r>
      <w:r w:rsidR="00E731C8" w:rsidRPr="00D8578C">
        <w:rPr>
          <w:rFonts w:ascii="Book Antiqua" w:eastAsia="나눔고딕" w:hAnsi="Book Antiqua"/>
        </w:rPr>
        <w:t xml:space="preserve">ubcutaneous </w:t>
      </w:r>
      <w:r w:rsidR="007207CA" w:rsidRPr="00D8578C">
        <w:rPr>
          <w:rFonts w:ascii="Book Antiqua" w:eastAsia="나눔고딕" w:hAnsi="Book Antiqua"/>
        </w:rPr>
        <w:t xml:space="preserve">injection of </w:t>
      </w:r>
      <w:r w:rsidR="00E731C8" w:rsidRPr="00D8578C">
        <w:rPr>
          <w:rFonts w:ascii="Book Antiqua" w:eastAsia="나눔고딕" w:hAnsi="Book Antiqua"/>
        </w:rPr>
        <w:t xml:space="preserve">heparin </w:t>
      </w:r>
      <w:r>
        <w:rPr>
          <w:rFonts w:ascii="Book Antiqua" w:eastAsia="나눔고딕" w:hAnsi="Book Antiqua"/>
        </w:rPr>
        <w:t>5</w:t>
      </w:r>
      <w:r w:rsidR="006F4BDC" w:rsidRPr="00D8578C">
        <w:rPr>
          <w:rFonts w:ascii="Book Antiqua" w:eastAsia="나눔고딕" w:hAnsi="Book Antiqua"/>
        </w:rPr>
        <w:t xml:space="preserve">000 to </w:t>
      </w:r>
      <w:r w:rsidR="007207CA" w:rsidRPr="00D8578C">
        <w:rPr>
          <w:rFonts w:ascii="Book Antiqua" w:eastAsia="나눔고딕" w:hAnsi="Book Antiqua"/>
        </w:rPr>
        <w:t>10000 U b.i.d.</w:t>
      </w:r>
      <w:r w:rsidR="0082272F" w:rsidRPr="00D8578C">
        <w:rPr>
          <w:rFonts w:ascii="Book Antiqua" w:eastAsia="나눔고딕" w:hAnsi="Book Antiqua"/>
        </w:rPr>
        <w:fldChar w:fldCharType="begin"/>
      </w:r>
      <w:r w:rsidR="003B14C8" w:rsidRPr="00D8578C">
        <w:rPr>
          <w:rFonts w:ascii="Book Antiqua" w:eastAsia="나눔고딕" w:hAnsi="Book Antiqua"/>
        </w:rPr>
        <w:instrText xml:space="preserve"> ADDIN EN.CITE &lt;EndNote&gt;&lt;Cite&gt;&lt;Author&gt;Luton&lt;/Author&gt;&lt;Year&gt;2006&lt;/Year&gt;&lt;RecNum&gt;63&lt;/RecNum&gt;&lt;DisplayText&gt;&lt;style face="superscript"&gt;[12]&lt;/style&gt;&lt;/DisplayText&gt;&lt;record&gt;&lt;rec-number&gt;63&lt;/rec-number&gt;&lt;foreign-keys&gt;&lt;key app="EN" db-id="9evs2rzwn9x9t2erva6xwewaa0sdezveevwt"&gt;63&lt;/key&gt;&lt;/foreign-keys&gt;&lt;ref-type name="Journal Article"&gt;17&lt;/ref-type&gt;&lt;contributors&gt;&lt;authors&gt;&lt;author&gt;Luton, K.&lt;/author&gt;&lt;author&gt;Garcia, C.&lt;/author&gt;&lt;author&gt;Poletti, E.&lt;/author&gt;&lt;author&gt;Koester, G.&lt;/author&gt;&lt;/authors&gt;&lt;/contributors&gt;&lt;titles&gt;&lt;title&gt;Nicolau Syndrome: Three cases and review&lt;/title&gt;&lt;secondary-title&gt;International Journal of Dermatology&lt;/secondary-title&gt;&lt;/titles&gt;&lt;periodical&gt;&lt;full-title&gt;International Journal of Dermatology&lt;/full-title&gt;&lt;/periodical&gt;&lt;pages&gt;1326-1328&lt;/pages&gt;&lt;volume&gt;45&lt;/volume&gt;&lt;number&gt;11&lt;/number&gt;&lt;dates&gt;&lt;year&gt;2006&lt;/year&gt;&lt;/dates&gt;&lt;urls&gt;&lt;related-urls&gt;&lt;url&gt;http://www.scopus.com/inward/record.url?eid=2-s2.0-33750631428&amp;amp;partnerID=40&amp;amp;md5=b0e7ae2abd40a59b627e436b633f68cc&lt;/url&gt;&lt;/related-urls&gt;&lt;/urls&gt;&lt;custom2&gt;17076716&lt;/custom2&gt;&lt;electronic-resource-num&gt;10.1111/j.1365-4632.2006.02674.x&lt;/electronic-resource-num&gt;&lt;remote-database-name&gt;Scopus&lt;/remote-database-name&gt;&lt;/record&gt;&lt;/Cite&gt;&lt;/EndNote&gt;</w:instrText>
      </w:r>
      <w:r w:rsidR="0082272F" w:rsidRPr="00D8578C">
        <w:rPr>
          <w:rFonts w:ascii="Book Antiqua" w:eastAsia="나눔고딕" w:hAnsi="Book Antiqua"/>
        </w:rPr>
        <w:fldChar w:fldCharType="separate"/>
      </w:r>
      <w:r w:rsidR="00884490" w:rsidRPr="00D8578C">
        <w:rPr>
          <w:rFonts w:ascii="Book Antiqua" w:eastAsia="나눔고딕" w:hAnsi="Book Antiqua"/>
          <w:noProof/>
          <w:vertAlign w:val="superscript"/>
        </w:rPr>
        <w:t>[</w:t>
      </w:r>
      <w:hyperlink w:anchor="_ENREF_12" w:tooltip="Luton, 2006 #63" w:history="1">
        <w:r w:rsidR="00C5143C" w:rsidRPr="00D8578C">
          <w:rPr>
            <w:rFonts w:ascii="Book Antiqua" w:eastAsia="나눔고딕" w:hAnsi="Book Antiqua"/>
            <w:noProof/>
            <w:vertAlign w:val="superscript"/>
          </w:rPr>
          <w:t>12</w:t>
        </w:r>
      </w:hyperlink>
      <w:r w:rsidR="00884490" w:rsidRPr="00D8578C">
        <w:rPr>
          <w:rFonts w:ascii="Book Antiqua" w:eastAsia="나눔고딕" w:hAnsi="Book Antiqua"/>
          <w:noProof/>
          <w:vertAlign w:val="superscript"/>
        </w:rPr>
        <w:t>]</w:t>
      </w:r>
      <w:r w:rsidR="0082272F" w:rsidRPr="00D8578C">
        <w:rPr>
          <w:rFonts w:ascii="Book Antiqua" w:eastAsia="나눔고딕" w:hAnsi="Book Antiqua"/>
        </w:rPr>
        <w:fldChar w:fldCharType="end"/>
      </w:r>
      <w:r w:rsidR="00E731C8" w:rsidRPr="00D8578C">
        <w:rPr>
          <w:rFonts w:ascii="Book Antiqua" w:eastAsia="나눔고딕" w:hAnsi="Book Antiqua"/>
        </w:rPr>
        <w:t xml:space="preserve"> and intravenous </w:t>
      </w:r>
      <w:r w:rsidR="007207CA" w:rsidRPr="00D8578C">
        <w:rPr>
          <w:rFonts w:ascii="Book Antiqua" w:eastAsia="나눔고딕" w:hAnsi="Book Antiqua"/>
        </w:rPr>
        <w:t xml:space="preserve">infusion of </w:t>
      </w:r>
      <w:r w:rsidR="00E731C8" w:rsidRPr="00D8578C">
        <w:rPr>
          <w:rFonts w:ascii="Book Antiqua" w:eastAsia="나눔고딕" w:hAnsi="Book Antiqua"/>
        </w:rPr>
        <w:t xml:space="preserve">betamethasone diphosphate 24 mg/d </w:t>
      </w:r>
      <w:r w:rsidR="007207CA" w:rsidRPr="00D8578C">
        <w:rPr>
          <w:rFonts w:ascii="Book Antiqua" w:eastAsia="나눔고딕" w:hAnsi="Book Antiqua"/>
        </w:rPr>
        <w:t>induce</w:t>
      </w:r>
      <w:r w:rsidR="008F420C" w:rsidRPr="00D8578C">
        <w:rPr>
          <w:rFonts w:ascii="Book Antiqua" w:eastAsia="나눔고딕" w:hAnsi="Book Antiqua"/>
        </w:rPr>
        <w:t xml:space="preserve"> improving symptom </w:t>
      </w:r>
      <w:r w:rsidR="00E731C8" w:rsidRPr="00D8578C">
        <w:rPr>
          <w:rFonts w:ascii="Book Antiqua" w:eastAsia="나눔고딕" w:hAnsi="Book Antiqua"/>
        </w:rPr>
        <w:t xml:space="preserve">within </w:t>
      </w:r>
      <w:r w:rsidR="008F420C" w:rsidRPr="00D8578C">
        <w:rPr>
          <w:rFonts w:ascii="Book Antiqua" w:eastAsia="나눔고딕" w:hAnsi="Book Antiqua"/>
        </w:rPr>
        <w:t>two days</w:t>
      </w:r>
      <w:r w:rsidR="0082272F" w:rsidRPr="00D8578C">
        <w:rPr>
          <w:rFonts w:ascii="Book Antiqua" w:eastAsia="나눔고딕" w:hAnsi="Book Antiqua"/>
        </w:rPr>
        <w:fldChar w:fldCharType="begin"/>
      </w:r>
      <w:r w:rsidR="003B14C8" w:rsidRPr="00D8578C">
        <w:rPr>
          <w:rFonts w:ascii="Book Antiqua" w:eastAsia="나눔고딕" w:hAnsi="Book Antiqua"/>
        </w:rPr>
        <w:instrText xml:space="preserve"> ADDIN EN.CITE &lt;EndNote&gt;&lt;Cite&gt;&lt;Author&gt;Luton&lt;/Author&gt;&lt;Year&gt;2006&lt;/Year&gt;&lt;RecNum&gt;63&lt;/RecNum&gt;&lt;DisplayText&gt;&lt;style face="superscript"&gt;[12]&lt;/style&gt;&lt;/DisplayText&gt;&lt;record&gt;&lt;rec-number&gt;63&lt;/rec-number&gt;&lt;foreign-keys&gt;&lt;key app="EN" db-id="9evs2rzwn9x9t2erva6xwewaa0sdezveevwt"&gt;63&lt;/key&gt;&lt;/foreign-keys&gt;&lt;ref-type name="Journal Article"&gt;17&lt;/ref-type&gt;&lt;contributors&gt;&lt;authors&gt;&lt;author&gt;Luton, K.&lt;/author&gt;&lt;author&gt;Garcia, C.&lt;/author&gt;&lt;author&gt;Poletti, E.&lt;/author&gt;&lt;author&gt;Koester, G.&lt;/author&gt;&lt;/authors&gt;&lt;/contributors&gt;&lt;titles&gt;&lt;title&gt;Nicolau Syndrome: Three cases and review&lt;/title&gt;&lt;secondary-title&gt;International Journal of Dermatology&lt;/secondary-title&gt;&lt;/titles&gt;&lt;periodical&gt;&lt;full-title&gt;International Journal of Dermatology&lt;/full-title&gt;&lt;/periodical&gt;&lt;pages&gt;1326-1328&lt;/pages&gt;&lt;volume&gt;45&lt;/volume&gt;&lt;number&gt;11&lt;/number&gt;&lt;dates&gt;&lt;year&gt;2006&lt;/year&gt;&lt;/dates&gt;&lt;urls&gt;&lt;related-urls&gt;&lt;url&gt;http://www.scopus.com/inward/record.url?eid=2-s2.0-33750631428&amp;amp;partnerID=40&amp;amp;md5=b0e7ae2abd40a59b627e436b633f68cc&lt;/url&gt;&lt;/related-urls&gt;&lt;/urls&gt;&lt;custom2&gt;17076716&lt;/custom2&gt;&lt;electronic-resource-num&gt;10.1111/j.1365-4632.2006.02674.x&lt;/electronic-resource-num&gt;&lt;remote-database-name&gt;Scopus&lt;/remote-database-name&gt;&lt;/record&gt;&lt;/Cite&gt;&lt;/EndNote&gt;</w:instrText>
      </w:r>
      <w:r w:rsidR="0082272F" w:rsidRPr="00D8578C">
        <w:rPr>
          <w:rFonts w:ascii="Book Antiqua" w:eastAsia="나눔고딕" w:hAnsi="Book Antiqua"/>
        </w:rPr>
        <w:fldChar w:fldCharType="separate"/>
      </w:r>
      <w:r w:rsidR="00884490" w:rsidRPr="00D8578C">
        <w:rPr>
          <w:rFonts w:ascii="Book Antiqua" w:eastAsia="나눔고딕" w:hAnsi="Book Antiqua"/>
          <w:noProof/>
          <w:vertAlign w:val="superscript"/>
        </w:rPr>
        <w:t>[</w:t>
      </w:r>
      <w:hyperlink w:anchor="_ENREF_12" w:tooltip="Luton, 2006 #63" w:history="1">
        <w:r w:rsidR="00C5143C" w:rsidRPr="00D8578C">
          <w:rPr>
            <w:rFonts w:ascii="Book Antiqua" w:eastAsia="나눔고딕" w:hAnsi="Book Antiqua"/>
            <w:noProof/>
            <w:vertAlign w:val="superscript"/>
          </w:rPr>
          <w:t>12</w:t>
        </w:r>
      </w:hyperlink>
      <w:r w:rsidR="00884490" w:rsidRPr="00D8578C">
        <w:rPr>
          <w:rFonts w:ascii="Book Antiqua" w:eastAsia="나눔고딕" w:hAnsi="Book Antiqua"/>
          <w:noProof/>
          <w:vertAlign w:val="superscript"/>
        </w:rPr>
        <w:t>]</w:t>
      </w:r>
      <w:r w:rsidR="0082272F" w:rsidRPr="00D8578C">
        <w:rPr>
          <w:rFonts w:ascii="Book Antiqua" w:eastAsia="나눔고딕" w:hAnsi="Book Antiqua"/>
        </w:rPr>
        <w:fldChar w:fldCharType="end"/>
      </w:r>
      <w:r w:rsidR="009874EB" w:rsidRPr="00D8578C">
        <w:rPr>
          <w:rFonts w:ascii="Book Antiqua" w:eastAsia="나눔고딕" w:hAnsi="Book Antiqua"/>
        </w:rPr>
        <w:t xml:space="preserve">. </w:t>
      </w:r>
      <w:r w:rsidR="006F4BDC" w:rsidRPr="00D8578C">
        <w:rPr>
          <w:rFonts w:ascii="Book Antiqua" w:eastAsia="나눔고딕" w:hAnsi="Book Antiqua"/>
        </w:rPr>
        <w:t>Patient responses rapidly</w:t>
      </w:r>
      <w:r w:rsidR="008F420C" w:rsidRPr="00D8578C">
        <w:rPr>
          <w:rFonts w:ascii="Book Antiqua" w:eastAsia="나눔고딕" w:hAnsi="Book Antiqua"/>
        </w:rPr>
        <w:t xml:space="preserve"> to</w:t>
      </w:r>
      <w:r w:rsidR="006F4BDC" w:rsidRPr="00D8578C">
        <w:rPr>
          <w:rFonts w:ascii="Book Antiqua" w:eastAsia="나눔고딕" w:hAnsi="Book Antiqua"/>
        </w:rPr>
        <w:t xml:space="preserve"> </w:t>
      </w:r>
      <w:r w:rsidR="002C6A43" w:rsidRPr="00D8578C">
        <w:rPr>
          <w:rFonts w:ascii="Book Antiqua" w:eastAsia="나눔고딕" w:hAnsi="Book Antiqua"/>
        </w:rPr>
        <w:t>methylprednisolone 1g IV q.d.</w:t>
      </w:r>
      <w:r w:rsidR="006F4BDC" w:rsidRPr="00D8578C">
        <w:rPr>
          <w:rFonts w:ascii="Book Antiqua" w:eastAsia="나눔고딕" w:hAnsi="Book Antiqua"/>
        </w:rPr>
        <w:t xml:space="preserve"> or dexamethasone 32 mg intravenous </w:t>
      </w:r>
      <w:r w:rsidR="008F420C" w:rsidRPr="00D8578C">
        <w:rPr>
          <w:rFonts w:ascii="Book Antiqua" w:eastAsia="나눔고딕" w:hAnsi="Book Antiqua"/>
        </w:rPr>
        <w:t>injection</w:t>
      </w:r>
      <w:r w:rsidR="006F4BDC" w:rsidRPr="00D8578C">
        <w:rPr>
          <w:rFonts w:ascii="Book Antiqua" w:eastAsia="나눔고딕" w:hAnsi="Book Antiqua"/>
        </w:rPr>
        <w:t xml:space="preserve"> for </w:t>
      </w:r>
      <w:r w:rsidR="002C6A43" w:rsidRPr="00D8578C">
        <w:rPr>
          <w:rFonts w:ascii="Book Antiqua" w:eastAsia="나눔고딕" w:hAnsi="Book Antiqua"/>
        </w:rPr>
        <w:t>three days</w:t>
      </w:r>
      <w:r w:rsidR="006F4BDC" w:rsidRPr="00D8578C">
        <w:rPr>
          <w:rFonts w:ascii="Book Antiqua" w:eastAsia="나눔고딕" w:hAnsi="Book Antiqua"/>
        </w:rPr>
        <w:t xml:space="preserve"> and pentox</w:t>
      </w:r>
      <w:r w:rsidR="002C6A43" w:rsidRPr="00D8578C">
        <w:rPr>
          <w:rFonts w:ascii="Book Antiqua" w:eastAsia="나눔고딕" w:hAnsi="Book Antiqua"/>
        </w:rPr>
        <w:t>ifylline 400 mg PO t.i.d.</w:t>
      </w:r>
      <w:r w:rsidR="0082272F" w:rsidRPr="00D8578C">
        <w:rPr>
          <w:rFonts w:ascii="Book Antiqua" w:eastAsia="나눔고딕" w:hAnsi="Book Antiqua"/>
        </w:rPr>
        <w:fldChar w:fldCharType="begin"/>
      </w:r>
      <w:r w:rsidR="003B14C8" w:rsidRPr="00D8578C">
        <w:rPr>
          <w:rFonts w:ascii="Book Antiqua" w:eastAsia="나눔고딕" w:hAnsi="Book Antiqua"/>
        </w:rPr>
        <w:instrText xml:space="preserve"> ADDIN EN.CITE &lt;EndNote&gt;&lt;Cite&gt;&lt;Author&gt;Luton&lt;/Author&gt;&lt;Year&gt;2006&lt;/Year&gt;&lt;RecNum&gt;63&lt;/RecNum&gt;&lt;DisplayText&gt;&lt;style face="superscript"&gt;[12]&lt;/style&gt;&lt;/DisplayText&gt;&lt;record&gt;&lt;rec-number&gt;63&lt;/rec-number&gt;&lt;foreign-keys&gt;&lt;key app="EN" db-id="9evs2rzwn9x9t2erva6xwewaa0sdezveevwt"&gt;63&lt;/key&gt;&lt;/foreign-keys&gt;&lt;ref-type name="Journal Article"&gt;17&lt;/ref-type&gt;&lt;contributors&gt;&lt;authors&gt;&lt;author&gt;Luton, K.&lt;/author&gt;&lt;author&gt;Garcia, C.&lt;/author&gt;&lt;author&gt;Poletti, E.&lt;/author&gt;&lt;author&gt;Koester, G.&lt;/author&gt;&lt;/authors&gt;&lt;/contributors&gt;&lt;titles&gt;&lt;title&gt;Nicolau Syndrome: Three cases and review&lt;/title&gt;&lt;secondary-title&gt;International Journal of Dermatology&lt;/secondary-title&gt;&lt;/titles&gt;&lt;periodical&gt;&lt;full-title&gt;International Journal of Dermatology&lt;/full-title&gt;&lt;/periodical&gt;&lt;pages&gt;1326-1328&lt;/pages&gt;&lt;volume&gt;45&lt;/volume&gt;&lt;number&gt;11&lt;/number&gt;&lt;dates&gt;&lt;year&gt;2006&lt;/year&gt;&lt;/dates&gt;&lt;urls&gt;&lt;related-urls&gt;&lt;url&gt;http://www.scopus.com/inward/record.url?eid=2-s2.0-33750631428&amp;amp;partnerID=40&amp;amp;md5=b0e7ae2abd40a59b627e436b633f68cc&lt;/url&gt;&lt;/related-urls&gt;&lt;/urls&gt;&lt;custom2&gt;17076716&lt;/custom2&gt;&lt;electronic-resource-num&gt;10.1111/j.1365-4632.2006.02674.x&lt;/electronic-resource-num&gt;&lt;remote-database-name&gt;Scopus&lt;/remote-database-name&gt;&lt;/record&gt;&lt;/Cite&gt;&lt;/EndNote&gt;</w:instrText>
      </w:r>
      <w:r w:rsidR="0082272F" w:rsidRPr="00D8578C">
        <w:rPr>
          <w:rFonts w:ascii="Book Antiqua" w:eastAsia="나눔고딕" w:hAnsi="Book Antiqua"/>
        </w:rPr>
        <w:fldChar w:fldCharType="separate"/>
      </w:r>
      <w:r w:rsidR="00884490" w:rsidRPr="00D8578C">
        <w:rPr>
          <w:rFonts w:ascii="Book Antiqua" w:eastAsia="나눔고딕" w:hAnsi="Book Antiqua"/>
          <w:noProof/>
          <w:vertAlign w:val="superscript"/>
        </w:rPr>
        <w:t>[</w:t>
      </w:r>
      <w:hyperlink w:anchor="_ENREF_12" w:tooltip="Luton, 2006 #63" w:history="1">
        <w:r w:rsidR="00C5143C" w:rsidRPr="00D8578C">
          <w:rPr>
            <w:rFonts w:ascii="Book Antiqua" w:eastAsia="나눔고딕" w:hAnsi="Book Antiqua"/>
            <w:noProof/>
            <w:vertAlign w:val="superscript"/>
          </w:rPr>
          <w:t>12</w:t>
        </w:r>
      </w:hyperlink>
      <w:r w:rsidR="00884490" w:rsidRPr="00D8578C">
        <w:rPr>
          <w:rFonts w:ascii="Book Antiqua" w:eastAsia="나눔고딕" w:hAnsi="Book Antiqua"/>
          <w:noProof/>
          <w:vertAlign w:val="superscript"/>
        </w:rPr>
        <w:t>]</w:t>
      </w:r>
      <w:r w:rsidR="0082272F" w:rsidRPr="00D8578C">
        <w:rPr>
          <w:rFonts w:ascii="Book Antiqua" w:eastAsia="나눔고딕" w:hAnsi="Book Antiqua"/>
        </w:rPr>
        <w:fldChar w:fldCharType="end"/>
      </w:r>
      <w:r w:rsidR="009874EB" w:rsidRPr="00D8578C">
        <w:rPr>
          <w:rFonts w:ascii="Book Antiqua" w:eastAsia="나눔고딕" w:hAnsi="Book Antiqua"/>
        </w:rPr>
        <w:t>.</w:t>
      </w:r>
      <w:r w:rsidR="001E0487" w:rsidRPr="00D8578C">
        <w:rPr>
          <w:rFonts w:ascii="Book Antiqua" w:eastAsia="나눔고딕" w:hAnsi="Book Antiqua"/>
        </w:rPr>
        <w:t xml:space="preserve"> </w:t>
      </w:r>
      <w:r w:rsidR="006F4BDC" w:rsidRPr="00D8578C">
        <w:rPr>
          <w:rFonts w:ascii="Book Antiqua" w:eastAsia="나눔고딕" w:hAnsi="Book Antiqua"/>
        </w:rPr>
        <w:t>Warm intermittent compression</w:t>
      </w:r>
      <w:r w:rsidR="0082272F" w:rsidRPr="00D8578C">
        <w:rPr>
          <w:rFonts w:ascii="Book Antiqua" w:eastAsia="나눔고딕" w:hAnsi="Book Antiqua"/>
        </w:rPr>
        <w:fldChar w:fldCharType="begin"/>
      </w:r>
      <w:r w:rsidR="003B14C8" w:rsidRPr="00D8578C">
        <w:rPr>
          <w:rFonts w:ascii="Book Antiqua" w:eastAsia="나눔고딕" w:hAnsi="Book Antiqua"/>
        </w:rPr>
        <w:instrText xml:space="preserve"> ADDIN EN.CITE &lt;EndNote&gt;&lt;Cite&gt;&lt;Author&gt;Luton&lt;/Author&gt;&lt;Year&gt;2006&lt;/Year&gt;&lt;RecNum&gt;63&lt;/RecNum&gt;&lt;DisplayText&gt;&lt;style face="superscript"&gt;[12]&lt;/style&gt;&lt;/DisplayText&gt;&lt;record&gt;&lt;rec-number&gt;63&lt;/rec-number&gt;&lt;foreign-keys&gt;&lt;key app="EN" db-id="9evs2rzwn9x9t2erva6xwewaa0sdezveevwt"&gt;63&lt;/key&gt;&lt;/foreign-keys&gt;&lt;ref-type name="Journal Article"&gt;17&lt;/ref-type&gt;&lt;contributors&gt;&lt;authors&gt;&lt;author&gt;Luton, K.&lt;/author&gt;&lt;author&gt;Garcia, C.&lt;/author&gt;&lt;author&gt;Poletti, E.&lt;/author&gt;&lt;author&gt;Koester, G.&lt;/author&gt;&lt;/authors&gt;&lt;/contributors&gt;&lt;titles&gt;&lt;title&gt;Nicolau Syndrome: Three cases and review&lt;/title&gt;&lt;secondary-title&gt;International Journal of Dermatology&lt;/secondary-title&gt;&lt;/titles&gt;&lt;periodical&gt;&lt;full-title&gt;International Journal of Dermatology&lt;/full-title&gt;&lt;/periodical&gt;&lt;pages&gt;1326-1328&lt;/pages&gt;&lt;volume&gt;45&lt;/volume&gt;&lt;number&gt;11&lt;/number&gt;&lt;dates&gt;&lt;year&gt;2006&lt;/year&gt;&lt;/dates&gt;&lt;urls&gt;&lt;related-urls&gt;&lt;url&gt;http://www.scopus.com/inward/record.url?eid=2-s2.0-33750631428&amp;amp;partnerID=40&amp;amp;md5=b0e7ae2abd40a59b627e436b633f68cc&lt;/url&gt;&lt;/related-urls&gt;&lt;/urls&gt;&lt;custom2&gt;17076716&lt;/custom2&gt;&lt;electronic-resource-num&gt;10.1111/j.1365-4632.2006.02674.x&lt;/electronic-resource-num&gt;&lt;remote-database-name&gt;Scopus&lt;/remote-database-name&gt;&lt;/record&gt;&lt;/Cite&gt;&lt;/EndNote&gt;</w:instrText>
      </w:r>
      <w:r w:rsidR="0082272F" w:rsidRPr="00D8578C">
        <w:rPr>
          <w:rFonts w:ascii="Book Antiqua" w:eastAsia="나눔고딕" w:hAnsi="Book Antiqua"/>
        </w:rPr>
        <w:fldChar w:fldCharType="separate"/>
      </w:r>
      <w:r w:rsidR="00884490" w:rsidRPr="00D8578C">
        <w:rPr>
          <w:rFonts w:ascii="Book Antiqua" w:eastAsia="나눔고딕" w:hAnsi="Book Antiqua"/>
          <w:noProof/>
          <w:vertAlign w:val="superscript"/>
        </w:rPr>
        <w:t>[</w:t>
      </w:r>
      <w:hyperlink w:anchor="_ENREF_12" w:tooltip="Luton, 2006 #63" w:history="1">
        <w:r w:rsidR="00C5143C" w:rsidRPr="00D8578C">
          <w:rPr>
            <w:rFonts w:ascii="Book Antiqua" w:eastAsia="나눔고딕" w:hAnsi="Book Antiqua"/>
            <w:noProof/>
            <w:vertAlign w:val="superscript"/>
          </w:rPr>
          <w:t>12</w:t>
        </w:r>
      </w:hyperlink>
      <w:r w:rsidR="00884490" w:rsidRPr="00D8578C">
        <w:rPr>
          <w:rFonts w:ascii="Book Antiqua" w:eastAsia="나눔고딕" w:hAnsi="Book Antiqua"/>
          <w:noProof/>
          <w:vertAlign w:val="superscript"/>
        </w:rPr>
        <w:t>]</w:t>
      </w:r>
      <w:r w:rsidR="0082272F" w:rsidRPr="00D8578C">
        <w:rPr>
          <w:rFonts w:ascii="Book Antiqua" w:eastAsia="나눔고딕" w:hAnsi="Book Antiqua"/>
        </w:rPr>
        <w:fldChar w:fldCharType="end"/>
      </w:r>
      <w:r w:rsidR="001E0487" w:rsidRPr="00D8578C">
        <w:rPr>
          <w:rFonts w:ascii="Book Antiqua" w:eastAsia="나눔고딕" w:hAnsi="Book Antiqua"/>
        </w:rPr>
        <w:t xml:space="preserve"> is also recommended.</w:t>
      </w:r>
    </w:p>
    <w:p w14:paraId="001B33D7" w14:textId="77777777" w:rsidR="00452682" w:rsidRDefault="00452682" w:rsidP="00452682">
      <w:pPr>
        <w:pStyle w:val="ListParagraph"/>
        <w:spacing w:line="360" w:lineRule="auto"/>
        <w:ind w:left="0"/>
        <w:jc w:val="both"/>
        <w:rPr>
          <w:rFonts w:ascii="Book Antiqua" w:eastAsia="宋体" w:hAnsi="Book Antiqua"/>
          <w:lang w:eastAsia="zh-CN"/>
        </w:rPr>
      </w:pPr>
    </w:p>
    <w:p w14:paraId="0AC190C2" w14:textId="3F0941A1" w:rsidR="007A10D9" w:rsidRPr="00D8578C" w:rsidRDefault="00452682" w:rsidP="00452682">
      <w:pPr>
        <w:pStyle w:val="ListParagraph"/>
        <w:spacing w:line="360" w:lineRule="auto"/>
        <w:ind w:left="0"/>
        <w:jc w:val="both"/>
        <w:rPr>
          <w:rFonts w:ascii="Book Antiqua" w:eastAsia="나눔고딕" w:hAnsi="Book Antiqua"/>
        </w:rPr>
      </w:pPr>
      <w:r w:rsidRPr="00452682">
        <w:rPr>
          <w:rFonts w:ascii="Book Antiqua" w:eastAsia="나눔고딕" w:hAnsi="Book Antiqua"/>
          <w:b/>
        </w:rPr>
        <w:t>Necrotic phase</w:t>
      </w:r>
      <w:r w:rsidRPr="00452682">
        <w:rPr>
          <w:rFonts w:ascii="Book Antiqua" w:eastAsia="宋体" w:hAnsi="Book Antiqua" w:hint="eastAsia"/>
          <w:b/>
          <w:lang w:eastAsia="zh-CN"/>
        </w:rPr>
        <w:t xml:space="preserve">: </w:t>
      </w:r>
      <w:r w:rsidR="002C6A43" w:rsidRPr="00D8578C">
        <w:rPr>
          <w:rFonts w:ascii="Book Antiqua" w:eastAsia="나눔고딕" w:hAnsi="Book Antiqua"/>
        </w:rPr>
        <w:t>T</w:t>
      </w:r>
      <w:r w:rsidR="007A10D9" w:rsidRPr="00D8578C">
        <w:rPr>
          <w:rFonts w:ascii="Book Antiqua" w:eastAsia="나눔고딕" w:hAnsi="Book Antiqua"/>
        </w:rPr>
        <w:t>he patients</w:t>
      </w:r>
      <w:r w:rsidR="002C6A43" w:rsidRPr="00D8578C">
        <w:rPr>
          <w:rFonts w:ascii="Book Antiqua" w:eastAsia="나눔고딕" w:hAnsi="Book Antiqua"/>
        </w:rPr>
        <w:t xml:space="preserve"> with NS</w:t>
      </w:r>
      <w:r w:rsidR="007A10D9" w:rsidRPr="00D8578C">
        <w:rPr>
          <w:rFonts w:ascii="Book Antiqua" w:eastAsia="나눔고딕" w:hAnsi="Book Antiqua"/>
        </w:rPr>
        <w:t xml:space="preserve"> </w:t>
      </w:r>
      <w:r w:rsidR="002C6A43" w:rsidRPr="00D8578C">
        <w:rPr>
          <w:rFonts w:ascii="Book Antiqua" w:eastAsia="나눔고딕" w:hAnsi="Book Antiqua"/>
        </w:rPr>
        <w:t>undergo</w:t>
      </w:r>
      <w:r w:rsidR="007A10D9" w:rsidRPr="00D8578C">
        <w:rPr>
          <w:rFonts w:ascii="Book Antiqua" w:eastAsia="나눔고딕" w:hAnsi="Book Antiqua"/>
        </w:rPr>
        <w:t xml:space="preserve"> surgical debridement of the </w:t>
      </w:r>
      <w:r w:rsidR="002C6A43" w:rsidRPr="00D8578C">
        <w:rPr>
          <w:rFonts w:ascii="Book Antiqua" w:eastAsia="나눔고딕" w:hAnsi="Book Antiqua"/>
        </w:rPr>
        <w:t>affected</w:t>
      </w:r>
      <w:r w:rsidR="007A10D9" w:rsidRPr="00D8578C">
        <w:rPr>
          <w:rFonts w:ascii="Book Antiqua" w:eastAsia="나눔고딕" w:hAnsi="Book Antiqua"/>
        </w:rPr>
        <w:t xml:space="preserve"> skin, subcutaneous tissue and muscle</w:t>
      </w:r>
      <w:r w:rsidR="002C6A43" w:rsidRPr="00D8578C">
        <w:rPr>
          <w:rFonts w:ascii="Book Antiqua" w:eastAsia="나눔고딕" w:hAnsi="Book Antiqua"/>
        </w:rPr>
        <w:t xml:space="preserve"> in case of clinical and radiograp</w:t>
      </w:r>
      <w:r>
        <w:rPr>
          <w:rFonts w:ascii="Book Antiqua" w:eastAsia="나눔고딕" w:hAnsi="Book Antiqua"/>
        </w:rPr>
        <w:t>hic evidence of tissue necrosis</w:t>
      </w:r>
      <w:r w:rsidR="003162B4" w:rsidRPr="00D8578C">
        <w:rPr>
          <w:rFonts w:ascii="Book Antiqua" w:eastAsia="나눔고딕" w:hAnsi="Book Antiqua"/>
        </w:rPr>
        <w:fldChar w:fldCharType="begin">
          <w:fldData xml:space="preserve">PEVuZE5vdGU+PENpdGU+PEF1dGhvcj5HYXlrZW48L0F1dGhvcj48WWVhcj4yMDA2PC9ZZWFyPjxS
ZWNOdW0+NjY8L1JlY051bT48RGlzcGxheVRleHQ+PHN0eWxlIGZhY2U9InN1cGVyc2NyaXB0Ij5b
MiwgNiwgMTMsIDE2XTwvc3R5bGU+PC9EaXNwbGF5VGV4dD48cmVjb3JkPjxyZWMtbnVtYmVyPjY2
PC9yZWMtbnVtYmVyPjxmb3JlaWduLWtleXM+PGtleSBhcHA9IkVOIiBkYi1pZD0iOWV2czJyendu
OXg5dDJlcnZhNnh3ZXdhYTBzZGV6dmVldnd0Ij42Njwva2V5PjwvZm9yZWlnbi1rZXlzPjxyZWYt
dHlwZSBuYW1lPSJKb3VybmFsIEFydGljbGUiPjE3PC9yZWYtdHlwZT48Y29udHJpYnV0b3JzPjxh
dXRob3JzPjxhdXRob3I+R2F5a2VuLCBKLjwvYXV0aG9yPjxhdXRob3I+V2VzdGFubW8sIEEuPC9h
dXRob3I+PGF1dGhvcj5LbnV0c2VuLCBBLjwvYXV0aG9yPjxhdXRob3I+QWhyZW5ob2x6LCBELiBI
LjwvYXV0aG9yPjxhdXRob3I+TW9ociBJaWksIFcuIEouPC9hdXRob3I+PGF1dGhvcj5Tb2xlbSwg
TC4gRC48L2F1dGhvcj48L2F1dGhvcnM+PC9jb250cmlidXRvcnM+PHRpdGxlcz48dGl0bGU+TGl2
ZWRvaWQgZGVybWF0aXRpcyBhbmQgc2V2ZXJlIG5lY3Jvc2lzIChOaWNvbGF1JmFwb3M7cyBzeW5k
cm9tZSkgYWZ0ZXIgaW50cmFtdXNjdWxhciBoeWRyb3h5emluZSBpbmplY3Rpb248L3RpdGxlPjxz
ZWNvbmRhcnktdGl0bGU+Sm91cm5hbCBvZiBCdXJuIENhcmUgYW5kIFJlc2VhcmNoPC9zZWNvbmRh
cnktdGl0bGU+PC90aXRsZXM+PHBlcmlvZGljYWw+PGZ1bGwtdGl0bGU+Sm91cm5hbCBvZiBCdXJu
IENhcmUgYW5kIFJlc2VhcmNoPC9mdWxsLXRpdGxlPjwvcGVyaW9kaWNhbD48cGFnZXM+NTQxLTU0
NDwvcGFnZXM+PHZvbHVtZT4yNzwvdm9sdW1lPjxudW1iZXI+NDwvbnVtYmVyPjxkYXRlcz48eWVh
cj4yMDA2PC95ZWFyPjwvZGF0ZXM+PHVybHM+PHJlbGF0ZWQtdXJscz48dXJsPmh0dHA6Ly93d3cu
c2NvcHVzLmNvbS9pbndhcmQvcmVjb3JkLnVybD9laWQ9Mi1zMi4wLTMzNzQ5NDM3MTk3JmFtcDtw
YXJ0bmVySUQ9NDAmYW1wO21kNT0wMWZkZGJmNTk5ZjQ1N2RiNWYyNjhlYTIyMTYzOGU1ZjwvdXJs
PjwvcmVsYXRlZC11cmxzPjwvdXJscz48Y3VzdG9tMj4xNjgxOTM2MjwvY3VzdG9tMj48ZWxlY3Ry
b25pYy1yZXNvdXJjZS1udW0+MTAuMTA5Ny8wMS5CQ1IuMDAwMDIyNTkxNy4wOTMzOS4wMzwvZWxl
Y3Ryb25pYy1yZXNvdXJjZS1udW0+PHJlbW90ZS1kYXRhYmFzZS1uYW1lPlNjb3B1czwvcmVtb3Rl
LWRhdGFiYXNlLW5hbWU+PC9yZWNvcmQ+PC9DaXRlPjxDaXRlPjxBdXRob3I+Q29yYXp6YTwvQXV0
aG9yPjxZZWFyPjIwMDE8L1llYXI+PFJlY051bT44NDwvUmVjTnVtPjxyZWNvcmQ+PHJlYy1udW1i
ZXI+ODQ8L3JlYy1udW1iZXI+PGZvcmVpZ24ta2V5cz48a2V5IGFwcD0iRU4iIGRiLWlkPSI5ZXZz
MnJ6d245eDl0MmVydmE2eHdld2FhMHNkZXp2ZWV2d3QiPjg0PC9rZXk+PC9mb3JlaWduLWtleXM+
PHJlZi10eXBlIG5hbWU9IkpvdXJuYWwgQXJ0aWNsZSI+MTc8L3JlZi10eXBlPjxjb250cmlidXRv
cnM+PGF1dGhvcnM+PGF1dGhvcj5Db3JhenphLCBNLjwvYXV0aG9yPjxhdXRob3I+Q2Fwb3p6aSwg
Ty48L2F1dGhvcj48YXV0aG9yPlZpcmdpbGksIEEuPC9hdXRob3I+PC9hdXRob3JzPjwvY29udHJp
YnV0b3JzPjx0aXRsZXM+PHRpdGxlPkZpdmUgY2FzZXMgb2YgbGl2ZWRvLWxpa2UgZGVybWF0aXRp
cyAoTmljb2xhdSZhcG9zO3Mgc3luZHJvbWUpIGR1ZSB0byBiaXNtdXRoIHNhbHRzIGFuZCB2YXJp
b3VzIG90aGVyIG5vbi1zdGVyb2lkYWwgYW50aS1pbmZsYW1tYXRvcnkgZHJ1Z3M8L3RpdGxlPjxz
ZWNvbmRhcnktdGl0bGU+Sm91cm5hbCBvZiB0aGUgRXVyb3BlYW4gQWNhZGVteSBvZiBEZXJtYXRv
bG9neSBhbmQgVmVuZXJlb2xvZ3k8L3NlY29uZGFyeS10aXRsZT48L3RpdGxlcz48cGVyaW9kaWNh
bD48ZnVsbC10aXRsZT5Kb3VybmFsIG9mIHRoZSBFdXJvcGVhbiBBY2FkZW15IG9mIERlcm1hdG9s
b2d5IGFuZCBWZW5lcmVvbG9neTwvZnVsbC10aXRsZT48L3BlcmlvZGljYWw+PHBhZ2VzPjU4NS01
ODg8L3BhZ2VzPjx2b2x1bWU+MTU8L3ZvbHVtZT48bnVtYmVyPjY8L251bWJlcj48ZGF0ZXM+PHll
YXI+MjAwMTwveWVhcj48L2RhdGVzPjx1cmxzPjxyZWxhdGVkLXVybHM+PHVybD5odHRwOi8vd3d3
LnNjb3B1cy5jb20vaW53YXJkL3JlY29yZC51cmw/ZWlkPTItczIuMC0wMDM1NjY5NTg5JmFtcDtw
YXJ0bmVySUQ9NDAmYW1wO21kNT1kYmVhMjkzNzk0OGE0ODJmNDRhYWUyMDBmZDVjOTYyYzwvdXJs
PjwvcmVsYXRlZC11cmxzPjwvdXJscz48Y3VzdG9tMj4xMTg0MzIyNDwvY3VzdG9tMj48ZWxlY3Ry
b25pYy1yZXNvdXJjZS1udW0+MTAuMTA0Ni9qLjE0NjgtMzA4My4yMDAxLjAwMzIwLng8L2VsZWN0
cm9uaWMtcmVzb3VyY2UtbnVtPjxyZW1vdGUtZGF0YWJhc2UtbmFtZT5TY29wdXM8L3JlbW90ZS1k
YXRhYmFzZS1uYW1lPjwvcmVjb3JkPjwvQ2l0ZT48Q2l0ZT48QXV0aG9yPktpbTwvQXV0aG9yPjxZ
ZWFyPjIwMTE8L1llYXI+PFJlY051bT4yMjwvUmVjTnVtPjxyZWNvcmQ+PHJlYy1udW1iZXI+MjI8
L3JlYy1udW1iZXI+PGZvcmVpZ24ta2V5cz48a2V5IGFwcD0iRU4iIGRiLWlkPSI5ZXZzMnJ6d245
eDl0MmVydmE2eHdld2FhMHNkZXp2ZWV2d3QiPjIyPC9rZXk+PC9mb3JlaWduLWtleXM+PHJlZi10
eXBlIG5hbWU9IkpvdXJuYWwgQXJ0aWNsZSI+MTc8L3JlZi10eXBlPjxjb250cmlidXRvcnM+PGF1
dGhvcnM+PGF1dGhvcj5LaW0sIEsuIEsuPC9hdXRob3I+PC9hdXRob3JzPjwvY29udHJpYnV0b3Jz
Pjx0aXRsZXM+PHRpdGxlPk5pY29sYXUgc3luZHJvbWUgaW4gcGF0aWVudCBmb2xsb3dpbmcgZGlj
bG9mZW5hYyBhZG1pbmlzdHJhdGlvbjogQSBjYXNlIHJlcG9ydDwvdGl0bGU+PHNlY29uZGFyeS10
aXRsZT5Bbm5hbHMgb2YgRGVybWF0b2xvZ3k8L3NlY29uZGFyeS10aXRsZT48L3RpdGxlcz48cGVy
aW9kaWNhbD48ZnVsbC10aXRsZT5Bbm5hbHMgb2YgRGVybWF0b2xvZ3k8L2Z1bGwtdGl0bGU+PC9w
ZXJpb2RpY2FsPjxwYWdlcz41MDEtNTAzPC9wYWdlcz48dm9sdW1lPjIzPC92b2x1bWU+PG51bWJl
cj40PC9udW1iZXI+PGRhdGVzPjx5ZWFyPjIwMTE8L3llYXI+PC9kYXRlcz48dXJscz48cmVsYXRl
ZC11cmxzPjx1cmw+aHR0cDovL3d3dy5zY29wdXMuY29tL2lud2FyZC9yZWNvcmQudXJsP2VpZD0y
LXMyLjAtODI1NTUxNzM3MjQmYW1wO3BhcnRuZXJJRD00MCZhbXA7bWQ1PTUxOWVlZjFkYzY3NDgz
NDIzY2FlZDY0ZTVkOTJlNTZjPC91cmw+PC9yZWxhdGVkLXVybHM+PC91cmxzPjxjdXN0b20yPjIy
MTQ4MDIwPC9jdXN0b20yPjxlbGVjdHJvbmljLXJlc291cmNlLW51bT4xMC41MDIxL2FkLjIwMTEu
MjMuNC41MDEuPC9lbGVjdHJvbmljLXJlc291cmNlLW51bT48cmVtb3RlLWRhdGFiYXNlLW5hbWU+
U2NvcHVzPC9yZW1vdGUtZGF0YWJhc2UtbmFtZT48L3JlY29yZD48L0NpdGU+PENpdGU+PEF1dGhv
cj5MaWU8L0F1dGhvcj48WWVhcj4yMDA2PC9ZZWFyPjxSZWNOdW0+Njk8L1JlY051bT48cmVjb3Jk
PjxyZWMtbnVtYmVyPjY5PC9yZWMtbnVtYmVyPjxmb3JlaWduLWtleXM+PGtleSBhcHA9IkVOIiBk
Yi1pZD0iOWV2czJyenduOXg5dDJlcnZhNnh3ZXdhYTBzZGV6dmVldnd0Ij42OTwva2V5PjwvZm9y
ZWlnbi1rZXlzPjxyZWYtdHlwZSBuYW1lPSJKb3VybmFsIEFydGljbGUiPjE3PC9yZWYtdHlwZT48
Y29udHJpYnV0b3JzPjxhdXRob3JzPjxhdXRob3I+TGllLCBDLjwvYXV0aG9yPjxhdXRob3I+TGV1
bmcsIEYuPC9hdXRob3I+PGF1dGhvcj5DaG93LCBTLiBQLjwvYXV0aG9yPjwvYXV0aG9ycz48L2Nv
bnRyaWJ1dG9ycz48dGl0bGVzPjx0aXRsZT5OaWNvbGF1IHN5bmRyb21lIGZvbGxvd2luZyBpbnRy
YW11c2N1bGFyIGRpY2xvZmVuYWMgYWRtaW5pc3RyYXRpb246IGEgY2FzZSByZXBvcnQ8L3RpdGxl
PjxzZWNvbmRhcnktdGl0bGU+Sm91cm5hbCBvZiBvcnRob3BhZWRpYyBzdXJnZXJ5IChIb25nIEtv
bmcpPC9zZWNvbmRhcnktdGl0bGU+PC90aXRsZXM+PHBlcmlvZGljYWw+PGZ1bGwtdGl0bGU+Sm91
cm5hbCBvZiBvcnRob3BhZWRpYyBzdXJnZXJ5IChIb25nIEtvbmcpPC9mdWxsLXRpdGxlPjwvcGVy
aW9kaWNhbD48cGFnZXM+MTA0LTEwNzwvcGFnZXM+PHZvbHVtZT4xNDwvdm9sdW1lPjxudW1iZXI+
MTwvbnVtYmVyPjxkYXRlcz48eWVhcj4yMDA2PC95ZWFyPjwvZGF0ZXM+PHVybHM+PHJlbGF0ZWQt
dXJscz48dXJsPmh0dHA6Ly93d3cuc2NvcHVzLmNvbS9pbndhcmQvcmVjb3JkLnVybD9laWQ9Mi1z
Mi4wLTMzNzUwMjA5NDAxJmFtcDtwYXJ0bmVySUQ9NDAmYW1wO21kNT0zYzE0OGYxZjdkN2M3NjVm
NmVmMDIxOTk3MTU1ZTBiOTwvdXJsPjwvcmVsYXRlZC11cmxzPjwvdXJscz48Y3VzdG9tMj4xNjU5
ODA5OTwvY3VzdG9tMj48cmVtb3RlLWRhdGFiYXNlLW5hbWU+U2NvcHVzPC9yZW1vdGUtZGF0YWJh
c2UtbmFtZT48L3JlY29yZD48L0NpdGU+PC9FbmROb3RlPn==
</w:fldData>
        </w:fldChar>
      </w:r>
      <w:r w:rsidR="003B14C8" w:rsidRPr="00D8578C">
        <w:rPr>
          <w:rFonts w:ascii="Book Antiqua" w:eastAsia="나눔고딕" w:hAnsi="Book Antiqua"/>
        </w:rPr>
        <w:instrText xml:space="preserve"> ADDIN EN.CITE </w:instrText>
      </w:r>
      <w:r w:rsidR="003B14C8" w:rsidRPr="00D8578C">
        <w:rPr>
          <w:rFonts w:ascii="Book Antiqua" w:eastAsia="나눔고딕" w:hAnsi="Book Antiqua"/>
        </w:rPr>
        <w:fldChar w:fldCharType="begin">
          <w:fldData xml:space="preserve">PEVuZE5vdGU+PENpdGU+PEF1dGhvcj5HYXlrZW48L0F1dGhvcj48WWVhcj4yMDA2PC9ZZWFyPjxS
ZWNOdW0+NjY8L1JlY051bT48RGlzcGxheVRleHQ+PHN0eWxlIGZhY2U9InN1cGVyc2NyaXB0Ij5b
MiwgNiwgMTMsIDE2XTwvc3R5bGU+PC9EaXNwbGF5VGV4dD48cmVjb3JkPjxyZWMtbnVtYmVyPjY2
PC9yZWMtbnVtYmVyPjxmb3JlaWduLWtleXM+PGtleSBhcHA9IkVOIiBkYi1pZD0iOWV2czJyendu
OXg5dDJlcnZhNnh3ZXdhYTBzZGV6dmVldnd0Ij42Njwva2V5PjwvZm9yZWlnbi1rZXlzPjxyZWYt
dHlwZSBuYW1lPSJKb3VybmFsIEFydGljbGUiPjE3PC9yZWYtdHlwZT48Y29udHJpYnV0b3JzPjxh
dXRob3JzPjxhdXRob3I+R2F5a2VuLCBKLjwvYXV0aG9yPjxhdXRob3I+V2VzdGFubW8sIEEuPC9h
dXRob3I+PGF1dGhvcj5LbnV0c2VuLCBBLjwvYXV0aG9yPjxhdXRob3I+QWhyZW5ob2x6LCBELiBI
LjwvYXV0aG9yPjxhdXRob3I+TW9ociBJaWksIFcuIEouPC9hdXRob3I+PGF1dGhvcj5Tb2xlbSwg
TC4gRC48L2F1dGhvcj48L2F1dGhvcnM+PC9jb250cmlidXRvcnM+PHRpdGxlcz48dGl0bGU+TGl2
ZWRvaWQgZGVybWF0aXRpcyBhbmQgc2V2ZXJlIG5lY3Jvc2lzIChOaWNvbGF1JmFwb3M7cyBzeW5k
cm9tZSkgYWZ0ZXIgaW50cmFtdXNjdWxhciBoeWRyb3h5emluZSBpbmplY3Rpb248L3RpdGxlPjxz
ZWNvbmRhcnktdGl0bGU+Sm91cm5hbCBvZiBCdXJuIENhcmUgYW5kIFJlc2VhcmNoPC9zZWNvbmRh
cnktdGl0bGU+PC90aXRsZXM+PHBlcmlvZGljYWw+PGZ1bGwtdGl0bGU+Sm91cm5hbCBvZiBCdXJu
IENhcmUgYW5kIFJlc2VhcmNoPC9mdWxsLXRpdGxlPjwvcGVyaW9kaWNhbD48cGFnZXM+NTQxLTU0
NDwvcGFnZXM+PHZvbHVtZT4yNzwvdm9sdW1lPjxudW1iZXI+NDwvbnVtYmVyPjxkYXRlcz48eWVh
cj4yMDA2PC95ZWFyPjwvZGF0ZXM+PHVybHM+PHJlbGF0ZWQtdXJscz48dXJsPmh0dHA6Ly93d3cu
c2NvcHVzLmNvbS9pbndhcmQvcmVjb3JkLnVybD9laWQ9Mi1zMi4wLTMzNzQ5NDM3MTk3JmFtcDtw
YXJ0bmVySUQ9NDAmYW1wO21kNT0wMWZkZGJmNTk5ZjQ1N2RiNWYyNjhlYTIyMTYzOGU1ZjwvdXJs
PjwvcmVsYXRlZC11cmxzPjwvdXJscz48Y3VzdG9tMj4xNjgxOTM2MjwvY3VzdG9tMj48ZWxlY3Ry
b25pYy1yZXNvdXJjZS1udW0+MTAuMTA5Ny8wMS5CQ1IuMDAwMDIyNTkxNy4wOTMzOS4wMzwvZWxl
Y3Ryb25pYy1yZXNvdXJjZS1udW0+PHJlbW90ZS1kYXRhYmFzZS1uYW1lPlNjb3B1czwvcmVtb3Rl
LWRhdGFiYXNlLW5hbWU+PC9yZWNvcmQ+PC9DaXRlPjxDaXRlPjxBdXRob3I+Q29yYXp6YTwvQXV0
aG9yPjxZZWFyPjIwMDE8L1llYXI+PFJlY051bT44NDwvUmVjTnVtPjxyZWNvcmQ+PHJlYy1udW1i
ZXI+ODQ8L3JlYy1udW1iZXI+PGZvcmVpZ24ta2V5cz48a2V5IGFwcD0iRU4iIGRiLWlkPSI5ZXZz
MnJ6d245eDl0MmVydmE2eHdld2FhMHNkZXp2ZWV2d3QiPjg0PC9rZXk+PC9mb3JlaWduLWtleXM+
PHJlZi10eXBlIG5hbWU9IkpvdXJuYWwgQXJ0aWNsZSI+MTc8L3JlZi10eXBlPjxjb250cmlidXRv
cnM+PGF1dGhvcnM+PGF1dGhvcj5Db3JhenphLCBNLjwvYXV0aG9yPjxhdXRob3I+Q2Fwb3p6aSwg
Ty48L2F1dGhvcj48YXV0aG9yPlZpcmdpbGksIEEuPC9hdXRob3I+PC9hdXRob3JzPjwvY29udHJp
YnV0b3JzPjx0aXRsZXM+PHRpdGxlPkZpdmUgY2FzZXMgb2YgbGl2ZWRvLWxpa2UgZGVybWF0aXRp
cyAoTmljb2xhdSZhcG9zO3Mgc3luZHJvbWUpIGR1ZSB0byBiaXNtdXRoIHNhbHRzIGFuZCB2YXJp
b3VzIG90aGVyIG5vbi1zdGVyb2lkYWwgYW50aS1pbmZsYW1tYXRvcnkgZHJ1Z3M8L3RpdGxlPjxz
ZWNvbmRhcnktdGl0bGU+Sm91cm5hbCBvZiB0aGUgRXVyb3BlYW4gQWNhZGVteSBvZiBEZXJtYXRv
bG9neSBhbmQgVmVuZXJlb2xvZ3k8L3NlY29uZGFyeS10aXRsZT48L3RpdGxlcz48cGVyaW9kaWNh
bD48ZnVsbC10aXRsZT5Kb3VybmFsIG9mIHRoZSBFdXJvcGVhbiBBY2FkZW15IG9mIERlcm1hdG9s
b2d5IGFuZCBWZW5lcmVvbG9neTwvZnVsbC10aXRsZT48L3BlcmlvZGljYWw+PHBhZ2VzPjU4NS01
ODg8L3BhZ2VzPjx2b2x1bWU+MTU8L3ZvbHVtZT48bnVtYmVyPjY8L251bWJlcj48ZGF0ZXM+PHll
YXI+MjAwMTwveWVhcj48L2RhdGVzPjx1cmxzPjxyZWxhdGVkLXVybHM+PHVybD5odHRwOi8vd3d3
LnNjb3B1cy5jb20vaW53YXJkL3JlY29yZC51cmw/ZWlkPTItczIuMC0wMDM1NjY5NTg5JmFtcDtw
YXJ0bmVySUQ9NDAmYW1wO21kNT1kYmVhMjkzNzk0OGE0ODJmNDRhYWUyMDBmZDVjOTYyYzwvdXJs
PjwvcmVsYXRlZC11cmxzPjwvdXJscz48Y3VzdG9tMj4xMTg0MzIyNDwvY3VzdG9tMj48ZWxlY3Ry
b25pYy1yZXNvdXJjZS1udW0+MTAuMTA0Ni9qLjE0NjgtMzA4My4yMDAxLjAwMzIwLng8L2VsZWN0
cm9uaWMtcmVzb3VyY2UtbnVtPjxyZW1vdGUtZGF0YWJhc2UtbmFtZT5TY29wdXM8L3JlbW90ZS1k
YXRhYmFzZS1uYW1lPjwvcmVjb3JkPjwvQ2l0ZT48Q2l0ZT48QXV0aG9yPktpbTwvQXV0aG9yPjxZ
ZWFyPjIwMTE8L1llYXI+PFJlY051bT4yMjwvUmVjTnVtPjxyZWNvcmQ+PHJlYy1udW1iZXI+MjI8
L3JlYy1udW1iZXI+PGZvcmVpZ24ta2V5cz48a2V5IGFwcD0iRU4iIGRiLWlkPSI5ZXZzMnJ6d245
eDl0MmVydmE2eHdld2FhMHNkZXp2ZWV2d3QiPjIyPC9rZXk+PC9mb3JlaWduLWtleXM+PHJlZi10
eXBlIG5hbWU9IkpvdXJuYWwgQXJ0aWNsZSI+MTc8L3JlZi10eXBlPjxjb250cmlidXRvcnM+PGF1
dGhvcnM+PGF1dGhvcj5LaW0sIEsuIEsuPC9hdXRob3I+PC9hdXRob3JzPjwvY29udHJpYnV0b3Jz
Pjx0aXRsZXM+PHRpdGxlPk5pY29sYXUgc3luZHJvbWUgaW4gcGF0aWVudCBmb2xsb3dpbmcgZGlj
bG9mZW5hYyBhZG1pbmlzdHJhdGlvbjogQSBjYXNlIHJlcG9ydDwvdGl0bGU+PHNlY29uZGFyeS10
aXRsZT5Bbm5hbHMgb2YgRGVybWF0b2xvZ3k8L3NlY29uZGFyeS10aXRsZT48L3RpdGxlcz48cGVy
aW9kaWNhbD48ZnVsbC10aXRsZT5Bbm5hbHMgb2YgRGVybWF0b2xvZ3k8L2Z1bGwtdGl0bGU+PC9w
ZXJpb2RpY2FsPjxwYWdlcz41MDEtNTAzPC9wYWdlcz48dm9sdW1lPjIzPC92b2x1bWU+PG51bWJl
cj40PC9udW1iZXI+PGRhdGVzPjx5ZWFyPjIwMTE8L3llYXI+PC9kYXRlcz48dXJscz48cmVsYXRl
ZC11cmxzPjx1cmw+aHR0cDovL3d3dy5zY29wdXMuY29tL2lud2FyZC9yZWNvcmQudXJsP2VpZD0y
LXMyLjAtODI1NTUxNzM3MjQmYW1wO3BhcnRuZXJJRD00MCZhbXA7bWQ1PTUxOWVlZjFkYzY3NDgz
NDIzY2FlZDY0ZTVkOTJlNTZjPC91cmw+PC9yZWxhdGVkLXVybHM+PC91cmxzPjxjdXN0b20yPjIy
MTQ4MDIwPC9jdXN0b20yPjxlbGVjdHJvbmljLXJlc291cmNlLW51bT4xMC41MDIxL2FkLjIwMTEu
MjMuNC41MDEuPC9lbGVjdHJvbmljLXJlc291cmNlLW51bT48cmVtb3RlLWRhdGFiYXNlLW5hbWU+
U2NvcHVzPC9yZW1vdGUtZGF0YWJhc2UtbmFtZT48L3JlY29yZD48L0NpdGU+PENpdGU+PEF1dGhv
cj5MaWU8L0F1dGhvcj48WWVhcj4yMDA2PC9ZZWFyPjxSZWNOdW0+Njk8L1JlY051bT48cmVjb3Jk
PjxyZWMtbnVtYmVyPjY5PC9yZWMtbnVtYmVyPjxmb3JlaWduLWtleXM+PGtleSBhcHA9IkVOIiBk
Yi1pZD0iOWV2czJyenduOXg5dDJlcnZhNnh3ZXdhYTBzZGV6dmVldnd0Ij42OTwva2V5PjwvZm9y
ZWlnbi1rZXlzPjxyZWYtdHlwZSBuYW1lPSJKb3VybmFsIEFydGljbGUiPjE3PC9yZWYtdHlwZT48
Y29udHJpYnV0b3JzPjxhdXRob3JzPjxhdXRob3I+TGllLCBDLjwvYXV0aG9yPjxhdXRob3I+TGV1
bmcsIEYuPC9hdXRob3I+PGF1dGhvcj5DaG93LCBTLiBQLjwvYXV0aG9yPjwvYXV0aG9ycz48L2Nv
bnRyaWJ1dG9ycz48dGl0bGVzPjx0aXRsZT5OaWNvbGF1IHN5bmRyb21lIGZvbGxvd2luZyBpbnRy
YW11c2N1bGFyIGRpY2xvZmVuYWMgYWRtaW5pc3RyYXRpb246IGEgY2FzZSByZXBvcnQ8L3RpdGxl
PjxzZWNvbmRhcnktdGl0bGU+Sm91cm5hbCBvZiBvcnRob3BhZWRpYyBzdXJnZXJ5IChIb25nIEtv
bmcpPC9zZWNvbmRhcnktdGl0bGU+PC90aXRsZXM+PHBlcmlvZGljYWw+PGZ1bGwtdGl0bGU+Sm91
cm5hbCBvZiBvcnRob3BhZWRpYyBzdXJnZXJ5IChIb25nIEtvbmcpPC9mdWxsLXRpdGxlPjwvcGVy
aW9kaWNhbD48cGFnZXM+MTA0LTEwNzwvcGFnZXM+PHZvbHVtZT4xNDwvdm9sdW1lPjxudW1iZXI+
MTwvbnVtYmVyPjxkYXRlcz48eWVhcj4yMDA2PC95ZWFyPjwvZGF0ZXM+PHVybHM+PHJlbGF0ZWQt
dXJscz48dXJsPmh0dHA6Ly93d3cuc2NvcHVzLmNvbS9pbndhcmQvcmVjb3JkLnVybD9laWQ9Mi1z
Mi4wLTMzNzUwMjA5NDAxJmFtcDtwYXJ0bmVySUQ9NDAmYW1wO21kNT0zYzE0OGYxZjdkN2M3NjVm
NmVmMDIxOTk3MTU1ZTBiOTwvdXJsPjwvcmVsYXRlZC11cmxzPjwvdXJscz48Y3VzdG9tMj4xNjU5
ODA5OTwvY3VzdG9tMj48cmVtb3RlLWRhdGFiYXNlLW5hbWU+U2NvcHVzPC9yZW1vdGUtZGF0YWJh
c2UtbmFtZT48L3JlY29yZD48L0NpdGU+PC9FbmROb3RlPn==
</w:fldData>
        </w:fldChar>
      </w:r>
      <w:r w:rsidR="003B14C8" w:rsidRPr="00D8578C">
        <w:rPr>
          <w:rFonts w:ascii="Book Antiqua" w:eastAsia="나눔고딕" w:hAnsi="Book Antiqua"/>
        </w:rPr>
        <w:instrText xml:space="preserve"> ADDIN EN.CITE.DATA </w:instrText>
      </w:r>
      <w:r w:rsidR="003B14C8" w:rsidRPr="00D8578C">
        <w:rPr>
          <w:rFonts w:ascii="Book Antiqua" w:eastAsia="나눔고딕" w:hAnsi="Book Antiqua"/>
        </w:rPr>
      </w:r>
      <w:r w:rsidR="003B14C8" w:rsidRPr="00D8578C">
        <w:rPr>
          <w:rFonts w:ascii="Book Antiqua" w:eastAsia="나눔고딕" w:hAnsi="Book Antiqua"/>
        </w:rPr>
        <w:fldChar w:fldCharType="end"/>
      </w:r>
      <w:r w:rsidR="003162B4" w:rsidRPr="00D8578C">
        <w:rPr>
          <w:rFonts w:ascii="Book Antiqua" w:eastAsia="나눔고딕" w:hAnsi="Book Antiqua"/>
        </w:rPr>
      </w:r>
      <w:r w:rsidR="003162B4" w:rsidRPr="00D8578C">
        <w:rPr>
          <w:rFonts w:ascii="Book Antiqua" w:eastAsia="나눔고딕" w:hAnsi="Book Antiqua"/>
        </w:rPr>
        <w:fldChar w:fldCharType="separate"/>
      </w:r>
      <w:r w:rsidR="00884490" w:rsidRPr="00D8578C">
        <w:rPr>
          <w:rFonts w:ascii="Book Antiqua" w:eastAsia="나눔고딕" w:hAnsi="Book Antiqua"/>
          <w:noProof/>
          <w:vertAlign w:val="superscript"/>
        </w:rPr>
        <w:t>[</w:t>
      </w:r>
      <w:hyperlink w:anchor="_ENREF_2" w:tooltip="Corazza, 2001 #84" w:history="1">
        <w:r w:rsidR="00C5143C" w:rsidRPr="00D8578C">
          <w:rPr>
            <w:rFonts w:ascii="Book Antiqua" w:eastAsia="나눔고딕" w:hAnsi="Book Antiqua"/>
            <w:noProof/>
            <w:vertAlign w:val="superscript"/>
          </w:rPr>
          <w:t>2</w:t>
        </w:r>
      </w:hyperlink>
      <w:r>
        <w:rPr>
          <w:rFonts w:ascii="Book Antiqua" w:eastAsia="나눔고딕" w:hAnsi="Book Antiqua"/>
          <w:noProof/>
          <w:vertAlign w:val="superscript"/>
        </w:rPr>
        <w:t>,</w:t>
      </w:r>
      <w:hyperlink w:anchor="_ENREF_6" w:tooltip="Lie, 2006 #69" w:history="1">
        <w:r w:rsidR="00C5143C" w:rsidRPr="00D8578C">
          <w:rPr>
            <w:rFonts w:ascii="Book Antiqua" w:eastAsia="나눔고딕" w:hAnsi="Book Antiqua"/>
            <w:noProof/>
            <w:vertAlign w:val="superscript"/>
          </w:rPr>
          <w:t>6</w:t>
        </w:r>
      </w:hyperlink>
      <w:r w:rsidR="00884490" w:rsidRPr="00D8578C">
        <w:rPr>
          <w:rFonts w:ascii="Book Antiqua" w:eastAsia="나눔고딕" w:hAnsi="Book Antiqua"/>
          <w:noProof/>
          <w:vertAlign w:val="superscript"/>
        </w:rPr>
        <w:t>,</w:t>
      </w:r>
      <w:hyperlink w:anchor="_ENREF_13" w:tooltip="Kim, 2011 #22" w:history="1">
        <w:r w:rsidR="00C5143C" w:rsidRPr="00D8578C">
          <w:rPr>
            <w:rFonts w:ascii="Book Antiqua" w:eastAsia="나눔고딕" w:hAnsi="Book Antiqua"/>
            <w:noProof/>
            <w:vertAlign w:val="superscript"/>
          </w:rPr>
          <w:t>13</w:t>
        </w:r>
      </w:hyperlink>
      <w:r>
        <w:rPr>
          <w:rFonts w:ascii="Book Antiqua" w:eastAsia="나눔고딕" w:hAnsi="Book Antiqua"/>
          <w:noProof/>
          <w:vertAlign w:val="superscript"/>
        </w:rPr>
        <w:t>,</w:t>
      </w:r>
      <w:hyperlink w:anchor="_ENREF_16" w:tooltip="Gayken, 2006 #66" w:history="1">
        <w:r w:rsidR="00C5143C" w:rsidRPr="00D8578C">
          <w:rPr>
            <w:rFonts w:ascii="Book Antiqua" w:eastAsia="나눔고딕" w:hAnsi="Book Antiqua"/>
            <w:noProof/>
            <w:vertAlign w:val="superscript"/>
          </w:rPr>
          <w:t>16</w:t>
        </w:r>
      </w:hyperlink>
      <w:r w:rsidR="00884490" w:rsidRPr="00D8578C">
        <w:rPr>
          <w:rFonts w:ascii="Book Antiqua" w:eastAsia="나눔고딕" w:hAnsi="Book Antiqua"/>
          <w:noProof/>
          <w:vertAlign w:val="superscript"/>
        </w:rPr>
        <w:t>]</w:t>
      </w:r>
      <w:r w:rsidR="003162B4" w:rsidRPr="00D8578C">
        <w:rPr>
          <w:rFonts w:ascii="Book Antiqua" w:eastAsia="나눔고딕" w:hAnsi="Book Antiqua"/>
        </w:rPr>
        <w:fldChar w:fldCharType="end"/>
      </w:r>
      <w:r w:rsidR="007A10D9" w:rsidRPr="00D8578C">
        <w:rPr>
          <w:rFonts w:ascii="Book Antiqua" w:eastAsia="나눔고딕" w:hAnsi="Book Antiqua"/>
        </w:rPr>
        <w:t xml:space="preserve">. </w:t>
      </w:r>
      <w:r w:rsidR="003162B4" w:rsidRPr="00D8578C">
        <w:rPr>
          <w:rFonts w:ascii="Book Antiqua" w:eastAsia="나눔고딕" w:hAnsi="Book Antiqua"/>
        </w:rPr>
        <w:t xml:space="preserve">And after the ulcerative necrotic lesion was filled with healthy granulation, split-thickness skin graft or reconstructive surgery were performed. Finally the wound healed well </w:t>
      </w:r>
      <w:r w:rsidR="005E377B" w:rsidRPr="00D8578C">
        <w:rPr>
          <w:rFonts w:ascii="Book Antiqua" w:eastAsia="나눔고딕" w:hAnsi="Book Antiqua"/>
        </w:rPr>
        <w:t xml:space="preserve">and uneventfully with </w:t>
      </w:r>
      <w:r w:rsidR="003702DF" w:rsidRPr="00D8578C">
        <w:rPr>
          <w:rFonts w:ascii="Book Antiqua" w:eastAsia="나눔고딕" w:hAnsi="Book Antiqua"/>
        </w:rPr>
        <w:t xml:space="preserve">atrophic </w:t>
      </w:r>
      <w:r w:rsidR="005E377B" w:rsidRPr="00D8578C">
        <w:rPr>
          <w:rFonts w:ascii="Book Antiqua" w:eastAsia="나눔고딕" w:hAnsi="Book Antiqua"/>
        </w:rPr>
        <w:t>skin scar or wound contraction</w:t>
      </w:r>
      <w:r w:rsidR="0082272F" w:rsidRPr="00D8578C">
        <w:rPr>
          <w:rFonts w:ascii="Book Antiqua" w:eastAsia="나눔고딕" w:hAnsi="Book Antiqua"/>
        </w:rPr>
        <w:fldChar w:fldCharType="begin"/>
      </w:r>
      <w:r w:rsidR="00884490" w:rsidRPr="00D8578C">
        <w:rPr>
          <w:rFonts w:ascii="Book Antiqua" w:eastAsia="나눔고딕" w:hAnsi="Book Antiqua"/>
        </w:rPr>
        <w:instrText xml:space="preserve"> ADDIN EN.CITE &lt;EndNote&gt;&lt;Cite&gt;&lt;Author&gt;Nischal&lt;/Author&gt;&lt;Year&gt;2009&lt;/Year&gt;&lt;RecNum&gt;172&lt;/RecNum&gt;&lt;DisplayText&gt;&lt;style face="superscript"&gt;[30]&lt;/style&gt;&lt;/DisplayText&gt;&lt;record&gt;&lt;rec-number&gt;172&lt;/rec-number&gt;&lt;foreign-keys&gt;&lt;key app="EN" db-id="9evs2rzwn9x9t2erva6xwewaa0sdezveevwt"&gt;172&lt;/key&gt;&lt;/foreign-keys&gt;&lt;ref-type name="Journal Article"&gt;17&lt;/ref-type&gt;&lt;contributors&gt;&lt;authors&gt;&lt;author&gt;Nischal, K.&lt;/author&gt;&lt;author&gt;Basavaraj, H.&lt;/author&gt;&lt;author&gt;Swaroop, M.&lt;/author&gt;&lt;author&gt;Agrawal, D.&lt;/author&gt;&lt;author&gt;Sathyanarayana, B.&lt;/author&gt;&lt;author&gt;Umashankar, N.&lt;/author&gt;&lt;/authors&gt;&lt;/contributors&gt;&lt;auth-address&gt;Department of Dermatology, Adichunchanagiri Institute of Medical Sciences, BG Nagar, Karnataka, India.&lt;/auth-address&gt;&lt;titles&gt;&lt;title&gt;Nicolau syndrome: an iatrogenic cutaneous necrosis&lt;/title&gt;&lt;secondary-title&gt;J Cutan Aesthet Surg&lt;/secondary-title&gt;&lt;alt-title&gt;Journal of cutaneous and aesthetic surgery&lt;/alt-title&gt;&lt;/titles&gt;&lt;periodical&gt;&lt;full-title&gt;J Cutan Aesthet Surg&lt;/full-title&gt;&lt;abbr-1&gt;Journal of cutaneous and aesthetic surgery&lt;/abbr-1&gt;&lt;/periodical&gt;&lt;alt-periodical&gt;&lt;full-title&gt;J Cutan Aesthet Surg&lt;/full-title&gt;&lt;abbr-1&gt;Journal of cutaneous and aesthetic surgery&lt;/abbr-1&gt;&lt;/alt-periodical&gt;&lt;pages&gt;92-5&lt;/pages&gt;&lt;volume&gt;2&lt;/volume&gt;&lt;number&gt;2&lt;/number&gt;&lt;edition&gt;2009/07/01&lt;/edition&gt;&lt;dates&gt;&lt;year&gt;2009&lt;/year&gt;&lt;pub-dates&gt;&lt;date&gt;Jul&lt;/date&gt;&lt;/pub-dates&gt;&lt;/dates&gt;&lt;isbn&gt;0974-5157 (Electronic)&amp;#xD;0974-2077 (Linking)&lt;/isbn&gt;&lt;accession-num&gt;20808597&lt;/accession-num&gt;&lt;urls&gt;&lt;related-urls&gt;&lt;url&gt;http://www.jcasonline.com/article.asp?issn=0974-2077;year=2009;volume=2;issue=2;spage=92;epage=95;aulast=Nischal&lt;/url&gt;&lt;/related-urls&gt;&lt;/urls&gt;&lt;custom2&gt;PMC2918347&lt;/custom2&gt;&lt;electronic-resource-num&gt;10.4103/0974-2077.58523&lt;/electronic-resource-num&gt;&lt;remote-database-provider&gt;NLM&lt;/remote-database-provider&gt;&lt;language&gt;eng&lt;/language&gt;&lt;/record&gt;&lt;/Cite&gt;&lt;/EndNote&gt;</w:instrText>
      </w:r>
      <w:r w:rsidR="0082272F" w:rsidRPr="00D8578C">
        <w:rPr>
          <w:rFonts w:ascii="Book Antiqua" w:eastAsia="나눔고딕" w:hAnsi="Book Antiqua"/>
        </w:rPr>
        <w:fldChar w:fldCharType="separate"/>
      </w:r>
      <w:r w:rsidR="00884490" w:rsidRPr="00D8578C">
        <w:rPr>
          <w:rFonts w:ascii="Book Antiqua" w:eastAsia="나눔고딕" w:hAnsi="Book Antiqua"/>
          <w:noProof/>
          <w:vertAlign w:val="superscript"/>
        </w:rPr>
        <w:t>[</w:t>
      </w:r>
      <w:hyperlink w:anchor="_ENREF_30" w:tooltip="Nischal, 2009 #172" w:history="1">
        <w:r w:rsidR="00C5143C" w:rsidRPr="00D8578C">
          <w:rPr>
            <w:rFonts w:ascii="Book Antiqua" w:eastAsia="나눔고딕" w:hAnsi="Book Antiqua"/>
            <w:noProof/>
            <w:vertAlign w:val="superscript"/>
          </w:rPr>
          <w:t>30</w:t>
        </w:r>
      </w:hyperlink>
      <w:r w:rsidR="00884490" w:rsidRPr="00D8578C">
        <w:rPr>
          <w:rFonts w:ascii="Book Antiqua" w:eastAsia="나눔고딕" w:hAnsi="Book Antiqua"/>
          <w:noProof/>
          <w:vertAlign w:val="superscript"/>
        </w:rPr>
        <w:t>]</w:t>
      </w:r>
      <w:r w:rsidR="0082272F" w:rsidRPr="00D8578C">
        <w:rPr>
          <w:rFonts w:ascii="Book Antiqua" w:eastAsia="나눔고딕" w:hAnsi="Book Antiqua"/>
        </w:rPr>
        <w:fldChar w:fldCharType="end"/>
      </w:r>
      <w:r w:rsidR="005E377B" w:rsidRPr="00D8578C">
        <w:rPr>
          <w:rFonts w:ascii="Book Antiqua" w:eastAsia="나눔고딕" w:hAnsi="Book Antiqua"/>
        </w:rPr>
        <w:t>.</w:t>
      </w:r>
    </w:p>
    <w:p w14:paraId="4623C41C" w14:textId="77777777" w:rsidR="00D74FDF" w:rsidRPr="00D8578C" w:rsidRDefault="00D74FDF" w:rsidP="00D8578C">
      <w:pPr>
        <w:spacing w:line="360" w:lineRule="auto"/>
        <w:jc w:val="both"/>
        <w:rPr>
          <w:rFonts w:ascii="Book Antiqua" w:eastAsia="나눔고딕" w:hAnsi="Book Antiqua"/>
        </w:rPr>
      </w:pPr>
    </w:p>
    <w:p w14:paraId="624A03BA" w14:textId="137D0921" w:rsidR="00DC78D9" w:rsidRPr="00452682" w:rsidRDefault="00DC78D9" w:rsidP="00D8578C">
      <w:pPr>
        <w:spacing w:line="360" w:lineRule="auto"/>
        <w:jc w:val="both"/>
        <w:rPr>
          <w:rFonts w:ascii="Book Antiqua" w:eastAsia="나눔고딕" w:hAnsi="Book Antiqua"/>
          <w:b/>
          <w:i/>
        </w:rPr>
      </w:pPr>
      <w:r w:rsidRPr="00452682">
        <w:rPr>
          <w:rFonts w:ascii="Book Antiqua" w:eastAsia="나눔고딕" w:hAnsi="Book Antiqua"/>
          <w:b/>
          <w:i/>
        </w:rPr>
        <w:t>Special condition</w:t>
      </w:r>
    </w:p>
    <w:p w14:paraId="03DAEBD5" w14:textId="491B89B6" w:rsidR="00B63734" w:rsidRPr="00D8578C" w:rsidRDefault="00F62F45" w:rsidP="00D8578C">
      <w:pPr>
        <w:spacing w:line="360" w:lineRule="auto"/>
        <w:jc w:val="both"/>
        <w:rPr>
          <w:rFonts w:ascii="Book Antiqua" w:eastAsia="나눔고딕" w:hAnsi="Book Antiqua"/>
        </w:rPr>
      </w:pPr>
      <w:r w:rsidRPr="00D8578C">
        <w:rPr>
          <w:rFonts w:ascii="Book Antiqua" w:eastAsia="나눔고딕" w:hAnsi="Book Antiqua"/>
        </w:rPr>
        <w:t>If the patient is necessary to maintain following drugs, c</w:t>
      </w:r>
      <w:r w:rsidR="00961791" w:rsidRPr="00D8578C">
        <w:rPr>
          <w:rFonts w:ascii="Book Antiqua" w:eastAsia="나눔고딕" w:hAnsi="Book Antiqua"/>
        </w:rPr>
        <w:t xml:space="preserve">ontinuation of treatment with glatiramer acetate at other injection sites </w:t>
      </w:r>
      <w:r w:rsidR="00FD46F7" w:rsidRPr="00D8578C">
        <w:rPr>
          <w:rFonts w:ascii="Book Antiqua" w:eastAsia="나눔고딕" w:hAnsi="Book Antiqua"/>
        </w:rPr>
        <w:t>is</w:t>
      </w:r>
      <w:r w:rsidR="00961791" w:rsidRPr="00D8578C">
        <w:rPr>
          <w:rFonts w:ascii="Book Antiqua" w:eastAsia="나눔고딕" w:hAnsi="Book Antiqua"/>
        </w:rPr>
        <w:t xml:space="preserve"> recommended</w:t>
      </w:r>
      <w:r w:rsidR="00961791" w:rsidRPr="00D8578C">
        <w:rPr>
          <w:rFonts w:ascii="Book Antiqua" w:eastAsia="나눔고딕" w:hAnsi="Book Antiqua"/>
        </w:rPr>
        <w:fldChar w:fldCharType="begin">
          <w:fldData xml:space="preserve">PEVuZE5vdGU+PENpdGU+PEF1dGhvcj5Lb2xsZXI8L0F1dGhvcj48WWVhcj4yMDExPC9ZZWFyPjxS
ZWNOdW0+Mjc8L1JlY051bT48RGlzcGxheVRleHQ+PHN0eWxlIGZhY2U9InN1cGVyc2NyaXB0Ij5b
MjIsIDMzXTwvc3R5bGU+PC9EaXNwbGF5VGV4dD48cmVjb3JkPjxyZWMtbnVtYmVyPjI3PC9yZWMt
bnVtYmVyPjxmb3JlaWduLWtleXM+PGtleSBhcHA9IkVOIiBkYi1pZD0iOWV2czJyenduOXg5dDJl
cnZhNnh3ZXdhYTBzZGV6dmVldnd0Ij4yNzwva2V5PjwvZm9yZWlnbi1rZXlzPjxyZWYtdHlwZSBu
YW1lPSJKb3VybmFsIEFydGljbGUiPjE3PC9yZWYtdHlwZT48Y29udHJpYnV0b3JzPjxhdXRob3Jz
PjxhdXRob3I+S29sbGVyLCBTLjwvYXV0aG9yPjxhdXRob3I+S3LDpG5rZSwgQi48L2F1dGhvcj48
L2F1dGhvcnM+PC9jb250cmlidXRvcnM+PHRpdGxlcz48dGl0bGU+Tmljb2xhdSBzeW5kcm9tZSBm
b2xsb3dpbmcgc3ViY3V0YW5lb3VzIGdsYXRpcmFtZXItYWNldGF0ZSBpbmplY3Rpb248L3RpdGxl
PjxzZWNvbmRhcnktdGl0bGU+Sm91cm5hbCBvZiB0aGUgQW1lcmljYW4gQWNhZGVteSBvZiBEZXJt
YXRvbG9neTwvc2Vjb25kYXJ5LXRpdGxlPjwvdGl0bGVzPjxwZXJpb2RpY2FsPjxmdWxsLXRpdGxl
PkpvdXJuYWwgb2YgdGhlIEFtZXJpY2FuIEFjYWRlbXkgb2YgRGVybWF0b2xvZ3k8L2Z1bGwtdGl0
bGU+PC9wZXJpb2RpY2FsPjxwYWdlcz5lMTYtZTE3PC9wYWdlcz48dm9sdW1lPjY0PC92b2x1bWU+
PG51bWJlcj4yPC9udW1iZXI+PGRhdGVzPjx5ZWFyPjIwMTE8L3llYXI+PC9kYXRlcz48dXJscz48
cmVsYXRlZC11cmxzPjx1cmw+aHR0cDovL3d3dy5zY29wdXMuY29tL2lud2FyZC9yZWNvcmQudXJs
P2VpZD0yLXMyLjAtNzg3NTE1MDUwNDUmYW1wO3BhcnRuZXJJRD00MCZhbXA7bWQ1PTEwYjhhMjJl
ZmVmNjUzNDVjNDUxZDc0NmQ3MGYxOGFjPC91cmw+PC9yZWxhdGVkLXVybHM+PC91cmxzPjxjdXN0
b20yPjIxMjM4ODIwPC9jdXN0b20yPjxlbGVjdHJvbmljLXJlc291cmNlLW51bT4xMC4xMDE2L2ou
amFhZC4yMDEwLjA5LjAwMzwvZWxlY3Ryb25pYy1yZXNvdXJjZS1udW0+PHJlbW90ZS1kYXRhYmFz
ZS1uYW1lPlNjb3B1czwvcmVtb3RlLWRhdGFiYXNlLW5hbWU+PC9yZWNvcmQ+PC9DaXRlPjxDaXRl
PjxBdXRob3I+SGFyZGU8L0F1dGhvcj48WWVhcj4yMDA3PC9ZZWFyPjxSZWNOdW0+NTg8L1JlY051
bT48cmVjb3JkPjxyZWMtbnVtYmVyPjU4PC9yZWMtbnVtYmVyPjxmb3JlaWduLWtleXM+PGtleSBh
cHA9IkVOIiBkYi1pZD0iOWV2czJyenduOXg5dDJlcnZhNnh3ZXdhYTBzZGV6dmVldnd0Ij41ODwv
a2V5PjwvZm9yZWlnbi1rZXlzPjxyZWYtdHlwZSBuYW1lPSJKb3VybmFsIEFydGljbGUiPjE3PC9y
ZWYtdHlwZT48Y29udHJpYnV0b3JzPjxhdXRob3JzPjxhdXRob3I+SGFyZGUsIFYuPC9hdXRob3I+
PGF1dGhvcj5TY2h3YXJ6LCBULjwvYXV0aG9yPjwvYXV0aG9ycz48L2NvbnRyaWJ1dG9ycz48dGl0
bGVzPjx0aXRsZT5FbWJvbGlhIGN1dGlzIG1lZGljYW1lbnRvc2EgZm9sbG93aW5nIHN1YmN1dGFu
ZW91cyBpbmplY3Rpb24gb2YgZ2xhdGlyYW1lciBhY2V0YXRlPC90aXRsZT48c2Vjb25kYXJ5LXRp
dGxlPkpEREcgLSBKb3VybmFsIG9mIHRoZSBHZXJtYW4gU29jaWV0eSBvZiBEZXJtYXRvbG9neTwv
c2Vjb25kYXJ5LXRpdGxlPjxzaG9ydC10aXRsZT5FbWJvbGlhIGN1dGlzIG1lZGljYW1lbnRvc2Eg
bmFjaCBzdWJrdXRhbmVyIGluamVrdGlvbiB2b24gZ2xhdGlyYW1lcmFjZXRhdDwvc2hvcnQtdGl0
bGU+PC90aXRsZXM+PHBlcmlvZGljYWw+PGZ1bGwtdGl0bGU+SkRERyAtIEpvdXJuYWwgb2YgdGhl
IEdlcm1hbiBTb2NpZXR5IG9mIERlcm1hdG9sb2d5PC9mdWxsLXRpdGxlPjwvcGVyaW9kaWNhbD48
cGFnZXM+MTEyMi0xMTIzPC9wYWdlcz48dm9sdW1lPjU8L3ZvbHVtZT48bnVtYmVyPjEyPC9udW1i
ZXI+PGRhdGVzPjx5ZWFyPjIwMDc8L3llYXI+PC9kYXRlcz48dXJscz48cmVsYXRlZC11cmxzPjx1
cmw+aHR0cDovL3d3dy5zY29wdXMuY29tL2lud2FyZC9yZWNvcmQudXJsP2VpZD0yLXMyLjAtMzY5
NDkwMjM3NTYmYW1wO3BhcnRuZXJJRD00MCZhbXA7bWQ1PTJiOTRmODM2MWRmYzRjMDRiYTg0NGE5
MmZjYTI0MjI3PC91cmw+PC9yZWxhdGVkLXVybHM+PC91cmxzPjxjdXN0b20yPjE4MDQyMDkyPC9j
dXN0b20yPjxlbGVjdHJvbmljLXJlc291cmNlLW51bT4xMC4xMTExL2ouMTYxMC0wMzg3LjIwMDcu
MDYzOTEueDwvZWxlY3Ryb25pYy1yZXNvdXJjZS1udW0+PHJlbW90ZS1kYXRhYmFzZS1uYW1lPlNj
b3B1czwvcmVtb3RlLWRhdGFiYXNlLW5hbWU+PC9yZWNvcmQ+PC9DaXRlPjwvRW5kTm90ZT4A
</w:fldData>
        </w:fldChar>
      </w:r>
      <w:r w:rsidR="003B14C8" w:rsidRPr="00D8578C">
        <w:rPr>
          <w:rFonts w:ascii="Book Antiqua" w:eastAsia="나눔고딕" w:hAnsi="Book Antiqua"/>
        </w:rPr>
        <w:instrText xml:space="preserve"> ADDIN EN.CITE </w:instrText>
      </w:r>
      <w:r w:rsidR="003B14C8" w:rsidRPr="00D8578C">
        <w:rPr>
          <w:rFonts w:ascii="Book Antiqua" w:eastAsia="나눔고딕" w:hAnsi="Book Antiqua"/>
        </w:rPr>
        <w:fldChar w:fldCharType="begin">
          <w:fldData xml:space="preserve">PEVuZE5vdGU+PENpdGU+PEF1dGhvcj5Lb2xsZXI8L0F1dGhvcj48WWVhcj4yMDExPC9ZZWFyPjxS
ZWNOdW0+Mjc8L1JlY051bT48RGlzcGxheVRleHQ+PHN0eWxlIGZhY2U9InN1cGVyc2NyaXB0Ij5b
MjIsIDMzXTwvc3R5bGU+PC9EaXNwbGF5VGV4dD48cmVjb3JkPjxyZWMtbnVtYmVyPjI3PC9yZWMt
bnVtYmVyPjxmb3JlaWduLWtleXM+PGtleSBhcHA9IkVOIiBkYi1pZD0iOWV2czJyenduOXg5dDJl
cnZhNnh3ZXdhYTBzZGV6dmVldnd0Ij4yNzwva2V5PjwvZm9yZWlnbi1rZXlzPjxyZWYtdHlwZSBu
YW1lPSJKb3VybmFsIEFydGljbGUiPjE3PC9yZWYtdHlwZT48Y29udHJpYnV0b3JzPjxhdXRob3Jz
PjxhdXRob3I+S29sbGVyLCBTLjwvYXV0aG9yPjxhdXRob3I+S3LDpG5rZSwgQi48L2F1dGhvcj48
L2F1dGhvcnM+PC9jb250cmlidXRvcnM+PHRpdGxlcz48dGl0bGU+Tmljb2xhdSBzeW5kcm9tZSBm
b2xsb3dpbmcgc3ViY3V0YW5lb3VzIGdsYXRpcmFtZXItYWNldGF0ZSBpbmplY3Rpb248L3RpdGxl
PjxzZWNvbmRhcnktdGl0bGU+Sm91cm5hbCBvZiB0aGUgQW1lcmljYW4gQWNhZGVteSBvZiBEZXJt
YXRvbG9neTwvc2Vjb25kYXJ5LXRpdGxlPjwvdGl0bGVzPjxwZXJpb2RpY2FsPjxmdWxsLXRpdGxl
PkpvdXJuYWwgb2YgdGhlIEFtZXJpY2FuIEFjYWRlbXkgb2YgRGVybWF0b2xvZ3k8L2Z1bGwtdGl0
bGU+PC9wZXJpb2RpY2FsPjxwYWdlcz5lMTYtZTE3PC9wYWdlcz48dm9sdW1lPjY0PC92b2x1bWU+
PG51bWJlcj4yPC9udW1iZXI+PGRhdGVzPjx5ZWFyPjIwMTE8L3llYXI+PC9kYXRlcz48dXJscz48
cmVsYXRlZC11cmxzPjx1cmw+aHR0cDovL3d3dy5zY29wdXMuY29tL2lud2FyZC9yZWNvcmQudXJs
P2VpZD0yLXMyLjAtNzg3NTE1MDUwNDUmYW1wO3BhcnRuZXJJRD00MCZhbXA7bWQ1PTEwYjhhMjJl
ZmVmNjUzNDVjNDUxZDc0NmQ3MGYxOGFjPC91cmw+PC9yZWxhdGVkLXVybHM+PC91cmxzPjxjdXN0
b20yPjIxMjM4ODIwPC9jdXN0b20yPjxlbGVjdHJvbmljLXJlc291cmNlLW51bT4xMC4xMDE2L2ou
amFhZC4yMDEwLjA5LjAwMzwvZWxlY3Ryb25pYy1yZXNvdXJjZS1udW0+PHJlbW90ZS1kYXRhYmFz
ZS1uYW1lPlNjb3B1czwvcmVtb3RlLWRhdGFiYXNlLW5hbWU+PC9yZWNvcmQ+PC9DaXRlPjxDaXRl
PjxBdXRob3I+SGFyZGU8L0F1dGhvcj48WWVhcj4yMDA3PC9ZZWFyPjxSZWNOdW0+NTg8L1JlY051
bT48cmVjb3JkPjxyZWMtbnVtYmVyPjU4PC9yZWMtbnVtYmVyPjxmb3JlaWduLWtleXM+PGtleSBh
cHA9IkVOIiBkYi1pZD0iOWV2czJyenduOXg5dDJlcnZhNnh3ZXdhYTBzZGV6dmVldnd0Ij41ODwv
a2V5PjwvZm9yZWlnbi1rZXlzPjxyZWYtdHlwZSBuYW1lPSJKb3VybmFsIEFydGljbGUiPjE3PC9y
ZWYtdHlwZT48Y29udHJpYnV0b3JzPjxhdXRob3JzPjxhdXRob3I+SGFyZGUsIFYuPC9hdXRob3I+
PGF1dGhvcj5TY2h3YXJ6LCBULjwvYXV0aG9yPjwvYXV0aG9ycz48L2NvbnRyaWJ1dG9ycz48dGl0
bGVzPjx0aXRsZT5FbWJvbGlhIGN1dGlzIG1lZGljYW1lbnRvc2EgZm9sbG93aW5nIHN1YmN1dGFu
ZW91cyBpbmplY3Rpb24gb2YgZ2xhdGlyYW1lciBhY2V0YXRlPC90aXRsZT48c2Vjb25kYXJ5LXRp
dGxlPkpEREcgLSBKb3VybmFsIG9mIHRoZSBHZXJtYW4gU29jaWV0eSBvZiBEZXJtYXRvbG9neTwv
c2Vjb25kYXJ5LXRpdGxlPjxzaG9ydC10aXRsZT5FbWJvbGlhIGN1dGlzIG1lZGljYW1lbnRvc2Eg
bmFjaCBzdWJrdXRhbmVyIGluamVrdGlvbiB2b24gZ2xhdGlyYW1lcmFjZXRhdDwvc2hvcnQtdGl0
bGU+PC90aXRsZXM+PHBlcmlvZGljYWw+PGZ1bGwtdGl0bGU+SkRERyAtIEpvdXJuYWwgb2YgdGhl
IEdlcm1hbiBTb2NpZXR5IG9mIERlcm1hdG9sb2d5PC9mdWxsLXRpdGxlPjwvcGVyaW9kaWNhbD48
cGFnZXM+MTEyMi0xMTIzPC9wYWdlcz48dm9sdW1lPjU8L3ZvbHVtZT48bnVtYmVyPjEyPC9udW1i
ZXI+PGRhdGVzPjx5ZWFyPjIwMDc8L3llYXI+PC9kYXRlcz48dXJscz48cmVsYXRlZC11cmxzPjx1
cmw+aHR0cDovL3d3dy5zY29wdXMuY29tL2lud2FyZC9yZWNvcmQudXJsP2VpZD0yLXMyLjAtMzY5
NDkwMjM3NTYmYW1wO3BhcnRuZXJJRD00MCZhbXA7bWQ1PTJiOTRmODM2MWRmYzRjMDRiYTg0NGE5
MmZjYTI0MjI3PC91cmw+PC9yZWxhdGVkLXVybHM+PC91cmxzPjxjdXN0b20yPjE4MDQyMDkyPC9j
dXN0b20yPjxlbGVjdHJvbmljLXJlc291cmNlLW51bT4xMC4xMTExL2ouMTYxMC0wMzg3LjIwMDcu
MDYzOTEueDwvZWxlY3Ryb25pYy1yZXNvdXJjZS1udW0+PHJlbW90ZS1kYXRhYmFzZS1uYW1lPlNj
b3B1czwvcmVtb3RlLWRhdGFiYXNlLW5hbWU+PC9yZWNvcmQ+PC9DaXRlPjwvRW5kTm90ZT4A
</w:fldData>
        </w:fldChar>
      </w:r>
      <w:r w:rsidR="003B14C8" w:rsidRPr="00D8578C">
        <w:rPr>
          <w:rFonts w:ascii="Book Antiqua" w:eastAsia="나눔고딕" w:hAnsi="Book Antiqua"/>
        </w:rPr>
        <w:instrText xml:space="preserve"> ADDIN EN.CITE.DATA </w:instrText>
      </w:r>
      <w:r w:rsidR="003B14C8" w:rsidRPr="00D8578C">
        <w:rPr>
          <w:rFonts w:ascii="Book Antiqua" w:eastAsia="나눔고딕" w:hAnsi="Book Antiqua"/>
        </w:rPr>
      </w:r>
      <w:r w:rsidR="003B14C8" w:rsidRPr="00D8578C">
        <w:rPr>
          <w:rFonts w:ascii="Book Antiqua" w:eastAsia="나눔고딕" w:hAnsi="Book Antiqua"/>
        </w:rPr>
        <w:fldChar w:fldCharType="end"/>
      </w:r>
      <w:r w:rsidR="00961791" w:rsidRPr="00D8578C">
        <w:rPr>
          <w:rFonts w:ascii="Book Antiqua" w:eastAsia="나눔고딕" w:hAnsi="Book Antiqua"/>
        </w:rPr>
      </w:r>
      <w:r w:rsidR="00961791" w:rsidRPr="00D8578C">
        <w:rPr>
          <w:rFonts w:ascii="Book Antiqua" w:eastAsia="나눔고딕" w:hAnsi="Book Antiqua"/>
        </w:rPr>
        <w:fldChar w:fldCharType="separate"/>
      </w:r>
      <w:r w:rsidR="00884490" w:rsidRPr="00D8578C">
        <w:rPr>
          <w:rFonts w:ascii="Book Antiqua" w:eastAsia="나눔고딕" w:hAnsi="Book Antiqua"/>
          <w:noProof/>
          <w:vertAlign w:val="superscript"/>
        </w:rPr>
        <w:t>[</w:t>
      </w:r>
      <w:hyperlink w:anchor="_ENREF_22" w:tooltip="Harde, 2007 #58" w:history="1">
        <w:r w:rsidR="00C5143C" w:rsidRPr="00D8578C">
          <w:rPr>
            <w:rFonts w:ascii="Book Antiqua" w:eastAsia="나눔고딕" w:hAnsi="Book Antiqua"/>
            <w:noProof/>
            <w:vertAlign w:val="superscript"/>
          </w:rPr>
          <w:t>22</w:t>
        </w:r>
      </w:hyperlink>
      <w:r w:rsidR="00452682">
        <w:rPr>
          <w:rFonts w:ascii="Book Antiqua" w:eastAsia="나눔고딕" w:hAnsi="Book Antiqua"/>
          <w:noProof/>
          <w:vertAlign w:val="superscript"/>
        </w:rPr>
        <w:t>,</w:t>
      </w:r>
      <w:hyperlink w:anchor="_ENREF_33" w:tooltip="Koller, 2011 #27" w:history="1">
        <w:r w:rsidR="00C5143C" w:rsidRPr="00D8578C">
          <w:rPr>
            <w:rFonts w:ascii="Book Antiqua" w:eastAsia="나눔고딕" w:hAnsi="Book Antiqua"/>
            <w:noProof/>
            <w:vertAlign w:val="superscript"/>
          </w:rPr>
          <w:t>33</w:t>
        </w:r>
      </w:hyperlink>
      <w:r w:rsidR="00884490" w:rsidRPr="00D8578C">
        <w:rPr>
          <w:rFonts w:ascii="Book Antiqua" w:eastAsia="나눔고딕" w:hAnsi="Book Antiqua"/>
          <w:noProof/>
          <w:vertAlign w:val="superscript"/>
        </w:rPr>
        <w:t>]</w:t>
      </w:r>
      <w:r w:rsidR="00961791" w:rsidRPr="00D8578C">
        <w:rPr>
          <w:rFonts w:ascii="Book Antiqua" w:eastAsia="나눔고딕" w:hAnsi="Book Antiqua"/>
        </w:rPr>
        <w:fldChar w:fldCharType="end"/>
      </w:r>
      <w:r w:rsidR="00FD46F7" w:rsidRPr="00D8578C">
        <w:rPr>
          <w:rFonts w:ascii="Book Antiqua" w:eastAsia="나눔고딕" w:hAnsi="Book Antiqua"/>
        </w:rPr>
        <w:t>.</w:t>
      </w:r>
      <w:r w:rsidR="00A122F1" w:rsidRPr="00D8578C">
        <w:rPr>
          <w:rFonts w:ascii="Book Antiqua" w:eastAsia="나눔고딕" w:hAnsi="Book Antiqua"/>
        </w:rPr>
        <w:t xml:space="preserve"> Also further injection of etanercept at other site </w:t>
      </w:r>
      <w:r w:rsidR="00FD46F7" w:rsidRPr="00D8578C">
        <w:rPr>
          <w:rFonts w:ascii="Book Antiqua" w:eastAsia="나눔고딕" w:hAnsi="Book Antiqua"/>
        </w:rPr>
        <w:t>is</w:t>
      </w:r>
      <w:r w:rsidR="00A122F1" w:rsidRPr="00D8578C">
        <w:rPr>
          <w:rFonts w:ascii="Book Antiqua" w:eastAsia="나눔고딕" w:hAnsi="Book Antiqua"/>
        </w:rPr>
        <w:t xml:space="preserve"> tolerated without complication</w:t>
      </w:r>
      <w:r w:rsidR="0082272F" w:rsidRPr="00D8578C">
        <w:rPr>
          <w:rFonts w:ascii="Book Antiqua" w:eastAsia="나눔고딕" w:hAnsi="Book Antiqua"/>
        </w:rPr>
        <w:fldChar w:fldCharType="begin"/>
      </w:r>
      <w:r w:rsidR="003B14C8" w:rsidRPr="00D8578C">
        <w:rPr>
          <w:rFonts w:ascii="Book Antiqua" w:eastAsia="나눔고딕" w:hAnsi="Book Antiqua"/>
        </w:rPr>
        <w:instrText xml:space="preserve"> ADDIN EN.CITE &lt;EndNote&gt;&lt;Cite&gt;&lt;Author&gt;Guarneri&lt;/Author&gt;&lt;Year&gt;2010&lt;/Year&gt;&lt;RecNum&gt;34&lt;/RecNum&gt;&lt;DisplayText&gt;&lt;style face="superscript"&gt;[21]&lt;/style&gt;&lt;/DisplayText&gt;&lt;record&gt;&lt;rec-number&gt;34&lt;/rec-number&gt;&lt;foreign-keys&gt;&lt;key app="EN" db-id="9evs2rzwn9x9t2erva6xwewaa0sdezveevwt"&gt;34&lt;/key&gt;&lt;/foreign-keys&gt;&lt;ref-type name="Journal Article"&gt;17&lt;/ref-type&gt;&lt;contributors&gt;&lt;authors&gt;&lt;author&gt;Guarneri, C.&lt;/author&gt;&lt;author&gt;Polimeni, G.&lt;/author&gt;&lt;/authors&gt;&lt;/contributors&gt;&lt;titles&gt;&lt;title&gt;Nicolau syndrome following etanercept administration&lt;/title&gt;&lt;secondary-title&gt;American Journal of Clinical Dermatology&lt;/secondary-title&gt;&lt;/titles&gt;&lt;periodical&gt;&lt;full-title&gt;American Journal of Clinical Dermatology&lt;/full-title&gt;&lt;/periodical&gt;&lt;pages&gt;51-52&lt;/pages&gt;&lt;volume&gt;11&lt;/volume&gt;&lt;number&gt;SUPPL. 1&lt;/number&gt;&lt;dates&gt;&lt;year&gt;2010&lt;/year&gt;&lt;/dates&gt;&lt;urls&gt;&lt;related-urls&gt;&lt;url&gt;http://www.scopus.com/inward/record.url?eid=2-s2.0-77954303559&amp;amp;partnerID=40&amp;amp;md5=f28fc4c00d3c9130ea687621672ad942&lt;/url&gt;&lt;/related-urls&gt;&lt;/urls&gt;&lt;custom2&gt;20586511&lt;/custom2&gt;&lt;remote-database-name&gt;Scopus&lt;/remote-database-name&gt;&lt;/record&gt;&lt;/Cite&gt;&lt;/EndNote&gt;</w:instrText>
      </w:r>
      <w:r w:rsidR="0082272F" w:rsidRPr="00D8578C">
        <w:rPr>
          <w:rFonts w:ascii="Book Antiqua" w:eastAsia="나눔고딕" w:hAnsi="Book Antiqua"/>
        </w:rPr>
        <w:fldChar w:fldCharType="separate"/>
      </w:r>
      <w:r w:rsidR="00884490" w:rsidRPr="00D8578C">
        <w:rPr>
          <w:rFonts w:ascii="Book Antiqua" w:eastAsia="나눔고딕" w:hAnsi="Book Antiqua"/>
          <w:noProof/>
          <w:vertAlign w:val="superscript"/>
        </w:rPr>
        <w:t>[</w:t>
      </w:r>
      <w:hyperlink w:anchor="_ENREF_21" w:tooltip="Guarneri, 2010 #34" w:history="1">
        <w:r w:rsidR="00C5143C" w:rsidRPr="00D8578C">
          <w:rPr>
            <w:rFonts w:ascii="Book Antiqua" w:eastAsia="나눔고딕" w:hAnsi="Book Antiqua"/>
            <w:noProof/>
            <w:vertAlign w:val="superscript"/>
          </w:rPr>
          <w:t>21</w:t>
        </w:r>
      </w:hyperlink>
      <w:r w:rsidR="00884490" w:rsidRPr="00D8578C">
        <w:rPr>
          <w:rFonts w:ascii="Book Antiqua" w:eastAsia="나눔고딕" w:hAnsi="Book Antiqua"/>
          <w:noProof/>
          <w:vertAlign w:val="superscript"/>
        </w:rPr>
        <w:t>]</w:t>
      </w:r>
      <w:r w:rsidR="0082272F" w:rsidRPr="00D8578C">
        <w:rPr>
          <w:rFonts w:ascii="Book Antiqua" w:eastAsia="나눔고딕" w:hAnsi="Book Antiqua"/>
        </w:rPr>
        <w:fldChar w:fldCharType="end"/>
      </w:r>
      <w:r w:rsidR="00FD46F7" w:rsidRPr="00D8578C">
        <w:rPr>
          <w:rFonts w:ascii="Book Antiqua" w:eastAsia="나눔고딕" w:hAnsi="Book Antiqua"/>
        </w:rPr>
        <w:t>.</w:t>
      </w:r>
      <w:r w:rsidR="00A122F1" w:rsidRPr="00D8578C">
        <w:rPr>
          <w:rFonts w:ascii="Book Antiqua" w:eastAsia="나눔고딕" w:hAnsi="Book Antiqua"/>
        </w:rPr>
        <w:t xml:space="preserve"> </w:t>
      </w:r>
    </w:p>
    <w:p w14:paraId="0FF81966" w14:textId="77777777" w:rsidR="003702DF" w:rsidRPr="00D8578C" w:rsidRDefault="003702DF" w:rsidP="00D8578C">
      <w:pPr>
        <w:spacing w:line="360" w:lineRule="auto"/>
        <w:jc w:val="both"/>
        <w:rPr>
          <w:rFonts w:ascii="Book Antiqua" w:eastAsia="나눔고딕" w:hAnsi="Book Antiqua"/>
        </w:rPr>
      </w:pPr>
    </w:p>
    <w:p w14:paraId="5278C28E" w14:textId="216B35F1" w:rsidR="00EE6995" w:rsidRPr="00452682" w:rsidRDefault="00EE6995" w:rsidP="00D8578C">
      <w:pPr>
        <w:spacing w:line="360" w:lineRule="auto"/>
        <w:jc w:val="both"/>
        <w:rPr>
          <w:rFonts w:ascii="Book Antiqua" w:eastAsia="나눔고딕" w:hAnsi="Book Antiqua"/>
          <w:b/>
          <w:i/>
        </w:rPr>
      </w:pPr>
      <w:r w:rsidRPr="00452682">
        <w:rPr>
          <w:rFonts w:ascii="Book Antiqua" w:eastAsia="나눔고딕" w:hAnsi="Book Antiqua"/>
          <w:b/>
          <w:i/>
        </w:rPr>
        <w:t>Prevention</w:t>
      </w:r>
    </w:p>
    <w:p w14:paraId="31338B13" w14:textId="5E22882F" w:rsidR="00EE6995" w:rsidRPr="00D8578C" w:rsidRDefault="002C6A43" w:rsidP="00D8578C">
      <w:pPr>
        <w:spacing w:line="360" w:lineRule="auto"/>
        <w:jc w:val="both"/>
        <w:rPr>
          <w:rFonts w:ascii="Book Antiqua" w:eastAsia="나눔고딕" w:hAnsi="Book Antiqua"/>
        </w:rPr>
      </w:pPr>
      <w:r w:rsidRPr="00D8578C">
        <w:rPr>
          <w:rFonts w:ascii="Book Antiqua" w:eastAsia="나눔고딕" w:hAnsi="Book Antiqua"/>
        </w:rPr>
        <w:t xml:space="preserve">Confirmation to extra-vascular </w:t>
      </w:r>
      <w:r w:rsidR="0008221C" w:rsidRPr="00D8578C">
        <w:rPr>
          <w:rFonts w:ascii="Book Antiqua" w:eastAsia="나눔고딕" w:hAnsi="Book Antiqua"/>
        </w:rPr>
        <w:t>leakage</w:t>
      </w:r>
      <w:r w:rsidRPr="00D8578C">
        <w:rPr>
          <w:rFonts w:ascii="Book Antiqua" w:eastAsia="나눔고딕" w:hAnsi="Book Antiqua"/>
        </w:rPr>
        <w:t xml:space="preserve"> of the drug</w:t>
      </w:r>
      <w:r w:rsidR="0008221C" w:rsidRPr="00D8578C">
        <w:rPr>
          <w:rFonts w:ascii="Book Antiqua" w:eastAsia="나눔고딕" w:hAnsi="Book Antiqua"/>
        </w:rPr>
        <w:t>s</w:t>
      </w:r>
      <w:r w:rsidRPr="00D8578C">
        <w:rPr>
          <w:rFonts w:ascii="Book Antiqua" w:eastAsia="나눔고딕" w:hAnsi="Book Antiqua"/>
        </w:rPr>
        <w:t xml:space="preserve"> is necessary</w:t>
      </w:r>
      <w:r w:rsidR="00B22876" w:rsidRPr="00D8578C">
        <w:rPr>
          <w:rFonts w:ascii="Book Antiqua" w:eastAsia="나눔고딕" w:hAnsi="Book Antiqua"/>
        </w:rPr>
        <w:t xml:space="preserve"> to perform</w:t>
      </w:r>
      <w:r w:rsidR="00EE6995" w:rsidRPr="00D8578C">
        <w:rPr>
          <w:rFonts w:ascii="Book Antiqua" w:eastAsia="나눔고딕" w:hAnsi="Book Antiqua"/>
        </w:rPr>
        <w:t xml:space="preserve"> </w:t>
      </w:r>
      <w:r w:rsidR="0008221C" w:rsidRPr="00D8578C">
        <w:rPr>
          <w:rFonts w:ascii="Book Antiqua" w:eastAsia="나눔고딕" w:hAnsi="Book Antiqua"/>
        </w:rPr>
        <w:t xml:space="preserve">injection </w:t>
      </w:r>
      <w:r w:rsidR="00EE6995" w:rsidRPr="00D8578C">
        <w:rPr>
          <w:rFonts w:ascii="Book Antiqua" w:eastAsia="나눔고딕" w:hAnsi="Book Antiqua"/>
        </w:rPr>
        <w:t>after ha</w:t>
      </w:r>
      <w:r w:rsidR="00452682">
        <w:rPr>
          <w:rFonts w:ascii="Book Antiqua" w:eastAsia="나눔고딕" w:hAnsi="Book Antiqua"/>
        </w:rPr>
        <w:t>ving aspirated with the syringe</w:t>
      </w:r>
      <w:r w:rsidR="0082272F" w:rsidRPr="00D8578C">
        <w:rPr>
          <w:rFonts w:ascii="Book Antiqua" w:eastAsia="나눔고딕" w:hAnsi="Book Antiqua"/>
        </w:rPr>
        <w:fldChar w:fldCharType="begin"/>
      </w:r>
      <w:r w:rsidR="003B14C8" w:rsidRPr="00D8578C">
        <w:rPr>
          <w:rFonts w:ascii="Book Antiqua" w:eastAsia="나눔고딕" w:hAnsi="Book Antiqua"/>
        </w:rPr>
        <w:instrText xml:space="preserve"> ADDIN EN.CITE &lt;EndNote&gt;&lt;Cite&gt;&lt;Author&gt;Corazza&lt;/Author&gt;&lt;Year&gt;2001&lt;/Year&gt;&lt;RecNum&gt;84&lt;/RecNum&gt;&lt;DisplayText&gt;&lt;style face="superscript"&gt;[2]&lt;/style&gt;&lt;/DisplayText&gt;&lt;record&gt;&lt;rec-number&gt;84&lt;/rec-number&gt;&lt;foreign-keys&gt;&lt;key app="EN" db-id="9evs2rzwn9x9t2erva6xwewaa0sdezveevwt"&gt;84&lt;/key&gt;&lt;/foreign-keys&gt;&lt;ref-type name="Journal Article"&gt;17&lt;/ref-type&gt;&lt;contributors&gt;&lt;authors&gt;&lt;author&gt;Corazza, M.&lt;/author&gt;&lt;author&gt;Capozzi, O.&lt;/author&gt;&lt;author&gt;Virgili, A.&lt;/author&gt;&lt;/authors&gt;&lt;/contributors&gt;&lt;titles&gt;&lt;title&gt;Five cases of livedo-like dermatitis (Nicolau&amp;apos;s syndrome) due to bismuth salts and various other non-steroidal anti-inflammatory drugs&lt;/title&gt;&lt;secondary-title&gt;Journal of the European Academy of Dermatology and Venereology&lt;/secondary-title&gt;&lt;/titles&gt;&lt;periodical&gt;&lt;full-title&gt;Journal of the European Academy of Dermatology and Venereology&lt;/full-title&gt;&lt;/periodical&gt;&lt;pages&gt;585-588&lt;/pages&gt;&lt;volume&gt;15&lt;/volume&gt;&lt;number&gt;6&lt;/number&gt;&lt;dates&gt;&lt;year&gt;2001&lt;/year&gt;&lt;/dates&gt;&lt;urls&gt;&lt;related-urls&gt;&lt;url&gt;http://www.scopus.com/inward/record.url?eid=2-s2.0-0035669589&amp;amp;partnerID=40&amp;amp;md5=dbea2937948a482f44aae200fd5c962c&lt;/url&gt;&lt;/related-urls&gt;&lt;/urls&gt;&lt;custom2&gt;11843224&lt;/custom2&gt;&lt;electronic-resource-num&gt;10.1046/j.1468-3083.2001.00320.x&lt;/electronic-resource-num&gt;&lt;remote-database-name&gt;Scopus&lt;/remote-database-name&gt;&lt;/record&gt;&lt;/Cite&gt;&lt;/EndNote&gt;</w:instrText>
      </w:r>
      <w:r w:rsidR="0082272F" w:rsidRPr="00D8578C">
        <w:rPr>
          <w:rFonts w:ascii="Book Antiqua" w:eastAsia="나눔고딕" w:hAnsi="Book Antiqua"/>
        </w:rPr>
        <w:fldChar w:fldCharType="separate"/>
      </w:r>
      <w:r w:rsidR="00884490" w:rsidRPr="00D8578C">
        <w:rPr>
          <w:rFonts w:ascii="Book Antiqua" w:eastAsia="나눔고딕" w:hAnsi="Book Antiqua"/>
          <w:noProof/>
          <w:vertAlign w:val="superscript"/>
        </w:rPr>
        <w:t>[</w:t>
      </w:r>
      <w:hyperlink w:anchor="_ENREF_2" w:tooltip="Corazza, 2001 #84" w:history="1">
        <w:r w:rsidR="00C5143C" w:rsidRPr="00D8578C">
          <w:rPr>
            <w:rFonts w:ascii="Book Antiqua" w:eastAsia="나눔고딕" w:hAnsi="Book Antiqua"/>
            <w:noProof/>
            <w:vertAlign w:val="superscript"/>
          </w:rPr>
          <w:t>2</w:t>
        </w:r>
      </w:hyperlink>
      <w:r w:rsidR="00884490" w:rsidRPr="00D8578C">
        <w:rPr>
          <w:rFonts w:ascii="Book Antiqua" w:eastAsia="나눔고딕" w:hAnsi="Book Antiqua"/>
          <w:noProof/>
          <w:vertAlign w:val="superscript"/>
        </w:rPr>
        <w:t>]</w:t>
      </w:r>
      <w:r w:rsidR="0082272F" w:rsidRPr="00D8578C">
        <w:rPr>
          <w:rFonts w:ascii="Book Antiqua" w:eastAsia="나눔고딕" w:hAnsi="Book Antiqua"/>
        </w:rPr>
        <w:fldChar w:fldCharType="end"/>
      </w:r>
      <w:r w:rsidR="00FD46F7" w:rsidRPr="00D8578C">
        <w:rPr>
          <w:rFonts w:ascii="Book Antiqua" w:eastAsia="나눔고딕" w:hAnsi="Book Antiqua"/>
        </w:rPr>
        <w:t>.</w:t>
      </w:r>
      <w:r w:rsidR="005B780E" w:rsidRPr="00D8578C">
        <w:rPr>
          <w:rFonts w:ascii="Book Antiqua" w:eastAsia="나눔고딕" w:hAnsi="Book Antiqua"/>
        </w:rPr>
        <w:t xml:space="preserve"> And</w:t>
      </w:r>
      <w:r w:rsidR="00EE6995" w:rsidRPr="00D8578C">
        <w:rPr>
          <w:rFonts w:ascii="Book Antiqua" w:eastAsia="나눔고딕" w:hAnsi="Book Antiqua"/>
        </w:rPr>
        <w:t xml:space="preserve"> </w:t>
      </w:r>
      <w:r w:rsidR="00B22876" w:rsidRPr="00D8578C">
        <w:rPr>
          <w:rFonts w:ascii="Book Antiqua" w:eastAsia="나눔고딕" w:hAnsi="Book Antiqua"/>
        </w:rPr>
        <w:t xml:space="preserve">upper outer quadrant of the </w:t>
      </w:r>
      <w:r w:rsidR="0008221C" w:rsidRPr="00D8578C">
        <w:rPr>
          <w:rFonts w:ascii="Book Antiqua" w:eastAsia="나눔고딕" w:hAnsi="Book Antiqua"/>
        </w:rPr>
        <w:t>buttock</w:t>
      </w:r>
      <w:r w:rsidR="00B22876" w:rsidRPr="00D8578C">
        <w:rPr>
          <w:rFonts w:ascii="Book Antiqua" w:eastAsia="나눔고딕" w:hAnsi="Book Antiqua"/>
        </w:rPr>
        <w:t xml:space="preserve"> area is </w:t>
      </w:r>
      <w:r w:rsidR="00EE6995" w:rsidRPr="00D8578C">
        <w:rPr>
          <w:rFonts w:ascii="Book Antiqua" w:eastAsia="나눔고딕" w:hAnsi="Book Antiqua"/>
        </w:rPr>
        <w:t>the recommendable site for the</w:t>
      </w:r>
      <w:r w:rsidR="00B22876" w:rsidRPr="00D8578C">
        <w:rPr>
          <w:rFonts w:ascii="Book Antiqua" w:eastAsia="나눔고딕" w:hAnsi="Book Antiqua"/>
        </w:rPr>
        <w:t xml:space="preserve"> intramuscular injection</w:t>
      </w:r>
      <w:r w:rsidR="00EE6995" w:rsidRPr="00D8578C">
        <w:rPr>
          <w:rFonts w:ascii="Book Antiqua" w:eastAsia="나눔고딕" w:hAnsi="Book Antiqua"/>
        </w:rPr>
        <w:t>, which has fewer vessels</w:t>
      </w:r>
      <w:r w:rsidR="0082272F" w:rsidRPr="00D8578C">
        <w:rPr>
          <w:rFonts w:ascii="Book Antiqua" w:eastAsia="나눔고딕" w:hAnsi="Book Antiqua"/>
        </w:rPr>
        <w:fldChar w:fldCharType="begin"/>
      </w:r>
      <w:r w:rsidR="001637E5" w:rsidRPr="00D8578C">
        <w:rPr>
          <w:rFonts w:ascii="Book Antiqua" w:eastAsia="나눔고딕" w:hAnsi="Book Antiqua"/>
        </w:rPr>
        <w:instrText xml:space="preserve"> ADDIN EN.CITE &lt;EndNote&gt;&lt;Cite&gt;&lt;Author&gt;Kohler&lt;/Author&gt;&lt;Year&gt;1997&lt;/Year&gt;&lt;RecNum&gt;302&lt;/RecNum&gt;&lt;DisplayText&gt;&lt;style face="superscript"&gt;[41]&lt;/style&gt;&lt;/DisplayText&gt;&lt;record&gt;&lt;rec-number&gt;302&lt;/rec-number&gt;&lt;foreign-keys&gt;&lt;key app="EN" db-id="9evs2rzwn9x9t2erva6xwewaa0sdezveevwt"&gt;302&lt;/key&gt;&lt;/foreign-keys&gt;&lt;ref-type name="Journal Article"&gt;17&lt;/ref-type&gt;&lt;contributors&gt;&lt;authors&gt;&lt;author&gt;Kohler, L. D.&lt;/author&gt;&lt;author&gt;Schwedler, S.&lt;/author&gt;&lt;author&gt;Worret, W. I.&lt;/author&gt;&lt;/authors&gt;&lt;/contributors&gt;&lt;auth-address&gt;Department of Dermatology, Technical University of Munich, Germany.&lt;/auth-address&gt;&lt;titles&gt;&lt;title&gt;Embolia cutis medicamentosa&lt;/title&gt;&lt;secondary-title&gt;Int J Dermatol&lt;/secondary-title&gt;&lt;alt-title&gt;International journal of dermatology&lt;/alt-title&gt;&lt;/titles&gt;&lt;alt-periodical&gt;&lt;full-title&gt;International Journal of Dermatology&lt;/full-title&gt;&lt;/alt-periodical&gt;&lt;pages&gt;197&lt;/pages&gt;&lt;volume&gt;36&lt;/volume&gt;&lt;number&gt;3&lt;/number&gt;&lt;keywords&gt;&lt;keyword&gt;Adult&lt;/keyword&gt;&lt;keyword&gt;Dexamethasone/administration &amp;amp; dosage/adverse effects&lt;/keyword&gt;&lt;keyword&gt;Diclofenac/administration &amp;amp; dosage/adverse effects&lt;/keyword&gt;&lt;keyword&gt;Drug Eruptions/*etiology/pathology&lt;/keyword&gt;&lt;keyword&gt;Embolism/*etiology/pathology&lt;/keyword&gt;&lt;keyword&gt;Humans&lt;/keyword&gt;&lt;keyword&gt;Injections, Intramuscular/*adverse effects&lt;/keyword&gt;&lt;keyword&gt;Male&lt;/keyword&gt;&lt;keyword&gt;Necrosis&lt;/keyword&gt;&lt;keyword&gt;Skin/blood supply/pathology&lt;/keyword&gt;&lt;/keywords&gt;&lt;dates&gt;&lt;year&gt;1997&lt;/year&gt;&lt;pub-dates&gt;&lt;date&gt;Mar&lt;/date&gt;&lt;/pub-dates&gt;&lt;/dates&gt;&lt;isbn&gt;0011-9059 (Print)&amp;#xD;0011-9059 (Linking)&lt;/isbn&gt;&lt;accession-num&gt;9159001&lt;/accession-num&gt;&lt;urls&gt;&lt;related-urls&gt;&lt;url&gt;http://www.ncbi.nlm.nih.gov/pubmed/9159001&lt;/url&gt;&lt;/related-urls&gt;&lt;/urls&gt;&lt;custom2&gt;9159001&lt;/custom2&gt;&lt;/record&gt;&lt;/Cite&gt;&lt;/EndNote&gt;</w:instrText>
      </w:r>
      <w:r w:rsidR="0082272F" w:rsidRPr="00D8578C">
        <w:rPr>
          <w:rFonts w:ascii="Book Antiqua" w:eastAsia="나눔고딕" w:hAnsi="Book Antiqua"/>
        </w:rPr>
        <w:fldChar w:fldCharType="separate"/>
      </w:r>
      <w:r w:rsidR="001637E5" w:rsidRPr="00D8578C">
        <w:rPr>
          <w:rFonts w:ascii="Book Antiqua" w:eastAsia="나눔고딕" w:hAnsi="Book Antiqua"/>
          <w:noProof/>
          <w:vertAlign w:val="superscript"/>
        </w:rPr>
        <w:t>[</w:t>
      </w:r>
      <w:hyperlink w:anchor="_ENREF_41" w:tooltip="Kohler, 1997 #302" w:history="1">
        <w:r w:rsidR="00C5143C" w:rsidRPr="00D8578C">
          <w:rPr>
            <w:rFonts w:ascii="Book Antiqua" w:eastAsia="나눔고딕" w:hAnsi="Book Antiqua"/>
            <w:noProof/>
            <w:vertAlign w:val="superscript"/>
          </w:rPr>
          <w:t>41</w:t>
        </w:r>
      </w:hyperlink>
      <w:r w:rsidR="001637E5" w:rsidRPr="00D8578C">
        <w:rPr>
          <w:rFonts w:ascii="Book Antiqua" w:eastAsia="나눔고딕" w:hAnsi="Book Antiqua"/>
          <w:noProof/>
          <w:vertAlign w:val="superscript"/>
        </w:rPr>
        <w:t>]</w:t>
      </w:r>
      <w:r w:rsidR="0082272F" w:rsidRPr="00D8578C">
        <w:rPr>
          <w:rFonts w:ascii="Book Antiqua" w:eastAsia="나눔고딕" w:hAnsi="Book Antiqua"/>
        </w:rPr>
        <w:fldChar w:fldCharType="end"/>
      </w:r>
      <w:r w:rsidR="00FD46F7" w:rsidRPr="00D8578C">
        <w:rPr>
          <w:rFonts w:ascii="Book Antiqua" w:eastAsia="나눔고딕" w:hAnsi="Book Antiqua"/>
        </w:rPr>
        <w:t xml:space="preserve">. </w:t>
      </w:r>
    </w:p>
    <w:p w14:paraId="25559110" w14:textId="77777777" w:rsidR="007105F0" w:rsidRPr="00D8578C" w:rsidRDefault="007105F0" w:rsidP="00D8578C">
      <w:pPr>
        <w:spacing w:line="360" w:lineRule="auto"/>
        <w:jc w:val="both"/>
        <w:rPr>
          <w:rFonts w:ascii="Book Antiqua" w:eastAsia="나눔고딕" w:hAnsi="Book Antiqua"/>
        </w:rPr>
      </w:pPr>
    </w:p>
    <w:p w14:paraId="3CD04F5C" w14:textId="1940EDF4" w:rsidR="00EE6995" w:rsidRPr="00452682" w:rsidRDefault="00452682" w:rsidP="00D8578C">
      <w:pPr>
        <w:spacing w:line="360" w:lineRule="auto"/>
        <w:jc w:val="both"/>
        <w:rPr>
          <w:rFonts w:ascii="Book Antiqua" w:eastAsia="나눔고딕" w:hAnsi="Book Antiqua"/>
          <w:b/>
        </w:rPr>
      </w:pPr>
      <w:r w:rsidRPr="00452682">
        <w:rPr>
          <w:rFonts w:ascii="Book Antiqua" w:eastAsia="나눔고딕" w:hAnsi="Book Antiqua"/>
          <w:b/>
        </w:rPr>
        <w:t>CONCLUSION</w:t>
      </w:r>
    </w:p>
    <w:p w14:paraId="5EAADF2A" w14:textId="0434A8DC" w:rsidR="007105F0" w:rsidRPr="00C22D2D" w:rsidRDefault="00442E4E" w:rsidP="00C22D2D">
      <w:pPr>
        <w:spacing w:line="360" w:lineRule="auto"/>
        <w:jc w:val="both"/>
        <w:rPr>
          <w:rFonts w:ascii="Book Antiqua" w:eastAsia="宋体" w:hAnsi="Book Antiqua"/>
          <w:lang w:eastAsia="zh-CN"/>
        </w:rPr>
      </w:pPr>
      <w:r w:rsidRPr="00C22D2D">
        <w:rPr>
          <w:rFonts w:ascii="Book Antiqua" w:eastAsia="나눔고딕" w:hAnsi="Book Antiqua"/>
        </w:rPr>
        <w:t>Clinical differentiation alone is difficult</w:t>
      </w:r>
      <w:r w:rsidR="00B31E5E" w:rsidRPr="00C22D2D">
        <w:rPr>
          <w:rFonts w:ascii="Book Antiqua" w:eastAsia="나눔고딕" w:hAnsi="Book Antiqua"/>
        </w:rPr>
        <w:t xml:space="preserve"> to make a diagnosis of NS</w:t>
      </w:r>
      <w:r w:rsidRPr="00C22D2D">
        <w:rPr>
          <w:rFonts w:ascii="Book Antiqua" w:eastAsia="나눔고딕" w:hAnsi="Book Antiqua"/>
        </w:rPr>
        <w:t xml:space="preserve"> and the imaging and laboratory tests assist in the clinical decision</w:t>
      </w:r>
      <w:r w:rsidR="0082272F" w:rsidRPr="00C22D2D">
        <w:rPr>
          <w:rFonts w:ascii="Book Antiqua" w:eastAsia="나눔고딕" w:hAnsi="Book Antiqua"/>
        </w:rPr>
        <w:fldChar w:fldCharType="begin"/>
      </w:r>
      <w:r w:rsidR="001637E5" w:rsidRPr="00C22D2D">
        <w:rPr>
          <w:rFonts w:ascii="Book Antiqua" w:eastAsia="나눔고딕" w:hAnsi="Book Antiqua"/>
        </w:rPr>
        <w:instrText xml:space="preserve"> ADDIN EN.CITE &lt;EndNote&gt;&lt;Cite&gt;&lt;Author&gt;Hamilton&lt;/Author&gt;&lt;Year&gt;2008&lt;/Year&gt;&lt;RecNum&gt;50&lt;/RecNum&gt;&lt;DisplayText&gt;&lt;style face="superscript"&gt;[36]&lt;/style&gt;&lt;/DisplayText&gt;&lt;record&gt;&lt;rec-number&gt;50&lt;/rec-number&gt;&lt;foreign-keys&gt;&lt;key app="EN" db-id="9evs2rzwn9x9t2erva6xwewaa0sdezveevwt"&gt;50&lt;/key&gt;&lt;/foreign-keys&gt;&lt;ref-type name="Journal Article"&gt;17&lt;/ref-type&gt;&lt;contributors&gt;&lt;authors&gt;&lt;author&gt;Hamilton, B.&lt;/author&gt;&lt;author&gt;Fowler, P.&lt;/author&gt;&lt;author&gt;Galloway, H.&lt;/author&gt;&lt;author&gt;Popovic, N.&lt;/author&gt;&lt;/authors&gt;&lt;/contributors&gt;&lt;titles&gt;&lt;title&gt;Nicolau Syndrome in an athlete following intra-muscular diclofenac injection&lt;/title&gt;&lt;secondary-title&gt;Acta Orthopaedica Belgica&lt;/secondary-title&gt;&lt;/titles&gt;&lt;periodical&gt;&lt;full-title&gt;Acta Orthopaedica Belgica&lt;/full-title&gt;&lt;/periodical&gt;&lt;pages&gt;860-864&lt;/pages&gt;&lt;volume&gt;74&lt;/volume&gt;&lt;number&gt;6&lt;/number&gt;&lt;dates&gt;&lt;year&gt;2008&lt;/year&gt;&lt;/dates&gt;&lt;urls&gt;&lt;related-urls&gt;&lt;url&gt;http://www.scopus.com/inward/record.url?eid=2-s2.0-58149400612&amp;amp;partnerID=40&amp;amp;md5=3a163f89fa578c339086c61d8fd08d16&lt;/url&gt;&lt;/related-urls&gt;&lt;/urls&gt;&lt;custom2&gt;19205337&lt;/custom2&gt;&lt;remote-database-name&gt;Scopus&lt;/remote-database-name&gt;&lt;/record&gt;&lt;/Cite&gt;&lt;/EndNote&gt;</w:instrText>
      </w:r>
      <w:r w:rsidR="0082272F" w:rsidRPr="00C22D2D">
        <w:rPr>
          <w:rFonts w:ascii="Book Antiqua" w:eastAsia="나눔고딕" w:hAnsi="Book Antiqua"/>
        </w:rPr>
        <w:fldChar w:fldCharType="separate"/>
      </w:r>
      <w:r w:rsidR="001637E5" w:rsidRPr="00C22D2D">
        <w:rPr>
          <w:rFonts w:ascii="Book Antiqua" w:eastAsia="나눔고딕" w:hAnsi="Book Antiqua"/>
          <w:noProof/>
          <w:vertAlign w:val="superscript"/>
        </w:rPr>
        <w:t>[</w:t>
      </w:r>
      <w:hyperlink w:anchor="_ENREF_36" w:tooltip="Hamilton, 2008 #50" w:history="1">
        <w:r w:rsidR="00C5143C" w:rsidRPr="00C22D2D">
          <w:rPr>
            <w:rFonts w:ascii="Book Antiqua" w:eastAsia="나눔고딕" w:hAnsi="Book Antiqua"/>
            <w:noProof/>
            <w:vertAlign w:val="superscript"/>
          </w:rPr>
          <w:t>36</w:t>
        </w:r>
      </w:hyperlink>
      <w:r w:rsidR="001637E5" w:rsidRPr="00C22D2D">
        <w:rPr>
          <w:rFonts w:ascii="Book Antiqua" w:eastAsia="나눔고딕" w:hAnsi="Book Antiqua"/>
          <w:noProof/>
          <w:vertAlign w:val="superscript"/>
        </w:rPr>
        <w:t>]</w:t>
      </w:r>
      <w:r w:rsidR="0082272F" w:rsidRPr="00C22D2D">
        <w:rPr>
          <w:rFonts w:ascii="Book Antiqua" w:eastAsia="나눔고딕" w:hAnsi="Book Antiqua"/>
        </w:rPr>
        <w:fldChar w:fldCharType="end"/>
      </w:r>
      <w:r w:rsidR="008826E3" w:rsidRPr="00C22D2D">
        <w:rPr>
          <w:rFonts w:ascii="Book Antiqua" w:eastAsia="나눔고딕" w:hAnsi="Book Antiqua"/>
        </w:rPr>
        <w:t>. By this literature review, three phase treatment is recommended for NS.</w:t>
      </w:r>
    </w:p>
    <w:p w14:paraId="733EAF20" w14:textId="77777777" w:rsidR="00452682" w:rsidRPr="00C22D2D" w:rsidRDefault="00452682" w:rsidP="00C22D2D">
      <w:pPr>
        <w:spacing w:line="360" w:lineRule="auto"/>
        <w:jc w:val="both"/>
        <w:rPr>
          <w:rFonts w:ascii="Book Antiqua" w:eastAsia="宋体" w:hAnsi="Book Antiqua"/>
          <w:lang w:eastAsia="zh-CN"/>
        </w:rPr>
      </w:pPr>
    </w:p>
    <w:p w14:paraId="3CCD761C" w14:textId="77777777" w:rsidR="00452682" w:rsidRPr="00C22D2D" w:rsidRDefault="00452682" w:rsidP="00C22D2D">
      <w:pPr>
        <w:spacing w:line="360" w:lineRule="auto"/>
        <w:jc w:val="both"/>
        <w:rPr>
          <w:rFonts w:ascii="Book Antiqua" w:eastAsia="나눔고딕" w:hAnsi="Book Antiqua"/>
          <w:b/>
        </w:rPr>
      </w:pPr>
      <w:r w:rsidRPr="00C22D2D">
        <w:rPr>
          <w:rFonts w:ascii="Book Antiqua" w:eastAsia="나눔고딕" w:hAnsi="Book Antiqua"/>
          <w:b/>
        </w:rPr>
        <w:t>REFERENCES</w:t>
      </w:r>
    </w:p>
    <w:p w14:paraId="526F77BC" w14:textId="67C88D92" w:rsidR="00C22D2D" w:rsidRPr="00C22D2D" w:rsidRDefault="00C22D2D" w:rsidP="00C22D2D">
      <w:pPr>
        <w:spacing w:line="360" w:lineRule="auto"/>
        <w:jc w:val="both"/>
        <w:rPr>
          <w:rFonts w:ascii="Book Antiqua" w:eastAsia="宋体" w:hAnsi="Book Antiqua" w:cs="宋体"/>
          <w:color w:val="000000"/>
          <w:lang w:eastAsia="zh-CN"/>
        </w:rPr>
      </w:pPr>
      <w:r>
        <w:rPr>
          <w:rFonts w:ascii="Book Antiqua" w:eastAsia="宋体" w:hAnsi="Book Antiqua" w:cs="宋体"/>
          <w:color w:val="000000"/>
          <w:lang w:eastAsia="zh-CN"/>
        </w:rPr>
        <w:t xml:space="preserve">1 </w:t>
      </w:r>
      <w:r w:rsidR="006675DF" w:rsidRPr="006675DF">
        <w:rPr>
          <w:rFonts w:ascii="Book Antiqua" w:eastAsia="宋体" w:hAnsi="Book Antiqua" w:cs="宋体"/>
          <w:b/>
          <w:color w:val="000000"/>
          <w:lang w:eastAsia="zh-CN"/>
        </w:rPr>
        <w:t>Nicolau S</w:t>
      </w:r>
      <w:r w:rsidR="006675DF" w:rsidRPr="006675DF">
        <w:rPr>
          <w:rFonts w:ascii="Book Antiqua" w:eastAsia="宋体" w:hAnsi="Book Antiqua" w:cs="宋体"/>
          <w:color w:val="000000"/>
          <w:lang w:eastAsia="zh-CN"/>
        </w:rPr>
        <w:t xml:space="preserve">. Dermite livédoïde </w:t>
      </w:r>
      <w:proofErr w:type="gramStart"/>
      <w:r w:rsidR="006675DF" w:rsidRPr="006675DF">
        <w:rPr>
          <w:rFonts w:ascii="Book Antiqua" w:eastAsia="宋体" w:hAnsi="Book Antiqua" w:cs="宋体"/>
          <w:color w:val="000000"/>
          <w:lang w:eastAsia="zh-CN"/>
        </w:rPr>
        <w:t>et</w:t>
      </w:r>
      <w:proofErr w:type="gramEnd"/>
      <w:r w:rsidR="006675DF" w:rsidRPr="006675DF">
        <w:rPr>
          <w:rFonts w:ascii="Book Antiqua" w:eastAsia="宋体" w:hAnsi="Book Antiqua" w:cs="宋体"/>
          <w:color w:val="000000"/>
          <w:lang w:eastAsia="zh-CN"/>
        </w:rPr>
        <w:t xml:space="preserve"> gangréneuse de la fesse, consécutive aux injections intra-musculaires, dans la syphilis: à propos d'un cas d'embolie artéri</w:t>
      </w:r>
      <w:r w:rsidR="006675DF">
        <w:rPr>
          <w:rFonts w:ascii="Book Antiqua" w:eastAsia="宋体" w:hAnsi="Book Antiqua" w:cs="宋体"/>
          <w:color w:val="000000"/>
          <w:lang w:eastAsia="zh-CN"/>
        </w:rPr>
        <w:t xml:space="preserve">elle bismuthique. </w:t>
      </w:r>
      <w:r w:rsidR="006675DF" w:rsidRPr="006675DF">
        <w:rPr>
          <w:rFonts w:ascii="Book Antiqua" w:eastAsia="宋体" w:hAnsi="Book Antiqua" w:cs="宋体"/>
          <w:i/>
          <w:color w:val="000000"/>
          <w:lang w:eastAsia="zh-CN"/>
        </w:rPr>
        <w:t>Ann Mal Vener</w:t>
      </w:r>
      <w:r w:rsidR="006675DF">
        <w:rPr>
          <w:rFonts w:ascii="Book Antiqua" w:eastAsia="宋体" w:hAnsi="Book Antiqua" w:cs="宋体"/>
          <w:color w:val="000000"/>
          <w:lang w:eastAsia="zh-CN"/>
        </w:rPr>
        <w:t xml:space="preserve"> </w:t>
      </w:r>
      <w:r w:rsidRPr="00C22D2D">
        <w:rPr>
          <w:rFonts w:ascii="Book Antiqua" w:eastAsia="宋体" w:hAnsi="Book Antiqua" w:cs="宋体"/>
          <w:color w:val="000000"/>
          <w:lang w:eastAsia="zh-CN"/>
        </w:rPr>
        <w:t>1925</w:t>
      </w:r>
      <w:r w:rsidR="002D03B6">
        <w:rPr>
          <w:rFonts w:ascii="Book Antiqua" w:eastAsia="宋体" w:hAnsi="Book Antiqua" w:cs="宋体" w:hint="eastAsia"/>
          <w:color w:val="000000"/>
          <w:lang w:eastAsia="zh-CN"/>
        </w:rPr>
        <w:t>;</w:t>
      </w:r>
      <w:r w:rsidRPr="00C22D2D">
        <w:rPr>
          <w:rFonts w:ascii="Book Antiqua" w:eastAsia="宋体" w:hAnsi="Book Antiqua" w:cs="宋体"/>
          <w:color w:val="000000"/>
          <w:lang w:eastAsia="zh-CN"/>
        </w:rPr>
        <w:t xml:space="preserve"> </w:t>
      </w:r>
      <w:r w:rsidRPr="002D03B6">
        <w:rPr>
          <w:rFonts w:ascii="Book Antiqua" w:eastAsia="宋体" w:hAnsi="Book Antiqua" w:cs="宋体"/>
          <w:b/>
          <w:color w:val="000000"/>
          <w:lang w:eastAsia="zh-CN"/>
        </w:rPr>
        <w:t>20</w:t>
      </w:r>
      <w:r>
        <w:rPr>
          <w:rFonts w:ascii="Book Antiqua" w:eastAsia="宋体" w:hAnsi="Book Antiqua" w:cs="宋体" w:hint="eastAsia"/>
          <w:color w:val="000000"/>
          <w:lang w:eastAsia="zh-CN"/>
        </w:rPr>
        <w:t>:</w:t>
      </w:r>
      <w:r>
        <w:rPr>
          <w:rFonts w:ascii="Book Antiqua" w:eastAsia="宋体" w:hAnsi="Book Antiqua" w:cs="宋体"/>
          <w:color w:val="000000"/>
          <w:lang w:eastAsia="zh-CN"/>
        </w:rPr>
        <w:t xml:space="preserve"> 321-339</w:t>
      </w:r>
    </w:p>
    <w:p w14:paraId="19515871" w14:textId="77777777" w:rsidR="00C22D2D" w:rsidRPr="00C22D2D" w:rsidRDefault="00C22D2D" w:rsidP="00C22D2D">
      <w:pPr>
        <w:spacing w:line="360" w:lineRule="auto"/>
        <w:jc w:val="both"/>
        <w:rPr>
          <w:rFonts w:ascii="Book Antiqua" w:eastAsia="宋体" w:hAnsi="Book Antiqua" w:cs="宋体"/>
          <w:color w:val="000000"/>
          <w:lang w:eastAsia="zh-CN"/>
        </w:rPr>
      </w:pPr>
      <w:r w:rsidRPr="00C22D2D">
        <w:rPr>
          <w:rFonts w:ascii="Book Antiqua" w:eastAsia="宋体" w:hAnsi="Book Antiqua" w:cs="宋体"/>
          <w:color w:val="000000"/>
          <w:lang w:eastAsia="zh-CN"/>
        </w:rPr>
        <w:t>2 </w:t>
      </w:r>
      <w:r w:rsidRPr="00C22D2D">
        <w:rPr>
          <w:rFonts w:ascii="Book Antiqua" w:eastAsia="宋体" w:hAnsi="Book Antiqua" w:cs="宋体"/>
          <w:b/>
          <w:bCs/>
          <w:color w:val="000000"/>
          <w:lang w:eastAsia="zh-CN"/>
        </w:rPr>
        <w:t>Corazza M</w:t>
      </w:r>
      <w:r w:rsidRPr="00C22D2D">
        <w:rPr>
          <w:rFonts w:ascii="Book Antiqua" w:eastAsia="宋体" w:hAnsi="Book Antiqua" w:cs="宋体"/>
          <w:color w:val="000000"/>
          <w:lang w:eastAsia="zh-CN"/>
        </w:rPr>
        <w:t>, Capozzi O, Virgilit A. Five cases of livedo-like dermatitis (Nicolau's syndrome) due to bismuth salts and various other non-steroidal anti-inflammatory drugs. </w:t>
      </w:r>
      <w:r w:rsidRPr="00C22D2D">
        <w:rPr>
          <w:rFonts w:ascii="Book Antiqua" w:eastAsia="宋体" w:hAnsi="Book Antiqua" w:cs="宋体"/>
          <w:i/>
          <w:iCs/>
          <w:color w:val="000000"/>
          <w:lang w:eastAsia="zh-CN"/>
        </w:rPr>
        <w:t>J Eur Acad Dermatol Venereol</w:t>
      </w:r>
      <w:r w:rsidRPr="00C22D2D">
        <w:rPr>
          <w:rFonts w:ascii="Book Antiqua" w:eastAsia="宋体" w:hAnsi="Book Antiqua" w:cs="宋体"/>
          <w:color w:val="000000"/>
          <w:lang w:eastAsia="zh-CN"/>
        </w:rPr>
        <w:t> 2001; </w:t>
      </w:r>
      <w:r w:rsidRPr="00C22D2D">
        <w:rPr>
          <w:rFonts w:ascii="Book Antiqua" w:eastAsia="宋体" w:hAnsi="Book Antiqua" w:cs="宋体"/>
          <w:b/>
          <w:bCs/>
          <w:color w:val="000000"/>
          <w:lang w:eastAsia="zh-CN"/>
        </w:rPr>
        <w:t>15</w:t>
      </w:r>
      <w:r w:rsidRPr="00C22D2D">
        <w:rPr>
          <w:rFonts w:ascii="Book Antiqua" w:eastAsia="宋体" w:hAnsi="Book Antiqua" w:cs="宋体"/>
          <w:color w:val="000000"/>
          <w:lang w:eastAsia="zh-CN"/>
        </w:rPr>
        <w:t>: 585-588 [PMID: 11843224 DOI: 10.1046/j.1468-3083.2001.00320.x]</w:t>
      </w:r>
    </w:p>
    <w:p w14:paraId="60BAA52A" w14:textId="77777777" w:rsidR="00C22D2D" w:rsidRPr="00C22D2D" w:rsidRDefault="00C22D2D" w:rsidP="00C22D2D">
      <w:pPr>
        <w:spacing w:line="360" w:lineRule="auto"/>
        <w:jc w:val="both"/>
        <w:rPr>
          <w:rFonts w:ascii="Book Antiqua" w:eastAsia="宋体" w:hAnsi="Book Antiqua" w:cs="宋体"/>
          <w:color w:val="000000"/>
          <w:lang w:eastAsia="zh-CN"/>
        </w:rPr>
      </w:pPr>
      <w:r w:rsidRPr="00C22D2D">
        <w:rPr>
          <w:rFonts w:ascii="Book Antiqua" w:eastAsia="宋体" w:hAnsi="Book Antiqua" w:cs="宋体"/>
          <w:color w:val="000000"/>
          <w:lang w:eastAsia="zh-CN"/>
        </w:rPr>
        <w:t>3 </w:t>
      </w:r>
      <w:r w:rsidRPr="00C22D2D">
        <w:rPr>
          <w:rFonts w:ascii="Book Antiqua" w:eastAsia="宋体" w:hAnsi="Book Antiqua" w:cs="宋体"/>
          <w:b/>
          <w:bCs/>
          <w:color w:val="000000"/>
          <w:lang w:eastAsia="zh-CN"/>
        </w:rPr>
        <w:t>Kienast AK</w:t>
      </w:r>
      <w:r w:rsidRPr="00C22D2D">
        <w:rPr>
          <w:rFonts w:ascii="Book Antiqua" w:eastAsia="宋体" w:hAnsi="Book Antiqua" w:cs="宋体"/>
          <w:color w:val="000000"/>
          <w:lang w:eastAsia="zh-CN"/>
        </w:rPr>
        <w:t>, Mentze D, Hoeger PH. Nicolau's syndrome induced by intramuscular vaccinations in children: report of seven patients and review of the literature. </w:t>
      </w:r>
      <w:r w:rsidRPr="00C22D2D">
        <w:rPr>
          <w:rFonts w:ascii="Book Antiqua" w:eastAsia="宋体" w:hAnsi="Book Antiqua" w:cs="宋体"/>
          <w:i/>
          <w:iCs/>
          <w:color w:val="000000"/>
          <w:lang w:eastAsia="zh-CN"/>
        </w:rPr>
        <w:t>Clin Exp Dermatol</w:t>
      </w:r>
      <w:r w:rsidRPr="00C22D2D">
        <w:rPr>
          <w:rFonts w:ascii="Book Antiqua" w:eastAsia="宋体" w:hAnsi="Book Antiqua" w:cs="宋体"/>
          <w:color w:val="000000"/>
          <w:lang w:eastAsia="zh-CN"/>
        </w:rPr>
        <w:t> 2008; </w:t>
      </w:r>
      <w:r w:rsidRPr="00C22D2D">
        <w:rPr>
          <w:rFonts w:ascii="Book Antiqua" w:eastAsia="宋体" w:hAnsi="Book Antiqua" w:cs="宋体"/>
          <w:b/>
          <w:bCs/>
          <w:color w:val="000000"/>
          <w:lang w:eastAsia="zh-CN"/>
        </w:rPr>
        <w:t>33</w:t>
      </w:r>
      <w:r w:rsidRPr="00C22D2D">
        <w:rPr>
          <w:rFonts w:ascii="Book Antiqua" w:eastAsia="宋体" w:hAnsi="Book Antiqua" w:cs="宋体"/>
          <w:color w:val="000000"/>
          <w:lang w:eastAsia="zh-CN"/>
        </w:rPr>
        <w:t>: 555-558 [PMID: 18627396 DOI: 10.1111/j.1365-2230.2008.02861.x]</w:t>
      </w:r>
    </w:p>
    <w:p w14:paraId="735F2C59" w14:textId="10D88C62" w:rsidR="00C22D2D" w:rsidRPr="00C22D2D" w:rsidRDefault="00C22D2D" w:rsidP="00C22D2D">
      <w:pPr>
        <w:spacing w:line="360" w:lineRule="auto"/>
        <w:jc w:val="both"/>
        <w:rPr>
          <w:rFonts w:ascii="Book Antiqua" w:eastAsia="宋体" w:hAnsi="Book Antiqua" w:cs="宋体"/>
          <w:color w:val="000000"/>
          <w:lang w:eastAsia="zh-CN"/>
        </w:rPr>
      </w:pPr>
      <w:r w:rsidRPr="00C22D2D">
        <w:rPr>
          <w:rFonts w:ascii="Book Antiqua" w:eastAsia="宋体" w:hAnsi="Book Antiqua" w:cs="宋体"/>
          <w:color w:val="000000"/>
          <w:lang w:eastAsia="zh-CN"/>
        </w:rPr>
        <w:t>4 </w:t>
      </w:r>
      <w:r w:rsidRPr="00C22D2D">
        <w:rPr>
          <w:rFonts w:ascii="Book Antiqua" w:eastAsia="宋体" w:hAnsi="Book Antiqua" w:cs="宋体"/>
          <w:b/>
          <w:bCs/>
          <w:color w:val="000000"/>
          <w:lang w:eastAsia="zh-CN"/>
        </w:rPr>
        <w:t>Saputo V</w:t>
      </w:r>
      <w:r w:rsidRPr="00C22D2D">
        <w:rPr>
          <w:rFonts w:ascii="Book Antiqua" w:eastAsia="宋体" w:hAnsi="Book Antiqua" w:cs="宋体"/>
          <w:color w:val="000000"/>
          <w:lang w:eastAsia="zh-CN"/>
        </w:rPr>
        <w:t>, Bruni G. [Nicolau syndrome caused by penicillin preparations: review of the literature in search for potential risk factors]. </w:t>
      </w:r>
      <w:r w:rsidRPr="00C22D2D">
        <w:rPr>
          <w:rFonts w:ascii="Book Antiqua" w:eastAsia="宋体" w:hAnsi="Book Antiqua" w:cs="宋体"/>
          <w:i/>
          <w:iCs/>
          <w:color w:val="000000"/>
          <w:lang w:eastAsia="zh-CN"/>
        </w:rPr>
        <w:t>Pediatr Med Chir</w:t>
      </w:r>
      <w:r w:rsidRPr="00C22D2D">
        <w:rPr>
          <w:rFonts w:ascii="Book Antiqua" w:eastAsia="宋体" w:hAnsi="Book Antiqua" w:cs="宋体"/>
          <w:color w:val="000000"/>
          <w:lang w:eastAsia="zh-CN"/>
        </w:rPr>
        <w:t> </w:t>
      </w:r>
      <w:r>
        <w:rPr>
          <w:rFonts w:ascii="Book Antiqua" w:eastAsia="宋体" w:hAnsi="Book Antiqua" w:cs="宋体" w:hint="eastAsia"/>
          <w:color w:val="000000"/>
          <w:lang w:eastAsia="zh-CN"/>
        </w:rPr>
        <w:t>1998</w:t>
      </w:r>
      <w:r w:rsidRPr="00C22D2D">
        <w:rPr>
          <w:rFonts w:ascii="Book Antiqua" w:eastAsia="宋体" w:hAnsi="Book Antiqua" w:cs="宋体"/>
          <w:color w:val="000000"/>
          <w:lang w:eastAsia="zh-CN"/>
        </w:rPr>
        <w:t>; </w:t>
      </w:r>
      <w:r w:rsidRPr="00C22D2D">
        <w:rPr>
          <w:rFonts w:ascii="Book Antiqua" w:eastAsia="宋体" w:hAnsi="Book Antiqua" w:cs="宋体"/>
          <w:b/>
          <w:bCs/>
          <w:color w:val="000000"/>
          <w:lang w:eastAsia="zh-CN"/>
        </w:rPr>
        <w:t>20</w:t>
      </w:r>
      <w:r w:rsidRPr="00C22D2D">
        <w:rPr>
          <w:rFonts w:ascii="Book Antiqua" w:eastAsia="宋体" w:hAnsi="Book Antiqua" w:cs="宋体"/>
          <w:color w:val="000000"/>
          <w:lang w:eastAsia="zh-CN"/>
        </w:rPr>
        <w:t>: 105-123 [PMID: 9706633]</w:t>
      </w:r>
    </w:p>
    <w:p w14:paraId="25354859" w14:textId="10B523D9" w:rsidR="00C22D2D" w:rsidRPr="00C22D2D" w:rsidRDefault="00C22D2D" w:rsidP="00C22D2D">
      <w:pPr>
        <w:spacing w:line="360" w:lineRule="auto"/>
        <w:jc w:val="both"/>
        <w:rPr>
          <w:rFonts w:ascii="Book Antiqua" w:eastAsia="宋体" w:hAnsi="Book Antiqua" w:cs="宋体"/>
          <w:color w:val="000000"/>
          <w:lang w:eastAsia="zh-CN"/>
        </w:rPr>
      </w:pPr>
      <w:r w:rsidRPr="00C22D2D">
        <w:rPr>
          <w:rFonts w:ascii="Book Antiqua" w:eastAsia="宋体" w:hAnsi="Book Antiqua" w:cs="宋体"/>
          <w:color w:val="000000"/>
          <w:lang w:eastAsia="zh-CN"/>
        </w:rPr>
        <w:t>5 </w:t>
      </w:r>
      <w:r w:rsidRPr="00C22D2D">
        <w:rPr>
          <w:rFonts w:ascii="Book Antiqua" w:eastAsia="宋体" w:hAnsi="Book Antiqua" w:cs="宋体"/>
          <w:b/>
          <w:bCs/>
          <w:color w:val="000000"/>
          <w:lang w:eastAsia="zh-CN"/>
        </w:rPr>
        <w:t>Ozcan A</w:t>
      </w:r>
      <w:r w:rsidRPr="00C22D2D">
        <w:rPr>
          <w:rFonts w:ascii="Book Antiqua" w:eastAsia="宋体" w:hAnsi="Book Antiqua" w:cs="宋体"/>
          <w:color w:val="000000"/>
          <w:lang w:eastAsia="zh-CN"/>
        </w:rPr>
        <w:t>, Senol M, Aydin EN, Aki T. Embolia cutis m</w:t>
      </w:r>
      <w:r>
        <w:rPr>
          <w:rFonts w:ascii="Book Antiqua" w:eastAsia="宋体" w:hAnsi="Book Antiqua" w:cs="宋体"/>
          <w:color w:val="000000"/>
          <w:lang w:eastAsia="zh-CN"/>
        </w:rPr>
        <w:t>edicamentosa (nicolau syndrome)</w:t>
      </w:r>
      <w:r w:rsidRPr="00C22D2D">
        <w:rPr>
          <w:rFonts w:ascii="Book Antiqua" w:eastAsia="宋体" w:hAnsi="Book Antiqua" w:cs="宋体"/>
          <w:color w:val="000000"/>
          <w:lang w:eastAsia="zh-CN"/>
        </w:rPr>
        <w:t>: two cases due to different drugs in distinct age groups. </w:t>
      </w:r>
      <w:r w:rsidRPr="00C22D2D">
        <w:rPr>
          <w:rFonts w:ascii="Book Antiqua" w:eastAsia="宋体" w:hAnsi="Book Antiqua" w:cs="宋体"/>
          <w:i/>
          <w:iCs/>
          <w:color w:val="000000"/>
          <w:lang w:eastAsia="zh-CN"/>
        </w:rPr>
        <w:t>Clin Drug Investig</w:t>
      </w:r>
      <w:r w:rsidRPr="00C22D2D">
        <w:rPr>
          <w:rFonts w:ascii="Book Antiqua" w:eastAsia="宋体" w:hAnsi="Book Antiqua" w:cs="宋体"/>
          <w:color w:val="000000"/>
          <w:lang w:eastAsia="zh-CN"/>
        </w:rPr>
        <w:t> 2005; </w:t>
      </w:r>
      <w:r w:rsidRPr="00C22D2D">
        <w:rPr>
          <w:rFonts w:ascii="Book Antiqua" w:eastAsia="宋体" w:hAnsi="Book Antiqua" w:cs="宋体"/>
          <w:b/>
          <w:bCs/>
          <w:color w:val="000000"/>
          <w:lang w:eastAsia="zh-CN"/>
        </w:rPr>
        <w:t>25</w:t>
      </w:r>
      <w:r w:rsidRPr="00C22D2D">
        <w:rPr>
          <w:rFonts w:ascii="Book Antiqua" w:eastAsia="宋体" w:hAnsi="Book Antiqua" w:cs="宋体"/>
          <w:color w:val="000000"/>
          <w:lang w:eastAsia="zh-CN"/>
        </w:rPr>
        <w:t>: 481-483 [PMID: 17532690 DOI: 10.2165/00044011-200525070-00007]</w:t>
      </w:r>
    </w:p>
    <w:p w14:paraId="0825351C" w14:textId="77777777" w:rsidR="00C22D2D" w:rsidRPr="00C22D2D" w:rsidRDefault="00C22D2D" w:rsidP="00C22D2D">
      <w:pPr>
        <w:spacing w:line="360" w:lineRule="auto"/>
        <w:jc w:val="both"/>
        <w:rPr>
          <w:rFonts w:ascii="Book Antiqua" w:eastAsia="宋体" w:hAnsi="Book Antiqua" w:cs="宋体"/>
          <w:color w:val="000000"/>
          <w:lang w:eastAsia="zh-CN"/>
        </w:rPr>
      </w:pPr>
      <w:r w:rsidRPr="00C22D2D">
        <w:rPr>
          <w:rFonts w:ascii="Book Antiqua" w:eastAsia="宋体" w:hAnsi="Book Antiqua" w:cs="宋体"/>
          <w:color w:val="000000"/>
          <w:lang w:eastAsia="zh-CN"/>
        </w:rPr>
        <w:t>6 </w:t>
      </w:r>
      <w:r w:rsidRPr="00C22D2D">
        <w:rPr>
          <w:rFonts w:ascii="Book Antiqua" w:eastAsia="宋体" w:hAnsi="Book Antiqua" w:cs="宋体"/>
          <w:b/>
          <w:bCs/>
          <w:color w:val="000000"/>
          <w:lang w:eastAsia="zh-CN"/>
        </w:rPr>
        <w:t>Lie C</w:t>
      </w:r>
      <w:r w:rsidRPr="00C22D2D">
        <w:rPr>
          <w:rFonts w:ascii="Book Antiqua" w:eastAsia="宋体" w:hAnsi="Book Antiqua" w:cs="宋体"/>
          <w:color w:val="000000"/>
          <w:lang w:eastAsia="zh-CN"/>
        </w:rPr>
        <w:t>, Leung F, Chow SP. Nicolau syndrome following intramuscular diclofenac administration: a case report. </w:t>
      </w:r>
      <w:r w:rsidRPr="00C22D2D">
        <w:rPr>
          <w:rFonts w:ascii="Book Antiqua" w:eastAsia="宋体" w:hAnsi="Book Antiqua" w:cs="宋体"/>
          <w:i/>
          <w:iCs/>
          <w:color w:val="000000"/>
          <w:lang w:eastAsia="zh-CN"/>
        </w:rPr>
        <w:t>J Orthop Surg (Hong Kong)</w:t>
      </w:r>
      <w:r w:rsidRPr="00C22D2D">
        <w:rPr>
          <w:rFonts w:ascii="Book Antiqua" w:eastAsia="宋体" w:hAnsi="Book Antiqua" w:cs="宋体"/>
          <w:color w:val="000000"/>
          <w:lang w:eastAsia="zh-CN"/>
        </w:rPr>
        <w:t> 2006; </w:t>
      </w:r>
      <w:r w:rsidRPr="00C22D2D">
        <w:rPr>
          <w:rFonts w:ascii="Book Antiqua" w:eastAsia="宋体" w:hAnsi="Book Antiqua" w:cs="宋体"/>
          <w:b/>
          <w:bCs/>
          <w:color w:val="000000"/>
          <w:lang w:eastAsia="zh-CN"/>
        </w:rPr>
        <w:t>14</w:t>
      </w:r>
      <w:r w:rsidRPr="00C22D2D">
        <w:rPr>
          <w:rFonts w:ascii="Book Antiqua" w:eastAsia="宋体" w:hAnsi="Book Antiqua" w:cs="宋体"/>
          <w:color w:val="000000"/>
          <w:lang w:eastAsia="zh-CN"/>
        </w:rPr>
        <w:t>: 104-107 [PMID: 16598099]</w:t>
      </w:r>
    </w:p>
    <w:p w14:paraId="16731E2F" w14:textId="77777777" w:rsidR="00C22D2D" w:rsidRPr="00C22D2D" w:rsidRDefault="00C22D2D" w:rsidP="00C22D2D">
      <w:pPr>
        <w:spacing w:line="360" w:lineRule="auto"/>
        <w:jc w:val="both"/>
        <w:rPr>
          <w:rFonts w:ascii="Book Antiqua" w:eastAsia="宋体" w:hAnsi="Book Antiqua" w:cs="宋体"/>
          <w:color w:val="000000"/>
          <w:lang w:eastAsia="zh-CN"/>
        </w:rPr>
      </w:pPr>
      <w:r w:rsidRPr="00C22D2D">
        <w:rPr>
          <w:rFonts w:ascii="Book Antiqua" w:eastAsia="宋体" w:hAnsi="Book Antiqua" w:cs="宋体"/>
          <w:color w:val="000000"/>
          <w:lang w:eastAsia="zh-CN"/>
        </w:rPr>
        <w:t>7 </w:t>
      </w:r>
      <w:r w:rsidRPr="00C22D2D">
        <w:rPr>
          <w:rFonts w:ascii="Book Antiqua" w:eastAsia="宋体" w:hAnsi="Book Antiqua" w:cs="宋体"/>
          <w:b/>
          <w:bCs/>
          <w:color w:val="000000"/>
          <w:lang w:eastAsia="zh-CN"/>
        </w:rPr>
        <w:t>Guarneri C</w:t>
      </w:r>
      <w:r w:rsidRPr="00C22D2D">
        <w:rPr>
          <w:rFonts w:ascii="Book Antiqua" w:eastAsia="宋体" w:hAnsi="Book Antiqua" w:cs="宋体"/>
          <w:color w:val="000000"/>
          <w:lang w:eastAsia="zh-CN"/>
        </w:rPr>
        <w:t>, Polimeni G, Guarneri F, Cuzzocrea S. Embolia cutis medicamentosa following thiocolchicoside injection. </w:t>
      </w:r>
      <w:r w:rsidRPr="00C22D2D">
        <w:rPr>
          <w:rFonts w:ascii="Book Antiqua" w:eastAsia="宋体" w:hAnsi="Book Antiqua" w:cs="宋体"/>
          <w:i/>
          <w:iCs/>
          <w:color w:val="000000"/>
          <w:lang w:eastAsia="zh-CN"/>
        </w:rPr>
        <w:t xml:space="preserve">J Eur Acad Dermatol </w:t>
      </w:r>
      <w:r w:rsidRPr="00C22D2D">
        <w:rPr>
          <w:rFonts w:ascii="Book Antiqua" w:eastAsia="宋体" w:hAnsi="Book Antiqua" w:cs="宋体"/>
          <w:i/>
          <w:iCs/>
          <w:color w:val="000000"/>
          <w:lang w:eastAsia="zh-CN"/>
        </w:rPr>
        <w:lastRenderedPageBreak/>
        <w:t>Venereol</w:t>
      </w:r>
      <w:r w:rsidRPr="00C22D2D">
        <w:rPr>
          <w:rFonts w:ascii="Book Antiqua" w:eastAsia="宋体" w:hAnsi="Book Antiqua" w:cs="宋体"/>
          <w:color w:val="000000"/>
          <w:lang w:eastAsia="zh-CN"/>
        </w:rPr>
        <w:t> 2008; </w:t>
      </w:r>
      <w:r w:rsidRPr="00C22D2D">
        <w:rPr>
          <w:rFonts w:ascii="Book Antiqua" w:eastAsia="宋体" w:hAnsi="Book Antiqua" w:cs="宋体"/>
          <w:b/>
          <w:bCs/>
          <w:color w:val="000000"/>
          <w:lang w:eastAsia="zh-CN"/>
        </w:rPr>
        <w:t>22</w:t>
      </w:r>
      <w:r w:rsidRPr="00C22D2D">
        <w:rPr>
          <w:rFonts w:ascii="Book Antiqua" w:eastAsia="宋体" w:hAnsi="Book Antiqua" w:cs="宋体"/>
          <w:color w:val="000000"/>
          <w:lang w:eastAsia="zh-CN"/>
        </w:rPr>
        <w:t>: 1005-1006 [PMID: 18070022 DOI: 10.1111/j.1468-3083.2007.02527.x]</w:t>
      </w:r>
    </w:p>
    <w:p w14:paraId="5959AE97" w14:textId="77777777" w:rsidR="00C22D2D" w:rsidRPr="00C22D2D" w:rsidRDefault="00C22D2D" w:rsidP="00C22D2D">
      <w:pPr>
        <w:spacing w:line="360" w:lineRule="auto"/>
        <w:jc w:val="both"/>
        <w:rPr>
          <w:rFonts w:ascii="Book Antiqua" w:eastAsia="宋体" w:hAnsi="Book Antiqua" w:cs="宋体"/>
          <w:color w:val="000000"/>
          <w:lang w:eastAsia="zh-CN"/>
        </w:rPr>
      </w:pPr>
      <w:r w:rsidRPr="00C22D2D">
        <w:rPr>
          <w:rFonts w:ascii="Book Antiqua" w:eastAsia="宋体" w:hAnsi="Book Antiqua" w:cs="宋体"/>
          <w:color w:val="000000"/>
          <w:lang w:eastAsia="zh-CN"/>
        </w:rPr>
        <w:t>8 </w:t>
      </w:r>
      <w:r w:rsidRPr="00C22D2D">
        <w:rPr>
          <w:rFonts w:ascii="Book Antiqua" w:eastAsia="宋体" w:hAnsi="Book Antiqua" w:cs="宋体"/>
          <w:b/>
          <w:bCs/>
          <w:color w:val="000000"/>
          <w:lang w:eastAsia="zh-CN"/>
        </w:rPr>
        <w:t>Lee DP</w:t>
      </w:r>
      <w:r w:rsidRPr="00C22D2D">
        <w:rPr>
          <w:rFonts w:ascii="Book Antiqua" w:eastAsia="宋体" w:hAnsi="Book Antiqua" w:cs="宋体"/>
          <w:color w:val="000000"/>
          <w:lang w:eastAsia="zh-CN"/>
        </w:rPr>
        <w:t xml:space="preserve">, Bae GY, Lee MW, Choi JH, Moon KC, Koh JK. </w:t>
      </w:r>
      <w:proofErr w:type="gramStart"/>
      <w:r w:rsidRPr="00C22D2D">
        <w:rPr>
          <w:rFonts w:ascii="Book Antiqua" w:eastAsia="宋体" w:hAnsi="Book Antiqua" w:cs="宋体"/>
          <w:color w:val="000000"/>
          <w:lang w:eastAsia="zh-CN"/>
        </w:rPr>
        <w:t>Nicolau syndrome caused by piroxicam.</w:t>
      </w:r>
      <w:proofErr w:type="gramEnd"/>
      <w:r w:rsidRPr="00C22D2D">
        <w:rPr>
          <w:rFonts w:ascii="Book Antiqua" w:eastAsia="宋体" w:hAnsi="Book Antiqua" w:cs="宋体"/>
          <w:color w:val="000000"/>
          <w:lang w:eastAsia="zh-CN"/>
        </w:rPr>
        <w:t> </w:t>
      </w:r>
      <w:r w:rsidRPr="00C22D2D">
        <w:rPr>
          <w:rFonts w:ascii="Book Antiqua" w:eastAsia="宋体" w:hAnsi="Book Antiqua" w:cs="宋体"/>
          <w:i/>
          <w:iCs/>
          <w:color w:val="000000"/>
          <w:lang w:eastAsia="zh-CN"/>
        </w:rPr>
        <w:t>Int J Dermatol</w:t>
      </w:r>
      <w:r w:rsidRPr="00C22D2D">
        <w:rPr>
          <w:rFonts w:ascii="Book Antiqua" w:eastAsia="宋体" w:hAnsi="Book Antiqua" w:cs="宋体"/>
          <w:color w:val="000000"/>
          <w:lang w:eastAsia="zh-CN"/>
        </w:rPr>
        <w:t> 2005; </w:t>
      </w:r>
      <w:r w:rsidRPr="00C22D2D">
        <w:rPr>
          <w:rFonts w:ascii="Book Antiqua" w:eastAsia="宋体" w:hAnsi="Book Antiqua" w:cs="宋体"/>
          <w:b/>
          <w:bCs/>
          <w:color w:val="000000"/>
          <w:lang w:eastAsia="zh-CN"/>
        </w:rPr>
        <w:t>44</w:t>
      </w:r>
      <w:r w:rsidRPr="00C22D2D">
        <w:rPr>
          <w:rFonts w:ascii="Book Antiqua" w:eastAsia="宋体" w:hAnsi="Book Antiqua" w:cs="宋体"/>
          <w:color w:val="000000"/>
          <w:lang w:eastAsia="zh-CN"/>
        </w:rPr>
        <w:t>: 1069-1070 [PMID: 16409285 DOI: 10.1111/j.1365-4632.2004.02534.x]</w:t>
      </w:r>
    </w:p>
    <w:p w14:paraId="608BB590" w14:textId="77777777" w:rsidR="00C22D2D" w:rsidRPr="00C22D2D" w:rsidRDefault="00C22D2D" w:rsidP="00C22D2D">
      <w:pPr>
        <w:spacing w:line="360" w:lineRule="auto"/>
        <w:jc w:val="both"/>
        <w:rPr>
          <w:rFonts w:ascii="Book Antiqua" w:eastAsia="宋体" w:hAnsi="Book Antiqua" w:cs="宋体"/>
          <w:color w:val="000000"/>
          <w:lang w:eastAsia="zh-CN"/>
        </w:rPr>
      </w:pPr>
      <w:r w:rsidRPr="00C22D2D">
        <w:rPr>
          <w:rFonts w:ascii="Book Antiqua" w:eastAsia="宋体" w:hAnsi="Book Antiqua" w:cs="宋体"/>
          <w:color w:val="000000"/>
          <w:lang w:eastAsia="zh-CN"/>
        </w:rPr>
        <w:t>9 </w:t>
      </w:r>
      <w:r w:rsidRPr="00C22D2D">
        <w:rPr>
          <w:rFonts w:ascii="Book Antiqua" w:eastAsia="宋体" w:hAnsi="Book Antiqua" w:cs="宋体"/>
          <w:b/>
          <w:bCs/>
          <w:color w:val="000000"/>
          <w:lang w:eastAsia="zh-CN"/>
        </w:rPr>
        <w:t>Senel E</w:t>
      </w:r>
      <w:r w:rsidRPr="00C22D2D">
        <w:rPr>
          <w:rFonts w:ascii="Book Antiqua" w:eastAsia="宋体" w:hAnsi="Book Antiqua" w:cs="宋体"/>
          <w:color w:val="000000"/>
          <w:lang w:eastAsia="zh-CN"/>
        </w:rPr>
        <w:t>, Ada S, Güleç AT, Ca</w:t>
      </w:r>
      <w:r w:rsidRPr="00C22D2D">
        <w:rPr>
          <w:rFonts w:ascii="Book Antiqua" w:eastAsia="MS Mincho" w:hAnsi="Book Antiqua" w:cs="MS Mincho"/>
          <w:color w:val="000000"/>
          <w:lang w:eastAsia="zh-CN"/>
        </w:rPr>
        <w:t>ğ</w:t>
      </w:r>
      <w:r w:rsidRPr="00C22D2D">
        <w:rPr>
          <w:rFonts w:ascii="Book Antiqua" w:eastAsia="宋体" w:hAnsi="Book Antiqua" w:cs="宋体"/>
          <w:color w:val="000000"/>
          <w:lang w:eastAsia="zh-CN"/>
        </w:rPr>
        <w:t>lar B. Nicolau syndrome aggravated by cold application after i.m. diclofenac. </w:t>
      </w:r>
      <w:r w:rsidRPr="00C22D2D">
        <w:rPr>
          <w:rFonts w:ascii="Book Antiqua" w:eastAsia="宋体" w:hAnsi="Book Antiqua" w:cs="宋体"/>
          <w:i/>
          <w:iCs/>
          <w:color w:val="000000"/>
          <w:lang w:eastAsia="zh-CN"/>
        </w:rPr>
        <w:t>J Dermatol</w:t>
      </w:r>
      <w:r w:rsidRPr="00C22D2D">
        <w:rPr>
          <w:rFonts w:ascii="Book Antiqua" w:eastAsia="宋体" w:hAnsi="Book Antiqua" w:cs="宋体"/>
          <w:color w:val="000000"/>
          <w:lang w:eastAsia="zh-CN"/>
        </w:rPr>
        <w:t> 2008; </w:t>
      </w:r>
      <w:r w:rsidRPr="00C22D2D">
        <w:rPr>
          <w:rFonts w:ascii="Book Antiqua" w:eastAsia="宋体" w:hAnsi="Book Antiqua" w:cs="宋体"/>
          <w:b/>
          <w:bCs/>
          <w:color w:val="000000"/>
          <w:lang w:eastAsia="zh-CN"/>
        </w:rPr>
        <w:t>35</w:t>
      </w:r>
      <w:r w:rsidRPr="00C22D2D">
        <w:rPr>
          <w:rFonts w:ascii="Book Antiqua" w:eastAsia="宋体" w:hAnsi="Book Antiqua" w:cs="宋体"/>
          <w:color w:val="000000"/>
          <w:lang w:eastAsia="zh-CN"/>
        </w:rPr>
        <w:t>: 18-20 [PMID: 18181770 DOI: 10.1111/j.1346-8138.2007.00404.x]</w:t>
      </w:r>
    </w:p>
    <w:p w14:paraId="6AC145ED" w14:textId="77777777" w:rsidR="00C22D2D" w:rsidRPr="00C22D2D" w:rsidRDefault="00C22D2D" w:rsidP="00C22D2D">
      <w:pPr>
        <w:spacing w:line="360" w:lineRule="auto"/>
        <w:jc w:val="both"/>
        <w:rPr>
          <w:rFonts w:ascii="Book Antiqua" w:eastAsia="宋体" w:hAnsi="Book Antiqua" w:cs="宋体"/>
          <w:color w:val="000000"/>
          <w:lang w:eastAsia="zh-CN"/>
        </w:rPr>
      </w:pPr>
      <w:r w:rsidRPr="00C22D2D">
        <w:rPr>
          <w:rFonts w:ascii="Book Antiqua" w:eastAsia="宋体" w:hAnsi="Book Antiqua" w:cs="宋体"/>
          <w:color w:val="000000"/>
          <w:lang w:eastAsia="zh-CN"/>
        </w:rPr>
        <w:t>10 </w:t>
      </w:r>
      <w:r w:rsidRPr="00C22D2D">
        <w:rPr>
          <w:rFonts w:ascii="Book Antiqua" w:eastAsia="宋体" w:hAnsi="Book Antiqua" w:cs="宋体"/>
          <w:b/>
          <w:bCs/>
          <w:color w:val="000000"/>
          <w:lang w:eastAsia="zh-CN"/>
        </w:rPr>
        <w:t>Cherasse A</w:t>
      </w:r>
      <w:r w:rsidRPr="00C22D2D">
        <w:rPr>
          <w:rFonts w:ascii="Book Antiqua" w:eastAsia="宋体" w:hAnsi="Book Antiqua" w:cs="宋体"/>
          <w:color w:val="000000"/>
          <w:lang w:eastAsia="zh-CN"/>
        </w:rPr>
        <w:t>, Kahn MF, Mistrih R, Maillard H, Strauss J, Tavernier C. Nicolau's syndrome after local glucocorticoid injection. </w:t>
      </w:r>
      <w:r w:rsidRPr="00C22D2D">
        <w:rPr>
          <w:rFonts w:ascii="Book Antiqua" w:eastAsia="宋体" w:hAnsi="Book Antiqua" w:cs="宋体"/>
          <w:i/>
          <w:iCs/>
          <w:color w:val="000000"/>
          <w:lang w:eastAsia="zh-CN"/>
        </w:rPr>
        <w:t>Joint Bone Spine</w:t>
      </w:r>
      <w:r w:rsidRPr="00C22D2D">
        <w:rPr>
          <w:rFonts w:ascii="Book Antiqua" w:eastAsia="宋体" w:hAnsi="Book Antiqua" w:cs="宋体"/>
          <w:color w:val="000000"/>
          <w:lang w:eastAsia="zh-CN"/>
        </w:rPr>
        <w:t> 2003; </w:t>
      </w:r>
      <w:r w:rsidRPr="00C22D2D">
        <w:rPr>
          <w:rFonts w:ascii="Book Antiqua" w:eastAsia="宋体" w:hAnsi="Book Antiqua" w:cs="宋体"/>
          <w:b/>
          <w:bCs/>
          <w:color w:val="000000"/>
          <w:lang w:eastAsia="zh-CN"/>
        </w:rPr>
        <w:t>70</w:t>
      </w:r>
      <w:r w:rsidRPr="00C22D2D">
        <w:rPr>
          <w:rFonts w:ascii="Book Antiqua" w:eastAsia="宋体" w:hAnsi="Book Antiqua" w:cs="宋体"/>
          <w:color w:val="000000"/>
          <w:lang w:eastAsia="zh-CN"/>
        </w:rPr>
        <w:t>: 390-392 [PMID: 14563471 DOI: 10.1016/S1297-</w:t>
      </w:r>
      <w:proofErr w:type="gramStart"/>
      <w:r w:rsidRPr="00C22D2D">
        <w:rPr>
          <w:rFonts w:ascii="Book Antiqua" w:eastAsia="宋体" w:hAnsi="Book Antiqua" w:cs="宋体"/>
          <w:color w:val="000000"/>
          <w:lang w:eastAsia="zh-CN"/>
        </w:rPr>
        <w:t>319X(</w:t>
      </w:r>
      <w:proofErr w:type="gramEnd"/>
      <w:r w:rsidRPr="00C22D2D">
        <w:rPr>
          <w:rFonts w:ascii="Book Antiqua" w:eastAsia="宋体" w:hAnsi="Book Antiqua" w:cs="宋体"/>
          <w:color w:val="000000"/>
          <w:lang w:eastAsia="zh-CN"/>
        </w:rPr>
        <w:t>03)00137-4]</w:t>
      </w:r>
    </w:p>
    <w:p w14:paraId="13A49587" w14:textId="77777777" w:rsidR="00C22D2D" w:rsidRPr="00C22D2D" w:rsidRDefault="00C22D2D" w:rsidP="00C22D2D">
      <w:pPr>
        <w:spacing w:line="360" w:lineRule="auto"/>
        <w:jc w:val="both"/>
        <w:rPr>
          <w:rFonts w:ascii="Book Antiqua" w:eastAsia="宋体" w:hAnsi="Book Antiqua" w:cs="宋体"/>
          <w:color w:val="000000"/>
          <w:lang w:eastAsia="zh-CN"/>
        </w:rPr>
      </w:pPr>
      <w:proofErr w:type="gramStart"/>
      <w:r w:rsidRPr="00C22D2D">
        <w:rPr>
          <w:rFonts w:ascii="Book Antiqua" w:eastAsia="宋体" w:hAnsi="Book Antiqua" w:cs="宋体"/>
          <w:color w:val="000000"/>
          <w:lang w:eastAsia="zh-CN"/>
        </w:rPr>
        <w:t>11 </w:t>
      </w:r>
      <w:r w:rsidRPr="00C22D2D">
        <w:rPr>
          <w:rFonts w:ascii="Book Antiqua" w:eastAsia="宋体" w:hAnsi="Book Antiqua" w:cs="宋体"/>
          <w:b/>
          <w:bCs/>
          <w:color w:val="000000"/>
          <w:lang w:eastAsia="zh-CN"/>
        </w:rPr>
        <w:t>Sarifakioglu E</w:t>
      </w:r>
      <w:r w:rsidRPr="00C22D2D">
        <w:rPr>
          <w:rFonts w:ascii="Book Antiqua" w:eastAsia="宋体" w:hAnsi="Book Antiqua" w:cs="宋体"/>
          <w:color w:val="000000"/>
          <w:lang w:eastAsia="zh-CN"/>
        </w:rPr>
        <w:t>. Nicolau syndrome</w:t>
      </w:r>
      <w:proofErr w:type="gramEnd"/>
      <w:r w:rsidRPr="00C22D2D">
        <w:rPr>
          <w:rFonts w:ascii="Book Antiqua" w:eastAsia="宋体" w:hAnsi="Book Antiqua" w:cs="宋体"/>
          <w:color w:val="000000"/>
          <w:lang w:eastAsia="zh-CN"/>
        </w:rPr>
        <w:t xml:space="preserve"> after diclofenac injection. </w:t>
      </w:r>
      <w:r w:rsidRPr="00C22D2D">
        <w:rPr>
          <w:rFonts w:ascii="Book Antiqua" w:eastAsia="宋体" w:hAnsi="Book Antiqua" w:cs="宋体"/>
          <w:i/>
          <w:iCs/>
          <w:color w:val="000000"/>
          <w:lang w:eastAsia="zh-CN"/>
        </w:rPr>
        <w:t>J Eur Acad Dermatol Venereol</w:t>
      </w:r>
      <w:r w:rsidRPr="00C22D2D">
        <w:rPr>
          <w:rFonts w:ascii="Book Antiqua" w:eastAsia="宋体" w:hAnsi="Book Antiqua" w:cs="宋体"/>
          <w:color w:val="000000"/>
          <w:lang w:eastAsia="zh-CN"/>
        </w:rPr>
        <w:t> 2007; </w:t>
      </w:r>
      <w:r w:rsidRPr="00C22D2D">
        <w:rPr>
          <w:rFonts w:ascii="Book Antiqua" w:eastAsia="宋体" w:hAnsi="Book Antiqua" w:cs="宋体"/>
          <w:b/>
          <w:bCs/>
          <w:color w:val="000000"/>
          <w:lang w:eastAsia="zh-CN"/>
        </w:rPr>
        <w:t>21</w:t>
      </w:r>
      <w:r w:rsidRPr="00C22D2D">
        <w:rPr>
          <w:rFonts w:ascii="Book Antiqua" w:eastAsia="宋体" w:hAnsi="Book Antiqua" w:cs="宋体"/>
          <w:color w:val="000000"/>
          <w:lang w:eastAsia="zh-CN"/>
        </w:rPr>
        <w:t>: 266-267 [PMID: 17243975 DOI: 10.1111/j.1468-3083.2006.01837.x]</w:t>
      </w:r>
    </w:p>
    <w:p w14:paraId="2C091C42" w14:textId="77777777" w:rsidR="00C22D2D" w:rsidRPr="00C22D2D" w:rsidRDefault="00C22D2D" w:rsidP="00C22D2D">
      <w:pPr>
        <w:spacing w:line="360" w:lineRule="auto"/>
        <w:jc w:val="both"/>
        <w:rPr>
          <w:rFonts w:ascii="Book Antiqua" w:eastAsia="宋体" w:hAnsi="Book Antiqua" w:cs="宋体"/>
          <w:color w:val="000000"/>
          <w:lang w:eastAsia="zh-CN"/>
        </w:rPr>
      </w:pPr>
      <w:r w:rsidRPr="00C22D2D">
        <w:rPr>
          <w:rFonts w:ascii="Book Antiqua" w:eastAsia="宋体" w:hAnsi="Book Antiqua" w:cs="宋体"/>
          <w:color w:val="000000"/>
          <w:lang w:eastAsia="zh-CN"/>
        </w:rPr>
        <w:t>12 </w:t>
      </w:r>
      <w:r w:rsidRPr="00C22D2D">
        <w:rPr>
          <w:rFonts w:ascii="Book Antiqua" w:eastAsia="宋体" w:hAnsi="Book Antiqua" w:cs="宋体"/>
          <w:b/>
          <w:bCs/>
          <w:color w:val="000000"/>
          <w:lang w:eastAsia="zh-CN"/>
        </w:rPr>
        <w:t>Luton K</w:t>
      </w:r>
      <w:r w:rsidRPr="00C22D2D">
        <w:rPr>
          <w:rFonts w:ascii="Book Antiqua" w:eastAsia="宋体" w:hAnsi="Book Antiqua" w:cs="宋体"/>
          <w:color w:val="000000"/>
          <w:lang w:eastAsia="zh-CN"/>
        </w:rPr>
        <w:t xml:space="preserve">, Garcia C, Poletti E, </w:t>
      </w:r>
      <w:proofErr w:type="gramStart"/>
      <w:r w:rsidRPr="00C22D2D">
        <w:rPr>
          <w:rFonts w:ascii="Book Antiqua" w:eastAsia="宋体" w:hAnsi="Book Antiqua" w:cs="宋体"/>
          <w:color w:val="000000"/>
          <w:lang w:eastAsia="zh-CN"/>
        </w:rPr>
        <w:t>Koester</w:t>
      </w:r>
      <w:proofErr w:type="gramEnd"/>
      <w:r w:rsidRPr="00C22D2D">
        <w:rPr>
          <w:rFonts w:ascii="Book Antiqua" w:eastAsia="宋体" w:hAnsi="Book Antiqua" w:cs="宋体"/>
          <w:color w:val="000000"/>
          <w:lang w:eastAsia="zh-CN"/>
        </w:rPr>
        <w:t xml:space="preserve"> G. Nicolau Syndrome: three cases and review. </w:t>
      </w:r>
      <w:r w:rsidRPr="00C22D2D">
        <w:rPr>
          <w:rFonts w:ascii="Book Antiqua" w:eastAsia="宋体" w:hAnsi="Book Antiqua" w:cs="宋体"/>
          <w:i/>
          <w:iCs/>
          <w:color w:val="000000"/>
          <w:lang w:eastAsia="zh-CN"/>
        </w:rPr>
        <w:t>Int J Dermatol</w:t>
      </w:r>
      <w:r w:rsidRPr="00C22D2D">
        <w:rPr>
          <w:rFonts w:ascii="Book Antiqua" w:eastAsia="宋体" w:hAnsi="Book Antiqua" w:cs="宋体"/>
          <w:color w:val="000000"/>
          <w:lang w:eastAsia="zh-CN"/>
        </w:rPr>
        <w:t> 2006; </w:t>
      </w:r>
      <w:r w:rsidRPr="00C22D2D">
        <w:rPr>
          <w:rFonts w:ascii="Book Antiqua" w:eastAsia="宋体" w:hAnsi="Book Antiqua" w:cs="宋体"/>
          <w:b/>
          <w:bCs/>
          <w:color w:val="000000"/>
          <w:lang w:eastAsia="zh-CN"/>
        </w:rPr>
        <w:t>45</w:t>
      </w:r>
      <w:r w:rsidRPr="00C22D2D">
        <w:rPr>
          <w:rFonts w:ascii="Book Antiqua" w:eastAsia="宋体" w:hAnsi="Book Antiqua" w:cs="宋体"/>
          <w:color w:val="000000"/>
          <w:lang w:eastAsia="zh-CN"/>
        </w:rPr>
        <w:t>: 1326-1328 [PMID: 17076716 DOI: 10.1111/j.1365-4632.2006.02674.x]</w:t>
      </w:r>
    </w:p>
    <w:p w14:paraId="748DDD00" w14:textId="77777777" w:rsidR="00C22D2D" w:rsidRPr="00C22D2D" w:rsidRDefault="00C22D2D" w:rsidP="00C22D2D">
      <w:pPr>
        <w:spacing w:line="360" w:lineRule="auto"/>
        <w:jc w:val="both"/>
        <w:rPr>
          <w:rFonts w:ascii="Book Antiqua" w:eastAsia="宋体" w:hAnsi="Book Antiqua" w:cs="宋体"/>
          <w:color w:val="000000"/>
          <w:lang w:eastAsia="zh-CN"/>
        </w:rPr>
      </w:pPr>
      <w:proofErr w:type="gramStart"/>
      <w:r w:rsidRPr="00C22D2D">
        <w:rPr>
          <w:rFonts w:ascii="Book Antiqua" w:eastAsia="宋体" w:hAnsi="Book Antiqua" w:cs="宋体"/>
          <w:color w:val="000000"/>
          <w:lang w:eastAsia="zh-CN"/>
        </w:rPr>
        <w:t>13 </w:t>
      </w:r>
      <w:r w:rsidRPr="00C22D2D">
        <w:rPr>
          <w:rFonts w:ascii="Book Antiqua" w:eastAsia="宋体" w:hAnsi="Book Antiqua" w:cs="宋体"/>
          <w:b/>
          <w:bCs/>
          <w:color w:val="000000"/>
          <w:lang w:eastAsia="zh-CN"/>
        </w:rPr>
        <w:t>Kim KK</w:t>
      </w:r>
      <w:r w:rsidRPr="00C22D2D">
        <w:rPr>
          <w:rFonts w:ascii="Book Antiqua" w:eastAsia="宋体" w:hAnsi="Book Antiqua" w:cs="宋体"/>
          <w:color w:val="000000"/>
          <w:lang w:eastAsia="zh-CN"/>
        </w:rPr>
        <w:t>.</w:t>
      </w:r>
      <w:proofErr w:type="gramEnd"/>
      <w:r w:rsidRPr="00C22D2D">
        <w:rPr>
          <w:rFonts w:ascii="Book Antiqua" w:eastAsia="宋体" w:hAnsi="Book Antiqua" w:cs="宋体"/>
          <w:color w:val="000000"/>
          <w:lang w:eastAsia="zh-CN"/>
        </w:rPr>
        <w:t xml:space="preserve"> Nicolau syndrome in patient following diclofenac administration: a case report. </w:t>
      </w:r>
      <w:r w:rsidRPr="00C22D2D">
        <w:rPr>
          <w:rFonts w:ascii="Book Antiqua" w:eastAsia="宋体" w:hAnsi="Book Antiqua" w:cs="宋体"/>
          <w:i/>
          <w:iCs/>
          <w:color w:val="000000"/>
          <w:lang w:eastAsia="zh-CN"/>
        </w:rPr>
        <w:t>Ann Dermatol</w:t>
      </w:r>
      <w:r w:rsidRPr="00C22D2D">
        <w:rPr>
          <w:rFonts w:ascii="Book Antiqua" w:eastAsia="宋体" w:hAnsi="Book Antiqua" w:cs="宋体"/>
          <w:color w:val="000000"/>
          <w:lang w:eastAsia="zh-CN"/>
        </w:rPr>
        <w:t> 2011; </w:t>
      </w:r>
      <w:r w:rsidRPr="00C22D2D">
        <w:rPr>
          <w:rFonts w:ascii="Book Antiqua" w:eastAsia="宋体" w:hAnsi="Book Antiqua" w:cs="宋体"/>
          <w:b/>
          <w:bCs/>
          <w:color w:val="000000"/>
          <w:lang w:eastAsia="zh-CN"/>
        </w:rPr>
        <w:t>23</w:t>
      </w:r>
      <w:r w:rsidRPr="00C22D2D">
        <w:rPr>
          <w:rFonts w:ascii="Book Antiqua" w:eastAsia="宋体" w:hAnsi="Book Antiqua" w:cs="宋体"/>
          <w:color w:val="000000"/>
          <w:lang w:eastAsia="zh-CN"/>
        </w:rPr>
        <w:t>: 501-503 [PMID: 22148020]</w:t>
      </w:r>
    </w:p>
    <w:p w14:paraId="01643EB7" w14:textId="77777777" w:rsidR="00C22D2D" w:rsidRPr="00C22D2D" w:rsidRDefault="00C22D2D" w:rsidP="00C22D2D">
      <w:pPr>
        <w:spacing w:line="360" w:lineRule="auto"/>
        <w:jc w:val="both"/>
        <w:rPr>
          <w:rFonts w:ascii="Book Antiqua" w:eastAsia="宋体" w:hAnsi="Book Antiqua" w:cs="宋体"/>
          <w:color w:val="000000"/>
          <w:lang w:eastAsia="zh-CN"/>
        </w:rPr>
      </w:pPr>
      <w:r w:rsidRPr="00C22D2D">
        <w:rPr>
          <w:rFonts w:ascii="Book Antiqua" w:eastAsia="宋体" w:hAnsi="Book Antiqua" w:cs="宋体"/>
          <w:color w:val="000000"/>
          <w:lang w:eastAsia="zh-CN"/>
        </w:rPr>
        <w:t>14 </w:t>
      </w:r>
      <w:r w:rsidRPr="00C22D2D">
        <w:rPr>
          <w:rFonts w:ascii="Book Antiqua" w:eastAsia="宋体" w:hAnsi="Book Antiqua" w:cs="宋体"/>
          <w:b/>
          <w:bCs/>
          <w:color w:val="000000"/>
          <w:lang w:eastAsia="zh-CN"/>
        </w:rPr>
        <w:t>Bégin P</w:t>
      </w:r>
      <w:r w:rsidRPr="00C22D2D">
        <w:rPr>
          <w:rFonts w:ascii="Book Antiqua" w:eastAsia="宋体" w:hAnsi="Book Antiqua" w:cs="宋体"/>
          <w:color w:val="000000"/>
          <w:lang w:eastAsia="zh-CN"/>
        </w:rPr>
        <w:t>, Anne DR. Nicolau syndrome may be caused by intravascular vaccine injection. </w:t>
      </w:r>
      <w:r w:rsidRPr="00C22D2D">
        <w:rPr>
          <w:rFonts w:ascii="Book Antiqua" w:eastAsia="宋体" w:hAnsi="Book Antiqua" w:cs="宋体"/>
          <w:i/>
          <w:iCs/>
          <w:color w:val="000000"/>
          <w:lang w:eastAsia="zh-CN"/>
        </w:rPr>
        <w:t>Vaccine</w:t>
      </w:r>
      <w:r w:rsidRPr="00C22D2D">
        <w:rPr>
          <w:rFonts w:ascii="Book Antiqua" w:eastAsia="宋体" w:hAnsi="Book Antiqua" w:cs="宋体"/>
          <w:color w:val="000000"/>
          <w:lang w:eastAsia="zh-CN"/>
        </w:rPr>
        <w:t> 2012; </w:t>
      </w:r>
      <w:r w:rsidRPr="00C22D2D">
        <w:rPr>
          <w:rFonts w:ascii="Book Antiqua" w:eastAsia="宋体" w:hAnsi="Book Antiqua" w:cs="宋体"/>
          <w:b/>
          <w:bCs/>
          <w:color w:val="000000"/>
          <w:lang w:eastAsia="zh-CN"/>
        </w:rPr>
        <w:t>30</w:t>
      </w:r>
      <w:r w:rsidRPr="00C22D2D">
        <w:rPr>
          <w:rFonts w:ascii="Book Antiqua" w:eastAsia="宋体" w:hAnsi="Book Antiqua" w:cs="宋体"/>
          <w:color w:val="000000"/>
          <w:lang w:eastAsia="zh-CN"/>
        </w:rPr>
        <w:t>: 2035-2036 [PMID: 22198515 DOI: 10.1016/j.vaccine.2011.10.107]</w:t>
      </w:r>
    </w:p>
    <w:p w14:paraId="7DC6B3BD" w14:textId="77777777" w:rsidR="00C22D2D" w:rsidRPr="00C22D2D" w:rsidRDefault="00C22D2D" w:rsidP="00C22D2D">
      <w:pPr>
        <w:spacing w:line="360" w:lineRule="auto"/>
        <w:jc w:val="both"/>
        <w:rPr>
          <w:rFonts w:ascii="Book Antiqua" w:eastAsia="宋体" w:hAnsi="Book Antiqua" w:cs="宋体"/>
          <w:color w:val="000000"/>
          <w:lang w:eastAsia="zh-CN"/>
        </w:rPr>
      </w:pPr>
      <w:r w:rsidRPr="00C22D2D">
        <w:rPr>
          <w:rFonts w:ascii="Book Antiqua" w:eastAsia="宋体" w:hAnsi="Book Antiqua" w:cs="宋体"/>
          <w:color w:val="000000"/>
          <w:lang w:eastAsia="zh-CN"/>
        </w:rPr>
        <w:t>15 </w:t>
      </w:r>
      <w:r w:rsidRPr="00C22D2D">
        <w:rPr>
          <w:rFonts w:ascii="Book Antiqua" w:eastAsia="宋体" w:hAnsi="Book Antiqua" w:cs="宋体"/>
          <w:b/>
          <w:bCs/>
          <w:color w:val="000000"/>
          <w:lang w:eastAsia="zh-CN"/>
        </w:rPr>
        <w:t>Erkek E</w:t>
      </w:r>
      <w:r w:rsidRPr="00C22D2D">
        <w:rPr>
          <w:rFonts w:ascii="Book Antiqua" w:eastAsia="宋体" w:hAnsi="Book Antiqua" w:cs="宋体"/>
          <w:color w:val="000000"/>
          <w:lang w:eastAsia="zh-CN"/>
        </w:rPr>
        <w:t>, Tuncez F, Sanli C, Duman D, Kurtipek GS, Bagci Y, Ayaslioglu E. Nicolau's syndrome in a newborn caused by triple DTP (diphtheria-tetanus-pertussis) vaccination. </w:t>
      </w:r>
      <w:r w:rsidRPr="00C22D2D">
        <w:rPr>
          <w:rFonts w:ascii="Book Antiqua" w:eastAsia="宋体" w:hAnsi="Book Antiqua" w:cs="宋体"/>
          <w:i/>
          <w:iCs/>
          <w:color w:val="000000"/>
          <w:lang w:eastAsia="zh-CN"/>
        </w:rPr>
        <w:t>J Am Acad Dermatol</w:t>
      </w:r>
      <w:r w:rsidRPr="00C22D2D">
        <w:rPr>
          <w:rFonts w:ascii="Book Antiqua" w:eastAsia="宋体" w:hAnsi="Book Antiqua" w:cs="宋体"/>
          <w:color w:val="000000"/>
          <w:lang w:eastAsia="zh-CN"/>
        </w:rPr>
        <w:t> 2006; </w:t>
      </w:r>
      <w:r w:rsidRPr="00C22D2D">
        <w:rPr>
          <w:rFonts w:ascii="Book Antiqua" w:eastAsia="宋体" w:hAnsi="Book Antiqua" w:cs="宋体"/>
          <w:b/>
          <w:bCs/>
          <w:color w:val="000000"/>
          <w:lang w:eastAsia="zh-CN"/>
        </w:rPr>
        <w:t>54</w:t>
      </w:r>
      <w:r w:rsidRPr="00C22D2D">
        <w:rPr>
          <w:rFonts w:ascii="Book Antiqua" w:eastAsia="宋体" w:hAnsi="Book Antiqua" w:cs="宋体"/>
          <w:color w:val="000000"/>
          <w:lang w:eastAsia="zh-CN"/>
        </w:rPr>
        <w:t>: S241-S242 [PMID: 16631955]</w:t>
      </w:r>
    </w:p>
    <w:p w14:paraId="4AEA61E1" w14:textId="102CF707" w:rsidR="00C22D2D" w:rsidRPr="00C22D2D" w:rsidRDefault="00C22D2D" w:rsidP="00C22D2D">
      <w:pPr>
        <w:spacing w:line="360" w:lineRule="auto"/>
        <w:jc w:val="both"/>
        <w:rPr>
          <w:rFonts w:ascii="Book Antiqua" w:eastAsia="宋体" w:hAnsi="Book Antiqua" w:cs="宋体"/>
          <w:color w:val="000000"/>
          <w:lang w:eastAsia="zh-CN"/>
        </w:rPr>
      </w:pPr>
      <w:r w:rsidRPr="00C22D2D">
        <w:rPr>
          <w:rFonts w:ascii="Book Antiqua" w:eastAsia="宋体" w:hAnsi="Book Antiqua" w:cs="宋体"/>
          <w:color w:val="000000"/>
          <w:lang w:eastAsia="zh-CN"/>
        </w:rPr>
        <w:t>16 </w:t>
      </w:r>
      <w:r w:rsidRPr="00C22D2D">
        <w:rPr>
          <w:rFonts w:ascii="Book Antiqua" w:eastAsia="宋体" w:hAnsi="Book Antiqua" w:cs="宋体"/>
          <w:b/>
          <w:bCs/>
          <w:color w:val="000000"/>
          <w:lang w:eastAsia="zh-CN"/>
        </w:rPr>
        <w:t>Gayken J</w:t>
      </w:r>
      <w:r w:rsidRPr="00C22D2D">
        <w:rPr>
          <w:rFonts w:ascii="Book Antiqua" w:eastAsia="宋体" w:hAnsi="Book Antiqua" w:cs="宋体"/>
          <w:color w:val="000000"/>
          <w:lang w:eastAsia="zh-CN"/>
        </w:rPr>
        <w:t>, Westanmo A, Knutsen A, Ahrenholz DH, Mohr WJ, Solem LD. Livedoid dermatitis and severe necrosis (Nicolau's syndrome) after intramuscular hydroxyzine injection. </w:t>
      </w:r>
      <w:r w:rsidRPr="00C22D2D">
        <w:rPr>
          <w:rFonts w:ascii="Book Antiqua" w:eastAsia="宋体" w:hAnsi="Book Antiqua" w:cs="宋体"/>
          <w:i/>
          <w:iCs/>
          <w:color w:val="000000"/>
          <w:lang w:eastAsia="zh-CN"/>
        </w:rPr>
        <w:t>J Burn Care Res</w:t>
      </w:r>
      <w:r w:rsidRPr="00C22D2D">
        <w:rPr>
          <w:rFonts w:ascii="Book Antiqua" w:eastAsia="宋体" w:hAnsi="Book Antiqua" w:cs="宋体"/>
          <w:color w:val="000000"/>
          <w:lang w:eastAsia="zh-CN"/>
        </w:rPr>
        <w:t> </w:t>
      </w:r>
      <w:r>
        <w:rPr>
          <w:rFonts w:ascii="Book Antiqua" w:eastAsia="宋体" w:hAnsi="Book Antiqua" w:cs="宋体" w:hint="eastAsia"/>
          <w:color w:val="000000"/>
          <w:lang w:eastAsia="zh-CN"/>
        </w:rPr>
        <w:t>2006</w:t>
      </w:r>
      <w:r w:rsidRPr="00C22D2D">
        <w:rPr>
          <w:rFonts w:ascii="Book Antiqua" w:eastAsia="宋体" w:hAnsi="Book Antiqua" w:cs="宋体"/>
          <w:color w:val="000000"/>
          <w:lang w:eastAsia="zh-CN"/>
        </w:rPr>
        <w:t>; </w:t>
      </w:r>
      <w:r w:rsidRPr="00C22D2D">
        <w:rPr>
          <w:rFonts w:ascii="Book Antiqua" w:eastAsia="宋体" w:hAnsi="Book Antiqua" w:cs="宋体"/>
          <w:b/>
          <w:bCs/>
          <w:color w:val="000000"/>
          <w:lang w:eastAsia="zh-CN"/>
        </w:rPr>
        <w:t>27</w:t>
      </w:r>
      <w:r w:rsidRPr="00C22D2D">
        <w:rPr>
          <w:rFonts w:ascii="Book Antiqua" w:eastAsia="宋体" w:hAnsi="Book Antiqua" w:cs="宋体"/>
          <w:color w:val="000000"/>
          <w:lang w:eastAsia="zh-CN"/>
        </w:rPr>
        <w:t>: 541-544 [PMID: 16819362 DOI: 10.1097/01.BCR.0000225917.09339.03]</w:t>
      </w:r>
    </w:p>
    <w:p w14:paraId="1CB9E2A9" w14:textId="77777777" w:rsidR="00C22D2D" w:rsidRPr="00C22D2D" w:rsidRDefault="00C22D2D" w:rsidP="00C22D2D">
      <w:pPr>
        <w:spacing w:line="360" w:lineRule="auto"/>
        <w:jc w:val="both"/>
        <w:rPr>
          <w:rFonts w:ascii="Book Antiqua" w:eastAsia="宋体" w:hAnsi="Book Antiqua" w:cs="宋体"/>
          <w:color w:val="000000"/>
          <w:lang w:eastAsia="zh-CN"/>
        </w:rPr>
      </w:pPr>
      <w:r w:rsidRPr="00C22D2D">
        <w:rPr>
          <w:rFonts w:ascii="Book Antiqua" w:eastAsia="宋体" w:hAnsi="Book Antiqua" w:cs="宋体"/>
          <w:color w:val="000000"/>
          <w:lang w:eastAsia="zh-CN"/>
        </w:rPr>
        <w:lastRenderedPageBreak/>
        <w:t>17 </w:t>
      </w:r>
      <w:r w:rsidRPr="00C22D2D">
        <w:rPr>
          <w:rFonts w:ascii="Book Antiqua" w:eastAsia="宋体" w:hAnsi="Book Antiqua" w:cs="宋体"/>
          <w:b/>
          <w:bCs/>
          <w:color w:val="000000"/>
          <w:lang w:eastAsia="zh-CN"/>
        </w:rPr>
        <w:t>Koklu E</w:t>
      </w:r>
      <w:r w:rsidRPr="00C22D2D">
        <w:rPr>
          <w:rFonts w:ascii="Book Antiqua" w:eastAsia="宋体" w:hAnsi="Book Antiqua" w:cs="宋体"/>
          <w:color w:val="000000"/>
          <w:lang w:eastAsia="zh-CN"/>
        </w:rPr>
        <w:t>, Sarici SU, Altun D, Erdeve O. Nicolau syndrome induced by intramuscular vitamin K in a premature newborn. </w:t>
      </w:r>
      <w:r w:rsidRPr="00C22D2D">
        <w:rPr>
          <w:rFonts w:ascii="Book Antiqua" w:eastAsia="宋体" w:hAnsi="Book Antiqua" w:cs="宋体"/>
          <w:i/>
          <w:iCs/>
          <w:color w:val="000000"/>
          <w:lang w:eastAsia="zh-CN"/>
        </w:rPr>
        <w:t>Eur J Pediatr</w:t>
      </w:r>
      <w:r w:rsidRPr="00C22D2D">
        <w:rPr>
          <w:rFonts w:ascii="Book Antiqua" w:eastAsia="宋体" w:hAnsi="Book Antiqua" w:cs="宋体"/>
          <w:color w:val="000000"/>
          <w:lang w:eastAsia="zh-CN"/>
        </w:rPr>
        <w:t> 2009; </w:t>
      </w:r>
      <w:r w:rsidRPr="00C22D2D">
        <w:rPr>
          <w:rFonts w:ascii="Book Antiqua" w:eastAsia="宋体" w:hAnsi="Book Antiqua" w:cs="宋体"/>
          <w:b/>
          <w:bCs/>
          <w:color w:val="000000"/>
          <w:lang w:eastAsia="zh-CN"/>
        </w:rPr>
        <w:t>168</w:t>
      </w:r>
      <w:r w:rsidRPr="00C22D2D">
        <w:rPr>
          <w:rFonts w:ascii="Book Antiqua" w:eastAsia="宋体" w:hAnsi="Book Antiqua" w:cs="宋体"/>
          <w:color w:val="000000"/>
          <w:lang w:eastAsia="zh-CN"/>
        </w:rPr>
        <w:t>: 1541-1542 [PMID: 19277707 DOI: 10.1007/s00431-009-0964-6]</w:t>
      </w:r>
    </w:p>
    <w:p w14:paraId="223932C8" w14:textId="77777777" w:rsidR="00C22D2D" w:rsidRPr="00C22D2D" w:rsidRDefault="00C22D2D" w:rsidP="00C22D2D">
      <w:pPr>
        <w:spacing w:line="360" w:lineRule="auto"/>
        <w:jc w:val="both"/>
        <w:rPr>
          <w:rFonts w:ascii="Book Antiqua" w:eastAsia="宋体" w:hAnsi="Book Antiqua" w:cs="宋体"/>
          <w:color w:val="000000"/>
          <w:lang w:eastAsia="zh-CN"/>
        </w:rPr>
      </w:pPr>
      <w:r w:rsidRPr="00C22D2D">
        <w:rPr>
          <w:rFonts w:ascii="Book Antiqua" w:eastAsia="宋体" w:hAnsi="Book Antiqua" w:cs="宋体"/>
          <w:color w:val="000000"/>
          <w:lang w:eastAsia="zh-CN"/>
        </w:rPr>
        <w:t>18 </w:t>
      </w:r>
      <w:r w:rsidRPr="00C22D2D">
        <w:rPr>
          <w:rFonts w:ascii="Book Antiqua" w:eastAsia="宋体" w:hAnsi="Book Antiqua" w:cs="宋体"/>
          <w:b/>
          <w:bCs/>
          <w:color w:val="000000"/>
          <w:lang w:eastAsia="zh-CN"/>
        </w:rPr>
        <w:t>Puvabanditsin S</w:t>
      </w:r>
      <w:r w:rsidRPr="00C22D2D">
        <w:rPr>
          <w:rFonts w:ascii="Book Antiqua" w:eastAsia="宋体" w:hAnsi="Book Antiqua" w:cs="宋体"/>
          <w:color w:val="000000"/>
          <w:lang w:eastAsia="zh-CN"/>
        </w:rPr>
        <w:t>, Garrow E, Weerasethsiri R, Joshi M, Brandsma E. Nicolau's syndrome induced by intramuscular vitamin K injection in two extremely low birth weight infants. </w:t>
      </w:r>
      <w:r w:rsidRPr="00C22D2D">
        <w:rPr>
          <w:rFonts w:ascii="Book Antiqua" w:eastAsia="宋体" w:hAnsi="Book Antiqua" w:cs="宋体"/>
          <w:i/>
          <w:iCs/>
          <w:color w:val="000000"/>
          <w:lang w:eastAsia="zh-CN"/>
        </w:rPr>
        <w:t>Int J Dermatol</w:t>
      </w:r>
      <w:r w:rsidRPr="00C22D2D">
        <w:rPr>
          <w:rFonts w:ascii="Book Antiqua" w:eastAsia="宋体" w:hAnsi="Book Antiqua" w:cs="宋体"/>
          <w:color w:val="000000"/>
          <w:lang w:eastAsia="zh-CN"/>
        </w:rPr>
        <w:t> 2010; </w:t>
      </w:r>
      <w:r w:rsidRPr="00C22D2D">
        <w:rPr>
          <w:rFonts w:ascii="Book Antiqua" w:eastAsia="宋体" w:hAnsi="Book Antiqua" w:cs="宋体"/>
          <w:b/>
          <w:bCs/>
          <w:color w:val="000000"/>
          <w:lang w:eastAsia="zh-CN"/>
        </w:rPr>
        <w:t>49</w:t>
      </w:r>
      <w:r w:rsidRPr="00C22D2D">
        <w:rPr>
          <w:rFonts w:ascii="Book Antiqua" w:eastAsia="宋体" w:hAnsi="Book Antiqua" w:cs="宋体"/>
          <w:color w:val="000000"/>
          <w:lang w:eastAsia="zh-CN"/>
        </w:rPr>
        <w:t>: 1047-1049 [PMID: 20883268 DOI: 10.1111/j.1365-4632.2009.04392.x]</w:t>
      </w:r>
    </w:p>
    <w:p w14:paraId="075DDDC7" w14:textId="77777777" w:rsidR="00C22D2D" w:rsidRPr="00C22D2D" w:rsidRDefault="00C22D2D" w:rsidP="00C22D2D">
      <w:pPr>
        <w:spacing w:line="360" w:lineRule="auto"/>
        <w:jc w:val="both"/>
        <w:rPr>
          <w:rFonts w:ascii="Book Antiqua" w:eastAsia="宋体" w:hAnsi="Book Antiqua" w:cs="宋体"/>
          <w:color w:val="000000"/>
          <w:lang w:eastAsia="zh-CN"/>
        </w:rPr>
      </w:pPr>
      <w:r w:rsidRPr="00C22D2D">
        <w:rPr>
          <w:rFonts w:ascii="Book Antiqua" w:eastAsia="宋体" w:hAnsi="Book Antiqua" w:cs="宋体"/>
          <w:color w:val="000000"/>
          <w:lang w:eastAsia="zh-CN"/>
        </w:rPr>
        <w:t>19 </w:t>
      </w:r>
      <w:r w:rsidRPr="00C22D2D">
        <w:rPr>
          <w:rFonts w:ascii="Book Antiqua" w:eastAsia="宋体" w:hAnsi="Book Antiqua" w:cs="宋体"/>
          <w:b/>
          <w:bCs/>
          <w:color w:val="000000"/>
          <w:lang w:eastAsia="zh-CN"/>
        </w:rPr>
        <w:t>Uri O</w:t>
      </w:r>
      <w:r w:rsidRPr="00C22D2D">
        <w:rPr>
          <w:rFonts w:ascii="Book Antiqua" w:eastAsia="宋体" w:hAnsi="Book Antiqua" w:cs="宋体"/>
          <w:color w:val="000000"/>
          <w:lang w:eastAsia="zh-CN"/>
        </w:rPr>
        <w:t>, Arad E. Skin necrosis after self-administered intramuscular diclofenac. </w:t>
      </w:r>
      <w:r w:rsidRPr="00C22D2D">
        <w:rPr>
          <w:rFonts w:ascii="Book Antiqua" w:eastAsia="宋体" w:hAnsi="Book Antiqua" w:cs="宋体"/>
          <w:i/>
          <w:iCs/>
          <w:color w:val="000000"/>
          <w:lang w:eastAsia="zh-CN"/>
        </w:rPr>
        <w:t>J Plast Reconstr Aesthet Surg</w:t>
      </w:r>
      <w:r w:rsidRPr="00C22D2D">
        <w:rPr>
          <w:rFonts w:ascii="Book Antiqua" w:eastAsia="宋体" w:hAnsi="Book Antiqua" w:cs="宋体"/>
          <w:color w:val="000000"/>
          <w:lang w:eastAsia="zh-CN"/>
        </w:rPr>
        <w:t> 2010; </w:t>
      </w:r>
      <w:r w:rsidRPr="00C22D2D">
        <w:rPr>
          <w:rFonts w:ascii="Book Antiqua" w:eastAsia="宋体" w:hAnsi="Book Antiqua" w:cs="宋体"/>
          <w:b/>
          <w:bCs/>
          <w:color w:val="000000"/>
          <w:lang w:eastAsia="zh-CN"/>
        </w:rPr>
        <w:t>63</w:t>
      </w:r>
      <w:r w:rsidRPr="00C22D2D">
        <w:rPr>
          <w:rFonts w:ascii="Book Antiqua" w:eastAsia="宋体" w:hAnsi="Book Antiqua" w:cs="宋体"/>
          <w:color w:val="000000"/>
          <w:lang w:eastAsia="zh-CN"/>
        </w:rPr>
        <w:t>: e4-e5 [PMID: 19251506]</w:t>
      </w:r>
    </w:p>
    <w:p w14:paraId="3711DAD5" w14:textId="77777777" w:rsidR="00C22D2D" w:rsidRPr="00C22D2D" w:rsidRDefault="00C22D2D" w:rsidP="00C22D2D">
      <w:pPr>
        <w:spacing w:line="360" w:lineRule="auto"/>
        <w:jc w:val="both"/>
        <w:rPr>
          <w:rFonts w:ascii="Book Antiqua" w:eastAsia="宋体" w:hAnsi="Book Antiqua" w:cs="宋体"/>
          <w:color w:val="000000"/>
          <w:lang w:eastAsia="zh-CN"/>
        </w:rPr>
      </w:pPr>
      <w:r w:rsidRPr="00C22D2D">
        <w:rPr>
          <w:rFonts w:ascii="Book Antiqua" w:eastAsia="宋体" w:hAnsi="Book Antiqua" w:cs="宋体"/>
          <w:color w:val="000000"/>
          <w:lang w:eastAsia="zh-CN"/>
        </w:rPr>
        <w:t>20 </w:t>
      </w:r>
      <w:r w:rsidRPr="00C22D2D">
        <w:rPr>
          <w:rFonts w:ascii="Book Antiqua" w:eastAsia="宋体" w:hAnsi="Book Antiqua" w:cs="宋体"/>
          <w:b/>
          <w:bCs/>
          <w:color w:val="000000"/>
          <w:lang w:eastAsia="zh-CN"/>
        </w:rPr>
        <w:t>García-Vilanova-Comas A</w:t>
      </w:r>
      <w:r w:rsidRPr="00C22D2D">
        <w:rPr>
          <w:rFonts w:ascii="Book Antiqua" w:eastAsia="宋体" w:hAnsi="Book Antiqua" w:cs="宋体"/>
          <w:color w:val="000000"/>
          <w:lang w:eastAsia="zh-CN"/>
        </w:rPr>
        <w:t>, Fuster-Diana C, Cubells-Parrilla M, Pérez-Ferriols MD, Pérez-Valles A, Roig-Vila JV. Nicolau syndrome after lidocaine injection and cold application: a rare complication of breast core needle biopsy. </w:t>
      </w:r>
      <w:r w:rsidRPr="00C22D2D">
        <w:rPr>
          <w:rFonts w:ascii="Book Antiqua" w:eastAsia="宋体" w:hAnsi="Book Antiqua" w:cs="宋体"/>
          <w:i/>
          <w:iCs/>
          <w:color w:val="000000"/>
          <w:lang w:eastAsia="zh-CN"/>
        </w:rPr>
        <w:t>Int J Dermatol</w:t>
      </w:r>
      <w:r w:rsidRPr="00C22D2D">
        <w:rPr>
          <w:rFonts w:ascii="Book Antiqua" w:eastAsia="宋体" w:hAnsi="Book Antiqua" w:cs="宋体"/>
          <w:color w:val="000000"/>
          <w:lang w:eastAsia="zh-CN"/>
        </w:rPr>
        <w:t> 2011; </w:t>
      </w:r>
      <w:r w:rsidRPr="00C22D2D">
        <w:rPr>
          <w:rFonts w:ascii="Book Antiqua" w:eastAsia="宋体" w:hAnsi="Book Antiqua" w:cs="宋体"/>
          <w:b/>
          <w:bCs/>
          <w:color w:val="000000"/>
          <w:lang w:eastAsia="zh-CN"/>
        </w:rPr>
        <w:t>50</w:t>
      </w:r>
      <w:r w:rsidRPr="00C22D2D">
        <w:rPr>
          <w:rFonts w:ascii="Book Antiqua" w:eastAsia="宋体" w:hAnsi="Book Antiqua" w:cs="宋体"/>
          <w:color w:val="000000"/>
          <w:lang w:eastAsia="zh-CN"/>
        </w:rPr>
        <w:t>: 78-80 [PMID: 21182507 DOI: 10.1111/j.1365-4632.2009.04446.x]</w:t>
      </w:r>
    </w:p>
    <w:p w14:paraId="4304F86B" w14:textId="77777777" w:rsidR="00C22D2D" w:rsidRPr="00C22D2D" w:rsidRDefault="00C22D2D" w:rsidP="00C22D2D">
      <w:pPr>
        <w:spacing w:line="360" w:lineRule="auto"/>
        <w:jc w:val="both"/>
        <w:rPr>
          <w:rFonts w:ascii="Book Antiqua" w:eastAsia="宋体" w:hAnsi="Book Antiqua" w:cs="宋体"/>
          <w:color w:val="000000"/>
          <w:lang w:eastAsia="zh-CN"/>
        </w:rPr>
      </w:pPr>
      <w:proofErr w:type="gramStart"/>
      <w:r w:rsidRPr="00C22D2D">
        <w:rPr>
          <w:rFonts w:ascii="Book Antiqua" w:eastAsia="宋体" w:hAnsi="Book Antiqua" w:cs="宋体"/>
          <w:color w:val="000000"/>
          <w:lang w:eastAsia="zh-CN"/>
        </w:rPr>
        <w:t>21 </w:t>
      </w:r>
      <w:r w:rsidRPr="00C22D2D">
        <w:rPr>
          <w:rFonts w:ascii="Book Antiqua" w:eastAsia="宋体" w:hAnsi="Book Antiqua" w:cs="宋体"/>
          <w:b/>
          <w:bCs/>
          <w:color w:val="000000"/>
          <w:lang w:eastAsia="zh-CN"/>
        </w:rPr>
        <w:t>Guarneri C</w:t>
      </w:r>
      <w:r w:rsidRPr="00C22D2D">
        <w:rPr>
          <w:rFonts w:ascii="Book Antiqua" w:eastAsia="宋体" w:hAnsi="Book Antiqua" w:cs="宋体"/>
          <w:color w:val="000000"/>
          <w:lang w:eastAsia="zh-CN"/>
        </w:rPr>
        <w:t>, Polimeni G. Nicolau syndrome following etanercept administration.</w:t>
      </w:r>
      <w:proofErr w:type="gramEnd"/>
      <w:r w:rsidRPr="00C22D2D">
        <w:rPr>
          <w:rFonts w:ascii="Book Antiqua" w:eastAsia="宋体" w:hAnsi="Book Antiqua" w:cs="宋体"/>
          <w:color w:val="000000"/>
          <w:lang w:eastAsia="zh-CN"/>
        </w:rPr>
        <w:t> </w:t>
      </w:r>
      <w:r w:rsidRPr="00C22D2D">
        <w:rPr>
          <w:rFonts w:ascii="Book Antiqua" w:eastAsia="宋体" w:hAnsi="Book Antiqua" w:cs="宋体"/>
          <w:i/>
          <w:iCs/>
          <w:color w:val="000000"/>
          <w:lang w:eastAsia="zh-CN"/>
        </w:rPr>
        <w:t>Am J Clin Dermatol</w:t>
      </w:r>
      <w:r w:rsidRPr="00C22D2D">
        <w:rPr>
          <w:rFonts w:ascii="Book Antiqua" w:eastAsia="宋体" w:hAnsi="Book Antiqua" w:cs="宋体"/>
          <w:color w:val="000000"/>
          <w:lang w:eastAsia="zh-CN"/>
        </w:rPr>
        <w:t> 2010; </w:t>
      </w:r>
      <w:r w:rsidRPr="00C22D2D">
        <w:rPr>
          <w:rFonts w:ascii="Book Antiqua" w:eastAsia="宋体" w:hAnsi="Book Antiqua" w:cs="宋体"/>
          <w:b/>
          <w:bCs/>
          <w:color w:val="000000"/>
          <w:lang w:eastAsia="zh-CN"/>
        </w:rPr>
        <w:t>11</w:t>
      </w:r>
      <w:r w:rsidRPr="002D03B6">
        <w:rPr>
          <w:rFonts w:ascii="Book Antiqua" w:eastAsia="宋体" w:hAnsi="Book Antiqua" w:cs="宋体"/>
          <w:bCs/>
          <w:color w:val="000000"/>
          <w:lang w:eastAsia="zh-CN"/>
        </w:rPr>
        <w:t xml:space="preserve"> Suppl 1</w:t>
      </w:r>
      <w:r w:rsidRPr="002D03B6">
        <w:rPr>
          <w:rFonts w:ascii="Book Antiqua" w:eastAsia="宋体" w:hAnsi="Book Antiqua" w:cs="宋体"/>
          <w:color w:val="000000"/>
          <w:lang w:eastAsia="zh-CN"/>
        </w:rPr>
        <w:t xml:space="preserve">: </w:t>
      </w:r>
      <w:r w:rsidRPr="00C22D2D">
        <w:rPr>
          <w:rFonts w:ascii="Book Antiqua" w:eastAsia="宋体" w:hAnsi="Book Antiqua" w:cs="宋体"/>
          <w:color w:val="000000"/>
          <w:lang w:eastAsia="zh-CN"/>
        </w:rPr>
        <w:t>51-52 [PMID: 20586511 DOI: 10.2165/1153426-S0-000000000-00000]</w:t>
      </w:r>
    </w:p>
    <w:p w14:paraId="30BAEEF3" w14:textId="77777777" w:rsidR="00C22D2D" w:rsidRPr="00C22D2D" w:rsidRDefault="00C22D2D" w:rsidP="00C22D2D">
      <w:pPr>
        <w:spacing w:line="360" w:lineRule="auto"/>
        <w:jc w:val="both"/>
        <w:rPr>
          <w:rFonts w:ascii="Book Antiqua" w:eastAsia="宋体" w:hAnsi="Book Antiqua" w:cs="宋体"/>
          <w:color w:val="000000"/>
          <w:lang w:eastAsia="zh-CN"/>
        </w:rPr>
      </w:pPr>
      <w:proofErr w:type="gramStart"/>
      <w:r w:rsidRPr="00C22D2D">
        <w:rPr>
          <w:rFonts w:ascii="Book Antiqua" w:eastAsia="宋体" w:hAnsi="Book Antiqua" w:cs="宋体"/>
          <w:color w:val="000000"/>
          <w:lang w:eastAsia="zh-CN"/>
        </w:rPr>
        <w:t>22 </w:t>
      </w:r>
      <w:r w:rsidRPr="00C22D2D">
        <w:rPr>
          <w:rFonts w:ascii="Book Antiqua" w:eastAsia="宋体" w:hAnsi="Book Antiqua" w:cs="宋体"/>
          <w:b/>
          <w:bCs/>
          <w:color w:val="000000"/>
          <w:lang w:eastAsia="zh-CN"/>
        </w:rPr>
        <w:t>Harde V</w:t>
      </w:r>
      <w:r w:rsidRPr="00C22D2D">
        <w:rPr>
          <w:rFonts w:ascii="Book Antiqua" w:eastAsia="宋体" w:hAnsi="Book Antiqua" w:cs="宋体"/>
          <w:color w:val="000000"/>
          <w:lang w:eastAsia="zh-CN"/>
        </w:rPr>
        <w:t>, Schwarz T. Embolia cutis medicamentosa following subcutaneous injection of glatiramer acetate.</w:t>
      </w:r>
      <w:proofErr w:type="gramEnd"/>
      <w:r w:rsidRPr="00C22D2D">
        <w:rPr>
          <w:rFonts w:ascii="Book Antiqua" w:eastAsia="宋体" w:hAnsi="Book Antiqua" w:cs="宋体"/>
          <w:color w:val="000000"/>
          <w:lang w:eastAsia="zh-CN"/>
        </w:rPr>
        <w:t> </w:t>
      </w:r>
      <w:r w:rsidRPr="00C22D2D">
        <w:rPr>
          <w:rFonts w:ascii="Book Antiqua" w:eastAsia="宋体" w:hAnsi="Book Antiqua" w:cs="宋体"/>
          <w:i/>
          <w:iCs/>
          <w:color w:val="000000"/>
          <w:lang w:eastAsia="zh-CN"/>
        </w:rPr>
        <w:t>J Dtsch Dermatol Ges</w:t>
      </w:r>
      <w:r w:rsidRPr="00C22D2D">
        <w:rPr>
          <w:rFonts w:ascii="Book Antiqua" w:eastAsia="宋体" w:hAnsi="Book Antiqua" w:cs="宋体"/>
          <w:color w:val="000000"/>
          <w:lang w:eastAsia="zh-CN"/>
        </w:rPr>
        <w:t> 2007; </w:t>
      </w:r>
      <w:r w:rsidRPr="00C22D2D">
        <w:rPr>
          <w:rFonts w:ascii="Book Antiqua" w:eastAsia="宋体" w:hAnsi="Book Antiqua" w:cs="宋体"/>
          <w:b/>
          <w:bCs/>
          <w:color w:val="000000"/>
          <w:lang w:eastAsia="zh-CN"/>
        </w:rPr>
        <w:t>5</w:t>
      </w:r>
      <w:r w:rsidRPr="00C22D2D">
        <w:rPr>
          <w:rFonts w:ascii="Book Antiqua" w:eastAsia="宋体" w:hAnsi="Book Antiqua" w:cs="宋体"/>
          <w:color w:val="000000"/>
          <w:lang w:eastAsia="zh-CN"/>
        </w:rPr>
        <w:t>: 1122-1123 [PMID: 18042092]</w:t>
      </w:r>
    </w:p>
    <w:p w14:paraId="0E6D9E19" w14:textId="77777777" w:rsidR="00C22D2D" w:rsidRPr="00C22D2D" w:rsidRDefault="00C22D2D" w:rsidP="00C22D2D">
      <w:pPr>
        <w:spacing w:line="360" w:lineRule="auto"/>
        <w:jc w:val="both"/>
        <w:rPr>
          <w:rFonts w:ascii="Book Antiqua" w:eastAsia="宋体" w:hAnsi="Book Antiqua" w:cs="宋体"/>
          <w:color w:val="000000"/>
          <w:lang w:eastAsia="zh-CN"/>
        </w:rPr>
      </w:pPr>
      <w:r w:rsidRPr="00C22D2D">
        <w:rPr>
          <w:rFonts w:ascii="Book Antiqua" w:eastAsia="宋体" w:hAnsi="Book Antiqua" w:cs="宋体"/>
          <w:color w:val="000000"/>
          <w:lang w:eastAsia="zh-CN"/>
        </w:rPr>
        <w:t>23 </w:t>
      </w:r>
      <w:r w:rsidRPr="00C22D2D">
        <w:rPr>
          <w:rFonts w:ascii="Book Antiqua" w:eastAsia="宋体" w:hAnsi="Book Antiqua" w:cs="宋体"/>
          <w:b/>
          <w:bCs/>
          <w:color w:val="000000"/>
          <w:lang w:eastAsia="zh-CN"/>
        </w:rPr>
        <w:t>Ocak S</w:t>
      </w:r>
      <w:r w:rsidRPr="00C22D2D">
        <w:rPr>
          <w:rFonts w:ascii="Book Antiqua" w:eastAsia="宋体" w:hAnsi="Book Antiqua" w:cs="宋体"/>
          <w:color w:val="000000"/>
          <w:lang w:eastAsia="zh-CN"/>
        </w:rPr>
        <w:t>, Ekici B, Cam H, Ta</w:t>
      </w:r>
      <w:r w:rsidRPr="00C22D2D">
        <w:rPr>
          <w:rFonts w:ascii="Book Antiqua" w:eastAsia="MS Mincho" w:hAnsi="Book Antiqua" w:cs="MS Mincho"/>
          <w:color w:val="000000"/>
          <w:lang w:eastAsia="zh-CN"/>
        </w:rPr>
        <w:t>ş</w:t>
      </w:r>
      <w:r w:rsidRPr="00C22D2D">
        <w:rPr>
          <w:rFonts w:ascii="Book Antiqua" w:eastAsia="宋体" w:hAnsi="Book Antiqua" w:cs="宋体"/>
          <w:color w:val="000000"/>
          <w:lang w:eastAsia="zh-CN"/>
        </w:rPr>
        <w:t>tan Y. Nicolau syndrome after intramuscular benzathine penicillin treatment. </w:t>
      </w:r>
      <w:r w:rsidRPr="00C22D2D">
        <w:rPr>
          <w:rFonts w:ascii="Book Antiqua" w:eastAsia="宋体" w:hAnsi="Book Antiqua" w:cs="宋体"/>
          <w:i/>
          <w:iCs/>
          <w:color w:val="000000"/>
          <w:lang w:eastAsia="zh-CN"/>
        </w:rPr>
        <w:t>Pediatr Infect Dis J</w:t>
      </w:r>
      <w:r w:rsidRPr="00C22D2D">
        <w:rPr>
          <w:rFonts w:ascii="Book Antiqua" w:eastAsia="宋体" w:hAnsi="Book Antiqua" w:cs="宋体"/>
          <w:color w:val="000000"/>
          <w:lang w:eastAsia="zh-CN"/>
        </w:rPr>
        <w:t> 2006; </w:t>
      </w:r>
      <w:r w:rsidRPr="00C22D2D">
        <w:rPr>
          <w:rFonts w:ascii="Book Antiqua" w:eastAsia="宋体" w:hAnsi="Book Antiqua" w:cs="宋体"/>
          <w:b/>
          <w:bCs/>
          <w:color w:val="000000"/>
          <w:lang w:eastAsia="zh-CN"/>
        </w:rPr>
        <w:t>25</w:t>
      </w:r>
      <w:r w:rsidRPr="00C22D2D">
        <w:rPr>
          <w:rFonts w:ascii="Book Antiqua" w:eastAsia="宋体" w:hAnsi="Book Antiqua" w:cs="宋体"/>
          <w:color w:val="000000"/>
          <w:lang w:eastAsia="zh-CN"/>
        </w:rPr>
        <w:t>: 749 [PMID: 16874179]</w:t>
      </w:r>
    </w:p>
    <w:p w14:paraId="1E56D2F1" w14:textId="77777777" w:rsidR="00C22D2D" w:rsidRPr="00C22D2D" w:rsidRDefault="00C22D2D" w:rsidP="00C22D2D">
      <w:pPr>
        <w:spacing w:line="360" w:lineRule="auto"/>
        <w:jc w:val="both"/>
        <w:rPr>
          <w:rFonts w:ascii="Book Antiqua" w:eastAsia="宋体" w:hAnsi="Book Antiqua" w:cs="宋体"/>
          <w:color w:val="000000"/>
          <w:lang w:eastAsia="zh-CN"/>
        </w:rPr>
      </w:pPr>
      <w:proofErr w:type="gramStart"/>
      <w:r w:rsidRPr="00C22D2D">
        <w:rPr>
          <w:rFonts w:ascii="Book Antiqua" w:eastAsia="宋体" w:hAnsi="Book Antiqua" w:cs="宋体"/>
          <w:color w:val="000000"/>
          <w:lang w:eastAsia="zh-CN"/>
        </w:rPr>
        <w:t>24 </w:t>
      </w:r>
      <w:r w:rsidRPr="00C22D2D">
        <w:rPr>
          <w:rFonts w:ascii="Book Antiqua" w:eastAsia="宋体" w:hAnsi="Book Antiqua" w:cs="宋体"/>
          <w:b/>
          <w:bCs/>
          <w:color w:val="000000"/>
          <w:lang w:eastAsia="zh-CN"/>
        </w:rPr>
        <w:t>Ezzedine K</w:t>
      </w:r>
      <w:r w:rsidRPr="00C22D2D">
        <w:rPr>
          <w:rFonts w:ascii="Book Antiqua" w:eastAsia="宋体" w:hAnsi="Book Antiqua" w:cs="宋体"/>
          <w:color w:val="000000"/>
          <w:lang w:eastAsia="zh-CN"/>
        </w:rPr>
        <w:t>, Vadoud-Seyedi J, Heenen M. Nicolau syndrome following diclofenac administration.</w:t>
      </w:r>
      <w:proofErr w:type="gramEnd"/>
      <w:r w:rsidRPr="00C22D2D">
        <w:rPr>
          <w:rFonts w:ascii="Book Antiqua" w:eastAsia="宋体" w:hAnsi="Book Antiqua" w:cs="宋体"/>
          <w:color w:val="000000"/>
          <w:lang w:eastAsia="zh-CN"/>
        </w:rPr>
        <w:t> </w:t>
      </w:r>
      <w:r w:rsidRPr="00C22D2D">
        <w:rPr>
          <w:rFonts w:ascii="Book Antiqua" w:eastAsia="宋体" w:hAnsi="Book Antiqua" w:cs="宋体"/>
          <w:i/>
          <w:iCs/>
          <w:color w:val="000000"/>
          <w:lang w:eastAsia="zh-CN"/>
        </w:rPr>
        <w:t>Br J Dermatol</w:t>
      </w:r>
      <w:r w:rsidRPr="00C22D2D">
        <w:rPr>
          <w:rFonts w:ascii="Book Antiqua" w:eastAsia="宋体" w:hAnsi="Book Antiqua" w:cs="宋体"/>
          <w:color w:val="000000"/>
          <w:lang w:eastAsia="zh-CN"/>
        </w:rPr>
        <w:t> 2004; </w:t>
      </w:r>
      <w:r w:rsidRPr="00C22D2D">
        <w:rPr>
          <w:rFonts w:ascii="Book Antiqua" w:eastAsia="宋体" w:hAnsi="Book Antiqua" w:cs="宋体"/>
          <w:b/>
          <w:bCs/>
          <w:color w:val="000000"/>
          <w:lang w:eastAsia="zh-CN"/>
        </w:rPr>
        <w:t>150</w:t>
      </w:r>
      <w:r w:rsidRPr="00C22D2D">
        <w:rPr>
          <w:rFonts w:ascii="Book Antiqua" w:eastAsia="宋体" w:hAnsi="Book Antiqua" w:cs="宋体"/>
          <w:color w:val="000000"/>
          <w:lang w:eastAsia="zh-CN"/>
        </w:rPr>
        <w:t>: 385-387 [PMID: 14996127 DOI: 10.1111/j.1365-2133.2004.05808.x]</w:t>
      </w:r>
    </w:p>
    <w:p w14:paraId="03E72153" w14:textId="77777777" w:rsidR="00C22D2D" w:rsidRPr="00C22D2D" w:rsidRDefault="00C22D2D" w:rsidP="00C22D2D">
      <w:pPr>
        <w:spacing w:line="360" w:lineRule="auto"/>
        <w:jc w:val="both"/>
        <w:rPr>
          <w:rFonts w:ascii="Book Antiqua" w:eastAsia="宋体" w:hAnsi="Book Antiqua" w:cs="宋体"/>
          <w:color w:val="000000"/>
          <w:lang w:eastAsia="zh-CN"/>
        </w:rPr>
      </w:pPr>
      <w:proofErr w:type="gramStart"/>
      <w:r w:rsidRPr="00C22D2D">
        <w:rPr>
          <w:rFonts w:ascii="Book Antiqua" w:eastAsia="宋体" w:hAnsi="Book Antiqua" w:cs="宋体"/>
          <w:color w:val="000000"/>
          <w:lang w:eastAsia="zh-CN"/>
        </w:rPr>
        <w:t>25 </w:t>
      </w:r>
      <w:r w:rsidRPr="00C22D2D">
        <w:rPr>
          <w:rFonts w:ascii="Book Antiqua" w:eastAsia="宋体" w:hAnsi="Book Antiqua" w:cs="宋体"/>
          <w:b/>
          <w:bCs/>
          <w:color w:val="000000"/>
          <w:lang w:eastAsia="zh-CN"/>
        </w:rPr>
        <w:t>Perli D</w:t>
      </w:r>
      <w:r w:rsidRPr="00C22D2D">
        <w:rPr>
          <w:rFonts w:ascii="Book Antiqua" w:eastAsia="宋体" w:hAnsi="Book Antiqua" w:cs="宋体"/>
          <w:color w:val="000000"/>
          <w:lang w:eastAsia="zh-CN"/>
        </w:rPr>
        <w:t>, Martone C, Rapose A. Naltrexone-induced Nicolau syndrome masquerading as cutaneous abscess.</w:t>
      </w:r>
      <w:proofErr w:type="gramEnd"/>
      <w:r w:rsidRPr="00C22D2D">
        <w:rPr>
          <w:rFonts w:ascii="Book Antiqua" w:eastAsia="宋体" w:hAnsi="Book Antiqua" w:cs="宋体"/>
          <w:color w:val="000000"/>
          <w:lang w:eastAsia="zh-CN"/>
        </w:rPr>
        <w:t> </w:t>
      </w:r>
      <w:r w:rsidRPr="00C22D2D">
        <w:rPr>
          <w:rFonts w:ascii="Book Antiqua" w:eastAsia="宋体" w:hAnsi="Book Antiqua" w:cs="宋体"/>
          <w:i/>
          <w:iCs/>
          <w:color w:val="000000"/>
          <w:lang w:eastAsia="zh-CN"/>
        </w:rPr>
        <w:t>BMJ Case Rep</w:t>
      </w:r>
      <w:r w:rsidRPr="00C22D2D">
        <w:rPr>
          <w:rFonts w:ascii="Book Antiqua" w:eastAsia="宋体" w:hAnsi="Book Antiqua" w:cs="宋体"/>
          <w:color w:val="000000"/>
          <w:lang w:eastAsia="zh-CN"/>
        </w:rPr>
        <w:t> 2012; </w:t>
      </w:r>
      <w:r w:rsidRPr="00C22D2D">
        <w:rPr>
          <w:rFonts w:ascii="Book Antiqua" w:eastAsia="宋体" w:hAnsi="Book Antiqua" w:cs="宋体"/>
          <w:b/>
          <w:bCs/>
          <w:color w:val="000000"/>
          <w:lang w:eastAsia="zh-CN"/>
        </w:rPr>
        <w:t>2012</w:t>
      </w:r>
      <w:r w:rsidRPr="00C22D2D">
        <w:rPr>
          <w:rFonts w:ascii="Book Antiqua" w:eastAsia="宋体" w:hAnsi="Book Antiqua" w:cs="宋体"/>
          <w:color w:val="000000"/>
          <w:lang w:eastAsia="zh-CN"/>
        </w:rPr>
        <w:t>: [PMID: 23242099]</w:t>
      </w:r>
    </w:p>
    <w:p w14:paraId="54F6225A" w14:textId="77777777" w:rsidR="00C22D2D" w:rsidRPr="00C22D2D" w:rsidRDefault="00C22D2D" w:rsidP="00C22D2D">
      <w:pPr>
        <w:spacing w:line="360" w:lineRule="auto"/>
        <w:jc w:val="both"/>
        <w:rPr>
          <w:rFonts w:ascii="Book Antiqua" w:eastAsia="宋体" w:hAnsi="Book Antiqua" w:cs="宋体"/>
          <w:color w:val="000000"/>
          <w:lang w:eastAsia="zh-CN"/>
        </w:rPr>
      </w:pPr>
      <w:r w:rsidRPr="00C22D2D">
        <w:rPr>
          <w:rFonts w:ascii="Book Antiqua" w:eastAsia="宋体" w:hAnsi="Book Antiqua" w:cs="宋体"/>
          <w:color w:val="000000"/>
          <w:lang w:eastAsia="zh-CN"/>
        </w:rPr>
        <w:t>26 </w:t>
      </w:r>
      <w:r w:rsidRPr="00C22D2D">
        <w:rPr>
          <w:rFonts w:ascii="Book Antiqua" w:eastAsia="宋体" w:hAnsi="Book Antiqua" w:cs="宋体"/>
          <w:b/>
          <w:bCs/>
          <w:color w:val="000000"/>
          <w:lang w:eastAsia="zh-CN"/>
        </w:rPr>
        <w:t>Marangi GF</w:t>
      </w:r>
      <w:r w:rsidRPr="00C22D2D">
        <w:rPr>
          <w:rFonts w:ascii="Book Antiqua" w:eastAsia="宋体" w:hAnsi="Book Antiqua" w:cs="宋体"/>
          <w:color w:val="000000"/>
          <w:lang w:eastAsia="zh-CN"/>
        </w:rPr>
        <w:t>, Gigliofiorito P, Toto V, Langella M, Pallara T, Persichetti P. Three cases of embolia cutis medicamentosa (Nicolau's syndrome). </w:t>
      </w:r>
      <w:r w:rsidRPr="00C22D2D">
        <w:rPr>
          <w:rFonts w:ascii="Book Antiqua" w:eastAsia="宋体" w:hAnsi="Book Antiqua" w:cs="宋体"/>
          <w:i/>
          <w:iCs/>
          <w:color w:val="000000"/>
          <w:lang w:eastAsia="zh-CN"/>
        </w:rPr>
        <w:t>J Dermatol</w:t>
      </w:r>
      <w:r w:rsidRPr="00C22D2D">
        <w:rPr>
          <w:rFonts w:ascii="Book Antiqua" w:eastAsia="宋体" w:hAnsi="Book Antiqua" w:cs="宋体"/>
          <w:color w:val="000000"/>
          <w:lang w:eastAsia="zh-CN"/>
        </w:rPr>
        <w:t> 2010; </w:t>
      </w:r>
      <w:r w:rsidRPr="00C22D2D">
        <w:rPr>
          <w:rFonts w:ascii="Book Antiqua" w:eastAsia="宋体" w:hAnsi="Book Antiqua" w:cs="宋体"/>
          <w:b/>
          <w:bCs/>
          <w:color w:val="000000"/>
          <w:lang w:eastAsia="zh-CN"/>
        </w:rPr>
        <w:t>37</w:t>
      </w:r>
      <w:r w:rsidRPr="00C22D2D">
        <w:rPr>
          <w:rFonts w:ascii="Book Antiqua" w:eastAsia="宋体" w:hAnsi="Book Antiqua" w:cs="宋体"/>
          <w:color w:val="000000"/>
          <w:lang w:eastAsia="zh-CN"/>
        </w:rPr>
        <w:t>: 488-492 [PMID: 20536657 DOI: 10.1111/j.1346-8138.2010.00864.x]</w:t>
      </w:r>
    </w:p>
    <w:p w14:paraId="0190AF31" w14:textId="77777777" w:rsidR="00C22D2D" w:rsidRPr="00C22D2D" w:rsidRDefault="00C22D2D" w:rsidP="00C22D2D">
      <w:pPr>
        <w:spacing w:line="360" w:lineRule="auto"/>
        <w:jc w:val="both"/>
        <w:rPr>
          <w:rFonts w:ascii="Book Antiqua" w:eastAsia="宋体" w:hAnsi="Book Antiqua" w:cs="宋体"/>
          <w:color w:val="000000"/>
          <w:lang w:eastAsia="zh-CN"/>
        </w:rPr>
      </w:pPr>
      <w:r w:rsidRPr="00C22D2D">
        <w:rPr>
          <w:rFonts w:ascii="Book Antiqua" w:eastAsia="宋体" w:hAnsi="Book Antiqua" w:cs="宋体"/>
          <w:color w:val="000000"/>
          <w:lang w:eastAsia="zh-CN"/>
        </w:rPr>
        <w:lastRenderedPageBreak/>
        <w:t>27 </w:t>
      </w:r>
      <w:r w:rsidRPr="00C22D2D">
        <w:rPr>
          <w:rFonts w:ascii="Book Antiqua" w:eastAsia="宋体" w:hAnsi="Book Antiqua" w:cs="宋体"/>
          <w:b/>
          <w:bCs/>
          <w:color w:val="000000"/>
          <w:lang w:eastAsia="zh-CN"/>
        </w:rPr>
        <w:t>Kim SK</w:t>
      </w:r>
      <w:r w:rsidRPr="00C22D2D">
        <w:rPr>
          <w:rFonts w:ascii="Book Antiqua" w:eastAsia="宋体" w:hAnsi="Book Antiqua" w:cs="宋体"/>
          <w:color w:val="000000"/>
          <w:lang w:eastAsia="zh-CN"/>
        </w:rPr>
        <w:t>, Kim TH, Lee KC. Nicolau syndrome after intramuscular injection: 3 cases. </w:t>
      </w:r>
      <w:r w:rsidRPr="00C22D2D">
        <w:rPr>
          <w:rFonts w:ascii="Book Antiqua" w:eastAsia="宋体" w:hAnsi="Book Antiqua" w:cs="宋体"/>
          <w:i/>
          <w:iCs/>
          <w:color w:val="000000"/>
          <w:lang w:eastAsia="zh-CN"/>
        </w:rPr>
        <w:t>Arch Plast Surg</w:t>
      </w:r>
      <w:r w:rsidRPr="00C22D2D">
        <w:rPr>
          <w:rFonts w:ascii="Book Antiqua" w:eastAsia="宋体" w:hAnsi="Book Antiqua" w:cs="宋体"/>
          <w:color w:val="000000"/>
          <w:lang w:eastAsia="zh-CN"/>
        </w:rPr>
        <w:t> 2012; </w:t>
      </w:r>
      <w:r w:rsidRPr="00C22D2D">
        <w:rPr>
          <w:rFonts w:ascii="Book Antiqua" w:eastAsia="宋体" w:hAnsi="Book Antiqua" w:cs="宋体"/>
          <w:b/>
          <w:bCs/>
          <w:color w:val="000000"/>
          <w:lang w:eastAsia="zh-CN"/>
        </w:rPr>
        <w:t>39</w:t>
      </w:r>
      <w:r w:rsidRPr="00C22D2D">
        <w:rPr>
          <w:rFonts w:ascii="Book Antiqua" w:eastAsia="宋体" w:hAnsi="Book Antiqua" w:cs="宋体"/>
          <w:color w:val="000000"/>
          <w:lang w:eastAsia="zh-CN"/>
        </w:rPr>
        <w:t>: 249-252 [PMID: 22783535]</w:t>
      </w:r>
    </w:p>
    <w:p w14:paraId="269D8BC5" w14:textId="77777777" w:rsidR="00C22D2D" w:rsidRPr="00C22D2D" w:rsidRDefault="00C22D2D" w:rsidP="00C22D2D">
      <w:pPr>
        <w:spacing w:line="360" w:lineRule="auto"/>
        <w:jc w:val="both"/>
        <w:rPr>
          <w:rFonts w:ascii="Book Antiqua" w:eastAsia="宋体" w:hAnsi="Book Antiqua" w:cs="宋体"/>
          <w:color w:val="000000"/>
          <w:lang w:eastAsia="zh-CN"/>
        </w:rPr>
      </w:pPr>
      <w:r w:rsidRPr="00C22D2D">
        <w:rPr>
          <w:rFonts w:ascii="Book Antiqua" w:eastAsia="宋体" w:hAnsi="Book Antiqua" w:cs="宋体"/>
          <w:color w:val="000000"/>
          <w:lang w:eastAsia="zh-CN"/>
        </w:rPr>
        <w:t>28 </w:t>
      </w:r>
      <w:r w:rsidRPr="00C22D2D">
        <w:rPr>
          <w:rFonts w:ascii="Book Antiqua" w:eastAsia="宋体" w:hAnsi="Book Antiqua" w:cs="宋体"/>
          <w:b/>
          <w:bCs/>
          <w:color w:val="000000"/>
          <w:lang w:eastAsia="zh-CN"/>
        </w:rPr>
        <w:t>Lee MW</w:t>
      </w:r>
      <w:r w:rsidRPr="00C22D2D">
        <w:rPr>
          <w:rFonts w:ascii="Book Antiqua" w:eastAsia="宋体" w:hAnsi="Book Antiqua" w:cs="宋体"/>
          <w:color w:val="000000"/>
          <w:lang w:eastAsia="zh-CN"/>
        </w:rPr>
        <w:t xml:space="preserve">, Kim KJ, Choi JH, Sung KJ, Moon KC, Koh JK. </w:t>
      </w:r>
      <w:proofErr w:type="gramStart"/>
      <w:r w:rsidRPr="00C22D2D">
        <w:rPr>
          <w:rFonts w:ascii="Book Antiqua" w:eastAsia="宋体" w:hAnsi="Book Antiqua" w:cs="宋体"/>
          <w:color w:val="000000"/>
          <w:lang w:eastAsia="zh-CN"/>
        </w:rPr>
        <w:t>A case of embolia cutis medicamentosa.</w:t>
      </w:r>
      <w:proofErr w:type="gramEnd"/>
      <w:r w:rsidRPr="00C22D2D">
        <w:rPr>
          <w:rFonts w:ascii="Book Antiqua" w:eastAsia="宋体" w:hAnsi="Book Antiqua" w:cs="宋体"/>
          <w:color w:val="000000"/>
          <w:lang w:eastAsia="zh-CN"/>
        </w:rPr>
        <w:t> </w:t>
      </w:r>
      <w:r w:rsidRPr="00C22D2D">
        <w:rPr>
          <w:rFonts w:ascii="Book Antiqua" w:eastAsia="宋体" w:hAnsi="Book Antiqua" w:cs="宋体"/>
          <w:i/>
          <w:iCs/>
          <w:color w:val="000000"/>
          <w:lang w:eastAsia="zh-CN"/>
        </w:rPr>
        <w:t>J Dermatol</w:t>
      </w:r>
      <w:r w:rsidRPr="00C22D2D">
        <w:rPr>
          <w:rFonts w:ascii="Book Antiqua" w:eastAsia="宋体" w:hAnsi="Book Antiqua" w:cs="宋体"/>
          <w:color w:val="000000"/>
          <w:lang w:eastAsia="zh-CN"/>
        </w:rPr>
        <w:t> 2003; </w:t>
      </w:r>
      <w:r w:rsidRPr="00C22D2D">
        <w:rPr>
          <w:rFonts w:ascii="Book Antiqua" w:eastAsia="宋体" w:hAnsi="Book Antiqua" w:cs="宋体"/>
          <w:b/>
          <w:bCs/>
          <w:color w:val="000000"/>
          <w:lang w:eastAsia="zh-CN"/>
        </w:rPr>
        <w:t>30</w:t>
      </w:r>
      <w:r w:rsidRPr="00C22D2D">
        <w:rPr>
          <w:rFonts w:ascii="Book Antiqua" w:eastAsia="宋体" w:hAnsi="Book Antiqua" w:cs="宋体"/>
          <w:color w:val="000000"/>
          <w:lang w:eastAsia="zh-CN"/>
        </w:rPr>
        <w:t>: 927-928 [PMID: 14739523]</w:t>
      </w:r>
    </w:p>
    <w:p w14:paraId="0507DB6A" w14:textId="280D8E0D" w:rsidR="00C22D2D" w:rsidRPr="00C22D2D" w:rsidRDefault="00C22D2D" w:rsidP="00C22D2D">
      <w:pPr>
        <w:spacing w:line="360" w:lineRule="auto"/>
        <w:jc w:val="both"/>
        <w:rPr>
          <w:rFonts w:ascii="Book Antiqua" w:eastAsia="宋体" w:hAnsi="Book Antiqua" w:cs="宋体"/>
          <w:color w:val="000000"/>
          <w:lang w:eastAsia="zh-CN"/>
        </w:rPr>
      </w:pPr>
      <w:r w:rsidRPr="00C22D2D">
        <w:rPr>
          <w:rFonts w:ascii="Book Antiqua" w:eastAsia="宋体" w:hAnsi="Book Antiqua" w:cs="宋体"/>
          <w:color w:val="000000"/>
          <w:lang w:eastAsia="zh-CN"/>
        </w:rPr>
        <w:t>29 </w:t>
      </w:r>
      <w:r w:rsidRPr="00C22D2D">
        <w:rPr>
          <w:rFonts w:ascii="Book Antiqua" w:eastAsia="宋体" w:hAnsi="Book Antiqua" w:cs="宋体"/>
          <w:b/>
          <w:bCs/>
          <w:color w:val="000000"/>
          <w:lang w:eastAsia="zh-CN"/>
        </w:rPr>
        <w:t>Kim DH</w:t>
      </w:r>
      <w:r w:rsidRPr="00C22D2D">
        <w:rPr>
          <w:rFonts w:ascii="Book Antiqua" w:eastAsia="宋体" w:hAnsi="Book Antiqua" w:cs="宋体"/>
          <w:color w:val="000000"/>
          <w:lang w:eastAsia="zh-CN"/>
        </w:rPr>
        <w:t xml:space="preserve">, Ahn HH, Kye YC, Choi JE. </w:t>
      </w:r>
      <w:proofErr w:type="gramStart"/>
      <w:r w:rsidRPr="00C22D2D">
        <w:rPr>
          <w:rFonts w:ascii="Book Antiqua" w:eastAsia="宋体" w:hAnsi="Book Antiqua" w:cs="宋体"/>
          <w:color w:val="000000"/>
          <w:lang w:eastAsia="zh-CN"/>
        </w:rPr>
        <w:t>Nicolau syndrome involving whole ipsilateral limb induced by intramuscular administration of gentamycin.</w:t>
      </w:r>
      <w:proofErr w:type="gramEnd"/>
      <w:r w:rsidRPr="00C22D2D">
        <w:rPr>
          <w:rFonts w:ascii="Book Antiqua" w:eastAsia="宋体" w:hAnsi="Book Antiqua" w:cs="宋体"/>
          <w:color w:val="000000"/>
          <w:lang w:eastAsia="zh-CN"/>
        </w:rPr>
        <w:t> </w:t>
      </w:r>
      <w:r w:rsidRPr="00C22D2D">
        <w:rPr>
          <w:rFonts w:ascii="Book Antiqua" w:eastAsia="宋体" w:hAnsi="Book Antiqua" w:cs="宋体"/>
          <w:i/>
          <w:iCs/>
          <w:color w:val="000000"/>
          <w:lang w:eastAsia="zh-CN"/>
        </w:rPr>
        <w:t>Indian J Dermatol Venereol Leprol</w:t>
      </w:r>
      <w:r w:rsidRPr="00C22D2D">
        <w:rPr>
          <w:rFonts w:ascii="Book Antiqua" w:eastAsia="宋体" w:hAnsi="Book Antiqua" w:cs="宋体"/>
          <w:color w:val="000000"/>
          <w:lang w:eastAsia="zh-CN"/>
        </w:rPr>
        <w:t> </w:t>
      </w:r>
      <w:r>
        <w:rPr>
          <w:rFonts w:ascii="Book Antiqua" w:eastAsia="宋体" w:hAnsi="Book Antiqua" w:cs="宋体" w:hint="eastAsia"/>
          <w:color w:val="000000"/>
          <w:lang w:eastAsia="zh-CN"/>
        </w:rPr>
        <w:t>2014</w:t>
      </w:r>
      <w:r w:rsidRPr="00C22D2D">
        <w:rPr>
          <w:rFonts w:ascii="Book Antiqua" w:eastAsia="宋体" w:hAnsi="Book Antiqua" w:cs="宋体"/>
          <w:color w:val="000000"/>
          <w:lang w:eastAsia="zh-CN"/>
        </w:rPr>
        <w:t>; </w:t>
      </w:r>
      <w:r w:rsidRPr="00C22D2D">
        <w:rPr>
          <w:rFonts w:ascii="Book Antiqua" w:eastAsia="宋体" w:hAnsi="Book Antiqua" w:cs="宋体"/>
          <w:b/>
          <w:bCs/>
          <w:color w:val="000000"/>
          <w:lang w:eastAsia="zh-CN"/>
        </w:rPr>
        <w:t>80</w:t>
      </w:r>
      <w:r w:rsidRPr="00C22D2D">
        <w:rPr>
          <w:rFonts w:ascii="Book Antiqua" w:eastAsia="宋体" w:hAnsi="Book Antiqua" w:cs="宋体"/>
          <w:color w:val="000000"/>
          <w:lang w:eastAsia="zh-CN"/>
        </w:rPr>
        <w:t>: 96 [PMID: 24448148 DOI: 10.4103/0378-6323.125516]</w:t>
      </w:r>
    </w:p>
    <w:p w14:paraId="19791E21" w14:textId="77777777" w:rsidR="00C22D2D" w:rsidRPr="00C22D2D" w:rsidRDefault="00C22D2D" w:rsidP="00C22D2D">
      <w:pPr>
        <w:spacing w:line="360" w:lineRule="auto"/>
        <w:jc w:val="both"/>
        <w:rPr>
          <w:rFonts w:ascii="Book Antiqua" w:eastAsia="宋体" w:hAnsi="Book Antiqua" w:cs="宋体"/>
          <w:color w:val="000000"/>
          <w:lang w:eastAsia="zh-CN"/>
        </w:rPr>
      </w:pPr>
      <w:r w:rsidRPr="00C22D2D">
        <w:rPr>
          <w:rFonts w:ascii="Book Antiqua" w:eastAsia="宋体" w:hAnsi="Book Antiqua" w:cs="宋体"/>
          <w:color w:val="000000"/>
          <w:lang w:eastAsia="zh-CN"/>
        </w:rPr>
        <w:t>30 </w:t>
      </w:r>
      <w:r w:rsidRPr="00C22D2D">
        <w:rPr>
          <w:rFonts w:ascii="Book Antiqua" w:eastAsia="宋体" w:hAnsi="Book Antiqua" w:cs="宋体"/>
          <w:b/>
          <w:bCs/>
          <w:color w:val="000000"/>
          <w:lang w:eastAsia="zh-CN"/>
        </w:rPr>
        <w:t>Nischal K</w:t>
      </w:r>
      <w:r w:rsidRPr="00C22D2D">
        <w:rPr>
          <w:rFonts w:ascii="Book Antiqua" w:eastAsia="宋体" w:hAnsi="Book Antiqua" w:cs="宋体"/>
          <w:color w:val="000000"/>
          <w:lang w:eastAsia="zh-CN"/>
        </w:rPr>
        <w:t>, Basavaraj H, Swaroop M, Agrawal D, Sathyanarayana B, Umashankar N. Nicolau syndrome: an iatrogenic cutaneous necrosis. </w:t>
      </w:r>
      <w:r w:rsidRPr="00C22D2D">
        <w:rPr>
          <w:rFonts w:ascii="Book Antiqua" w:eastAsia="宋体" w:hAnsi="Book Antiqua" w:cs="宋体"/>
          <w:i/>
          <w:iCs/>
          <w:color w:val="000000"/>
          <w:lang w:eastAsia="zh-CN"/>
        </w:rPr>
        <w:t>J Cutan Aesthet Surg</w:t>
      </w:r>
      <w:r w:rsidRPr="00C22D2D">
        <w:rPr>
          <w:rFonts w:ascii="Book Antiqua" w:eastAsia="宋体" w:hAnsi="Book Antiqua" w:cs="宋体"/>
          <w:color w:val="000000"/>
          <w:lang w:eastAsia="zh-CN"/>
        </w:rPr>
        <w:t> 2009; </w:t>
      </w:r>
      <w:r w:rsidRPr="00C22D2D">
        <w:rPr>
          <w:rFonts w:ascii="Book Antiqua" w:eastAsia="宋体" w:hAnsi="Book Antiqua" w:cs="宋体"/>
          <w:b/>
          <w:bCs/>
          <w:color w:val="000000"/>
          <w:lang w:eastAsia="zh-CN"/>
        </w:rPr>
        <w:t>2</w:t>
      </w:r>
      <w:r w:rsidRPr="00C22D2D">
        <w:rPr>
          <w:rFonts w:ascii="Book Antiqua" w:eastAsia="宋体" w:hAnsi="Book Antiqua" w:cs="宋体"/>
          <w:color w:val="000000"/>
          <w:lang w:eastAsia="zh-CN"/>
        </w:rPr>
        <w:t>: 92-95 [PMID: 20808597]</w:t>
      </w:r>
    </w:p>
    <w:p w14:paraId="5685A50D" w14:textId="77777777" w:rsidR="00C22D2D" w:rsidRPr="00C22D2D" w:rsidRDefault="00C22D2D" w:rsidP="00C22D2D">
      <w:pPr>
        <w:spacing w:line="360" w:lineRule="auto"/>
        <w:jc w:val="both"/>
        <w:rPr>
          <w:rFonts w:ascii="Book Antiqua" w:eastAsia="宋体" w:hAnsi="Book Antiqua" w:cs="宋体"/>
          <w:color w:val="000000"/>
          <w:lang w:eastAsia="zh-CN"/>
        </w:rPr>
      </w:pPr>
      <w:r w:rsidRPr="00C22D2D">
        <w:rPr>
          <w:rFonts w:ascii="Book Antiqua" w:eastAsia="宋体" w:hAnsi="Book Antiqua" w:cs="宋体"/>
          <w:color w:val="000000"/>
          <w:lang w:eastAsia="zh-CN"/>
        </w:rPr>
        <w:t>31 </w:t>
      </w:r>
      <w:r w:rsidRPr="00C22D2D">
        <w:rPr>
          <w:rFonts w:ascii="Book Antiqua" w:eastAsia="宋体" w:hAnsi="Book Antiqua" w:cs="宋体"/>
          <w:b/>
          <w:bCs/>
          <w:color w:val="000000"/>
          <w:lang w:eastAsia="zh-CN"/>
        </w:rPr>
        <w:t>Ruffieux P</w:t>
      </w:r>
      <w:r w:rsidRPr="00C22D2D">
        <w:rPr>
          <w:rFonts w:ascii="Book Antiqua" w:eastAsia="宋体" w:hAnsi="Book Antiqua" w:cs="宋体"/>
          <w:color w:val="000000"/>
          <w:lang w:eastAsia="zh-CN"/>
        </w:rPr>
        <w:t>, Salomon D, Saurat JH. Livedo-like dermatitis (Nicolau's syndrome): a review of three cases. </w:t>
      </w:r>
      <w:r w:rsidRPr="00C22D2D">
        <w:rPr>
          <w:rFonts w:ascii="Book Antiqua" w:eastAsia="宋体" w:hAnsi="Book Antiqua" w:cs="宋体"/>
          <w:i/>
          <w:iCs/>
          <w:color w:val="000000"/>
          <w:lang w:eastAsia="zh-CN"/>
        </w:rPr>
        <w:t>Dermatology</w:t>
      </w:r>
      <w:r w:rsidRPr="00C22D2D">
        <w:rPr>
          <w:rFonts w:ascii="Book Antiqua" w:eastAsia="宋体" w:hAnsi="Book Antiqua" w:cs="宋体"/>
          <w:color w:val="000000"/>
          <w:lang w:eastAsia="zh-CN"/>
        </w:rPr>
        <w:t> 1996; </w:t>
      </w:r>
      <w:r w:rsidRPr="00C22D2D">
        <w:rPr>
          <w:rFonts w:ascii="Book Antiqua" w:eastAsia="宋体" w:hAnsi="Book Antiqua" w:cs="宋体"/>
          <w:b/>
          <w:bCs/>
          <w:color w:val="000000"/>
          <w:lang w:eastAsia="zh-CN"/>
        </w:rPr>
        <w:t>193</w:t>
      </w:r>
      <w:r w:rsidRPr="00C22D2D">
        <w:rPr>
          <w:rFonts w:ascii="Book Antiqua" w:eastAsia="宋体" w:hAnsi="Book Antiqua" w:cs="宋体"/>
          <w:color w:val="000000"/>
          <w:lang w:eastAsia="zh-CN"/>
        </w:rPr>
        <w:t>: 368-371 [PMID: 8993974 DOI: 10.1159/000246298]</w:t>
      </w:r>
    </w:p>
    <w:p w14:paraId="6019C9BC" w14:textId="2B0F5FA4" w:rsidR="00C22D2D" w:rsidRPr="00C22D2D" w:rsidRDefault="00C22D2D" w:rsidP="00C22D2D">
      <w:pPr>
        <w:spacing w:line="360" w:lineRule="auto"/>
        <w:jc w:val="both"/>
        <w:rPr>
          <w:rFonts w:ascii="Book Antiqua" w:eastAsia="宋体" w:hAnsi="Book Antiqua" w:cs="宋体"/>
          <w:color w:val="000000"/>
          <w:lang w:eastAsia="zh-CN"/>
        </w:rPr>
      </w:pPr>
      <w:r w:rsidRPr="00C22D2D">
        <w:rPr>
          <w:rFonts w:ascii="Book Antiqua" w:eastAsia="宋体" w:hAnsi="Book Antiqua" w:cs="宋体"/>
          <w:color w:val="000000"/>
          <w:lang w:eastAsia="zh-CN"/>
        </w:rPr>
        <w:t>32 </w:t>
      </w:r>
      <w:r w:rsidRPr="00C22D2D">
        <w:rPr>
          <w:rFonts w:ascii="Book Antiqua" w:eastAsia="宋体" w:hAnsi="Book Antiqua" w:cs="宋体"/>
          <w:b/>
          <w:bCs/>
          <w:color w:val="000000"/>
          <w:lang w:eastAsia="zh-CN"/>
        </w:rPr>
        <w:t>De Sousa R</w:t>
      </w:r>
      <w:r w:rsidRPr="00C22D2D">
        <w:rPr>
          <w:rFonts w:ascii="Book Antiqua" w:eastAsia="宋体" w:hAnsi="Book Antiqua" w:cs="宋体"/>
          <w:color w:val="000000"/>
          <w:lang w:eastAsia="zh-CN"/>
        </w:rPr>
        <w:t xml:space="preserve">, Dang A, Rataboli PV. </w:t>
      </w:r>
      <w:proofErr w:type="gramStart"/>
      <w:r w:rsidRPr="00C22D2D">
        <w:rPr>
          <w:rFonts w:ascii="Book Antiqua" w:eastAsia="宋体" w:hAnsi="Book Antiqua" w:cs="宋体"/>
          <w:color w:val="000000"/>
          <w:lang w:eastAsia="zh-CN"/>
        </w:rPr>
        <w:t>Nicolau syndrome following intramuscular benzathine penicillin.</w:t>
      </w:r>
      <w:proofErr w:type="gramEnd"/>
      <w:r w:rsidRPr="00C22D2D">
        <w:rPr>
          <w:rFonts w:ascii="Book Antiqua" w:eastAsia="宋体" w:hAnsi="Book Antiqua" w:cs="宋体"/>
          <w:color w:val="000000"/>
          <w:lang w:eastAsia="zh-CN"/>
        </w:rPr>
        <w:t> </w:t>
      </w:r>
      <w:r w:rsidRPr="00C22D2D">
        <w:rPr>
          <w:rFonts w:ascii="Book Antiqua" w:eastAsia="宋体" w:hAnsi="Book Antiqua" w:cs="宋体"/>
          <w:i/>
          <w:iCs/>
          <w:color w:val="000000"/>
          <w:lang w:eastAsia="zh-CN"/>
        </w:rPr>
        <w:t>J Postgrad Med</w:t>
      </w:r>
      <w:r w:rsidRPr="00C22D2D">
        <w:rPr>
          <w:rFonts w:ascii="Book Antiqua" w:eastAsia="宋体" w:hAnsi="Book Antiqua" w:cs="宋体"/>
          <w:color w:val="000000"/>
          <w:lang w:eastAsia="zh-CN"/>
        </w:rPr>
        <w:t> </w:t>
      </w:r>
      <w:r>
        <w:rPr>
          <w:rFonts w:ascii="Book Antiqua" w:eastAsia="宋体" w:hAnsi="Book Antiqua" w:cs="宋体" w:hint="eastAsia"/>
          <w:color w:val="000000"/>
          <w:lang w:eastAsia="zh-CN"/>
        </w:rPr>
        <w:t>2008</w:t>
      </w:r>
      <w:r w:rsidRPr="00C22D2D">
        <w:rPr>
          <w:rFonts w:ascii="Book Antiqua" w:eastAsia="宋体" w:hAnsi="Book Antiqua" w:cs="宋体"/>
          <w:color w:val="000000"/>
          <w:lang w:eastAsia="zh-CN"/>
        </w:rPr>
        <w:t>; </w:t>
      </w:r>
      <w:r w:rsidRPr="00C22D2D">
        <w:rPr>
          <w:rFonts w:ascii="Book Antiqua" w:eastAsia="宋体" w:hAnsi="Book Antiqua" w:cs="宋体"/>
          <w:b/>
          <w:bCs/>
          <w:color w:val="000000"/>
          <w:lang w:eastAsia="zh-CN"/>
        </w:rPr>
        <w:t>54</w:t>
      </w:r>
      <w:r w:rsidRPr="00C22D2D">
        <w:rPr>
          <w:rFonts w:ascii="Book Antiqua" w:eastAsia="宋体" w:hAnsi="Book Antiqua" w:cs="宋体"/>
          <w:color w:val="000000"/>
          <w:lang w:eastAsia="zh-CN"/>
        </w:rPr>
        <w:t>: 332-334 [PMID: 18953160 DOI: 10.4103/0022-3859.43523]</w:t>
      </w:r>
    </w:p>
    <w:p w14:paraId="585D2A01" w14:textId="77777777" w:rsidR="00C22D2D" w:rsidRPr="00C22D2D" w:rsidRDefault="00C22D2D" w:rsidP="00C22D2D">
      <w:pPr>
        <w:spacing w:line="360" w:lineRule="auto"/>
        <w:jc w:val="both"/>
        <w:rPr>
          <w:rFonts w:ascii="Book Antiqua" w:eastAsia="宋体" w:hAnsi="Book Antiqua" w:cs="宋体"/>
          <w:color w:val="000000"/>
          <w:lang w:eastAsia="zh-CN"/>
        </w:rPr>
      </w:pPr>
      <w:proofErr w:type="gramStart"/>
      <w:r w:rsidRPr="00C22D2D">
        <w:rPr>
          <w:rFonts w:ascii="Book Antiqua" w:eastAsia="宋体" w:hAnsi="Book Antiqua" w:cs="宋体"/>
          <w:color w:val="000000"/>
          <w:lang w:eastAsia="zh-CN"/>
        </w:rPr>
        <w:t>33 </w:t>
      </w:r>
      <w:r w:rsidRPr="00C22D2D">
        <w:rPr>
          <w:rFonts w:ascii="Book Antiqua" w:eastAsia="宋体" w:hAnsi="Book Antiqua" w:cs="宋体"/>
          <w:b/>
          <w:bCs/>
          <w:color w:val="000000"/>
          <w:lang w:eastAsia="zh-CN"/>
        </w:rPr>
        <w:t>Koller S</w:t>
      </w:r>
      <w:r w:rsidRPr="00C22D2D">
        <w:rPr>
          <w:rFonts w:ascii="Book Antiqua" w:eastAsia="宋体" w:hAnsi="Book Antiqua" w:cs="宋体"/>
          <w:color w:val="000000"/>
          <w:lang w:eastAsia="zh-CN"/>
        </w:rPr>
        <w:t>, Kränke B. Nicolau syndrome following subcutaneous glatiramer-acetate injection.</w:t>
      </w:r>
      <w:proofErr w:type="gramEnd"/>
      <w:r w:rsidRPr="00C22D2D">
        <w:rPr>
          <w:rFonts w:ascii="Book Antiqua" w:eastAsia="宋体" w:hAnsi="Book Antiqua" w:cs="宋体"/>
          <w:color w:val="000000"/>
          <w:lang w:eastAsia="zh-CN"/>
        </w:rPr>
        <w:t> </w:t>
      </w:r>
      <w:r w:rsidRPr="00C22D2D">
        <w:rPr>
          <w:rFonts w:ascii="Book Antiqua" w:eastAsia="宋体" w:hAnsi="Book Antiqua" w:cs="宋体"/>
          <w:i/>
          <w:iCs/>
          <w:color w:val="000000"/>
          <w:lang w:eastAsia="zh-CN"/>
        </w:rPr>
        <w:t>J Am Acad Dermatol</w:t>
      </w:r>
      <w:r w:rsidRPr="00C22D2D">
        <w:rPr>
          <w:rFonts w:ascii="Book Antiqua" w:eastAsia="宋体" w:hAnsi="Book Antiqua" w:cs="宋体"/>
          <w:color w:val="000000"/>
          <w:lang w:eastAsia="zh-CN"/>
        </w:rPr>
        <w:t> 2011; </w:t>
      </w:r>
      <w:r w:rsidRPr="00C22D2D">
        <w:rPr>
          <w:rFonts w:ascii="Book Antiqua" w:eastAsia="宋体" w:hAnsi="Book Antiqua" w:cs="宋体"/>
          <w:b/>
          <w:bCs/>
          <w:color w:val="000000"/>
          <w:lang w:eastAsia="zh-CN"/>
        </w:rPr>
        <w:t>64</w:t>
      </w:r>
      <w:r w:rsidRPr="00C22D2D">
        <w:rPr>
          <w:rFonts w:ascii="Book Antiqua" w:eastAsia="宋体" w:hAnsi="Book Antiqua" w:cs="宋体"/>
          <w:color w:val="000000"/>
          <w:lang w:eastAsia="zh-CN"/>
        </w:rPr>
        <w:t>: e16-e17 [PMID: 21238820]</w:t>
      </w:r>
    </w:p>
    <w:p w14:paraId="09215A1C" w14:textId="77777777" w:rsidR="00C22D2D" w:rsidRPr="00C22D2D" w:rsidRDefault="00C22D2D" w:rsidP="00C22D2D">
      <w:pPr>
        <w:spacing w:line="360" w:lineRule="auto"/>
        <w:jc w:val="both"/>
        <w:rPr>
          <w:rFonts w:ascii="Book Antiqua" w:eastAsia="宋体" w:hAnsi="Book Antiqua" w:cs="宋体"/>
          <w:color w:val="000000"/>
          <w:lang w:eastAsia="zh-CN"/>
        </w:rPr>
      </w:pPr>
      <w:r w:rsidRPr="00C22D2D">
        <w:rPr>
          <w:rFonts w:ascii="Book Antiqua" w:eastAsia="宋体" w:hAnsi="Book Antiqua" w:cs="宋体"/>
          <w:color w:val="000000"/>
          <w:lang w:eastAsia="zh-CN"/>
        </w:rPr>
        <w:t>34 </w:t>
      </w:r>
      <w:r w:rsidRPr="00C22D2D">
        <w:rPr>
          <w:rFonts w:ascii="Book Antiqua" w:eastAsia="宋体" w:hAnsi="Book Antiqua" w:cs="宋体"/>
          <w:b/>
          <w:bCs/>
          <w:color w:val="000000"/>
          <w:lang w:eastAsia="zh-CN"/>
        </w:rPr>
        <w:t>Wilbrand JF</w:t>
      </w:r>
      <w:r w:rsidRPr="00C22D2D">
        <w:rPr>
          <w:rFonts w:ascii="Book Antiqua" w:eastAsia="宋体" w:hAnsi="Book Antiqua" w:cs="宋体"/>
          <w:color w:val="000000"/>
          <w:lang w:eastAsia="zh-CN"/>
        </w:rPr>
        <w:t>, Wilbrand M, Schaaf H, Howaldt HP, Malik CY, Streckbein P. Embolia cutis medicamentosa (Nicolau syndrome) after endodontic treatment: a case report. </w:t>
      </w:r>
      <w:r w:rsidRPr="00C22D2D">
        <w:rPr>
          <w:rFonts w:ascii="Book Antiqua" w:eastAsia="宋体" w:hAnsi="Book Antiqua" w:cs="宋体"/>
          <w:i/>
          <w:iCs/>
          <w:color w:val="000000"/>
          <w:lang w:eastAsia="zh-CN"/>
        </w:rPr>
        <w:t>J Endod</w:t>
      </w:r>
      <w:r w:rsidRPr="00C22D2D">
        <w:rPr>
          <w:rFonts w:ascii="Book Antiqua" w:eastAsia="宋体" w:hAnsi="Book Antiqua" w:cs="宋体"/>
          <w:color w:val="000000"/>
          <w:lang w:eastAsia="zh-CN"/>
        </w:rPr>
        <w:t> 2011; </w:t>
      </w:r>
      <w:r w:rsidRPr="00C22D2D">
        <w:rPr>
          <w:rFonts w:ascii="Book Antiqua" w:eastAsia="宋体" w:hAnsi="Book Antiqua" w:cs="宋体"/>
          <w:b/>
          <w:bCs/>
          <w:color w:val="000000"/>
          <w:lang w:eastAsia="zh-CN"/>
        </w:rPr>
        <w:t>37</w:t>
      </w:r>
      <w:r w:rsidRPr="00C22D2D">
        <w:rPr>
          <w:rFonts w:ascii="Book Antiqua" w:eastAsia="宋体" w:hAnsi="Book Antiqua" w:cs="宋体"/>
          <w:color w:val="000000"/>
          <w:lang w:eastAsia="zh-CN"/>
        </w:rPr>
        <w:t>: 875-877 [PMID: 21787509 DOI: 10.1016/j.joen.2011.01.004]</w:t>
      </w:r>
    </w:p>
    <w:p w14:paraId="5F8A8D4E" w14:textId="77777777" w:rsidR="00C22D2D" w:rsidRPr="00C22D2D" w:rsidRDefault="00C22D2D" w:rsidP="00C22D2D">
      <w:pPr>
        <w:spacing w:line="360" w:lineRule="auto"/>
        <w:jc w:val="both"/>
        <w:rPr>
          <w:rFonts w:ascii="Book Antiqua" w:eastAsia="宋体" w:hAnsi="Book Antiqua" w:cs="宋体"/>
          <w:color w:val="000000"/>
          <w:lang w:eastAsia="zh-CN"/>
        </w:rPr>
      </w:pPr>
      <w:r w:rsidRPr="00C22D2D">
        <w:rPr>
          <w:rFonts w:ascii="Book Antiqua" w:eastAsia="宋体" w:hAnsi="Book Antiqua" w:cs="宋体"/>
          <w:color w:val="000000"/>
          <w:lang w:eastAsia="zh-CN"/>
        </w:rPr>
        <w:t>35 </w:t>
      </w:r>
      <w:r w:rsidRPr="00C22D2D">
        <w:rPr>
          <w:rFonts w:ascii="Book Antiqua" w:eastAsia="宋体" w:hAnsi="Book Antiqua" w:cs="宋体"/>
          <w:b/>
          <w:bCs/>
          <w:color w:val="000000"/>
          <w:lang w:eastAsia="zh-CN"/>
        </w:rPr>
        <w:t>Zaragoza J</w:t>
      </w:r>
      <w:r w:rsidRPr="00C22D2D">
        <w:rPr>
          <w:rFonts w:ascii="Book Antiqua" w:eastAsia="宋体" w:hAnsi="Book Antiqua" w:cs="宋体"/>
          <w:color w:val="000000"/>
          <w:lang w:eastAsia="zh-CN"/>
        </w:rPr>
        <w:t>, Delaplace M, Benamara M, Estève E. [A rare side effect of mesotherapy: Nicolau syndrome]. </w:t>
      </w:r>
      <w:r w:rsidRPr="00C22D2D">
        <w:rPr>
          <w:rFonts w:ascii="Book Antiqua" w:eastAsia="宋体" w:hAnsi="Book Antiqua" w:cs="宋体"/>
          <w:i/>
          <w:iCs/>
          <w:color w:val="000000"/>
          <w:lang w:eastAsia="zh-CN"/>
        </w:rPr>
        <w:t>Ann Dermatol Venereol</w:t>
      </w:r>
      <w:r w:rsidRPr="00C22D2D">
        <w:rPr>
          <w:rFonts w:ascii="Book Antiqua" w:eastAsia="宋体" w:hAnsi="Book Antiqua" w:cs="宋体"/>
          <w:color w:val="000000"/>
          <w:lang w:eastAsia="zh-CN"/>
        </w:rPr>
        <w:t> 2013; </w:t>
      </w:r>
      <w:r w:rsidRPr="00C22D2D">
        <w:rPr>
          <w:rFonts w:ascii="Book Antiqua" w:eastAsia="宋体" w:hAnsi="Book Antiqua" w:cs="宋体"/>
          <w:b/>
          <w:bCs/>
          <w:color w:val="000000"/>
          <w:lang w:eastAsia="zh-CN"/>
        </w:rPr>
        <w:t>140</w:t>
      </w:r>
      <w:r w:rsidRPr="00C22D2D">
        <w:rPr>
          <w:rFonts w:ascii="Book Antiqua" w:eastAsia="宋体" w:hAnsi="Book Antiqua" w:cs="宋体"/>
          <w:color w:val="000000"/>
          <w:lang w:eastAsia="zh-CN"/>
        </w:rPr>
        <w:t>: 713-717 [PMID: 24206808 DOI: 10.1016/j.annder.2013.07.009]</w:t>
      </w:r>
    </w:p>
    <w:p w14:paraId="615BDED2" w14:textId="77777777" w:rsidR="00C22D2D" w:rsidRPr="00C22D2D" w:rsidRDefault="00C22D2D" w:rsidP="00C22D2D">
      <w:pPr>
        <w:spacing w:line="360" w:lineRule="auto"/>
        <w:jc w:val="both"/>
        <w:rPr>
          <w:rFonts w:ascii="Book Antiqua" w:eastAsia="宋体" w:hAnsi="Book Antiqua" w:cs="宋体"/>
          <w:color w:val="000000"/>
          <w:lang w:eastAsia="zh-CN"/>
        </w:rPr>
      </w:pPr>
      <w:r w:rsidRPr="00C22D2D">
        <w:rPr>
          <w:rFonts w:ascii="Book Antiqua" w:eastAsia="宋体" w:hAnsi="Book Antiqua" w:cs="宋体"/>
          <w:color w:val="000000"/>
          <w:lang w:eastAsia="zh-CN"/>
        </w:rPr>
        <w:t>36 </w:t>
      </w:r>
      <w:r w:rsidRPr="00C22D2D">
        <w:rPr>
          <w:rFonts w:ascii="Book Antiqua" w:eastAsia="宋体" w:hAnsi="Book Antiqua" w:cs="宋体"/>
          <w:b/>
          <w:bCs/>
          <w:color w:val="000000"/>
          <w:lang w:eastAsia="zh-CN"/>
        </w:rPr>
        <w:t>Hamilton B</w:t>
      </w:r>
      <w:r w:rsidRPr="00C22D2D">
        <w:rPr>
          <w:rFonts w:ascii="Book Antiqua" w:eastAsia="宋体" w:hAnsi="Book Antiqua" w:cs="宋体"/>
          <w:color w:val="000000"/>
          <w:lang w:eastAsia="zh-CN"/>
        </w:rPr>
        <w:t>, Fowler P, Galloway H, Popovic N. Nicolau syndrome in an athlete following intra-muscular diclofenac injection. </w:t>
      </w:r>
      <w:r w:rsidRPr="00C22D2D">
        <w:rPr>
          <w:rFonts w:ascii="Book Antiqua" w:eastAsia="宋体" w:hAnsi="Book Antiqua" w:cs="宋体"/>
          <w:i/>
          <w:iCs/>
          <w:color w:val="000000"/>
          <w:lang w:eastAsia="zh-CN"/>
        </w:rPr>
        <w:t>Acta Orthop Belg</w:t>
      </w:r>
      <w:r w:rsidRPr="00C22D2D">
        <w:rPr>
          <w:rFonts w:ascii="Book Antiqua" w:eastAsia="宋体" w:hAnsi="Book Antiqua" w:cs="宋体"/>
          <w:color w:val="000000"/>
          <w:lang w:eastAsia="zh-CN"/>
        </w:rPr>
        <w:t> 2008; </w:t>
      </w:r>
      <w:r w:rsidRPr="00C22D2D">
        <w:rPr>
          <w:rFonts w:ascii="Book Antiqua" w:eastAsia="宋体" w:hAnsi="Book Antiqua" w:cs="宋体"/>
          <w:b/>
          <w:bCs/>
          <w:color w:val="000000"/>
          <w:lang w:eastAsia="zh-CN"/>
        </w:rPr>
        <w:t>74</w:t>
      </w:r>
      <w:r w:rsidRPr="00C22D2D">
        <w:rPr>
          <w:rFonts w:ascii="Book Antiqua" w:eastAsia="宋体" w:hAnsi="Book Antiqua" w:cs="宋体"/>
          <w:color w:val="000000"/>
          <w:lang w:eastAsia="zh-CN"/>
        </w:rPr>
        <w:t>: 860-864 [PMID: 19205337]</w:t>
      </w:r>
    </w:p>
    <w:p w14:paraId="1C80174D" w14:textId="77777777" w:rsidR="00C22D2D" w:rsidRPr="00C22D2D" w:rsidRDefault="00C22D2D" w:rsidP="00C22D2D">
      <w:pPr>
        <w:spacing w:line="360" w:lineRule="auto"/>
        <w:jc w:val="both"/>
        <w:rPr>
          <w:rFonts w:ascii="Book Antiqua" w:eastAsia="宋体" w:hAnsi="Book Antiqua" w:cs="宋体"/>
          <w:color w:val="000000"/>
          <w:lang w:eastAsia="zh-CN"/>
        </w:rPr>
      </w:pPr>
      <w:r w:rsidRPr="00C22D2D">
        <w:rPr>
          <w:rFonts w:ascii="Book Antiqua" w:eastAsia="宋体" w:hAnsi="Book Antiqua" w:cs="宋体"/>
          <w:color w:val="000000"/>
          <w:lang w:eastAsia="zh-CN"/>
        </w:rPr>
        <w:lastRenderedPageBreak/>
        <w:t>37 </w:t>
      </w:r>
      <w:r w:rsidRPr="00C22D2D">
        <w:rPr>
          <w:rFonts w:ascii="Book Antiqua" w:eastAsia="宋体" w:hAnsi="Book Antiqua" w:cs="宋体"/>
          <w:b/>
          <w:bCs/>
          <w:color w:val="000000"/>
          <w:lang w:eastAsia="zh-CN"/>
        </w:rPr>
        <w:t>Segreto F</w:t>
      </w:r>
      <w:r w:rsidRPr="00C22D2D">
        <w:rPr>
          <w:rFonts w:ascii="Book Antiqua" w:eastAsia="宋体" w:hAnsi="Book Antiqua" w:cs="宋体"/>
          <w:color w:val="000000"/>
          <w:lang w:eastAsia="zh-CN"/>
        </w:rPr>
        <w:t>, Tosi D, Marangi GF, Gigliofiorito P, Pendolino AL, Persichetti P. Nicolau's Syndrome Complicated by Atypical Necrotizing Fasciitis. </w:t>
      </w:r>
      <w:r w:rsidRPr="00C22D2D">
        <w:rPr>
          <w:rFonts w:ascii="Book Antiqua" w:eastAsia="宋体" w:hAnsi="Book Antiqua" w:cs="宋体"/>
          <w:i/>
          <w:iCs/>
          <w:color w:val="000000"/>
          <w:lang w:eastAsia="zh-CN"/>
        </w:rPr>
        <w:t>Arch Plast Surg</w:t>
      </w:r>
      <w:r w:rsidRPr="00C22D2D">
        <w:rPr>
          <w:rFonts w:ascii="Book Antiqua" w:eastAsia="宋体" w:hAnsi="Book Antiqua" w:cs="宋体"/>
          <w:color w:val="000000"/>
          <w:lang w:eastAsia="zh-CN"/>
        </w:rPr>
        <w:t> 2013; </w:t>
      </w:r>
      <w:r w:rsidRPr="00C22D2D">
        <w:rPr>
          <w:rFonts w:ascii="Book Antiqua" w:eastAsia="宋体" w:hAnsi="Book Antiqua" w:cs="宋体"/>
          <w:b/>
          <w:bCs/>
          <w:color w:val="000000"/>
          <w:lang w:eastAsia="zh-CN"/>
        </w:rPr>
        <w:t>40</w:t>
      </w:r>
      <w:r w:rsidRPr="00C22D2D">
        <w:rPr>
          <w:rFonts w:ascii="Book Antiqua" w:eastAsia="宋体" w:hAnsi="Book Antiqua" w:cs="宋体"/>
          <w:color w:val="000000"/>
          <w:lang w:eastAsia="zh-CN"/>
        </w:rPr>
        <w:t>: 267-268 [PMID: 23730607]</w:t>
      </w:r>
    </w:p>
    <w:p w14:paraId="790AA5DB" w14:textId="77777777" w:rsidR="00C22D2D" w:rsidRPr="00C22D2D" w:rsidRDefault="00C22D2D" w:rsidP="00C22D2D">
      <w:pPr>
        <w:spacing w:line="360" w:lineRule="auto"/>
        <w:jc w:val="both"/>
        <w:rPr>
          <w:rFonts w:ascii="Book Antiqua" w:eastAsia="宋体" w:hAnsi="Book Antiqua" w:cs="宋体"/>
          <w:color w:val="000000"/>
          <w:lang w:eastAsia="zh-CN"/>
        </w:rPr>
      </w:pPr>
      <w:proofErr w:type="gramStart"/>
      <w:r w:rsidRPr="00C22D2D">
        <w:rPr>
          <w:rFonts w:ascii="Book Antiqua" w:eastAsia="宋体" w:hAnsi="Book Antiqua" w:cs="宋体"/>
          <w:color w:val="000000"/>
          <w:lang w:eastAsia="zh-CN"/>
        </w:rPr>
        <w:t>38 </w:t>
      </w:r>
      <w:r w:rsidRPr="00C22D2D">
        <w:rPr>
          <w:rFonts w:ascii="Book Antiqua" w:eastAsia="宋体" w:hAnsi="Book Antiqua" w:cs="宋体"/>
          <w:b/>
          <w:bCs/>
          <w:color w:val="000000"/>
          <w:lang w:eastAsia="zh-CN"/>
        </w:rPr>
        <w:t>Okan G</w:t>
      </w:r>
      <w:r w:rsidRPr="00C22D2D">
        <w:rPr>
          <w:rFonts w:ascii="Book Antiqua" w:eastAsia="宋体" w:hAnsi="Book Antiqua" w:cs="宋体"/>
          <w:color w:val="000000"/>
          <w:lang w:eastAsia="zh-CN"/>
        </w:rPr>
        <w:t>, Canter HI.</w:t>
      </w:r>
      <w:proofErr w:type="gramEnd"/>
      <w:r w:rsidRPr="00C22D2D">
        <w:rPr>
          <w:rFonts w:ascii="Book Antiqua" w:eastAsia="宋体" w:hAnsi="Book Antiqua" w:cs="宋体"/>
          <w:color w:val="000000"/>
          <w:lang w:eastAsia="zh-CN"/>
        </w:rPr>
        <w:t xml:space="preserve"> Nicolau syndrome and perforator vessels: a new viewpoint for an old problem. </w:t>
      </w:r>
      <w:r w:rsidRPr="00C22D2D">
        <w:rPr>
          <w:rFonts w:ascii="Book Antiqua" w:eastAsia="宋体" w:hAnsi="Book Antiqua" w:cs="宋体"/>
          <w:i/>
          <w:iCs/>
          <w:color w:val="000000"/>
          <w:lang w:eastAsia="zh-CN"/>
        </w:rPr>
        <w:t>Cutan Ocul Toxicol</w:t>
      </w:r>
      <w:r w:rsidRPr="00C22D2D">
        <w:rPr>
          <w:rFonts w:ascii="Book Antiqua" w:eastAsia="宋体" w:hAnsi="Book Antiqua" w:cs="宋体"/>
          <w:color w:val="000000"/>
          <w:lang w:eastAsia="zh-CN"/>
        </w:rPr>
        <w:t> 2010; </w:t>
      </w:r>
      <w:r w:rsidRPr="00C22D2D">
        <w:rPr>
          <w:rFonts w:ascii="Book Antiqua" w:eastAsia="宋体" w:hAnsi="Book Antiqua" w:cs="宋体"/>
          <w:b/>
          <w:bCs/>
          <w:color w:val="000000"/>
          <w:lang w:eastAsia="zh-CN"/>
        </w:rPr>
        <w:t>29</w:t>
      </w:r>
      <w:r w:rsidRPr="00C22D2D">
        <w:rPr>
          <w:rFonts w:ascii="Book Antiqua" w:eastAsia="宋体" w:hAnsi="Book Antiqua" w:cs="宋体"/>
          <w:color w:val="000000"/>
          <w:lang w:eastAsia="zh-CN"/>
        </w:rPr>
        <w:t>: 70-72 [PMID: 20038267 DOI: 10.3109/15569520903496753]</w:t>
      </w:r>
    </w:p>
    <w:p w14:paraId="2889CE4D" w14:textId="77777777" w:rsidR="00C22D2D" w:rsidRPr="00C22D2D" w:rsidRDefault="00C22D2D" w:rsidP="00C22D2D">
      <w:pPr>
        <w:spacing w:line="360" w:lineRule="auto"/>
        <w:jc w:val="both"/>
        <w:rPr>
          <w:rFonts w:ascii="Book Antiqua" w:eastAsia="宋体" w:hAnsi="Book Antiqua" w:cs="宋体"/>
          <w:color w:val="000000"/>
          <w:lang w:eastAsia="zh-CN"/>
        </w:rPr>
      </w:pPr>
      <w:r w:rsidRPr="00C22D2D">
        <w:rPr>
          <w:rFonts w:ascii="Book Antiqua" w:eastAsia="宋体" w:hAnsi="Book Antiqua" w:cs="宋体"/>
          <w:color w:val="000000"/>
          <w:lang w:eastAsia="zh-CN"/>
        </w:rPr>
        <w:t>39 </w:t>
      </w:r>
      <w:r w:rsidRPr="00C22D2D">
        <w:rPr>
          <w:rFonts w:ascii="Book Antiqua" w:eastAsia="宋体" w:hAnsi="Book Antiqua" w:cs="宋体"/>
          <w:b/>
          <w:bCs/>
          <w:color w:val="000000"/>
          <w:lang w:eastAsia="zh-CN"/>
        </w:rPr>
        <w:t>Guarneri C</w:t>
      </w:r>
      <w:r w:rsidRPr="00C22D2D">
        <w:rPr>
          <w:rFonts w:ascii="Book Antiqua" w:eastAsia="宋体" w:hAnsi="Book Antiqua" w:cs="宋体"/>
          <w:color w:val="000000"/>
          <w:lang w:eastAsia="zh-CN"/>
        </w:rPr>
        <w:t>, Bevelacqua V, Polimeni G. Embolia cutis medicamentosa (Nicolau syndrome). </w:t>
      </w:r>
      <w:r w:rsidRPr="00C22D2D">
        <w:rPr>
          <w:rFonts w:ascii="Book Antiqua" w:eastAsia="宋体" w:hAnsi="Book Antiqua" w:cs="宋体"/>
          <w:i/>
          <w:iCs/>
          <w:color w:val="000000"/>
          <w:lang w:eastAsia="zh-CN"/>
        </w:rPr>
        <w:t>QJM</w:t>
      </w:r>
      <w:r w:rsidRPr="00C22D2D">
        <w:rPr>
          <w:rFonts w:ascii="Book Antiqua" w:eastAsia="宋体" w:hAnsi="Book Antiqua" w:cs="宋体"/>
          <w:color w:val="000000"/>
          <w:lang w:eastAsia="zh-CN"/>
        </w:rPr>
        <w:t> 2012; </w:t>
      </w:r>
      <w:r w:rsidRPr="00C22D2D">
        <w:rPr>
          <w:rFonts w:ascii="Book Antiqua" w:eastAsia="宋体" w:hAnsi="Book Antiqua" w:cs="宋体"/>
          <w:b/>
          <w:bCs/>
          <w:color w:val="000000"/>
          <w:lang w:eastAsia="zh-CN"/>
        </w:rPr>
        <w:t>105</w:t>
      </w:r>
      <w:r w:rsidRPr="00C22D2D">
        <w:rPr>
          <w:rFonts w:ascii="Book Antiqua" w:eastAsia="宋体" w:hAnsi="Book Antiqua" w:cs="宋体"/>
          <w:color w:val="000000"/>
          <w:lang w:eastAsia="zh-CN"/>
        </w:rPr>
        <w:t>: 1127-1128 [PMID: 21990368 DOI: 10.1093/qjmed/hcr194]</w:t>
      </w:r>
    </w:p>
    <w:p w14:paraId="49BC30AC" w14:textId="77777777" w:rsidR="00C22D2D" w:rsidRPr="00C22D2D" w:rsidRDefault="00C22D2D" w:rsidP="00C22D2D">
      <w:pPr>
        <w:spacing w:line="360" w:lineRule="auto"/>
        <w:jc w:val="both"/>
        <w:rPr>
          <w:rFonts w:ascii="Book Antiqua" w:eastAsia="宋体" w:hAnsi="Book Antiqua" w:cs="宋体"/>
          <w:color w:val="000000"/>
          <w:lang w:eastAsia="zh-CN"/>
        </w:rPr>
      </w:pPr>
      <w:r w:rsidRPr="00C22D2D">
        <w:rPr>
          <w:rFonts w:ascii="Book Antiqua" w:eastAsia="宋体" w:hAnsi="Book Antiqua" w:cs="宋体"/>
          <w:color w:val="000000"/>
          <w:lang w:eastAsia="zh-CN"/>
        </w:rPr>
        <w:t>40 </w:t>
      </w:r>
      <w:r w:rsidRPr="00C22D2D">
        <w:rPr>
          <w:rFonts w:ascii="Book Antiqua" w:eastAsia="宋体" w:hAnsi="Book Antiqua" w:cs="宋体"/>
          <w:b/>
          <w:bCs/>
          <w:color w:val="000000"/>
          <w:lang w:eastAsia="zh-CN"/>
        </w:rPr>
        <w:t>Stricker BH</w:t>
      </w:r>
      <w:r w:rsidRPr="00C22D2D">
        <w:rPr>
          <w:rFonts w:ascii="Book Antiqua" w:eastAsia="宋体" w:hAnsi="Book Antiqua" w:cs="宋体"/>
          <w:color w:val="000000"/>
          <w:lang w:eastAsia="zh-CN"/>
        </w:rPr>
        <w:t>, van Kasteren BJ. Diclofenac-induced isolated myonecrosis and the Nicolau syndrome. </w:t>
      </w:r>
      <w:r w:rsidRPr="00C22D2D">
        <w:rPr>
          <w:rFonts w:ascii="Book Antiqua" w:eastAsia="宋体" w:hAnsi="Book Antiqua" w:cs="宋体"/>
          <w:i/>
          <w:iCs/>
          <w:color w:val="000000"/>
          <w:lang w:eastAsia="zh-CN"/>
        </w:rPr>
        <w:t>Ann Intern Med</w:t>
      </w:r>
      <w:r w:rsidRPr="00C22D2D">
        <w:rPr>
          <w:rFonts w:ascii="Book Antiqua" w:eastAsia="宋体" w:hAnsi="Book Antiqua" w:cs="宋体"/>
          <w:color w:val="000000"/>
          <w:lang w:eastAsia="zh-CN"/>
        </w:rPr>
        <w:t> 1992; </w:t>
      </w:r>
      <w:r w:rsidRPr="00C22D2D">
        <w:rPr>
          <w:rFonts w:ascii="Book Antiqua" w:eastAsia="宋体" w:hAnsi="Book Antiqua" w:cs="宋体"/>
          <w:b/>
          <w:bCs/>
          <w:color w:val="000000"/>
          <w:lang w:eastAsia="zh-CN"/>
        </w:rPr>
        <w:t>117</w:t>
      </w:r>
      <w:r w:rsidRPr="00C22D2D">
        <w:rPr>
          <w:rFonts w:ascii="Book Antiqua" w:eastAsia="宋体" w:hAnsi="Book Antiqua" w:cs="宋体"/>
          <w:color w:val="000000"/>
          <w:lang w:eastAsia="zh-CN"/>
        </w:rPr>
        <w:t>: 1058 [PMID: 1443979]</w:t>
      </w:r>
    </w:p>
    <w:p w14:paraId="53A40203" w14:textId="77777777" w:rsidR="00C22D2D" w:rsidRPr="00C22D2D" w:rsidRDefault="00C22D2D" w:rsidP="00C22D2D">
      <w:pPr>
        <w:spacing w:line="360" w:lineRule="auto"/>
        <w:jc w:val="both"/>
        <w:rPr>
          <w:rFonts w:ascii="Book Antiqua" w:eastAsia="宋体" w:hAnsi="Book Antiqua" w:cs="宋体"/>
          <w:color w:val="000000"/>
          <w:lang w:eastAsia="zh-CN"/>
        </w:rPr>
      </w:pPr>
      <w:proofErr w:type="gramStart"/>
      <w:r w:rsidRPr="00C22D2D">
        <w:rPr>
          <w:rFonts w:ascii="Book Antiqua" w:eastAsia="宋体" w:hAnsi="Book Antiqua" w:cs="宋体"/>
          <w:color w:val="000000"/>
          <w:lang w:eastAsia="zh-CN"/>
        </w:rPr>
        <w:t>41 </w:t>
      </w:r>
      <w:r w:rsidRPr="00C22D2D">
        <w:rPr>
          <w:rFonts w:ascii="Book Antiqua" w:eastAsia="宋体" w:hAnsi="Book Antiqua" w:cs="宋体"/>
          <w:b/>
          <w:bCs/>
          <w:color w:val="000000"/>
          <w:lang w:eastAsia="zh-CN"/>
        </w:rPr>
        <w:t>Köhler LD</w:t>
      </w:r>
      <w:r w:rsidRPr="00C22D2D">
        <w:rPr>
          <w:rFonts w:ascii="Book Antiqua" w:eastAsia="宋体" w:hAnsi="Book Antiqua" w:cs="宋体"/>
          <w:color w:val="000000"/>
          <w:lang w:eastAsia="zh-CN"/>
        </w:rPr>
        <w:t>, Schwedler S, Worret WI.</w:t>
      </w:r>
      <w:proofErr w:type="gramEnd"/>
      <w:r w:rsidRPr="00C22D2D">
        <w:rPr>
          <w:rFonts w:ascii="Book Antiqua" w:eastAsia="宋体" w:hAnsi="Book Antiqua" w:cs="宋体"/>
          <w:color w:val="000000"/>
          <w:lang w:eastAsia="zh-CN"/>
        </w:rPr>
        <w:t xml:space="preserve"> </w:t>
      </w:r>
      <w:proofErr w:type="gramStart"/>
      <w:r w:rsidRPr="00C22D2D">
        <w:rPr>
          <w:rFonts w:ascii="Book Antiqua" w:eastAsia="宋体" w:hAnsi="Book Antiqua" w:cs="宋体"/>
          <w:color w:val="000000"/>
          <w:lang w:eastAsia="zh-CN"/>
        </w:rPr>
        <w:t>Embolia cutis medicamentosa.</w:t>
      </w:r>
      <w:proofErr w:type="gramEnd"/>
      <w:r w:rsidRPr="00C22D2D">
        <w:rPr>
          <w:rFonts w:ascii="Book Antiqua" w:eastAsia="宋体" w:hAnsi="Book Antiqua" w:cs="宋体"/>
          <w:color w:val="000000"/>
          <w:lang w:eastAsia="zh-CN"/>
        </w:rPr>
        <w:t> </w:t>
      </w:r>
      <w:r w:rsidRPr="00C22D2D">
        <w:rPr>
          <w:rFonts w:ascii="Book Antiqua" w:eastAsia="宋体" w:hAnsi="Book Antiqua" w:cs="宋体"/>
          <w:i/>
          <w:iCs/>
          <w:color w:val="000000"/>
          <w:lang w:eastAsia="zh-CN"/>
        </w:rPr>
        <w:t>Int J Dermatol</w:t>
      </w:r>
      <w:r w:rsidRPr="00C22D2D">
        <w:rPr>
          <w:rFonts w:ascii="Book Antiqua" w:eastAsia="宋体" w:hAnsi="Book Antiqua" w:cs="宋体"/>
          <w:color w:val="000000"/>
          <w:lang w:eastAsia="zh-CN"/>
        </w:rPr>
        <w:t> 1997; </w:t>
      </w:r>
      <w:r w:rsidRPr="00C22D2D">
        <w:rPr>
          <w:rFonts w:ascii="Book Antiqua" w:eastAsia="宋体" w:hAnsi="Book Antiqua" w:cs="宋体"/>
          <w:b/>
          <w:bCs/>
          <w:color w:val="000000"/>
          <w:lang w:eastAsia="zh-CN"/>
        </w:rPr>
        <w:t>36</w:t>
      </w:r>
      <w:r w:rsidRPr="00C22D2D">
        <w:rPr>
          <w:rFonts w:ascii="Book Antiqua" w:eastAsia="宋体" w:hAnsi="Book Antiqua" w:cs="宋体"/>
          <w:color w:val="000000"/>
          <w:lang w:eastAsia="zh-CN"/>
        </w:rPr>
        <w:t>: 197 [PMID: 9159001]</w:t>
      </w:r>
    </w:p>
    <w:p w14:paraId="46D14919" w14:textId="77777777" w:rsidR="00452682" w:rsidRPr="00C22D2D" w:rsidRDefault="00452682" w:rsidP="00C22D2D">
      <w:pPr>
        <w:spacing w:line="360" w:lineRule="auto"/>
        <w:jc w:val="both"/>
        <w:rPr>
          <w:rFonts w:ascii="Book Antiqua" w:eastAsia="宋体" w:hAnsi="Book Antiqua"/>
          <w:lang w:eastAsia="zh-CN"/>
        </w:rPr>
      </w:pPr>
    </w:p>
    <w:p w14:paraId="100AE6DF" w14:textId="4A26E844" w:rsidR="00C22D2D" w:rsidRDefault="00C22D2D" w:rsidP="006675DF">
      <w:pPr>
        <w:wordWrap w:val="0"/>
        <w:spacing w:line="360" w:lineRule="auto"/>
        <w:ind w:left="519" w:hangingChars="200" w:hanging="519"/>
        <w:jc w:val="right"/>
        <w:rPr>
          <w:rFonts w:ascii="Book Antiqua" w:eastAsia="宋体" w:hAnsi="Book Antiqua"/>
          <w:b/>
          <w:szCs w:val="21"/>
          <w:lang w:eastAsia="zh-CN"/>
        </w:rPr>
      </w:pPr>
      <w:r w:rsidRPr="007738C4">
        <w:rPr>
          <w:rFonts w:ascii="Book Antiqua" w:hAnsi="Book Antiqua"/>
          <w:b/>
          <w:szCs w:val="21"/>
        </w:rPr>
        <w:t>P-</w:t>
      </w:r>
      <w:r>
        <w:rPr>
          <w:rFonts w:ascii="Book Antiqua" w:hAnsi="Book Antiqua" w:hint="eastAsia"/>
          <w:b/>
          <w:szCs w:val="21"/>
        </w:rPr>
        <w:t xml:space="preserve"> </w:t>
      </w:r>
      <w:r w:rsidRPr="007738C4">
        <w:rPr>
          <w:rFonts w:ascii="Book Antiqua" w:hAnsi="Book Antiqua"/>
          <w:b/>
          <w:szCs w:val="21"/>
        </w:rPr>
        <w:t>Reviewer</w:t>
      </w:r>
      <w:r>
        <w:rPr>
          <w:rFonts w:ascii="Book Antiqua" w:hAnsi="Book Antiqua"/>
          <w:b/>
          <w:szCs w:val="21"/>
        </w:rPr>
        <w:t>:</w:t>
      </w:r>
      <w:r w:rsidRPr="00C22D2D">
        <w:rPr>
          <w:rFonts w:ascii="Book Antiqua" w:eastAsia="宋体" w:hAnsi="Book Antiqua" w:cs="宋体"/>
          <w:color w:val="000000"/>
          <w:lang w:eastAsia="zh-CN"/>
        </w:rPr>
        <w:t xml:space="preserve"> Aksoy B</w:t>
      </w:r>
      <w:r w:rsidRPr="00C22D2D">
        <w:rPr>
          <w:rFonts w:ascii="Book Antiqua" w:eastAsia="宋体" w:hAnsi="Book Antiqua" w:cs="宋体" w:hint="eastAsia"/>
          <w:color w:val="000000"/>
          <w:lang w:eastAsia="zh-CN"/>
        </w:rPr>
        <w:t xml:space="preserve">, </w:t>
      </w:r>
      <w:r w:rsidRPr="00C22D2D">
        <w:rPr>
          <w:rFonts w:ascii="Book Antiqua" w:eastAsia="宋体" w:hAnsi="Book Antiqua" w:cs="宋体"/>
          <w:color w:val="000000"/>
          <w:lang w:eastAsia="zh-CN"/>
        </w:rPr>
        <w:t>González-López</w:t>
      </w:r>
      <w:r>
        <w:rPr>
          <w:rFonts w:ascii="Book Antiqua" w:eastAsia="宋体" w:hAnsi="Book Antiqua" w:cs="宋体" w:hint="eastAsia"/>
          <w:color w:val="000000"/>
          <w:lang w:eastAsia="zh-CN"/>
        </w:rPr>
        <w:t xml:space="preserve"> </w:t>
      </w:r>
      <w:r w:rsidRPr="00C22D2D">
        <w:rPr>
          <w:rFonts w:ascii="Book Antiqua" w:eastAsia="宋体" w:hAnsi="Book Antiqua" w:cs="宋体"/>
          <w:color w:val="000000"/>
          <w:lang w:eastAsia="zh-CN"/>
        </w:rPr>
        <w:t>M</w:t>
      </w:r>
      <w:r w:rsidRPr="00C22D2D">
        <w:rPr>
          <w:rFonts w:ascii="Book Antiqua" w:eastAsia="宋体" w:hAnsi="Book Antiqua" w:cs="宋体" w:hint="eastAsia"/>
          <w:color w:val="000000"/>
          <w:lang w:eastAsia="zh-CN"/>
        </w:rPr>
        <w:t xml:space="preserve">, </w:t>
      </w:r>
      <w:r>
        <w:rPr>
          <w:rFonts w:ascii="Book Antiqua" w:eastAsia="宋体" w:hAnsi="Book Antiqua" w:cs="宋体"/>
          <w:color w:val="000000"/>
          <w:lang w:eastAsia="zh-CN"/>
        </w:rPr>
        <w:t>Grimalt</w:t>
      </w:r>
      <w:r w:rsidRPr="00C22D2D">
        <w:rPr>
          <w:rFonts w:ascii="Book Antiqua" w:eastAsia="宋体" w:hAnsi="Book Antiqua" w:cs="宋体"/>
          <w:color w:val="000000"/>
          <w:lang w:eastAsia="zh-CN"/>
        </w:rPr>
        <w:t xml:space="preserve"> R</w:t>
      </w:r>
      <w:r w:rsidRPr="00C22D2D">
        <w:rPr>
          <w:rFonts w:ascii="Book Antiqua" w:eastAsia="宋体" w:hAnsi="Book Antiqua" w:cs="宋体" w:hint="eastAsia"/>
          <w:color w:val="000000"/>
          <w:lang w:eastAsia="zh-CN"/>
        </w:rPr>
        <w:t xml:space="preserve">, </w:t>
      </w:r>
      <w:r w:rsidRPr="00C22D2D">
        <w:rPr>
          <w:rFonts w:ascii="Book Antiqua" w:eastAsia="宋体" w:hAnsi="Book Antiqua" w:cs="宋体"/>
          <w:color w:val="000000"/>
          <w:lang w:eastAsia="zh-CN"/>
        </w:rPr>
        <w:t>Manolache</w:t>
      </w:r>
      <w:r>
        <w:rPr>
          <w:rFonts w:ascii="Book Antiqua" w:eastAsia="宋体" w:hAnsi="Book Antiqua" w:cs="宋体" w:hint="eastAsia"/>
          <w:color w:val="000000"/>
          <w:lang w:eastAsia="zh-CN"/>
        </w:rPr>
        <w:t xml:space="preserve"> </w:t>
      </w:r>
      <w:r w:rsidRPr="00C22D2D">
        <w:rPr>
          <w:rFonts w:ascii="Book Antiqua" w:eastAsia="宋体" w:hAnsi="Book Antiqua" w:cs="宋体"/>
          <w:color w:val="000000"/>
          <w:lang w:eastAsia="zh-CN"/>
        </w:rPr>
        <w:t>L</w:t>
      </w:r>
      <w:r w:rsidRPr="00C22D2D">
        <w:rPr>
          <w:rFonts w:ascii="Book Antiqua" w:eastAsia="宋体" w:hAnsi="Book Antiqua" w:cs="宋体" w:hint="eastAsia"/>
          <w:color w:val="000000"/>
          <w:lang w:eastAsia="zh-CN"/>
        </w:rPr>
        <w:t xml:space="preserve">, </w:t>
      </w:r>
      <w:r w:rsidRPr="00C22D2D">
        <w:rPr>
          <w:rFonts w:ascii="Book Antiqua" w:eastAsia="宋体" w:hAnsi="Book Antiqua" w:cs="宋体"/>
          <w:color w:val="000000"/>
          <w:lang w:eastAsia="zh-CN"/>
        </w:rPr>
        <w:t>Hu</w:t>
      </w:r>
      <w:r>
        <w:rPr>
          <w:rFonts w:ascii="Book Antiqua" w:eastAsia="宋体" w:hAnsi="Book Antiqua" w:cs="宋体" w:hint="eastAsia"/>
          <w:color w:val="000000"/>
          <w:lang w:eastAsia="zh-CN"/>
        </w:rPr>
        <w:t xml:space="preserve"> </w:t>
      </w:r>
      <w:r w:rsidRPr="00C22D2D">
        <w:rPr>
          <w:rFonts w:ascii="Book Antiqua" w:eastAsia="宋体" w:hAnsi="Book Antiqua" w:cs="宋体"/>
          <w:color w:val="000000"/>
          <w:lang w:eastAsia="zh-CN"/>
        </w:rPr>
        <w:t>S</w:t>
      </w:r>
      <w:r>
        <w:rPr>
          <w:rFonts w:ascii="Book Antiqua" w:eastAsia="宋体" w:hAnsi="Book Antiqua" w:cs="宋体" w:hint="eastAsia"/>
          <w:color w:val="000000"/>
          <w:lang w:eastAsia="zh-CN"/>
        </w:rPr>
        <w:t>CS</w:t>
      </w:r>
    </w:p>
    <w:p w14:paraId="0D631E34" w14:textId="0D47C2F8" w:rsidR="00C22D2D" w:rsidRPr="007738C4" w:rsidRDefault="00C22D2D" w:rsidP="006675DF">
      <w:pPr>
        <w:spacing w:line="360" w:lineRule="auto"/>
        <w:ind w:left="519" w:hangingChars="200" w:hanging="519"/>
        <w:jc w:val="right"/>
        <w:rPr>
          <w:rFonts w:ascii="Book Antiqua" w:hAnsi="Book Antiqua"/>
          <w:szCs w:val="21"/>
        </w:rPr>
      </w:pPr>
      <w:r w:rsidRPr="007738C4">
        <w:rPr>
          <w:rFonts w:ascii="Book Antiqua" w:hAnsi="Book Antiqua"/>
          <w:b/>
          <w:szCs w:val="21"/>
        </w:rPr>
        <w:t>S-</w:t>
      </w:r>
      <w:r>
        <w:rPr>
          <w:rFonts w:ascii="Book Antiqua" w:hAnsi="Book Antiqua" w:hint="eastAsia"/>
          <w:b/>
          <w:szCs w:val="21"/>
        </w:rPr>
        <w:t xml:space="preserve"> </w:t>
      </w:r>
      <w:r w:rsidRPr="007738C4">
        <w:rPr>
          <w:rFonts w:ascii="Book Antiqua" w:hAnsi="Book Antiqua"/>
          <w:b/>
          <w:szCs w:val="21"/>
        </w:rPr>
        <w:t>Editor</w:t>
      </w:r>
      <w:r>
        <w:rPr>
          <w:rFonts w:ascii="Book Antiqua" w:hAnsi="Book Antiqua"/>
          <w:b/>
          <w:szCs w:val="21"/>
        </w:rPr>
        <w:t>:</w:t>
      </w:r>
      <w:r w:rsidRPr="007738C4">
        <w:rPr>
          <w:rFonts w:ascii="Book Antiqua" w:hAnsi="Book Antiqua" w:hint="eastAsia"/>
          <w:szCs w:val="21"/>
        </w:rPr>
        <w:t xml:space="preserve"> </w:t>
      </w:r>
      <w:r>
        <w:rPr>
          <w:rFonts w:ascii="Book Antiqua" w:eastAsia="宋体" w:hAnsi="Book Antiqua" w:hint="eastAsia"/>
          <w:szCs w:val="21"/>
          <w:lang w:eastAsia="zh-CN"/>
        </w:rPr>
        <w:t>Song XX</w:t>
      </w:r>
      <w:r w:rsidRPr="007738C4">
        <w:rPr>
          <w:rFonts w:ascii="Book Antiqua" w:hAnsi="Book Antiqua" w:hint="eastAsia"/>
          <w:szCs w:val="21"/>
        </w:rPr>
        <w:t xml:space="preserve"> </w:t>
      </w:r>
      <w:r w:rsidRPr="007738C4">
        <w:rPr>
          <w:rFonts w:ascii="Book Antiqua" w:hAnsi="Book Antiqua"/>
          <w:b/>
          <w:szCs w:val="21"/>
        </w:rPr>
        <w:t>L</w:t>
      </w:r>
      <w:r w:rsidRPr="007738C4">
        <w:rPr>
          <w:rFonts w:ascii="Book Antiqua" w:hAnsi="Book Antiqua" w:hint="eastAsia"/>
          <w:b/>
          <w:szCs w:val="21"/>
        </w:rPr>
        <w:t>-</w:t>
      </w:r>
      <w:r>
        <w:rPr>
          <w:rFonts w:ascii="Book Antiqua" w:hAnsi="Book Antiqua" w:hint="eastAsia"/>
          <w:b/>
          <w:szCs w:val="21"/>
        </w:rPr>
        <w:t xml:space="preserve"> </w:t>
      </w:r>
      <w:r w:rsidRPr="007738C4">
        <w:rPr>
          <w:rFonts w:ascii="Book Antiqua" w:hAnsi="Book Antiqua"/>
          <w:b/>
          <w:szCs w:val="21"/>
        </w:rPr>
        <w:t>Editor</w:t>
      </w:r>
      <w:r>
        <w:rPr>
          <w:rFonts w:ascii="Book Antiqua" w:hAnsi="Book Antiqua"/>
          <w:b/>
          <w:szCs w:val="21"/>
        </w:rPr>
        <w:t>:</w:t>
      </w:r>
      <w:r w:rsidRPr="007738C4">
        <w:rPr>
          <w:rFonts w:ascii="Book Antiqua" w:hAnsi="Book Antiqua" w:hint="eastAsia"/>
          <w:szCs w:val="21"/>
        </w:rPr>
        <w:t xml:space="preserve">  </w:t>
      </w:r>
      <w:r w:rsidRPr="007738C4">
        <w:rPr>
          <w:rFonts w:ascii="Book Antiqua" w:hAnsi="Book Antiqua"/>
          <w:szCs w:val="21"/>
        </w:rPr>
        <w:t xml:space="preserve"> </w:t>
      </w:r>
      <w:r w:rsidRPr="007738C4">
        <w:rPr>
          <w:rFonts w:ascii="Book Antiqua" w:hAnsi="Book Antiqua"/>
          <w:b/>
          <w:szCs w:val="21"/>
        </w:rPr>
        <w:t>E</w:t>
      </w:r>
      <w:r w:rsidRPr="007738C4">
        <w:rPr>
          <w:rFonts w:ascii="Book Antiqua" w:hAnsi="Book Antiqua" w:hint="eastAsia"/>
          <w:b/>
          <w:szCs w:val="21"/>
        </w:rPr>
        <w:t>-</w:t>
      </w:r>
      <w:r>
        <w:rPr>
          <w:rFonts w:ascii="Book Antiqua" w:hAnsi="Book Antiqua" w:hint="eastAsia"/>
          <w:b/>
          <w:szCs w:val="21"/>
        </w:rPr>
        <w:t xml:space="preserve"> </w:t>
      </w:r>
      <w:r w:rsidRPr="007738C4">
        <w:rPr>
          <w:rFonts w:ascii="Book Antiqua" w:hAnsi="Book Antiqua"/>
          <w:b/>
          <w:szCs w:val="21"/>
        </w:rPr>
        <w:t>Editor</w:t>
      </w:r>
      <w:r>
        <w:rPr>
          <w:rFonts w:ascii="Book Antiqua" w:hAnsi="Book Antiqua"/>
          <w:b/>
          <w:szCs w:val="21"/>
        </w:rPr>
        <w:t>:</w:t>
      </w:r>
    </w:p>
    <w:p w14:paraId="6E2E9581" w14:textId="77777777" w:rsidR="00452682" w:rsidRDefault="00452682" w:rsidP="00C22D2D">
      <w:pPr>
        <w:spacing w:line="360" w:lineRule="auto"/>
        <w:jc w:val="both"/>
        <w:rPr>
          <w:rFonts w:ascii="Book Antiqua" w:eastAsia="宋体" w:hAnsi="Book Antiqua"/>
          <w:lang w:eastAsia="zh-CN"/>
        </w:rPr>
      </w:pPr>
    </w:p>
    <w:p w14:paraId="54025D0B" w14:textId="77777777" w:rsidR="00452682" w:rsidRPr="00452682" w:rsidRDefault="00452682" w:rsidP="00452682">
      <w:pPr>
        <w:spacing w:line="360" w:lineRule="auto"/>
        <w:jc w:val="both"/>
        <w:rPr>
          <w:rFonts w:ascii="Book Antiqua" w:eastAsia="나눔고딕" w:hAnsi="Book Antiqua"/>
          <w:b/>
        </w:rPr>
      </w:pPr>
      <w:r w:rsidRPr="00452682">
        <w:rPr>
          <w:rFonts w:ascii="Book Antiqua" w:eastAsia="나눔고딕" w:hAnsi="Book Antiqua"/>
          <w:b/>
          <w:noProof/>
          <w:lang w:eastAsia="en-US"/>
        </w:rPr>
        <w:lastRenderedPageBreak/>
        <w:drawing>
          <wp:inline distT="0" distB="0" distL="0" distR="0" wp14:anchorId="79B85BA4" wp14:editId="30A08AF4">
            <wp:extent cx="5486400" cy="3562350"/>
            <wp:effectExtent l="0" t="0" r="0" b="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png"/>
                    <pic:cNvPicPr/>
                  </pic:nvPicPr>
                  <pic:blipFill>
                    <a:blip r:embed="rId9">
                      <a:extLst>
                        <a:ext uri="{28A0092B-C50C-407E-A947-70E740481C1C}">
                          <a14:useLocalDpi xmlns:a14="http://schemas.microsoft.com/office/drawing/2010/main" val="0"/>
                        </a:ext>
                      </a:extLst>
                    </a:blip>
                    <a:stretch>
                      <a:fillRect/>
                    </a:stretch>
                  </pic:blipFill>
                  <pic:spPr>
                    <a:xfrm>
                      <a:off x="0" y="0"/>
                      <a:ext cx="5486400" cy="3562350"/>
                    </a:xfrm>
                    <a:prstGeom prst="rect">
                      <a:avLst/>
                    </a:prstGeom>
                  </pic:spPr>
                </pic:pic>
              </a:graphicData>
            </a:graphic>
          </wp:inline>
        </w:drawing>
      </w:r>
    </w:p>
    <w:p w14:paraId="34936975" w14:textId="3F87B9DB" w:rsidR="00452682" w:rsidRPr="00452682" w:rsidRDefault="00452682" w:rsidP="00452682">
      <w:pPr>
        <w:spacing w:line="360" w:lineRule="auto"/>
        <w:jc w:val="both"/>
        <w:rPr>
          <w:rFonts w:ascii="Book Antiqua" w:eastAsia="나눔고딕" w:hAnsi="Book Antiqua"/>
          <w:b/>
        </w:rPr>
      </w:pPr>
      <w:r w:rsidRPr="00452682">
        <w:rPr>
          <w:rFonts w:ascii="Book Antiqua" w:eastAsia="나눔고딕" w:hAnsi="Book Antiqua"/>
          <w:b/>
        </w:rPr>
        <w:t>Figure</w:t>
      </w:r>
      <w:r w:rsidRPr="00452682">
        <w:rPr>
          <w:rFonts w:ascii="Book Antiqua" w:eastAsia="宋体" w:hAnsi="Book Antiqua" w:hint="eastAsia"/>
          <w:b/>
          <w:lang w:eastAsia="zh-CN"/>
        </w:rPr>
        <w:t xml:space="preserve"> </w:t>
      </w:r>
      <w:proofErr w:type="gramStart"/>
      <w:r w:rsidRPr="00452682">
        <w:rPr>
          <w:rFonts w:ascii="Book Antiqua" w:eastAsia="나눔고딕" w:hAnsi="Book Antiqua"/>
          <w:b/>
        </w:rPr>
        <w:t>1</w:t>
      </w:r>
      <w:r w:rsidRPr="00452682">
        <w:rPr>
          <w:rFonts w:ascii="Book Antiqua" w:eastAsia="宋体" w:hAnsi="Book Antiqua" w:hint="eastAsia"/>
          <w:b/>
          <w:lang w:eastAsia="zh-CN"/>
        </w:rPr>
        <w:t xml:space="preserve"> </w:t>
      </w:r>
      <w:r w:rsidRPr="00452682">
        <w:rPr>
          <w:rFonts w:ascii="Book Antiqua" w:eastAsia="나눔고딕" w:hAnsi="Book Antiqua"/>
          <w:b/>
        </w:rPr>
        <w:t>Photography</w:t>
      </w:r>
      <w:proofErr w:type="gramEnd"/>
      <w:r w:rsidRPr="00452682">
        <w:rPr>
          <w:rFonts w:ascii="Book Antiqua" w:eastAsia="나눔고딕" w:hAnsi="Book Antiqua"/>
          <w:b/>
        </w:rPr>
        <w:t xml:space="preserve"> of right gluteal lesion three weeks post injection illustrating the nature and extent of the eschar.</w:t>
      </w:r>
    </w:p>
    <w:p w14:paraId="0C2A58B2" w14:textId="77777777" w:rsidR="00452682" w:rsidRDefault="00452682" w:rsidP="00452682">
      <w:pPr>
        <w:spacing w:line="360" w:lineRule="auto"/>
        <w:jc w:val="both"/>
        <w:rPr>
          <w:rFonts w:ascii="Book Antiqua" w:eastAsia="宋体" w:hAnsi="Book Antiqua"/>
          <w:lang w:eastAsia="zh-CN"/>
        </w:rPr>
      </w:pPr>
    </w:p>
    <w:p w14:paraId="24D632AD" w14:textId="3602E123" w:rsidR="007105F0" w:rsidRPr="00452682" w:rsidRDefault="007105F0" w:rsidP="00452682">
      <w:pPr>
        <w:spacing w:line="360" w:lineRule="auto"/>
        <w:jc w:val="both"/>
        <w:rPr>
          <w:rFonts w:ascii="Book Antiqua" w:eastAsia="宋体" w:hAnsi="Book Antiqua"/>
          <w:b/>
          <w:lang w:eastAsia="zh-CN"/>
        </w:rPr>
      </w:pPr>
      <w:r w:rsidRPr="00452682">
        <w:rPr>
          <w:rFonts w:ascii="Book Antiqua" w:eastAsia="나눔고딕" w:hAnsi="Book Antiqua"/>
          <w:b/>
        </w:rPr>
        <w:t xml:space="preserve">Table 1 Clinical features and three phase </w:t>
      </w:r>
      <w:r w:rsidR="00452682" w:rsidRPr="00452682">
        <w:rPr>
          <w:rFonts w:ascii="Book Antiqua" w:eastAsia="나눔고딕" w:hAnsi="Book Antiqua"/>
          <w:b/>
        </w:rPr>
        <w:t xml:space="preserve">treatment of </w:t>
      </w:r>
      <w:r w:rsidR="00452682" w:rsidRPr="00452682">
        <w:rPr>
          <w:rFonts w:ascii="Book Antiqua" w:eastAsia="宋体" w:hAnsi="Book Antiqua" w:hint="eastAsia"/>
          <w:b/>
          <w:lang w:eastAsia="zh-CN"/>
        </w:rPr>
        <w:t>n</w:t>
      </w:r>
      <w:r w:rsidR="00452682" w:rsidRPr="00452682">
        <w:rPr>
          <w:rFonts w:ascii="Book Antiqua" w:eastAsia="나눔고딕" w:hAnsi="Book Antiqua"/>
          <w:b/>
        </w:rPr>
        <w:t>icolau syndrome</w:t>
      </w:r>
    </w:p>
    <w:tbl>
      <w:tblPr>
        <w:tblStyle w:val="TableGrid"/>
        <w:tblW w:w="0" w:type="auto"/>
        <w:tblLook w:val="04A0" w:firstRow="1" w:lastRow="0" w:firstColumn="1" w:lastColumn="0" w:noHBand="0" w:noVBand="1"/>
      </w:tblPr>
      <w:tblGrid>
        <w:gridCol w:w="1233"/>
        <w:gridCol w:w="4647"/>
        <w:gridCol w:w="2976"/>
      </w:tblGrid>
      <w:tr w:rsidR="007105F0" w:rsidRPr="00D8578C" w14:paraId="5B9C5415" w14:textId="77777777" w:rsidTr="00B31E5E">
        <w:tc>
          <w:tcPr>
            <w:tcW w:w="1242" w:type="dxa"/>
          </w:tcPr>
          <w:p w14:paraId="0F8BB807" w14:textId="77777777" w:rsidR="007105F0" w:rsidRPr="00D8578C" w:rsidRDefault="007105F0" w:rsidP="00D8578C">
            <w:pPr>
              <w:spacing w:line="360" w:lineRule="auto"/>
              <w:jc w:val="both"/>
              <w:rPr>
                <w:rFonts w:ascii="Book Antiqua" w:eastAsia="나눔고딕" w:hAnsi="Book Antiqua"/>
              </w:rPr>
            </w:pPr>
            <w:r w:rsidRPr="00D8578C">
              <w:rPr>
                <w:rFonts w:ascii="Book Antiqua" w:eastAsia="나눔고딕" w:hAnsi="Book Antiqua"/>
              </w:rPr>
              <w:t>Phase</w:t>
            </w:r>
          </w:p>
        </w:tc>
        <w:tc>
          <w:tcPr>
            <w:tcW w:w="4907" w:type="dxa"/>
          </w:tcPr>
          <w:p w14:paraId="7E1FA700" w14:textId="77777777" w:rsidR="007105F0" w:rsidRPr="00D8578C" w:rsidRDefault="007105F0" w:rsidP="00D8578C">
            <w:pPr>
              <w:spacing w:line="360" w:lineRule="auto"/>
              <w:jc w:val="both"/>
              <w:rPr>
                <w:rFonts w:ascii="Book Antiqua" w:eastAsia="나눔고딕" w:hAnsi="Book Antiqua"/>
              </w:rPr>
            </w:pPr>
            <w:r w:rsidRPr="00D8578C">
              <w:rPr>
                <w:rFonts w:ascii="Book Antiqua" w:eastAsia="나눔고딕" w:hAnsi="Book Antiqua"/>
              </w:rPr>
              <w:t>Clinical features</w:t>
            </w:r>
          </w:p>
        </w:tc>
        <w:tc>
          <w:tcPr>
            <w:tcW w:w="3075" w:type="dxa"/>
          </w:tcPr>
          <w:p w14:paraId="1F56AFA0" w14:textId="77777777" w:rsidR="007105F0" w:rsidRPr="00D8578C" w:rsidRDefault="007105F0" w:rsidP="00D8578C">
            <w:pPr>
              <w:spacing w:line="360" w:lineRule="auto"/>
              <w:jc w:val="both"/>
              <w:rPr>
                <w:rFonts w:ascii="Book Antiqua" w:eastAsia="나눔고딕" w:hAnsi="Book Antiqua"/>
              </w:rPr>
            </w:pPr>
            <w:r w:rsidRPr="00D8578C">
              <w:rPr>
                <w:rFonts w:ascii="Book Antiqua" w:eastAsia="나눔고딕" w:hAnsi="Book Antiqua"/>
              </w:rPr>
              <w:t>Treatment</w:t>
            </w:r>
          </w:p>
        </w:tc>
      </w:tr>
      <w:tr w:rsidR="007105F0" w:rsidRPr="00D8578C" w14:paraId="13A329BB" w14:textId="77777777" w:rsidTr="00B31E5E">
        <w:tc>
          <w:tcPr>
            <w:tcW w:w="1242" w:type="dxa"/>
          </w:tcPr>
          <w:p w14:paraId="175283FF" w14:textId="77777777" w:rsidR="007105F0" w:rsidRPr="00D8578C" w:rsidRDefault="007105F0" w:rsidP="00D8578C">
            <w:pPr>
              <w:spacing w:line="360" w:lineRule="auto"/>
              <w:jc w:val="both"/>
              <w:rPr>
                <w:rFonts w:ascii="Book Antiqua" w:eastAsia="나눔고딕" w:hAnsi="Book Antiqua"/>
              </w:rPr>
            </w:pPr>
            <w:r w:rsidRPr="00D8578C">
              <w:rPr>
                <w:rFonts w:ascii="Book Antiqua" w:eastAsia="나눔고딕" w:hAnsi="Book Antiqua"/>
              </w:rPr>
              <w:t>Initial</w:t>
            </w:r>
          </w:p>
        </w:tc>
        <w:tc>
          <w:tcPr>
            <w:tcW w:w="4907" w:type="dxa"/>
          </w:tcPr>
          <w:p w14:paraId="539E835C" w14:textId="77777777" w:rsidR="007105F0" w:rsidRPr="00D8578C" w:rsidRDefault="007105F0" w:rsidP="00D8578C">
            <w:pPr>
              <w:spacing w:line="360" w:lineRule="auto"/>
              <w:jc w:val="both"/>
              <w:rPr>
                <w:rFonts w:ascii="Book Antiqua" w:eastAsia="나눔고딕" w:hAnsi="Book Antiqua"/>
              </w:rPr>
            </w:pPr>
            <w:r w:rsidRPr="00D8578C">
              <w:rPr>
                <w:rFonts w:ascii="Book Antiqua" w:eastAsia="나눔고딕" w:hAnsi="Book Antiqua"/>
              </w:rPr>
              <w:t>Intense pain</w:t>
            </w:r>
          </w:p>
          <w:p w14:paraId="03224355" w14:textId="77777777" w:rsidR="007105F0" w:rsidRPr="00D8578C" w:rsidRDefault="007105F0" w:rsidP="00D8578C">
            <w:pPr>
              <w:spacing w:line="360" w:lineRule="auto"/>
              <w:jc w:val="both"/>
              <w:rPr>
                <w:rFonts w:ascii="Book Antiqua" w:eastAsia="나눔고딕" w:hAnsi="Book Antiqua"/>
              </w:rPr>
            </w:pPr>
            <w:r w:rsidRPr="00D8578C">
              <w:rPr>
                <w:rFonts w:ascii="Book Antiqua" w:eastAsia="나눔고딕" w:hAnsi="Book Antiqua"/>
              </w:rPr>
              <w:t>Erythema</w:t>
            </w:r>
          </w:p>
          <w:p w14:paraId="547DBE5D" w14:textId="77777777" w:rsidR="007105F0" w:rsidRPr="00D8578C" w:rsidRDefault="007105F0" w:rsidP="00D8578C">
            <w:pPr>
              <w:spacing w:line="360" w:lineRule="auto"/>
              <w:jc w:val="both"/>
              <w:rPr>
                <w:rFonts w:ascii="Book Antiqua" w:eastAsia="나눔고딕" w:hAnsi="Book Antiqua"/>
              </w:rPr>
            </w:pPr>
            <w:r w:rsidRPr="00D8578C">
              <w:rPr>
                <w:rFonts w:ascii="Book Antiqua" w:eastAsia="나눔고딕" w:hAnsi="Book Antiqua"/>
              </w:rPr>
              <w:t>Radiating pain</w:t>
            </w:r>
          </w:p>
          <w:p w14:paraId="76FCCF40" w14:textId="77777777" w:rsidR="007105F0" w:rsidRPr="00D8578C" w:rsidRDefault="007105F0" w:rsidP="00D8578C">
            <w:pPr>
              <w:spacing w:line="360" w:lineRule="auto"/>
              <w:jc w:val="both"/>
              <w:rPr>
                <w:rFonts w:ascii="Book Antiqua" w:eastAsia="나눔고딕" w:hAnsi="Book Antiqua"/>
              </w:rPr>
            </w:pPr>
            <w:r w:rsidRPr="00D8578C">
              <w:rPr>
                <w:rFonts w:ascii="Book Antiqua" w:eastAsia="나눔고딕" w:hAnsi="Book Antiqua"/>
              </w:rPr>
              <w:t>Faintness, syncope</w:t>
            </w:r>
          </w:p>
        </w:tc>
        <w:tc>
          <w:tcPr>
            <w:tcW w:w="3075" w:type="dxa"/>
          </w:tcPr>
          <w:p w14:paraId="5BA7B672" w14:textId="77777777" w:rsidR="007105F0" w:rsidRPr="00D8578C" w:rsidRDefault="007105F0" w:rsidP="00D8578C">
            <w:pPr>
              <w:spacing w:line="360" w:lineRule="auto"/>
              <w:jc w:val="both"/>
              <w:rPr>
                <w:rFonts w:ascii="Book Antiqua" w:eastAsia="나눔고딕" w:hAnsi="Book Antiqua"/>
              </w:rPr>
            </w:pPr>
            <w:r w:rsidRPr="00D8578C">
              <w:rPr>
                <w:rFonts w:ascii="Book Antiqua" w:eastAsia="나눔고딕" w:hAnsi="Book Antiqua"/>
              </w:rPr>
              <w:t>Analgesics</w:t>
            </w:r>
          </w:p>
          <w:p w14:paraId="4C0F1858" w14:textId="4C3587F4" w:rsidR="007105F0" w:rsidRPr="00452682" w:rsidRDefault="007105F0" w:rsidP="00D8578C">
            <w:pPr>
              <w:spacing w:line="360" w:lineRule="auto"/>
              <w:jc w:val="both"/>
              <w:rPr>
                <w:rFonts w:ascii="Book Antiqua" w:eastAsia="宋体" w:hAnsi="Book Antiqua"/>
                <w:lang w:eastAsia="zh-CN"/>
              </w:rPr>
            </w:pPr>
            <w:r w:rsidRPr="00D8578C">
              <w:rPr>
                <w:rFonts w:ascii="Book Antiqua" w:eastAsia="나눔고딕" w:hAnsi="Book Antiqua"/>
              </w:rPr>
              <w:t>Systemic antibiotics</w:t>
            </w:r>
            <w:r w:rsidR="00452682" w:rsidRPr="00452682">
              <w:rPr>
                <w:rFonts w:ascii="Book Antiqua" w:eastAsia="宋体" w:hAnsi="Book Antiqua" w:hint="eastAsia"/>
                <w:vertAlign w:val="superscript"/>
                <w:lang w:eastAsia="zh-CN"/>
              </w:rPr>
              <w:t>1</w:t>
            </w:r>
          </w:p>
          <w:p w14:paraId="7A25B524" w14:textId="77777777" w:rsidR="007105F0" w:rsidRPr="00D8578C" w:rsidRDefault="007105F0" w:rsidP="00D8578C">
            <w:pPr>
              <w:spacing w:line="360" w:lineRule="auto"/>
              <w:jc w:val="both"/>
              <w:rPr>
                <w:rFonts w:ascii="Book Antiqua" w:eastAsia="나눔고딕" w:hAnsi="Book Antiqua"/>
              </w:rPr>
            </w:pPr>
            <w:r w:rsidRPr="00D8578C">
              <w:rPr>
                <w:rFonts w:ascii="Book Antiqua" w:eastAsia="나눔고딕" w:hAnsi="Book Antiqua"/>
              </w:rPr>
              <w:t>No ice pack</w:t>
            </w:r>
          </w:p>
        </w:tc>
      </w:tr>
      <w:tr w:rsidR="007105F0" w:rsidRPr="00D8578C" w14:paraId="295C66B3" w14:textId="77777777" w:rsidTr="00B31E5E">
        <w:tc>
          <w:tcPr>
            <w:tcW w:w="1242" w:type="dxa"/>
          </w:tcPr>
          <w:p w14:paraId="7584A3F3" w14:textId="77777777" w:rsidR="007105F0" w:rsidRPr="00D8578C" w:rsidRDefault="007105F0" w:rsidP="00D8578C">
            <w:pPr>
              <w:spacing w:line="360" w:lineRule="auto"/>
              <w:jc w:val="both"/>
              <w:rPr>
                <w:rFonts w:ascii="Book Antiqua" w:eastAsia="나눔고딕" w:hAnsi="Book Antiqua"/>
              </w:rPr>
            </w:pPr>
            <w:r w:rsidRPr="00D8578C">
              <w:rPr>
                <w:rFonts w:ascii="Book Antiqua" w:eastAsia="나눔고딕" w:hAnsi="Book Antiqua"/>
              </w:rPr>
              <w:t>Acute</w:t>
            </w:r>
          </w:p>
        </w:tc>
        <w:tc>
          <w:tcPr>
            <w:tcW w:w="4907" w:type="dxa"/>
          </w:tcPr>
          <w:p w14:paraId="7C92AA3E" w14:textId="77777777" w:rsidR="007105F0" w:rsidRPr="00D8578C" w:rsidRDefault="007105F0" w:rsidP="00D8578C">
            <w:pPr>
              <w:spacing w:line="360" w:lineRule="auto"/>
              <w:jc w:val="both"/>
              <w:rPr>
                <w:rFonts w:ascii="Book Antiqua" w:eastAsia="나눔고딕" w:hAnsi="Book Antiqua"/>
              </w:rPr>
            </w:pPr>
            <w:r w:rsidRPr="00D8578C">
              <w:rPr>
                <w:rFonts w:ascii="Book Antiqua" w:eastAsia="나눔고딕" w:hAnsi="Book Antiqua"/>
              </w:rPr>
              <w:t>Livedoid plaque</w:t>
            </w:r>
          </w:p>
          <w:p w14:paraId="219A0E3A" w14:textId="77777777" w:rsidR="007105F0" w:rsidRPr="00D8578C" w:rsidRDefault="007105F0" w:rsidP="00D8578C">
            <w:pPr>
              <w:spacing w:line="360" w:lineRule="auto"/>
              <w:jc w:val="both"/>
              <w:rPr>
                <w:rFonts w:ascii="Book Antiqua" w:eastAsia="나눔고딕" w:hAnsi="Book Antiqua"/>
              </w:rPr>
            </w:pPr>
            <w:r w:rsidRPr="00D8578C">
              <w:rPr>
                <w:rFonts w:ascii="Book Antiqua" w:eastAsia="나눔고딕" w:hAnsi="Book Antiqua"/>
              </w:rPr>
              <w:t>Violaceous patch</w:t>
            </w:r>
          </w:p>
          <w:p w14:paraId="2E208ABB" w14:textId="77777777" w:rsidR="007105F0" w:rsidRPr="00D8578C" w:rsidRDefault="007105F0" w:rsidP="00D8578C">
            <w:pPr>
              <w:spacing w:line="360" w:lineRule="auto"/>
              <w:jc w:val="both"/>
              <w:rPr>
                <w:rFonts w:ascii="Book Antiqua" w:eastAsia="나눔고딕" w:hAnsi="Book Antiqua"/>
              </w:rPr>
            </w:pPr>
            <w:r w:rsidRPr="00D8578C">
              <w:rPr>
                <w:rFonts w:ascii="Book Antiqua" w:eastAsia="나눔고딕" w:hAnsi="Book Antiqua"/>
              </w:rPr>
              <w:t>Non-necrotic</w:t>
            </w:r>
          </w:p>
        </w:tc>
        <w:tc>
          <w:tcPr>
            <w:tcW w:w="3075" w:type="dxa"/>
          </w:tcPr>
          <w:p w14:paraId="31770299" w14:textId="77777777" w:rsidR="007105F0" w:rsidRPr="00D8578C" w:rsidRDefault="007105F0" w:rsidP="00D8578C">
            <w:pPr>
              <w:spacing w:line="360" w:lineRule="auto"/>
              <w:jc w:val="both"/>
              <w:rPr>
                <w:rFonts w:ascii="Book Antiqua" w:eastAsia="나눔고딕" w:hAnsi="Book Antiqua"/>
              </w:rPr>
            </w:pPr>
            <w:r w:rsidRPr="00D8578C">
              <w:rPr>
                <w:rFonts w:ascii="Book Antiqua" w:eastAsia="나눔고딕" w:hAnsi="Book Antiqua"/>
              </w:rPr>
              <w:t>Systemic steroid</w:t>
            </w:r>
          </w:p>
          <w:p w14:paraId="3DAB792E" w14:textId="77777777" w:rsidR="007105F0" w:rsidRPr="00D8578C" w:rsidRDefault="007105F0" w:rsidP="00D8578C">
            <w:pPr>
              <w:spacing w:line="360" w:lineRule="auto"/>
              <w:jc w:val="both"/>
              <w:rPr>
                <w:rFonts w:ascii="Book Antiqua" w:eastAsia="나눔고딕" w:hAnsi="Book Antiqua"/>
              </w:rPr>
            </w:pPr>
            <w:r w:rsidRPr="00D8578C">
              <w:rPr>
                <w:rFonts w:ascii="Book Antiqua" w:eastAsia="나눔고딕" w:hAnsi="Book Antiqua"/>
              </w:rPr>
              <w:t>Anticoagulant agent</w:t>
            </w:r>
          </w:p>
          <w:p w14:paraId="7654AC21" w14:textId="77777777" w:rsidR="007105F0" w:rsidRPr="00D8578C" w:rsidRDefault="007105F0" w:rsidP="00D8578C">
            <w:pPr>
              <w:spacing w:line="360" w:lineRule="auto"/>
              <w:jc w:val="both"/>
              <w:rPr>
                <w:rFonts w:ascii="Book Antiqua" w:eastAsia="나눔고딕" w:hAnsi="Book Antiqua"/>
              </w:rPr>
            </w:pPr>
          </w:p>
        </w:tc>
      </w:tr>
      <w:tr w:rsidR="007105F0" w:rsidRPr="00D8578C" w14:paraId="4F21CE91" w14:textId="77777777" w:rsidTr="00B31E5E">
        <w:tc>
          <w:tcPr>
            <w:tcW w:w="1242" w:type="dxa"/>
          </w:tcPr>
          <w:p w14:paraId="58DCAC7B" w14:textId="77777777" w:rsidR="007105F0" w:rsidRPr="00D8578C" w:rsidRDefault="007105F0" w:rsidP="00D8578C">
            <w:pPr>
              <w:spacing w:line="360" w:lineRule="auto"/>
              <w:jc w:val="both"/>
              <w:rPr>
                <w:rFonts w:ascii="Book Antiqua" w:eastAsia="나눔고딕" w:hAnsi="Book Antiqua"/>
              </w:rPr>
            </w:pPr>
            <w:r w:rsidRPr="00D8578C">
              <w:rPr>
                <w:rFonts w:ascii="Book Antiqua" w:eastAsia="나눔고딕" w:hAnsi="Book Antiqua"/>
              </w:rPr>
              <w:t>Necrotic</w:t>
            </w:r>
          </w:p>
        </w:tc>
        <w:tc>
          <w:tcPr>
            <w:tcW w:w="4907" w:type="dxa"/>
          </w:tcPr>
          <w:p w14:paraId="24D1C127" w14:textId="77777777" w:rsidR="007105F0" w:rsidRPr="00D8578C" w:rsidRDefault="007105F0" w:rsidP="00D8578C">
            <w:pPr>
              <w:spacing w:line="360" w:lineRule="auto"/>
              <w:jc w:val="both"/>
              <w:rPr>
                <w:rFonts w:ascii="Book Antiqua" w:eastAsia="나눔고딕" w:hAnsi="Book Antiqua"/>
              </w:rPr>
            </w:pPr>
            <w:r w:rsidRPr="00D8578C">
              <w:rPr>
                <w:rFonts w:ascii="Book Antiqua" w:eastAsia="나눔고딕" w:hAnsi="Book Antiqua"/>
              </w:rPr>
              <w:t>Necrotic indurated plaque</w:t>
            </w:r>
          </w:p>
          <w:p w14:paraId="1DEBC02C" w14:textId="77777777" w:rsidR="007105F0" w:rsidRPr="00D8578C" w:rsidRDefault="007105F0" w:rsidP="00D8578C">
            <w:pPr>
              <w:spacing w:line="360" w:lineRule="auto"/>
              <w:jc w:val="both"/>
              <w:rPr>
                <w:rFonts w:ascii="Book Antiqua" w:eastAsia="나눔고딕" w:hAnsi="Book Antiqua"/>
              </w:rPr>
            </w:pPr>
            <w:r w:rsidRPr="00D8578C">
              <w:rPr>
                <w:rFonts w:ascii="Book Antiqua" w:eastAsia="나눔고딕" w:hAnsi="Book Antiqua"/>
              </w:rPr>
              <w:t>Ulceration with necrosis</w:t>
            </w:r>
          </w:p>
        </w:tc>
        <w:tc>
          <w:tcPr>
            <w:tcW w:w="3075" w:type="dxa"/>
          </w:tcPr>
          <w:p w14:paraId="78382B00" w14:textId="77777777" w:rsidR="007105F0" w:rsidRPr="00D8578C" w:rsidRDefault="007105F0" w:rsidP="00D8578C">
            <w:pPr>
              <w:spacing w:line="360" w:lineRule="auto"/>
              <w:jc w:val="both"/>
              <w:rPr>
                <w:rFonts w:ascii="Book Antiqua" w:eastAsia="나눔고딕" w:hAnsi="Book Antiqua"/>
              </w:rPr>
            </w:pPr>
            <w:r w:rsidRPr="00D8578C">
              <w:rPr>
                <w:rFonts w:ascii="Book Antiqua" w:eastAsia="나눔고딕" w:hAnsi="Book Antiqua"/>
              </w:rPr>
              <w:t>Surgical debridement</w:t>
            </w:r>
          </w:p>
          <w:p w14:paraId="1DD6A918" w14:textId="77777777" w:rsidR="007105F0" w:rsidRPr="00D8578C" w:rsidRDefault="007105F0" w:rsidP="00D8578C">
            <w:pPr>
              <w:spacing w:line="360" w:lineRule="auto"/>
              <w:jc w:val="both"/>
              <w:rPr>
                <w:rFonts w:ascii="Book Antiqua" w:eastAsia="나눔고딕" w:hAnsi="Book Antiqua"/>
              </w:rPr>
            </w:pPr>
            <w:r w:rsidRPr="00D8578C">
              <w:rPr>
                <w:rFonts w:ascii="Book Antiqua" w:eastAsia="나눔고딕" w:hAnsi="Book Antiqua"/>
              </w:rPr>
              <w:t>Plastic surgery</w:t>
            </w:r>
          </w:p>
        </w:tc>
      </w:tr>
    </w:tbl>
    <w:p w14:paraId="5EFE6A23" w14:textId="12BEF916" w:rsidR="007105F0" w:rsidRPr="00452682" w:rsidRDefault="00452682" w:rsidP="00D8578C">
      <w:pPr>
        <w:spacing w:line="360" w:lineRule="auto"/>
        <w:ind w:firstLineChars="50" w:firstLine="120"/>
        <w:jc w:val="both"/>
        <w:rPr>
          <w:rFonts w:ascii="Book Antiqua" w:eastAsia="宋体" w:hAnsi="Book Antiqua"/>
          <w:lang w:eastAsia="zh-CN"/>
        </w:rPr>
      </w:pPr>
      <w:r w:rsidRPr="00452682">
        <w:rPr>
          <w:rFonts w:ascii="Book Antiqua" w:eastAsia="宋体" w:hAnsi="Book Antiqua" w:hint="eastAsia"/>
          <w:vertAlign w:val="superscript"/>
          <w:lang w:eastAsia="zh-CN"/>
        </w:rPr>
        <w:t>1</w:t>
      </w:r>
      <w:r>
        <w:rPr>
          <w:rFonts w:ascii="Book Antiqua" w:eastAsia="나눔고딕" w:hAnsi="Book Antiqua"/>
        </w:rPr>
        <w:t>Systemic antibiotics: Until rule out cellulitis</w:t>
      </w:r>
      <w:r>
        <w:rPr>
          <w:rFonts w:ascii="Book Antiqua" w:eastAsia="宋体" w:hAnsi="Book Antiqua" w:hint="eastAsia"/>
          <w:lang w:eastAsia="zh-CN"/>
        </w:rPr>
        <w:t>.</w:t>
      </w:r>
    </w:p>
    <w:p w14:paraId="65240BFD" w14:textId="77777777" w:rsidR="00E611E7" w:rsidRPr="00D8578C" w:rsidRDefault="00E611E7" w:rsidP="00D8578C">
      <w:pPr>
        <w:spacing w:line="360" w:lineRule="auto"/>
        <w:jc w:val="both"/>
        <w:rPr>
          <w:rFonts w:ascii="Book Antiqua" w:eastAsia="나눔고딕" w:hAnsi="Book Antiqua"/>
        </w:rPr>
      </w:pPr>
    </w:p>
    <w:p w14:paraId="21F20A6F" w14:textId="15156664" w:rsidR="001C1A13" w:rsidRPr="00452682" w:rsidRDefault="00707F92" w:rsidP="00D8578C">
      <w:pPr>
        <w:spacing w:line="360" w:lineRule="auto"/>
        <w:jc w:val="both"/>
        <w:rPr>
          <w:rFonts w:ascii="Book Antiqua" w:eastAsia="宋体" w:hAnsi="Book Antiqua"/>
          <w:b/>
          <w:lang w:eastAsia="zh-CN"/>
        </w:rPr>
      </w:pPr>
      <w:r w:rsidRPr="00452682">
        <w:rPr>
          <w:rFonts w:ascii="Book Antiqua" w:eastAsia="나눔고딕" w:hAnsi="Book Antiqua"/>
          <w:b/>
        </w:rPr>
        <w:lastRenderedPageBreak/>
        <w:t>Table</w:t>
      </w:r>
      <w:r w:rsidR="006030C6" w:rsidRPr="00452682">
        <w:rPr>
          <w:rFonts w:ascii="Book Antiqua" w:eastAsia="나눔고딕" w:hAnsi="Book Antiqua"/>
          <w:b/>
        </w:rPr>
        <w:t xml:space="preserve"> 2 Drug list related to </w:t>
      </w:r>
      <w:r w:rsidR="00452682" w:rsidRPr="00452682">
        <w:rPr>
          <w:rFonts w:ascii="Book Antiqua" w:eastAsia="宋体" w:hAnsi="Book Antiqua" w:hint="eastAsia"/>
          <w:b/>
          <w:lang w:eastAsia="zh-CN"/>
        </w:rPr>
        <w:t>n</w:t>
      </w:r>
      <w:r w:rsidR="006030C6" w:rsidRPr="00452682">
        <w:rPr>
          <w:rFonts w:ascii="Book Antiqua" w:eastAsia="나눔고딕" w:hAnsi="Book Antiqua"/>
          <w:b/>
        </w:rPr>
        <w:t>icolau syndrome</w:t>
      </w:r>
    </w:p>
    <w:tbl>
      <w:tblPr>
        <w:tblStyle w:val="TableGrid"/>
        <w:tblW w:w="0" w:type="auto"/>
        <w:tblLook w:val="04A0" w:firstRow="1" w:lastRow="0" w:firstColumn="1" w:lastColumn="0" w:noHBand="0" w:noVBand="1"/>
      </w:tblPr>
      <w:tblGrid>
        <w:gridCol w:w="2181"/>
        <w:gridCol w:w="1751"/>
        <w:gridCol w:w="1759"/>
        <w:gridCol w:w="706"/>
        <w:gridCol w:w="1180"/>
        <w:gridCol w:w="1279"/>
      </w:tblGrid>
      <w:tr w:rsidR="0066059D" w:rsidRPr="00D8578C" w14:paraId="24C6E124" w14:textId="77777777" w:rsidTr="00A16FCB">
        <w:tc>
          <w:tcPr>
            <w:tcW w:w="1877" w:type="dxa"/>
          </w:tcPr>
          <w:p w14:paraId="045FE0EC" w14:textId="5554B214" w:rsidR="0066059D" w:rsidRPr="00D8578C" w:rsidRDefault="0066059D" w:rsidP="00D8578C">
            <w:pPr>
              <w:spacing w:line="360" w:lineRule="auto"/>
              <w:jc w:val="both"/>
              <w:rPr>
                <w:rFonts w:ascii="Book Antiqua" w:eastAsia="나눔고딕" w:hAnsi="Book Antiqua"/>
              </w:rPr>
            </w:pPr>
            <w:r w:rsidRPr="00D8578C">
              <w:rPr>
                <w:rFonts w:ascii="Book Antiqua" w:eastAsia="나눔고딕" w:hAnsi="Book Antiqua"/>
              </w:rPr>
              <w:t>Drug</w:t>
            </w:r>
          </w:p>
        </w:tc>
        <w:tc>
          <w:tcPr>
            <w:tcW w:w="2015" w:type="dxa"/>
          </w:tcPr>
          <w:p w14:paraId="6D448164" w14:textId="3C7D8132" w:rsidR="0066059D" w:rsidRPr="00D8578C" w:rsidRDefault="0066059D" w:rsidP="00D8578C">
            <w:pPr>
              <w:spacing w:line="360" w:lineRule="auto"/>
              <w:jc w:val="both"/>
              <w:rPr>
                <w:rFonts w:ascii="Book Antiqua" w:eastAsia="나눔고딕" w:hAnsi="Book Antiqua"/>
              </w:rPr>
            </w:pPr>
            <w:r w:rsidRPr="00D8578C">
              <w:rPr>
                <w:rFonts w:ascii="Book Antiqua" w:eastAsia="나눔고딕" w:hAnsi="Book Antiqua"/>
              </w:rPr>
              <w:t>Target disease or symptom of using drug</w:t>
            </w:r>
          </w:p>
        </w:tc>
        <w:tc>
          <w:tcPr>
            <w:tcW w:w="1507" w:type="dxa"/>
          </w:tcPr>
          <w:p w14:paraId="7824DA5A" w14:textId="5A2331BC" w:rsidR="0066059D" w:rsidRPr="00D8578C" w:rsidRDefault="0066059D" w:rsidP="00D8578C">
            <w:pPr>
              <w:spacing w:line="360" w:lineRule="auto"/>
              <w:jc w:val="both"/>
              <w:rPr>
                <w:rFonts w:ascii="Book Antiqua" w:eastAsia="나눔고딕" w:hAnsi="Book Antiqua"/>
              </w:rPr>
            </w:pPr>
            <w:r w:rsidRPr="00D8578C">
              <w:rPr>
                <w:rFonts w:ascii="Book Antiqua" w:eastAsia="나눔고딕" w:hAnsi="Book Antiqua"/>
              </w:rPr>
              <w:t>Author</w:t>
            </w:r>
          </w:p>
        </w:tc>
        <w:tc>
          <w:tcPr>
            <w:tcW w:w="1122" w:type="dxa"/>
          </w:tcPr>
          <w:p w14:paraId="38D9A6CE" w14:textId="1337E68C" w:rsidR="0066059D" w:rsidRPr="00D8578C" w:rsidRDefault="0066059D" w:rsidP="00D8578C">
            <w:pPr>
              <w:spacing w:line="360" w:lineRule="auto"/>
              <w:jc w:val="both"/>
              <w:rPr>
                <w:rFonts w:ascii="Book Antiqua" w:eastAsia="나눔고딕" w:hAnsi="Book Antiqua"/>
              </w:rPr>
            </w:pPr>
            <w:r w:rsidRPr="00D8578C">
              <w:rPr>
                <w:rFonts w:ascii="Book Antiqua" w:eastAsia="나눔고딕" w:hAnsi="Book Antiqua"/>
              </w:rPr>
              <w:t>Year</w:t>
            </w:r>
          </w:p>
        </w:tc>
        <w:tc>
          <w:tcPr>
            <w:tcW w:w="1198" w:type="dxa"/>
          </w:tcPr>
          <w:p w14:paraId="61BBEB2C" w14:textId="3221B912" w:rsidR="0066059D" w:rsidRPr="00D8578C" w:rsidRDefault="0066059D" w:rsidP="00D8578C">
            <w:pPr>
              <w:spacing w:line="360" w:lineRule="auto"/>
              <w:jc w:val="both"/>
              <w:rPr>
                <w:rFonts w:ascii="Book Antiqua" w:eastAsia="나눔고딕" w:hAnsi="Book Antiqua"/>
              </w:rPr>
            </w:pPr>
            <w:r w:rsidRPr="00D8578C">
              <w:rPr>
                <w:rFonts w:ascii="Book Antiqua" w:eastAsia="나눔고딕" w:hAnsi="Book Antiqua"/>
              </w:rPr>
              <w:t>Duration of necrosis</w:t>
            </w:r>
          </w:p>
        </w:tc>
        <w:tc>
          <w:tcPr>
            <w:tcW w:w="1137" w:type="dxa"/>
          </w:tcPr>
          <w:p w14:paraId="10E10D46" w14:textId="7B20BD60" w:rsidR="0066059D" w:rsidRPr="00D8578C" w:rsidRDefault="00796DA9" w:rsidP="00D8578C">
            <w:pPr>
              <w:spacing w:line="360" w:lineRule="auto"/>
              <w:jc w:val="both"/>
              <w:rPr>
                <w:rFonts w:ascii="Book Antiqua" w:eastAsia="나눔고딕" w:hAnsi="Book Antiqua"/>
              </w:rPr>
            </w:pPr>
            <w:r w:rsidRPr="00D8578C">
              <w:rPr>
                <w:rFonts w:ascii="Book Antiqua" w:eastAsia="나눔고딕" w:hAnsi="Book Antiqua"/>
              </w:rPr>
              <w:t>Affected s</w:t>
            </w:r>
            <w:r w:rsidR="0066059D" w:rsidRPr="00D8578C">
              <w:rPr>
                <w:rFonts w:ascii="Book Antiqua" w:eastAsia="나눔고딕" w:hAnsi="Book Antiqua"/>
              </w:rPr>
              <w:t>ite</w:t>
            </w:r>
          </w:p>
        </w:tc>
      </w:tr>
      <w:tr w:rsidR="0066059D" w:rsidRPr="00D8578C" w14:paraId="06588DD6" w14:textId="77777777" w:rsidTr="00A16FCB">
        <w:tc>
          <w:tcPr>
            <w:tcW w:w="1877" w:type="dxa"/>
          </w:tcPr>
          <w:p w14:paraId="7CB7EA15" w14:textId="48548F90" w:rsidR="0066059D" w:rsidRPr="00D8578C" w:rsidRDefault="0066059D" w:rsidP="00D8578C">
            <w:pPr>
              <w:spacing w:line="360" w:lineRule="auto"/>
              <w:jc w:val="both"/>
              <w:rPr>
                <w:rFonts w:ascii="Book Antiqua" w:eastAsia="나눔고딕" w:hAnsi="Book Antiqua"/>
              </w:rPr>
            </w:pPr>
            <w:r w:rsidRPr="00D8578C">
              <w:rPr>
                <w:rFonts w:ascii="Book Antiqua" w:eastAsia="나눔고딕" w:hAnsi="Book Antiqua"/>
              </w:rPr>
              <w:t>Naltrexone</w:t>
            </w:r>
          </w:p>
        </w:tc>
        <w:tc>
          <w:tcPr>
            <w:tcW w:w="2015" w:type="dxa"/>
          </w:tcPr>
          <w:p w14:paraId="369C16D3" w14:textId="6D9B3252" w:rsidR="0066059D" w:rsidRPr="00D8578C" w:rsidRDefault="0066059D" w:rsidP="00D8578C">
            <w:pPr>
              <w:spacing w:line="360" w:lineRule="auto"/>
              <w:jc w:val="both"/>
              <w:rPr>
                <w:rFonts w:ascii="Book Antiqua" w:eastAsia="나눔고딕" w:hAnsi="Book Antiqua"/>
              </w:rPr>
            </w:pPr>
            <w:r w:rsidRPr="00D8578C">
              <w:rPr>
                <w:rFonts w:ascii="Book Antiqua" w:eastAsia="나눔고딕" w:hAnsi="Book Antiqua"/>
              </w:rPr>
              <w:t>Alcohol dependency</w:t>
            </w:r>
          </w:p>
        </w:tc>
        <w:tc>
          <w:tcPr>
            <w:tcW w:w="1507" w:type="dxa"/>
          </w:tcPr>
          <w:p w14:paraId="1D246569" w14:textId="547AD5CD" w:rsidR="0066059D" w:rsidRPr="00D8578C" w:rsidRDefault="0066059D" w:rsidP="00D8578C">
            <w:pPr>
              <w:spacing w:line="360" w:lineRule="auto"/>
              <w:jc w:val="both"/>
              <w:rPr>
                <w:rFonts w:ascii="Book Antiqua" w:eastAsia="나눔고딕" w:hAnsi="Book Antiqua"/>
              </w:rPr>
            </w:pPr>
            <w:r w:rsidRPr="00D8578C">
              <w:rPr>
                <w:rFonts w:ascii="Book Antiqua" w:eastAsia="나눔고딕" w:hAnsi="Book Antiqua"/>
              </w:rPr>
              <w:t>Perli</w:t>
            </w:r>
          </w:p>
        </w:tc>
        <w:tc>
          <w:tcPr>
            <w:tcW w:w="1122" w:type="dxa"/>
          </w:tcPr>
          <w:p w14:paraId="18532EEF" w14:textId="62AC01E7" w:rsidR="0066059D" w:rsidRPr="00D8578C" w:rsidRDefault="0066059D" w:rsidP="00D8578C">
            <w:pPr>
              <w:spacing w:line="360" w:lineRule="auto"/>
              <w:jc w:val="both"/>
              <w:rPr>
                <w:rFonts w:ascii="Book Antiqua" w:eastAsia="나눔고딕" w:hAnsi="Book Antiqua"/>
              </w:rPr>
            </w:pPr>
            <w:r w:rsidRPr="00D8578C">
              <w:rPr>
                <w:rFonts w:ascii="Book Antiqua" w:eastAsia="나눔고딕" w:hAnsi="Book Antiqua"/>
              </w:rPr>
              <w:t>2012</w:t>
            </w:r>
          </w:p>
        </w:tc>
        <w:tc>
          <w:tcPr>
            <w:tcW w:w="1198" w:type="dxa"/>
          </w:tcPr>
          <w:p w14:paraId="26C44A02" w14:textId="0389026F" w:rsidR="0066059D" w:rsidRPr="00D8578C" w:rsidRDefault="0066059D" w:rsidP="00452682">
            <w:pPr>
              <w:spacing w:line="360" w:lineRule="auto"/>
              <w:jc w:val="both"/>
              <w:rPr>
                <w:rFonts w:ascii="Book Antiqua" w:eastAsia="나눔고딕" w:hAnsi="Book Antiqua"/>
              </w:rPr>
            </w:pPr>
            <w:r w:rsidRPr="00D8578C">
              <w:rPr>
                <w:rFonts w:ascii="Book Antiqua" w:eastAsia="나눔고딕" w:hAnsi="Book Antiqua"/>
              </w:rPr>
              <w:t>Over 7</w:t>
            </w:r>
            <w:r w:rsidR="00452682">
              <w:rPr>
                <w:rFonts w:ascii="Book Antiqua" w:eastAsia="宋体" w:hAnsi="Book Antiqua" w:hint="eastAsia"/>
                <w:lang w:eastAsia="zh-CN"/>
              </w:rPr>
              <w:t xml:space="preserve"> </w:t>
            </w:r>
            <w:r w:rsidRPr="00D8578C">
              <w:rPr>
                <w:rFonts w:ascii="Book Antiqua" w:eastAsia="나눔고딕" w:hAnsi="Book Antiqua"/>
              </w:rPr>
              <w:t>d</w:t>
            </w:r>
          </w:p>
        </w:tc>
        <w:tc>
          <w:tcPr>
            <w:tcW w:w="1137" w:type="dxa"/>
          </w:tcPr>
          <w:p w14:paraId="4A3C4CBB" w14:textId="4BDC0566" w:rsidR="0066059D" w:rsidRPr="00D8578C" w:rsidRDefault="0066059D" w:rsidP="00D8578C">
            <w:pPr>
              <w:spacing w:line="360" w:lineRule="auto"/>
              <w:jc w:val="both"/>
              <w:rPr>
                <w:rFonts w:ascii="Book Antiqua" w:eastAsia="나눔고딕" w:hAnsi="Book Antiqua"/>
              </w:rPr>
            </w:pPr>
            <w:r w:rsidRPr="00D8578C">
              <w:rPr>
                <w:rFonts w:ascii="Book Antiqua" w:eastAsia="나눔고딕" w:hAnsi="Book Antiqua"/>
              </w:rPr>
              <w:t>Buttock</w:t>
            </w:r>
          </w:p>
        </w:tc>
      </w:tr>
      <w:tr w:rsidR="0066059D" w:rsidRPr="00D8578C" w14:paraId="236EE3CF" w14:textId="77777777" w:rsidTr="00A16FCB">
        <w:tc>
          <w:tcPr>
            <w:tcW w:w="1877" w:type="dxa"/>
          </w:tcPr>
          <w:p w14:paraId="0E45ED70" w14:textId="3ABCB560" w:rsidR="0066059D" w:rsidRPr="00D8578C" w:rsidRDefault="0066059D" w:rsidP="00D8578C">
            <w:pPr>
              <w:spacing w:line="360" w:lineRule="auto"/>
              <w:jc w:val="both"/>
              <w:rPr>
                <w:rFonts w:ascii="Book Antiqua" w:eastAsia="나눔고딕" w:hAnsi="Book Antiqua"/>
              </w:rPr>
            </w:pPr>
            <w:r w:rsidRPr="00D8578C">
              <w:rPr>
                <w:rFonts w:ascii="Book Antiqua" w:eastAsia="나눔고딕" w:hAnsi="Book Antiqua"/>
              </w:rPr>
              <w:t>Etanercept</w:t>
            </w:r>
          </w:p>
        </w:tc>
        <w:tc>
          <w:tcPr>
            <w:tcW w:w="2015" w:type="dxa"/>
          </w:tcPr>
          <w:p w14:paraId="2BB298FC" w14:textId="2CD73FF0" w:rsidR="0066059D" w:rsidRPr="00D8578C" w:rsidRDefault="0066059D" w:rsidP="00D8578C">
            <w:pPr>
              <w:spacing w:line="360" w:lineRule="auto"/>
              <w:jc w:val="both"/>
              <w:rPr>
                <w:rFonts w:ascii="Book Antiqua" w:eastAsia="나눔고딕" w:hAnsi="Book Antiqua"/>
              </w:rPr>
            </w:pPr>
            <w:r w:rsidRPr="00D8578C">
              <w:rPr>
                <w:rFonts w:ascii="Book Antiqua" w:eastAsia="나눔고딕" w:hAnsi="Book Antiqua"/>
              </w:rPr>
              <w:t>Psoriatic arthrtitis</w:t>
            </w:r>
          </w:p>
        </w:tc>
        <w:tc>
          <w:tcPr>
            <w:tcW w:w="1507" w:type="dxa"/>
          </w:tcPr>
          <w:p w14:paraId="7DA3D755" w14:textId="0FB7F8D9" w:rsidR="0066059D" w:rsidRPr="00D8578C" w:rsidRDefault="0066059D" w:rsidP="00D8578C">
            <w:pPr>
              <w:spacing w:line="360" w:lineRule="auto"/>
              <w:jc w:val="both"/>
              <w:rPr>
                <w:rFonts w:ascii="Book Antiqua" w:eastAsia="나눔고딕" w:hAnsi="Book Antiqua"/>
              </w:rPr>
            </w:pPr>
            <w:r w:rsidRPr="00D8578C">
              <w:rPr>
                <w:rFonts w:ascii="Book Antiqua" w:eastAsia="나눔고딕" w:hAnsi="Book Antiqua"/>
              </w:rPr>
              <w:t xml:space="preserve">Guarneri </w:t>
            </w:r>
          </w:p>
        </w:tc>
        <w:tc>
          <w:tcPr>
            <w:tcW w:w="1122" w:type="dxa"/>
          </w:tcPr>
          <w:p w14:paraId="1188C547" w14:textId="5AF43AF9" w:rsidR="0066059D" w:rsidRPr="00D8578C" w:rsidRDefault="0066059D" w:rsidP="00D8578C">
            <w:pPr>
              <w:spacing w:line="360" w:lineRule="auto"/>
              <w:jc w:val="both"/>
              <w:rPr>
                <w:rFonts w:ascii="Book Antiqua" w:eastAsia="나눔고딕" w:hAnsi="Book Antiqua"/>
              </w:rPr>
            </w:pPr>
            <w:r w:rsidRPr="00D8578C">
              <w:rPr>
                <w:rFonts w:ascii="Book Antiqua" w:eastAsia="나눔고딕" w:hAnsi="Book Antiqua"/>
              </w:rPr>
              <w:t>2010</w:t>
            </w:r>
          </w:p>
        </w:tc>
        <w:tc>
          <w:tcPr>
            <w:tcW w:w="1198" w:type="dxa"/>
          </w:tcPr>
          <w:p w14:paraId="728FC862" w14:textId="3A2F1F3C" w:rsidR="0066059D" w:rsidRPr="00D8578C" w:rsidRDefault="0066059D" w:rsidP="00452682">
            <w:pPr>
              <w:spacing w:line="360" w:lineRule="auto"/>
              <w:jc w:val="both"/>
              <w:rPr>
                <w:rFonts w:ascii="Book Antiqua" w:eastAsia="나눔고딕" w:hAnsi="Book Antiqua"/>
              </w:rPr>
            </w:pPr>
            <w:r w:rsidRPr="00D8578C">
              <w:rPr>
                <w:rFonts w:ascii="Book Antiqua" w:eastAsia="나눔고딕" w:hAnsi="Book Antiqua"/>
              </w:rPr>
              <w:t>10 d</w:t>
            </w:r>
          </w:p>
        </w:tc>
        <w:tc>
          <w:tcPr>
            <w:tcW w:w="1137" w:type="dxa"/>
          </w:tcPr>
          <w:p w14:paraId="4704EFC3" w14:textId="1E613614" w:rsidR="0066059D" w:rsidRPr="00D8578C" w:rsidRDefault="0066059D" w:rsidP="00D8578C">
            <w:pPr>
              <w:spacing w:line="360" w:lineRule="auto"/>
              <w:jc w:val="both"/>
              <w:rPr>
                <w:rFonts w:ascii="Book Antiqua" w:eastAsia="나눔고딕" w:hAnsi="Book Antiqua"/>
              </w:rPr>
            </w:pPr>
            <w:r w:rsidRPr="00D8578C">
              <w:rPr>
                <w:rFonts w:ascii="Book Antiqua" w:eastAsia="나눔고딕" w:hAnsi="Book Antiqua"/>
              </w:rPr>
              <w:t>Abdomen</w:t>
            </w:r>
          </w:p>
        </w:tc>
      </w:tr>
      <w:tr w:rsidR="0066059D" w:rsidRPr="00D8578C" w14:paraId="32A41261" w14:textId="77777777" w:rsidTr="00A16FCB">
        <w:tc>
          <w:tcPr>
            <w:tcW w:w="1877" w:type="dxa"/>
          </w:tcPr>
          <w:p w14:paraId="7026391D" w14:textId="781C7A1B" w:rsidR="0066059D" w:rsidRPr="00D8578C" w:rsidRDefault="0066059D" w:rsidP="00D8578C">
            <w:pPr>
              <w:spacing w:line="360" w:lineRule="auto"/>
              <w:jc w:val="both"/>
              <w:rPr>
                <w:rFonts w:ascii="Book Antiqua" w:eastAsia="나눔고딕" w:hAnsi="Book Antiqua"/>
              </w:rPr>
            </w:pPr>
            <w:r w:rsidRPr="00D8578C">
              <w:rPr>
                <w:rFonts w:ascii="Book Antiqua" w:eastAsia="나눔고딕" w:hAnsi="Book Antiqua"/>
              </w:rPr>
              <w:t>Ketorolac</w:t>
            </w:r>
          </w:p>
        </w:tc>
        <w:tc>
          <w:tcPr>
            <w:tcW w:w="2015" w:type="dxa"/>
          </w:tcPr>
          <w:p w14:paraId="056A013A" w14:textId="311E3875" w:rsidR="0066059D" w:rsidRPr="00D8578C" w:rsidRDefault="0066059D" w:rsidP="00D8578C">
            <w:pPr>
              <w:spacing w:line="360" w:lineRule="auto"/>
              <w:jc w:val="both"/>
              <w:rPr>
                <w:rFonts w:ascii="Book Antiqua" w:eastAsia="나눔고딕" w:hAnsi="Book Antiqua"/>
              </w:rPr>
            </w:pPr>
            <w:r w:rsidRPr="00D8578C">
              <w:rPr>
                <w:rFonts w:ascii="Book Antiqua" w:eastAsia="나눔고딕" w:hAnsi="Book Antiqua"/>
              </w:rPr>
              <w:t>NS</w:t>
            </w:r>
          </w:p>
        </w:tc>
        <w:tc>
          <w:tcPr>
            <w:tcW w:w="1507" w:type="dxa"/>
          </w:tcPr>
          <w:p w14:paraId="4EBDD2EE" w14:textId="1319C899" w:rsidR="0066059D" w:rsidRPr="00D8578C" w:rsidRDefault="0066059D" w:rsidP="00D8578C">
            <w:pPr>
              <w:spacing w:line="360" w:lineRule="auto"/>
              <w:jc w:val="both"/>
              <w:rPr>
                <w:rFonts w:ascii="Book Antiqua" w:eastAsia="나눔고딕" w:hAnsi="Book Antiqua"/>
              </w:rPr>
            </w:pPr>
            <w:r w:rsidRPr="00D8578C">
              <w:rPr>
                <w:rFonts w:ascii="Book Antiqua" w:eastAsia="나눔고딕" w:hAnsi="Book Antiqua"/>
              </w:rPr>
              <w:t>Marangi</w:t>
            </w:r>
          </w:p>
        </w:tc>
        <w:tc>
          <w:tcPr>
            <w:tcW w:w="1122" w:type="dxa"/>
          </w:tcPr>
          <w:p w14:paraId="6351CB87" w14:textId="04674C9D" w:rsidR="0066059D" w:rsidRPr="00D8578C" w:rsidRDefault="0066059D" w:rsidP="00D8578C">
            <w:pPr>
              <w:spacing w:line="360" w:lineRule="auto"/>
              <w:jc w:val="both"/>
              <w:rPr>
                <w:rFonts w:ascii="Book Antiqua" w:eastAsia="나눔고딕" w:hAnsi="Book Antiqua"/>
              </w:rPr>
            </w:pPr>
            <w:r w:rsidRPr="00D8578C">
              <w:rPr>
                <w:rFonts w:ascii="Book Antiqua" w:eastAsia="나눔고딕" w:hAnsi="Book Antiqua"/>
              </w:rPr>
              <w:t>2010</w:t>
            </w:r>
          </w:p>
        </w:tc>
        <w:tc>
          <w:tcPr>
            <w:tcW w:w="1198" w:type="dxa"/>
          </w:tcPr>
          <w:p w14:paraId="5EA40F7B" w14:textId="3375C316" w:rsidR="0066059D" w:rsidRPr="00452682" w:rsidRDefault="00452682" w:rsidP="00D8578C">
            <w:pPr>
              <w:spacing w:line="360" w:lineRule="auto"/>
              <w:jc w:val="both"/>
              <w:rPr>
                <w:rFonts w:ascii="Book Antiqua" w:eastAsia="宋体" w:hAnsi="Book Antiqua"/>
                <w:lang w:eastAsia="zh-CN"/>
              </w:rPr>
            </w:pPr>
            <w:r>
              <w:rPr>
                <w:rFonts w:ascii="Book Antiqua" w:eastAsia="나눔고딕" w:hAnsi="Book Antiqua"/>
              </w:rPr>
              <w:t>2 wk</w:t>
            </w:r>
          </w:p>
        </w:tc>
        <w:tc>
          <w:tcPr>
            <w:tcW w:w="1137" w:type="dxa"/>
          </w:tcPr>
          <w:p w14:paraId="53F9D66E" w14:textId="6BAEA11A" w:rsidR="0066059D" w:rsidRPr="00D8578C" w:rsidRDefault="0066059D" w:rsidP="00D8578C">
            <w:pPr>
              <w:spacing w:line="360" w:lineRule="auto"/>
              <w:jc w:val="both"/>
              <w:rPr>
                <w:rFonts w:ascii="Book Antiqua" w:eastAsia="나눔고딕" w:hAnsi="Book Antiqua"/>
              </w:rPr>
            </w:pPr>
            <w:r w:rsidRPr="00D8578C">
              <w:rPr>
                <w:rFonts w:ascii="Book Antiqua" w:eastAsia="나눔고딕" w:hAnsi="Book Antiqua"/>
              </w:rPr>
              <w:t>Buttock</w:t>
            </w:r>
          </w:p>
        </w:tc>
      </w:tr>
      <w:tr w:rsidR="00965BB9" w:rsidRPr="00D8578C" w14:paraId="70E64454" w14:textId="77777777" w:rsidTr="00A16FCB">
        <w:trPr>
          <w:trHeight w:val="420"/>
        </w:trPr>
        <w:tc>
          <w:tcPr>
            <w:tcW w:w="1877" w:type="dxa"/>
            <w:vMerge w:val="restart"/>
          </w:tcPr>
          <w:p w14:paraId="5B61D39A" w14:textId="778548E1" w:rsidR="00965BB9" w:rsidRPr="00D8578C" w:rsidRDefault="00965BB9" w:rsidP="00D8578C">
            <w:pPr>
              <w:spacing w:line="360" w:lineRule="auto"/>
              <w:jc w:val="both"/>
              <w:rPr>
                <w:rFonts w:ascii="Book Antiqua" w:eastAsia="나눔고딕" w:hAnsi="Book Antiqua"/>
              </w:rPr>
            </w:pPr>
            <w:r w:rsidRPr="00D8578C">
              <w:rPr>
                <w:rFonts w:ascii="Book Antiqua" w:eastAsia="나눔고딕" w:hAnsi="Book Antiqua"/>
              </w:rPr>
              <w:t>Ketoprofen</w:t>
            </w:r>
          </w:p>
        </w:tc>
        <w:tc>
          <w:tcPr>
            <w:tcW w:w="2015" w:type="dxa"/>
          </w:tcPr>
          <w:p w14:paraId="52FF95E8" w14:textId="28CFAC4F" w:rsidR="00965BB9" w:rsidRPr="00D8578C" w:rsidRDefault="00A16FCB" w:rsidP="00D8578C">
            <w:pPr>
              <w:spacing w:line="360" w:lineRule="auto"/>
              <w:jc w:val="both"/>
              <w:rPr>
                <w:rFonts w:ascii="Book Antiqua" w:eastAsia="나눔고딕" w:hAnsi="Book Antiqua"/>
              </w:rPr>
            </w:pPr>
            <w:r w:rsidRPr="00D8578C">
              <w:rPr>
                <w:rFonts w:ascii="Book Antiqua" w:eastAsia="나눔고딕" w:hAnsi="Book Antiqua"/>
              </w:rPr>
              <w:t>Knee pain</w:t>
            </w:r>
          </w:p>
        </w:tc>
        <w:tc>
          <w:tcPr>
            <w:tcW w:w="1507" w:type="dxa"/>
          </w:tcPr>
          <w:p w14:paraId="3226D2C1" w14:textId="6982606E" w:rsidR="00965BB9" w:rsidRPr="00D8578C" w:rsidRDefault="00965BB9" w:rsidP="00D8578C">
            <w:pPr>
              <w:spacing w:line="360" w:lineRule="auto"/>
              <w:jc w:val="both"/>
              <w:rPr>
                <w:rFonts w:ascii="Book Antiqua" w:eastAsia="나눔고딕" w:hAnsi="Book Antiqua"/>
              </w:rPr>
            </w:pPr>
            <w:r w:rsidRPr="00D8578C">
              <w:rPr>
                <w:rFonts w:ascii="Book Antiqua" w:eastAsia="나눔고딕" w:hAnsi="Book Antiqua"/>
              </w:rPr>
              <w:t>Kim</w:t>
            </w:r>
          </w:p>
        </w:tc>
        <w:tc>
          <w:tcPr>
            <w:tcW w:w="1122" w:type="dxa"/>
          </w:tcPr>
          <w:p w14:paraId="166FF80E" w14:textId="4C8529A8" w:rsidR="00965BB9" w:rsidRPr="00D8578C" w:rsidRDefault="00965BB9" w:rsidP="00D8578C">
            <w:pPr>
              <w:spacing w:line="360" w:lineRule="auto"/>
              <w:jc w:val="both"/>
              <w:rPr>
                <w:rFonts w:ascii="Book Antiqua" w:eastAsia="나눔고딕" w:hAnsi="Book Antiqua"/>
              </w:rPr>
            </w:pPr>
            <w:r w:rsidRPr="00D8578C">
              <w:rPr>
                <w:rFonts w:ascii="Book Antiqua" w:eastAsia="나눔고딕" w:hAnsi="Book Antiqua"/>
              </w:rPr>
              <w:t>2012</w:t>
            </w:r>
          </w:p>
        </w:tc>
        <w:tc>
          <w:tcPr>
            <w:tcW w:w="1198" w:type="dxa"/>
            <w:vMerge w:val="restart"/>
          </w:tcPr>
          <w:p w14:paraId="39AEEE3D" w14:textId="0072045E" w:rsidR="00965BB9" w:rsidRPr="00D8578C" w:rsidRDefault="00965BB9" w:rsidP="00D8578C">
            <w:pPr>
              <w:spacing w:line="360" w:lineRule="auto"/>
              <w:jc w:val="both"/>
              <w:rPr>
                <w:rFonts w:ascii="Book Antiqua" w:eastAsia="나눔고딕" w:hAnsi="Book Antiqua"/>
              </w:rPr>
            </w:pPr>
            <w:r w:rsidRPr="00D8578C">
              <w:rPr>
                <w:rFonts w:ascii="Book Antiqua" w:eastAsia="나눔고딕" w:hAnsi="Book Antiqua"/>
              </w:rPr>
              <w:t>NS</w:t>
            </w:r>
          </w:p>
        </w:tc>
        <w:tc>
          <w:tcPr>
            <w:tcW w:w="1137" w:type="dxa"/>
            <w:vMerge w:val="restart"/>
          </w:tcPr>
          <w:p w14:paraId="608BDE91" w14:textId="609A5765" w:rsidR="00965BB9" w:rsidRPr="00D8578C" w:rsidRDefault="00965BB9" w:rsidP="00D8578C">
            <w:pPr>
              <w:spacing w:line="360" w:lineRule="auto"/>
              <w:jc w:val="both"/>
              <w:rPr>
                <w:rFonts w:ascii="Book Antiqua" w:eastAsia="나눔고딕" w:hAnsi="Book Antiqua"/>
              </w:rPr>
            </w:pPr>
            <w:r w:rsidRPr="00D8578C">
              <w:rPr>
                <w:rFonts w:ascii="Book Antiqua" w:eastAsia="나눔고딕" w:hAnsi="Book Antiqua"/>
              </w:rPr>
              <w:t>Buttock</w:t>
            </w:r>
          </w:p>
        </w:tc>
      </w:tr>
      <w:tr w:rsidR="00965BB9" w:rsidRPr="00D8578C" w14:paraId="08D29D94" w14:textId="77777777" w:rsidTr="00A16FCB">
        <w:trPr>
          <w:trHeight w:val="470"/>
        </w:trPr>
        <w:tc>
          <w:tcPr>
            <w:tcW w:w="1877" w:type="dxa"/>
            <w:vMerge/>
          </w:tcPr>
          <w:p w14:paraId="647A8E10" w14:textId="77777777" w:rsidR="00965BB9" w:rsidRPr="00D8578C" w:rsidRDefault="00965BB9" w:rsidP="00D8578C">
            <w:pPr>
              <w:spacing w:line="360" w:lineRule="auto"/>
              <w:jc w:val="both"/>
              <w:rPr>
                <w:rFonts w:ascii="Book Antiqua" w:eastAsia="나눔고딕" w:hAnsi="Book Antiqua"/>
              </w:rPr>
            </w:pPr>
          </w:p>
        </w:tc>
        <w:tc>
          <w:tcPr>
            <w:tcW w:w="2015" w:type="dxa"/>
          </w:tcPr>
          <w:p w14:paraId="4CA8F81E" w14:textId="5EF99B82" w:rsidR="00965BB9" w:rsidRPr="00D8578C" w:rsidRDefault="00A16FCB" w:rsidP="00D8578C">
            <w:pPr>
              <w:spacing w:line="360" w:lineRule="auto"/>
              <w:jc w:val="both"/>
              <w:rPr>
                <w:rFonts w:ascii="Book Antiqua" w:eastAsia="나눔고딕" w:hAnsi="Book Antiqua"/>
              </w:rPr>
            </w:pPr>
            <w:r w:rsidRPr="00D8578C">
              <w:rPr>
                <w:rFonts w:ascii="Book Antiqua" w:eastAsia="나눔고딕" w:hAnsi="Book Antiqua"/>
              </w:rPr>
              <w:t>COM</w:t>
            </w:r>
          </w:p>
        </w:tc>
        <w:tc>
          <w:tcPr>
            <w:tcW w:w="1507" w:type="dxa"/>
          </w:tcPr>
          <w:p w14:paraId="09437DDB" w14:textId="033D80C9" w:rsidR="00965BB9" w:rsidRPr="00D8578C" w:rsidRDefault="00965BB9" w:rsidP="00D8578C">
            <w:pPr>
              <w:spacing w:line="360" w:lineRule="auto"/>
              <w:jc w:val="both"/>
              <w:rPr>
                <w:rFonts w:ascii="Book Antiqua" w:eastAsia="나눔고딕" w:hAnsi="Book Antiqua"/>
              </w:rPr>
            </w:pPr>
            <w:r w:rsidRPr="00D8578C">
              <w:rPr>
                <w:rFonts w:ascii="Book Antiqua" w:eastAsia="나눔고딕" w:hAnsi="Book Antiqua"/>
              </w:rPr>
              <w:t>Lee</w:t>
            </w:r>
          </w:p>
        </w:tc>
        <w:tc>
          <w:tcPr>
            <w:tcW w:w="1122" w:type="dxa"/>
          </w:tcPr>
          <w:p w14:paraId="7D3FDDB2" w14:textId="1FBA636E" w:rsidR="00965BB9" w:rsidRPr="00D8578C" w:rsidRDefault="00965BB9" w:rsidP="00D8578C">
            <w:pPr>
              <w:spacing w:line="360" w:lineRule="auto"/>
              <w:jc w:val="both"/>
              <w:rPr>
                <w:rFonts w:ascii="Book Antiqua" w:eastAsia="나눔고딕" w:hAnsi="Book Antiqua"/>
              </w:rPr>
            </w:pPr>
            <w:r w:rsidRPr="00D8578C">
              <w:rPr>
                <w:rFonts w:ascii="Book Antiqua" w:eastAsia="나눔고딕" w:hAnsi="Book Antiqua"/>
              </w:rPr>
              <w:t>2003</w:t>
            </w:r>
          </w:p>
        </w:tc>
        <w:tc>
          <w:tcPr>
            <w:tcW w:w="1198" w:type="dxa"/>
            <w:vMerge/>
          </w:tcPr>
          <w:p w14:paraId="1628FD23" w14:textId="77777777" w:rsidR="00965BB9" w:rsidRPr="00D8578C" w:rsidRDefault="00965BB9" w:rsidP="00D8578C">
            <w:pPr>
              <w:spacing w:line="360" w:lineRule="auto"/>
              <w:jc w:val="both"/>
              <w:rPr>
                <w:rFonts w:ascii="Book Antiqua" w:eastAsia="나눔고딕" w:hAnsi="Book Antiqua"/>
              </w:rPr>
            </w:pPr>
          </w:p>
        </w:tc>
        <w:tc>
          <w:tcPr>
            <w:tcW w:w="1137" w:type="dxa"/>
            <w:vMerge/>
          </w:tcPr>
          <w:p w14:paraId="3D83EAC7" w14:textId="77777777" w:rsidR="00965BB9" w:rsidRPr="00D8578C" w:rsidRDefault="00965BB9" w:rsidP="00D8578C">
            <w:pPr>
              <w:spacing w:line="360" w:lineRule="auto"/>
              <w:jc w:val="both"/>
              <w:rPr>
                <w:rFonts w:ascii="Book Antiqua" w:eastAsia="나눔고딕" w:hAnsi="Book Antiqua"/>
              </w:rPr>
            </w:pPr>
          </w:p>
        </w:tc>
      </w:tr>
      <w:tr w:rsidR="0066059D" w:rsidRPr="00D8578C" w14:paraId="5AAD41BE" w14:textId="77777777" w:rsidTr="00A16FCB">
        <w:tc>
          <w:tcPr>
            <w:tcW w:w="1877" w:type="dxa"/>
          </w:tcPr>
          <w:p w14:paraId="4CD83AAF" w14:textId="7C3BC7DC" w:rsidR="0066059D" w:rsidRPr="00D8578C" w:rsidRDefault="0066059D" w:rsidP="00D8578C">
            <w:pPr>
              <w:spacing w:line="360" w:lineRule="auto"/>
              <w:jc w:val="both"/>
              <w:rPr>
                <w:rFonts w:ascii="Book Antiqua" w:eastAsia="나눔고딕" w:hAnsi="Book Antiqua"/>
              </w:rPr>
            </w:pPr>
            <w:r w:rsidRPr="00D8578C">
              <w:rPr>
                <w:rFonts w:ascii="Book Antiqua" w:eastAsia="나눔고딕" w:hAnsi="Book Antiqua"/>
              </w:rPr>
              <w:t>Meperidine</w:t>
            </w:r>
          </w:p>
        </w:tc>
        <w:tc>
          <w:tcPr>
            <w:tcW w:w="2015" w:type="dxa"/>
          </w:tcPr>
          <w:p w14:paraId="1E502245" w14:textId="718BDEC5" w:rsidR="0066059D" w:rsidRPr="00D8578C" w:rsidRDefault="0066059D" w:rsidP="00D8578C">
            <w:pPr>
              <w:spacing w:line="360" w:lineRule="auto"/>
              <w:jc w:val="both"/>
              <w:rPr>
                <w:rFonts w:ascii="Book Antiqua" w:eastAsia="나눔고딕" w:hAnsi="Book Antiqua"/>
              </w:rPr>
            </w:pPr>
            <w:r w:rsidRPr="00D8578C">
              <w:rPr>
                <w:rFonts w:ascii="Book Antiqua" w:eastAsia="나눔고딕" w:hAnsi="Book Antiqua"/>
              </w:rPr>
              <w:t>Operation site pain</w:t>
            </w:r>
          </w:p>
        </w:tc>
        <w:tc>
          <w:tcPr>
            <w:tcW w:w="1507" w:type="dxa"/>
          </w:tcPr>
          <w:p w14:paraId="033F6A9E" w14:textId="51941589" w:rsidR="0066059D" w:rsidRPr="00D8578C" w:rsidRDefault="0066059D" w:rsidP="00D8578C">
            <w:pPr>
              <w:spacing w:line="360" w:lineRule="auto"/>
              <w:jc w:val="both"/>
              <w:rPr>
                <w:rFonts w:ascii="Book Antiqua" w:eastAsia="나눔고딕" w:hAnsi="Book Antiqua"/>
              </w:rPr>
            </w:pPr>
            <w:r w:rsidRPr="00D8578C">
              <w:rPr>
                <w:rFonts w:ascii="Book Antiqua" w:eastAsia="나눔고딕" w:hAnsi="Book Antiqua"/>
              </w:rPr>
              <w:t>Kim</w:t>
            </w:r>
          </w:p>
        </w:tc>
        <w:tc>
          <w:tcPr>
            <w:tcW w:w="1122" w:type="dxa"/>
          </w:tcPr>
          <w:p w14:paraId="32E9CFB2" w14:textId="7866F5B5" w:rsidR="0066059D" w:rsidRPr="00D8578C" w:rsidRDefault="0066059D" w:rsidP="00D8578C">
            <w:pPr>
              <w:spacing w:line="360" w:lineRule="auto"/>
              <w:jc w:val="both"/>
              <w:rPr>
                <w:rFonts w:ascii="Book Antiqua" w:eastAsia="나눔고딕" w:hAnsi="Book Antiqua"/>
              </w:rPr>
            </w:pPr>
            <w:r w:rsidRPr="00D8578C">
              <w:rPr>
                <w:rFonts w:ascii="Book Antiqua" w:eastAsia="나눔고딕" w:hAnsi="Book Antiqua"/>
              </w:rPr>
              <w:t>2012</w:t>
            </w:r>
          </w:p>
        </w:tc>
        <w:tc>
          <w:tcPr>
            <w:tcW w:w="1198" w:type="dxa"/>
          </w:tcPr>
          <w:p w14:paraId="3842D05F" w14:textId="77777777" w:rsidR="0066059D" w:rsidRPr="00D8578C" w:rsidRDefault="0066059D" w:rsidP="00D8578C">
            <w:pPr>
              <w:spacing w:line="360" w:lineRule="auto"/>
              <w:jc w:val="both"/>
              <w:rPr>
                <w:rFonts w:ascii="Book Antiqua" w:eastAsia="나눔고딕" w:hAnsi="Book Antiqua"/>
              </w:rPr>
            </w:pPr>
          </w:p>
        </w:tc>
        <w:tc>
          <w:tcPr>
            <w:tcW w:w="1137" w:type="dxa"/>
          </w:tcPr>
          <w:p w14:paraId="4ED19E28" w14:textId="69D16DA1" w:rsidR="0066059D" w:rsidRPr="00D8578C" w:rsidRDefault="0066059D" w:rsidP="00D8578C">
            <w:pPr>
              <w:spacing w:line="360" w:lineRule="auto"/>
              <w:jc w:val="both"/>
              <w:rPr>
                <w:rFonts w:ascii="Book Antiqua" w:eastAsia="나눔고딕" w:hAnsi="Book Antiqua"/>
              </w:rPr>
            </w:pPr>
            <w:r w:rsidRPr="00D8578C">
              <w:rPr>
                <w:rFonts w:ascii="Book Antiqua" w:eastAsia="나눔고딕" w:hAnsi="Book Antiqua"/>
              </w:rPr>
              <w:t>Buttock</w:t>
            </w:r>
          </w:p>
        </w:tc>
      </w:tr>
      <w:tr w:rsidR="0066059D" w:rsidRPr="00D8578C" w14:paraId="076C167A" w14:textId="77777777" w:rsidTr="00A16FCB">
        <w:tc>
          <w:tcPr>
            <w:tcW w:w="1877" w:type="dxa"/>
          </w:tcPr>
          <w:p w14:paraId="43BFEE5D" w14:textId="49BECF25" w:rsidR="0066059D" w:rsidRPr="00D8578C" w:rsidRDefault="008C1665" w:rsidP="00D8578C">
            <w:pPr>
              <w:spacing w:line="360" w:lineRule="auto"/>
              <w:jc w:val="both"/>
              <w:rPr>
                <w:rFonts w:ascii="Book Antiqua" w:eastAsia="나눔고딕" w:hAnsi="Book Antiqua"/>
              </w:rPr>
            </w:pPr>
            <w:r w:rsidRPr="00D8578C">
              <w:rPr>
                <w:rFonts w:ascii="Book Antiqua" w:eastAsia="나눔고딕" w:hAnsi="Book Antiqua"/>
              </w:rPr>
              <w:t>Gentamycin</w:t>
            </w:r>
          </w:p>
        </w:tc>
        <w:tc>
          <w:tcPr>
            <w:tcW w:w="2015" w:type="dxa"/>
          </w:tcPr>
          <w:p w14:paraId="3528458B" w14:textId="381DA492" w:rsidR="0066059D" w:rsidRPr="00D8578C" w:rsidRDefault="008C1665" w:rsidP="00D8578C">
            <w:pPr>
              <w:spacing w:line="360" w:lineRule="auto"/>
              <w:jc w:val="both"/>
              <w:rPr>
                <w:rFonts w:ascii="Book Antiqua" w:eastAsia="나눔고딕" w:hAnsi="Book Antiqua"/>
              </w:rPr>
            </w:pPr>
            <w:r w:rsidRPr="00D8578C">
              <w:rPr>
                <w:rFonts w:ascii="Book Antiqua" w:eastAsia="나눔고딕" w:hAnsi="Book Antiqua"/>
              </w:rPr>
              <w:t>Elbow sprain</w:t>
            </w:r>
          </w:p>
        </w:tc>
        <w:tc>
          <w:tcPr>
            <w:tcW w:w="1507" w:type="dxa"/>
          </w:tcPr>
          <w:p w14:paraId="6500C494" w14:textId="69521B79" w:rsidR="0066059D" w:rsidRPr="00D8578C" w:rsidRDefault="008C1665" w:rsidP="00D8578C">
            <w:pPr>
              <w:spacing w:line="360" w:lineRule="auto"/>
              <w:jc w:val="both"/>
              <w:rPr>
                <w:rFonts w:ascii="Book Antiqua" w:eastAsia="나눔고딕" w:hAnsi="Book Antiqua"/>
              </w:rPr>
            </w:pPr>
            <w:r w:rsidRPr="00D8578C">
              <w:rPr>
                <w:rFonts w:ascii="Book Antiqua" w:eastAsia="나눔고딕" w:hAnsi="Book Antiqua"/>
              </w:rPr>
              <w:t>Kim</w:t>
            </w:r>
          </w:p>
        </w:tc>
        <w:tc>
          <w:tcPr>
            <w:tcW w:w="1122" w:type="dxa"/>
          </w:tcPr>
          <w:p w14:paraId="69824EDC" w14:textId="0DF4D643" w:rsidR="0066059D" w:rsidRPr="00D8578C" w:rsidRDefault="008C1665" w:rsidP="00D8578C">
            <w:pPr>
              <w:spacing w:line="360" w:lineRule="auto"/>
              <w:jc w:val="both"/>
              <w:rPr>
                <w:rFonts w:ascii="Book Antiqua" w:eastAsia="나눔고딕" w:hAnsi="Book Antiqua"/>
              </w:rPr>
            </w:pPr>
            <w:r w:rsidRPr="00D8578C">
              <w:rPr>
                <w:rFonts w:ascii="Book Antiqua" w:eastAsia="나눔고딕" w:hAnsi="Book Antiqua"/>
              </w:rPr>
              <w:t>2014</w:t>
            </w:r>
          </w:p>
        </w:tc>
        <w:tc>
          <w:tcPr>
            <w:tcW w:w="1198" w:type="dxa"/>
          </w:tcPr>
          <w:p w14:paraId="26D657EA" w14:textId="77777777" w:rsidR="0066059D" w:rsidRPr="00D8578C" w:rsidRDefault="0066059D" w:rsidP="00D8578C">
            <w:pPr>
              <w:spacing w:line="360" w:lineRule="auto"/>
              <w:jc w:val="both"/>
              <w:rPr>
                <w:rFonts w:ascii="Book Antiqua" w:eastAsia="나눔고딕" w:hAnsi="Book Antiqua"/>
              </w:rPr>
            </w:pPr>
          </w:p>
        </w:tc>
        <w:tc>
          <w:tcPr>
            <w:tcW w:w="1137" w:type="dxa"/>
          </w:tcPr>
          <w:p w14:paraId="471839BE" w14:textId="0924809D" w:rsidR="0066059D" w:rsidRPr="00D8578C" w:rsidRDefault="008C1665" w:rsidP="00D8578C">
            <w:pPr>
              <w:spacing w:line="360" w:lineRule="auto"/>
              <w:jc w:val="both"/>
              <w:rPr>
                <w:rFonts w:ascii="Book Antiqua" w:eastAsia="나눔고딕" w:hAnsi="Book Antiqua"/>
              </w:rPr>
            </w:pPr>
            <w:r w:rsidRPr="00D8578C">
              <w:rPr>
                <w:rFonts w:ascii="Book Antiqua" w:eastAsia="나눔고딕" w:hAnsi="Book Antiqua"/>
              </w:rPr>
              <w:t>Buttock</w:t>
            </w:r>
          </w:p>
        </w:tc>
      </w:tr>
      <w:tr w:rsidR="0066059D" w:rsidRPr="00D8578C" w14:paraId="684F2FEB" w14:textId="77777777" w:rsidTr="00A16FCB">
        <w:tc>
          <w:tcPr>
            <w:tcW w:w="1877" w:type="dxa"/>
          </w:tcPr>
          <w:p w14:paraId="199ABF69" w14:textId="04918589" w:rsidR="0066059D" w:rsidRPr="00D8578C" w:rsidRDefault="008C1665" w:rsidP="00D8578C">
            <w:pPr>
              <w:spacing w:line="360" w:lineRule="auto"/>
              <w:jc w:val="both"/>
              <w:rPr>
                <w:rFonts w:ascii="Book Antiqua" w:eastAsia="나눔고딕" w:hAnsi="Book Antiqua"/>
              </w:rPr>
            </w:pPr>
            <w:r w:rsidRPr="00D8578C">
              <w:rPr>
                <w:rFonts w:ascii="Book Antiqua" w:eastAsia="나눔고딕" w:hAnsi="Book Antiqua"/>
                <w:color w:val="000000"/>
              </w:rPr>
              <w:t>Chlorpheniramine maleate</w:t>
            </w:r>
          </w:p>
        </w:tc>
        <w:tc>
          <w:tcPr>
            <w:tcW w:w="2015" w:type="dxa"/>
          </w:tcPr>
          <w:p w14:paraId="60ADDD56" w14:textId="6B6357AF" w:rsidR="0066059D" w:rsidRPr="00D8578C" w:rsidRDefault="008C1665" w:rsidP="00D8578C">
            <w:pPr>
              <w:spacing w:line="360" w:lineRule="auto"/>
              <w:jc w:val="both"/>
              <w:rPr>
                <w:rFonts w:ascii="Book Antiqua" w:eastAsia="나눔고딕" w:hAnsi="Book Antiqua"/>
              </w:rPr>
            </w:pPr>
            <w:r w:rsidRPr="00D8578C">
              <w:rPr>
                <w:rFonts w:ascii="Book Antiqua" w:eastAsia="나눔고딕" w:hAnsi="Book Antiqua"/>
              </w:rPr>
              <w:t>Pruritus</w:t>
            </w:r>
          </w:p>
        </w:tc>
        <w:tc>
          <w:tcPr>
            <w:tcW w:w="1507" w:type="dxa"/>
          </w:tcPr>
          <w:p w14:paraId="091113F2" w14:textId="77E0B71D" w:rsidR="0066059D" w:rsidRPr="00D8578C" w:rsidRDefault="008C1665" w:rsidP="00D8578C">
            <w:pPr>
              <w:spacing w:line="360" w:lineRule="auto"/>
              <w:jc w:val="both"/>
              <w:rPr>
                <w:rFonts w:ascii="Book Antiqua" w:eastAsia="나눔고딕" w:hAnsi="Book Antiqua"/>
              </w:rPr>
            </w:pPr>
            <w:r w:rsidRPr="00D8578C">
              <w:rPr>
                <w:rFonts w:ascii="Book Antiqua" w:eastAsia="나눔고딕" w:hAnsi="Book Antiqua"/>
              </w:rPr>
              <w:t>Nischal</w:t>
            </w:r>
          </w:p>
        </w:tc>
        <w:tc>
          <w:tcPr>
            <w:tcW w:w="1122" w:type="dxa"/>
          </w:tcPr>
          <w:p w14:paraId="6F36ED5F" w14:textId="11282165" w:rsidR="0066059D" w:rsidRPr="00D8578C" w:rsidRDefault="008C1665" w:rsidP="00D8578C">
            <w:pPr>
              <w:spacing w:line="360" w:lineRule="auto"/>
              <w:jc w:val="both"/>
              <w:rPr>
                <w:rFonts w:ascii="Book Antiqua" w:eastAsia="나눔고딕" w:hAnsi="Book Antiqua"/>
              </w:rPr>
            </w:pPr>
            <w:r w:rsidRPr="00D8578C">
              <w:rPr>
                <w:rFonts w:ascii="Book Antiqua" w:eastAsia="나눔고딕" w:hAnsi="Book Antiqua"/>
              </w:rPr>
              <w:t>2009</w:t>
            </w:r>
          </w:p>
        </w:tc>
        <w:tc>
          <w:tcPr>
            <w:tcW w:w="1198" w:type="dxa"/>
          </w:tcPr>
          <w:p w14:paraId="293D5A23" w14:textId="2B05D286" w:rsidR="0066059D" w:rsidRPr="00452682" w:rsidRDefault="008C1665" w:rsidP="00D8578C">
            <w:pPr>
              <w:spacing w:line="360" w:lineRule="auto"/>
              <w:jc w:val="both"/>
              <w:rPr>
                <w:rFonts w:ascii="Book Antiqua" w:eastAsia="宋体" w:hAnsi="Book Antiqua"/>
                <w:lang w:eastAsia="zh-CN"/>
              </w:rPr>
            </w:pPr>
            <w:r w:rsidRPr="00D8578C">
              <w:rPr>
                <w:rFonts w:ascii="Book Antiqua" w:eastAsia="나눔고딕" w:hAnsi="Book Antiqua"/>
              </w:rPr>
              <w:t>7</w:t>
            </w:r>
            <w:r w:rsidR="00452682">
              <w:rPr>
                <w:rFonts w:ascii="Book Antiqua" w:eastAsia="宋体" w:hAnsi="Book Antiqua" w:hint="eastAsia"/>
                <w:lang w:eastAsia="zh-CN"/>
              </w:rPr>
              <w:t xml:space="preserve"> </w:t>
            </w:r>
            <w:r w:rsidR="00452682">
              <w:rPr>
                <w:rFonts w:ascii="Book Antiqua" w:eastAsia="나눔고딕" w:hAnsi="Book Antiqua"/>
              </w:rPr>
              <w:t>d</w:t>
            </w:r>
          </w:p>
        </w:tc>
        <w:tc>
          <w:tcPr>
            <w:tcW w:w="1137" w:type="dxa"/>
          </w:tcPr>
          <w:p w14:paraId="700E1BD8" w14:textId="4388106B" w:rsidR="0066059D" w:rsidRPr="00D8578C" w:rsidRDefault="008C1665" w:rsidP="00D8578C">
            <w:pPr>
              <w:spacing w:line="360" w:lineRule="auto"/>
              <w:jc w:val="both"/>
              <w:rPr>
                <w:rFonts w:ascii="Book Antiqua" w:eastAsia="나눔고딕" w:hAnsi="Book Antiqua"/>
              </w:rPr>
            </w:pPr>
            <w:r w:rsidRPr="00D8578C">
              <w:rPr>
                <w:rFonts w:ascii="Book Antiqua" w:eastAsia="나눔고딕" w:hAnsi="Book Antiqua"/>
              </w:rPr>
              <w:t>Arm</w:t>
            </w:r>
          </w:p>
        </w:tc>
      </w:tr>
      <w:tr w:rsidR="0066059D" w:rsidRPr="00D8578C" w14:paraId="3ED644B2" w14:textId="77777777" w:rsidTr="00A16FCB">
        <w:trPr>
          <w:trHeight w:val="626"/>
        </w:trPr>
        <w:tc>
          <w:tcPr>
            <w:tcW w:w="1877" w:type="dxa"/>
          </w:tcPr>
          <w:p w14:paraId="3D16460B" w14:textId="7E83F8DA" w:rsidR="0066059D" w:rsidRPr="00D8578C" w:rsidRDefault="008C1665" w:rsidP="00D8578C">
            <w:pPr>
              <w:spacing w:line="360" w:lineRule="auto"/>
              <w:jc w:val="both"/>
              <w:rPr>
                <w:rFonts w:ascii="Book Antiqua" w:eastAsia="나눔고딕" w:hAnsi="Book Antiqua"/>
              </w:rPr>
            </w:pPr>
            <w:r w:rsidRPr="00D8578C">
              <w:rPr>
                <w:rFonts w:ascii="Book Antiqua" w:eastAsia="나눔고딕" w:hAnsi="Book Antiqua"/>
              </w:rPr>
              <w:t>Trabit</w:t>
            </w:r>
          </w:p>
          <w:p w14:paraId="5E2B4202" w14:textId="77777777" w:rsidR="0066059D" w:rsidRPr="00D8578C" w:rsidRDefault="0066059D" w:rsidP="00D8578C">
            <w:pPr>
              <w:spacing w:line="360" w:lineRule="auto"/>
              <w:jc w:val="both"/>
              <w:rPr>
                <w:rFonts w:ascii="Book Antiqua" w:eastAsia="나눔고딕" w:hAnsi="Book Antiqua"/>
              </w:rPr>
            </w:pPr>
          </w:p>
        </w:tc>
        <w:tc>
          <w:tcPr>
            <w:tcW w:w="2015" w:type="dxa"/>
          </w:tcPr>
          <w:p w14:paraId="3C903F70" w14:textId="23BA6DEF" w:rsidR="0066059D" w:rsidRPr="00D8578C" w:rsidRDefault="00EE0FD5" w:rsidP="00D8578C">
            <w:pPr>
              <w:spacing w:line="360" w:lineRule="auto"/>
              <w:jc w:val="both"/>
              <w:rPr>
                <w:rFonts w:ascii="Book Antiqua" w:eastAsia="나눔고딕" w:hAnsi="Book Antiqua"/>
              </w:rPr>
            </w:pPr>
            <w:r w:rsidRPr="00D8578C">
              <w:rPr>
                <w:rFonts w:ascii="Book Antiqua" w:eastAsia="나눔고딕" w:hAnsi="Book Antiqua"/>
              </w:rPr>
              <w:t>Back pain</w:t>
            </w:r>
          </w:p>
        </w:tc>
        <w:tc>
          <w:tcPr>
            <w:tcW w:w="1507" w:type="dxa"/>
          </w:tcPr>
          <w:p w14:paraId="04DE7712" w14:textId="42182B63" w:rsidR="0066059D" w:rsidRPr="00D8578C" w:rsidRDefault="00EE0FD5" w:rsidP="00D8578C">
            <w:pPr>
              <w:spacing w:line="360" w:lineRule="auto"/>
              <w:jc w:val="both"/>
              <w:rPr>
                <w:rFonts w:ascii="Book Antiqua" w:eastAsia="나눔고딕" w:hAnsi="Book Antiqua"/>
              </w:rPr>
            </w:pPr>
            <w:r w:rsidRPr="00D8578C">
              <w:rPr>
                <w:rFonts w:ascii="Book Antiqua" w:eastAsia="나눔고딕" w:hAnsi="Book Antiqua"/>
              </w:rPr>
              <w:t>Ruffieux</w:t>
            </w:r>
          </w:p>
        </w:tc>
        <w:tc>
          <w:tcPr>
            <w:tcW w:w="1122" w:type="dxa"/>
          </w:tcPr>
          <w:p w14:paraId="658A96AC" w14:textId="618E2AC6" w:rsidR="0066059D" w:rsidRPr="00D8578C" w:rsidRDefault="00EE0FD5" w:rsidP="00D8578C">
            <w:pPr>
              <w:spacing w:line="360" w:lineRule="auto"/>
              <w:jc w:val="both"/>
              <w:rPr>
                <w:rFonts w:ascii="Book Antiqua" w:eastAsia="나눔고딕" w:hAnsi="Book Antiqua"/>
              </w:rPr>
            </w:pPr>
            <w:r w:rsidRPr="00D8578C">
              <w:rPr>
                <w:rFonts w:ascii="Book Antiqua" w:eastAsia="나눔고딕" w:hAnsi="Book Antiqua"/>
              </w:rPr>
              <w:t>1996</w:t>
            </w:r>
          </w:p>
        </w:tc>
        <w:tc>
          <w:tcPr>
            <w:tcW w:w="1198" w:type="dxa"/>
          </w:tcPr>
          <w:p w14:paraId="10C339FA" w14:textId="77777777" w:rsidR="0066059D" w:rsidRPr="00D8578C" w:rsidRDefault="0066059D" w:rsidP="00D8578C">
            <w:pPr>
              <w:spacing w:line="360" w:lineRule="auto"/>
              <w:jc w:val="both"/>
              <w:rPr>
                <w:rFonts w:ascii="Book Antiqua" w:eastAsia="나눔고딕" w:hAnsi="Book Antiqua"/>
              </w:rPr>
            </w:pPr>
          </w:p>
        </w:tc>
        <w:tc>
          <w:tcPr>
            <w:tcW w:w="1137" w:type="dxa"/>
          </w:tcPr>
          <w:p w14:paraId="2C93D81B" w14:textId="300C5EEF" w:rsidR="0066059D" w:rsidRPr="00D8578C" w:rsidRDefault="00EE0FD5" w:rsidP="00D8578C">
            <w:pPr>
              <w:spacing w:line="360" w:lineRule="auto"/>
              <w:jc w:val="both"/>
              <w:rPr>
                <w:rFonts w:ascii="Book Antiqua" w:eastAsia="나눔고딕" w:hAnsi="Book Antiqua"/>
              </w:rPr>
            </w:pPr>
            <w:r w:rsidRPr="00D8578C">
              <w:rPr>
                <w:rFonts w:ascii="Book Antiqua" w:eastAsia="나눔고딕" w:hAnsi="Book Antiqua"/>
              </w:rPr>
              <w:t>Buttock</w:t>
            </w:r>
          </w:p>
        </w:tc>
      </w:tr>
      <w:tr w:rsidR="00EE0FD5" w:rsidRPr="00D8578C" w14:paraId="3FE7D19A" w14:textId="77777777" w:rsidTr="00A16FCB">
        <w:tc>
          <w:tcPr>
            <w:tcW w:w="1877" w:type="dxa"/>
          </w:tcPr>
          <w:p w14:paraId="3B60E8DF" w14:textId="107FF4CD" w:rsidR="00EE0FD5" w:rsidRPr="00D8578C" w:rsidRDefault="00B3062B" w:rsidP="00D8578C">
            <w:pPr>
              <w:spacing w:line="360" w:lineRule="auto"/>
              <w:jc w:val="both"/>
              <w:rPr>
                <w:rFonts w:ascii="Book Antiqua" w:eastAsia="나눔고딕" w:hAnsi="Book Antiqua"/>
              </w:rPr>
            </w:pPr>
            <w:r w:rsidRPr="00D8578C">
              <w:rPr>
                <w:rFonts w:ascii="Book Antiqua" w:eastAsia="나눔고딕" w:hAnsi="Book Antiqua"/>
              </w:rPr>
              <w:t>Triamcinolone acetonide</w:t>
            </w:r>
          </w:p>
          <w:p w14:paraId="158FAE34" w14:textId="7FD6DD91" w:rsidR="00EE0FD5" w:rsidRPr="00D8578C" w:rsidRDefault="00EE0FD5" w:rsidP="00D8578C">
            <w:pPr>
              <w:spacing w:line="360" w:lineRule="auto"/>
              <w:jc w:val="both"/>
              <w:rPr>
                <w:rFonts w:ascii="Book Antiqua" w:eastAsia="나눔고딕" w:hAnsi="Book Antiqua"/>
              </w:rPr>
            </w:pPr>
          </w:p>
        </w:tc>
        <w:tc>
          <w:tcPr>
            <w:tcW w:w="2015" w:type="dxa"/>
          </w:tcPr>
          <w:p w14:paraId="441AC586" w14:textId="0B42DE1C" w:rsidR="00EE0FD5" w:rsidRPr="00D8578C" w:rsidRDefault="00B3062B" w:rsidP="00D8578C">
            <w:pPr>
              <w:spacing w:line="360" w:lineRule="auto"/>
              <w:jc w:val="both"/>
              <w:rPr>
                <w:rFonts w:ascii="Book Antiqua" w:eastAsia="나눔고딕" w:hAnsi="Book Antiqua"/>
              </w:rPr>
            </w:pPr>
            <w:r w:rsidRPr="00D8578C">
              <w:rPr>
                <w:rFonts w:ascii="Book Antiqua" w:eastAsia="나눔고딕" w:hAnsi="Book Antiqua"/>
              </w:rPr>
              <w:t>Lichen planus of scalp</w:t>
            </w:r>
          </w:p>
        </w:tc>
        <w:tc>
          <w:tcPr>
            <w:tcW w:w="1507" w:type="dxa"/>
          </w:tcPr>
          <w:p w14:paraId="52188E34" w14:textId="4BDDB7C2" w:rsidR="00EE0FD5" w:rsidRPr="00D8578C" w:rsidRDefault="00B3062B" w:rsidP="00D8578C">
            <w:pPr>
              <w:spacing w:line="360" w:lineRule="auto"/>
              <w:jc w:val="both"/>
              <w:rPr>
                <w:rFonts w:ascii="Book Antiqua" w:eastAsia="나눔고딕" w:hAnsi="Book Antiqua"/>
              </w:rPr>
            </w:pPr>
            <w:r w:rsidRPr="00D8578C">
              <w:rPr>
                <w:rFonts w:ascii="Book Antiqua" w:eastAsia="나눔고딕" w:hAnsi="Book Antiqua"/>
              </w:rPr>
              <w:t>Ruffieux</w:t>
            </w:r>
          </w:p>
        </w:tc>
        <w:tc>
          <w:tcPr>
            <w:tcW w:w="1122" w:type="dxa"/>
          </w:tcPr>
          <w:p w14:paraId="131449A5" w14:textId="13DF68E4" w:rsidR="00EE0FD5" w:rsidRPr="00D8578C" w:rsidRDefault="00B3062B" w:rsidP="00D8578C">
            <w:pPr>
              <w:spacing w:line="360" w:lineRule="auto"/>
              <w:jc w:val="both"/>
              <w:rPr>
                <w:rFonts w:ascii="Book Antiqua" w:eastAsia="나눔고딕" w:hAnsi="Book Antiqua"/>
              </w:rPr>
            </w:pPr>
            <w:r w:rsidRPr="00D8578C">
              <w:rPr>
                <w:rFonts w:ascii="Book Antiqua" w:eastAsia="나눔고딕" w:hAnsi="Book Antiqua"/>
              </w:rPr>
              <w:t>1996</w:t>
            </w:r>
          </w:p>
        </w:tc>
        <w:tc>
          <w:tcPr>
            <w:tcW w:w="1198" w:type="dxa"/>
          </w:tcPr>
          <w:p w14:paraId="0C59EFE0" w14:textId="77777777" w:rsidR="00EE0FD5" w:rsidRPr="00D8578C" w:rsidRDefault="00EE0FD5" w:rsidP="00D8578C">
            <w:pPr>
              <w:spacing w:line="360" w:lineRule="auto"/>
              <w:jc w:val="both"/>
              <w:rPr>
                <w:rFonts w:ascii="Book Antiqua" w:eastAsia="나눔고딕" w:hAnsi="Book Antiqua"/>
              </w:rPr>
            </w:pPr>
          </w:p>
        </w:tc>
        <w:tc>
          <w:tcPr>
            <w:tcW w:w="1137" w:type="dxa"/>
          </w:tcPr>
          <w:p w14:paraId="715408F0" w14:textId="7B471C96" w:rsidR="00EE0FD5" w:rsidRPr="00D8578C" w:rsidRDefault="00B3062B" w:rsidP="00D8578C">
            <w:pPr>
              <w:spacing w:line="360" w:lineRule="auto"/>
              <w:jc w:val="both"/>
              <w:rPr>
                <w:rFonts w:ascii="Book Antiqua" w:eastAsia="나눔고딕" w:hAnsi="Book Antiqua"/>
              </w:rPr>
            </w:pPr>
            <w:r w:rsidRPr="00D8578C">
              <w:rPr>
                <w:rFonts w:ascii="Book Antiqua" w:eastAsia="나눔고딕" w:hAnsi="Book Antiqua"/>
              </w:rPr>
              <w:t>Buttock</w:t>
            </w:r>
          </w:p>
        </w:tc>
      </w:tr>
      <w:tr w:rsidR="00B3062B" w:rsidRPr="00D8578C" w14:paraId="02C205DA" w14:textId="77777777" w:rsidTr="00A16FCB">
        <w:tc>
          <w:tcPr>
            <w:tcW w:w="1877" w:type="dxa"/>
          </w:tcPr>
          <w:p w14:paraId="3564E7F3" w14:textId="05B24084" w:rsidR="00B3062B" w:rsidRPr="00D8578C" w:rsidRDefault="00206356" w:rsidP="00D8578C">
            <w:pPr>
              <w:spacing w:line="360" w:lineRule="auto"/>
              <w:jc w:val="both"/>
              <w:rPr>
                <w:rFonts w:ascii="Book Antiqua" w:eastAsia="나눔고딕" w:hAnsi="Book Antiqua"/>
              </w:rPr>
            </w:pPr>
            <w:r w:rsidRPr="00D8578C">
              <w:rPr>
                <w:rFonts w:ascii="Book Antiqua" w:eastAsia="나눔고딕" w:hAnsi="Book Antiqua"/>
              </w:rPr>
              <w:t>Salicylate bismuth</w:t>
            </w:r>
          </w:p>
        </w:tc>
        <w:tc>
          <w:tcPr>
            <w:tcW w:w="2015" w:type="dxa"/>
          </w:tcPr>
          <w:p w14:paraId="7B233808" w14:textId="65E83F39" w:rsidR="00B3062B" w:rsidRPr="00D8578C" w:rsidRDefault="00206356" w:rsidP="00D8578C">
            <w:pPr>
              <w:spacing w:line="360" w:lineRule="auto"/>
              <w:jc w:val="both"/>
              <w:rPr>
                <w:rFonts w:ascii="Book Antiqua" w:eastAsia="나눔고딕" w:hAnsi="Book Antiqua"/>
              </w:rPr>
            </w:pPr>
            <w:r w:rsidRPr="00D8578C">
              <w:rPr>
                <w:rFonts w:ascii="Book Antiqua" w:eastAsia="나눔고딕" w:hAnsi="Book Antiqua"/>
              </w:rPr>
              <w:t>Syphilis</w:t>
            </w:r>
          </w:p>
        </w:tc>
        <w:tc>
          <w:tcPr>
            <w:tcW w:w="1507" w:type="dxa"/>
          </w:tcPr>
          <w:p w14:paraId="1129742F" w14:textId="6E9CD10B" w:rsidR="00B3062B" w:rsidRPr="00D8578C" w:rsidRDefault="00206356" w:rsidP="00D8578C">
            <w:pPr>
              <w:spacing w:line="360" w:lineRule="auto"/>
              <w:jc w:val="both"/>
              <w:rPr>
                <w:rFonts w:ascii="Book Antiqua" w:eastAsia="나눔고딕" w:hAnsi="Book Antiqua"/>
              </w:rPr>
            </w:pPr>
            <w:r w:rsidRPr="00D8578C">
              <w:rPr>
                <w:rFonts w:ascii="Book Antiqua" w:eastAsia="나눔고딕" w:hAnsi="Book Antiqua"/>
              </w:rPr>
              <w:t>Corazza</w:t>
            </w:r>
          </w:p>
        </w:tc>
        <w:tc>
          <w:tcPr>
            <w:tcW w:w="1122" w:type="dxa"/>
          </w:tcPr>
          <w:p w14:paraId="7E5AEA7D" w14:textId="110C809F" w:rsidR="00B3062B" w:rsidRPr="00D8578C" w:rsidRDefault="00206356" w:rsidP="00D8578C">
            <w:pPr>
              <w:spacing w:line="360" w:lineRule="auto"/>
              <w:jc w:val="both"/>
              <w:rPr>
                <w:rFonts w:ascii="Book Antiqua" w:eastAsia="나눔고딕" w:hAnsi="Book Antiqua"/>
              </w:rPr>
            </w:pPr>
            <w:r w:rsidRPr="00D8578C">
              <w:rPr>
                <w:rFonts w:ascii="Book Antiqua" w:eastAsia="나눔고딕" w:hAnsi="Book Antiqua"/>
              </w:rPr>
              <w:t>2001</w:t>
            </w:r>
          </w:p>
        </w:tc>
        <w:tc>
          <w:tcPr>
            <w:tcW w:w="1198" w:type="dxa"/>
          </w:tcPr>
          <w:p w14:paraId="00E2BF31" w14:textId="7A2DAD19" w:rsidR="00B3062B" w:rsidRPr="00D8578C" w:rsidRDefault="00206356" w:rsidP="00D8578C">
            <w:pPr>
              <w:spacing w:line="360" w:lineRule="auto"/>
              <w:jc w:val="both"/>
              <w:rPr>
                <w:rFonts w:ascii="Book Antiqua" w:eastAsia="나눔고딕" w:hAnsi="Book Antiqua"/>
              </w:rPr>
            </w:pPr>
            <w:r w:rsidRPr="00D8578C">
              <w:rPr>
                <w:rFonts w:ascii="Book Antiqua" w:eastAsia="나눔고딕" w:hAnsi="Book Antiqua"/>
              </w:rPr>
              <w:t>A few days</w:t>
            </w:r>
          </w:p>
        </w:tc>
        <w:tc>
          <w:tcPr>
            <w:tcW w:w="1137" w:type="dxa"/>
          </w:tcPr>
          <w:p w14:paraId="15CD5EFE" w14:textId="46260006" w:rsidR="00B3062B" w:rsidRPr="00D8578C" w:rsidRDefault="00206356" w:rsidP="00D8578C">
            <w:pPr>
              <w:spacing w:line="360" w:lineRule="auto"/>
              <w:jc w:val="both"/>
              <w:rPr>
                <w:rFonts w:ascii="Book Antiqua" w:eastAsia="나눔고딕" w:hAnsi="Book Antiqua"/>
              </w:rPr>
            </w:pPr>
            <w:r w:rsidRPr="00D8578C">
              <w:rPr>
                <w:rFonts w:ascii="Book Antiqua" w:eastAsia="나눔고딕" w:hAnsi="Book Antiqua"/>
              </w:rPr>
              <w:t>Buttock, thigh</w:t>
            </w:r>
          </w:p>
        </w:tc>
      </w:tr>
      <w:tr w:rsidR="00206356" w:rsidRPr="00D8578C" w14:paraId="40ADE170" w14:textId="77777777" w:rsidTr="00A16FCB">
        <w:tc>
          <w:tcPr>
            <w:tcW w:w="1877" w:type="dxa"/>
          </w:tcPr>
          <w:p w14:paraId="2CEEC389" w14:textId="7C1D91AD" w:rsidR="00206356" w:rsidRPr="00D8578C" w:rsidRDefault="00206356" w:rsidP="00D8578C">
            <w:pPr>
              <w:spacing w:line="360" w:lineRule="auto"/>
              <w:jc w:val="both"/>
              <w:rPr>
                <w:rFonts w:ascii="Book Antiqua" w:eastAsia="나눔고딕" w:hAnsi="Book Antiqua"/>
              </w:rPr>
            </w:pPr>
            <w:r w:rsidRPr="00D8578C">
              <w:rPr>
                <w:rFonts w:ascii="Book Antiqua" w:eastAsia="나눔고딕" w:hAnsi="Book Antiqua"/>
              </w:rPr>
              <w:t>Ibuprofen</w:t>
            </w:r>
          </w:p>
        </w:tc>
        <w:tc>
          <w:tcPr>
            <w:tcW w:w="2015" w:type="dxa"/>
          </w:tcPr>
          <w:p w14:paraId="5ED01E4F" w14:textId="21C479E3" w:rsidR="00206356" w:rsidRPr="00D8578C" w:rsidRDefault="00206356" w:rsidP="00D8578C">
            <w:pPr>
              <w:spacing w:line="360" w:lineRule="auto"/>
              <w:jc w:val="both"/>
              <w:rPr>
                <w:rFonts w:ascii="Book Antiqua" w:eastAsia="나눔고딕" w:hAnsi="Book Antiqua"/>
              </w:rPr>
            </w:pPr>
            <w:r w:rsidRPr="00D8578C">
              <w:rPr>
                <w:rFonts w:ascii="Book Antiqua" w:eastAsia="나눔고딕" w:hAnsi="Book Antiqua"/>
              </w:rPr>
              <w:t>Coxarth</w:t>
            </w:r>
            <w:r w:rsidR="00ED24F9" w:rsidRPr="00D8578C">
              <w:rPr>
                <w:rFonts w:ascii="Book Antiqua" w:eastAsia="나눔고딕" w:hAnsi="Book Antiqua"/>
              </w:rPr>
              <w:t>r</w:t>
            </w:r>
            <w:r w:rsidRPr="00D8578C">
              <w:rPr>
                <w:rFonts w:ascii="Book Antiqua" w:eastAsia="나눔고딕" w:hAnsi="Book Antiqua"/>
              </w:rPr>
              <w:t>osis</w:t>
            </w:r>
          </w:p>
        </w:tc>
        <w:tc>
          <w:tcPr>
            <w:tcW w:w="1507" w:type="dxa"/>
          </w:tcPr>
          <w:p w14:paraId="7127AEBD" w14:textId="0984AFF1" w:rsidR="00206356" w:rsidRPr="00D8578C" w:rsidRDefault="00ED24F9" w:rsidP="00D8578C">
            <w:pPr>
              <w:spacing w:line="360" w:lineRule="auto"/>
              <w:jc w:val="both"/>
              <w:rPr>
                <w:rFonts w:ascii="Book Antiqua" w:eastAsia="나눔고딕" w:hAnsi="Book Antiqua"/>
              </w:rPr>
            </w:pPr>
            <w:r w:rsidRPr="00D8578C">
              <w:rPr>
                <w:rFonts w:ascii="Book Antiqua" w:eastAsia="나눔고딕" w:hAnsi="Book Antiqua"/>
              </w:rPr>
              <w:t>Corazza</w:t>
            </w:r>
          </w:p>
        </w:tc>
        <w:tc>
          <w:tcPr>
            <w:tcW w:w="1122" w:type="dxa"/>
          </w:tcPr>
          <w:p w14:paraId="1A677409" w14:textId="3A7DCEB9" w:rsidR="00206356" w:rsidRPr="00D8578C" w:rsidRDefault="00ED24F9" w:rsidP="00D8578C">
            <w:pPr>
              <w:spacing w:line="360" w:lineRule="auto"/>
              <w:jc w:val="both"/>
              <w:rPr>
                <w:rFonts w:ascii="Book Antiqua" w:eastAsia="나눔고딕" w:hAnsi="Book Antiqua"/>
              </w:rPr>
            </w:pPr>
            <w:r w:rsidRPr="00D8578C">
              <w:rPr>
                <w:rFonts w:ascii="Book Antiqua" w:eastAsia="나눔고딕" w:hAnsi="Book Antiqua"/>
              </w:rPr>
              <w:t>2001</w:t>
            </w:r>
          </w:p>
        </w:tc>
        <w:tc>
          <w:tcPr>
            <w:tcW w:w="1198" w:type="dxa"/>
          </w:tcPr>
          <w:p w14:paraId="0DDB3BFD" w14:textId="77777777" w:rsidR="00206356" w:rsidRPr="00D8578C" w:rsidRDefault="00206356" w:rsidP="00D8578C">
            <w:pPr>
              <w:spacing w:line="360" w:lineRule="auto"/>
              <w:jc w:val="both"/>
              <w:rPr>
                <w:rFonts w:ascii="Book Antiqua" w:eastAsia="나눔고딕" w:hAnsi="Book Antiqua"/>
              </w:rPr>
            </w:pPr>
          </w:p>
        </w:tc>
        <w:tc>
          <w:tcPr>
            <w:tcW w:w="1137" w:type="dxa"/>
          </w:tcPr>
          <w:p w14:paraId="2E990DA9" w14:textId="28F98061" w:rsidR="00206356" w:rsidRPr="00D8578C" w:rsidRDefault="00ED24F9" w:rsidP="00D8578C">
            <w:pPr>
              <w:spacing w:line="360" w:lineRule="auto"/>
              <w:jc w:val="both"/>
              <w:rPr>
                <w:rFonts w:ascii="Book Antiqua" w:eastAsia="나눔고딕" w:hAnsi="Book Antiqua"/>
              </w:rPr>
            </w:pPr>
            <w:r w:rsidRPr="00D8578C">
              <w:rPr>
                <w:rFonts w:ascii="Book Antiqua" w:eastAsia="나눔고딕" w:hAnsi="Book Antiqua"/>
              </w:rPr>
              <w:t>Buttock</w:t>
            </w:r>
          </w:p>
        </w:tc>
      </w:tr>
      <w:tr w:rsidR="00206356" w:rsidRPr="00D8578C" w14:paraId="44CE496A" w14:textId="77777777" w:rsidTr="00A16FCB">
        <w:tc>
          <w:tcPr>
            <w:tcW w:w="1877" w:type="dxa"/>
          </w:tcPr>
          <w:p w14:paraId="48555940" w14:textId="2C598EE9" w:rsidR="00206356" w:rsidRPr="00D8578C" w:rsidRDefault="00ED24F9" w:rsidP="00D8578C">
            <w:pPr>
              <w:spacing w:line="360" w:lineRule="auto"/>
              <w:jc w:val="both"/>
              <w:rPr>
                <w:rFonts w:ascii="Book Antiqua" w:eastAsia="나눔고딕" w:hAnsi="Book Antiqua"/>
              </w:rPr>
            </w:pPr>
            <w:r w:rsidRPr="00D8578C">
              <w:rPr>
                <w:rFonts w:ascii="Book Antiqua" w:eastAsia="나눔고딕" w:hAnsi="Book Antiqua"/>
              </w:rPr>
              <w:t>Interferon β</w:t>
            </w:r>
          </w:p>
        </w:tc>
        <w:tc>
          <w:tcPr>
            <w:tcW w:w="2015" w:type="dxa"/>
          </w:tcPr>
          <w:p w14:paraId="0D4DBD1A" w14:textId="77777777" w:rsidR="00206356" w:rsidRPr="00D8578C" w:rsidRDefault="00206356" w:rsidP="00D8578C">
            <w:pPr>
              <w:spacing w:line="360" w:lineRule="auto"/>
              <w:jc w:val="both"/>
              <w:rPr>
                <w:rFonts w:ascii="Book Antiqua" w:eastAsia="나눔고딕" w:hAnsi="Book Antiqua"/>
              </w:rPr>
            </w:pPr>
          </w:p>
        </w:tc>
        <w:tc>
          <w:tcPr>
            <w:tcW w:w="1507" w:type="dxa"/>
          </w:tcPr>
          <w:p w14:paraId="7A5C418B" w14:textId="02CC58B0" w:rsidR="00206356" w:rsidRPr="00D8578C" w:rsidRDefault="00ED24F9" w:rsidP="00D8578C">
            <w:pPr>
              <w:spacing w:line="360" w:lineRule="auto"/>
              <w:jc w:val="both"/>
              <w:rPr>
                <w:rFonts w:ascii="Book Antiqua" w:eastAsia="나눔고딕" w:hAnsi="Book Antiqua"/>
              </w:rPr>
            </w:pPr>
            <w:r w:rsidRPr="00D8578C">
              <w:rPr>
                <w:rFonts w:ascii="Book Antiqua" w:eastAsia="나눔고딕" w:hAnsi="Book Antiqua"/>
              </w:rPr>
              <w:t>Ozcan</w:t>
            </w:r>
          </w:p>
        </w:tc>
        <w:tc>
          <w:tcPr>
            <w:tcW w:w="1122" w:type="dxa"/>
          </w:tcPr>
          <w:p w14:paraId="404B6D0E" w14:textId="74731BD2" w:rsidR="00206356" w:rsidRPr="00D8578C" w:rsidRDefault="00ED24F9" w:rsidP="00D8578C">
            <w:pPr>
              <w:spacing w:line="360" w:lineRule="auto"/>
              <w:jc w:val="both"/>
              <w:rPr>
                <w:rFonts w:ascii="Book Antiqua" w:eastAsia="나눔고딕" w:hAnsi="Book Antiqua"/>
              </w:rPr>
            </w:pPr>
            <w:r w:rsidRPr="00D8578C">
              <w:rPr>
                <w:rFonts w:ascii="Book Antiqua" w:eastAsia="나눔고딕" w:hAnsi="Book Antiqua"/>
              </w:rPr>
              <w:t>2005</w:t>
            </w:r>
          </w:p>
        </w:tc>
        <w:tc>
          <w:tcPr>
            <w:tcW w:w="1198" w:type="dxa"/>
          </w:tcPr>
          <w:p w14:paraId="28A379CB" w14:textId="1DA245C0" w:rsidR="00206356" w:rsidRPr="00452682" w:rsidRDefault="00452682" w:rsidP="00D8578C">
            <w:pPr>
              <w:spacing w:line="360" w:lineRule="auto"/>
              <w:jc w:val="both"/>
              <w:rPr>
                <w:rFonts w:ascii="Book Antiqua" w:eastAsia="宋体" w:hAnsi="Book Antiqua"/>
                <w:lang w:eastAsia="zh-CN"/>
              </w:rPr>
            </w:pPr>
            <w:r>
              <w:rPr>
                <w:rFonts w:ascii="Book Antiqua" w:eastAsia="나눔고딕" w:hAnsi="Book Antiqua"/>
              </w:rPr>
              <w:t>3 d</w:t>
            </w:r>
          </w:p>
        </w:tc>
        <w:tc>
          <w:tcPr>
            <w:tcW w:w="1137" w:type="dxa"/>
          </w:tcPr>
          <w:p w14:paraId="22843412" w14:textId="33705973" w:rsidR="00206356" w:rsidRPr="00D8578C" w:rsidRDefault="00ED24F9" w:rsidP="00D8578C">
            <w:pPr>
              <w:spacing w:line="360" w:lineRule="auto"/>
              <w:jc w:val="both"/>
              <w:rPr>
                <w:rFonts w:ascii="Book Antiqua" w:eastAsia="나눔고딕" w:hAnsi="Book Antiqua"/>
              </w:rPr>
            </w:pPr>
            <w:r w:rsidRPr="00D8578C">
              <w:rPr>
                <w:rFonts w:ascii="Book Antiqua" w:eastAsia="나눔고딕" w:hAnsi="Book Antiqua"/>
              </w:rPr>
              <w:t>Arm</w:t>
            </w:r>
          </w:p>
        </w:tc>
      </w:tr>
      <w:tr w:rsidR="00D80B40" w:rsidRPr="00D8578C" w14:paraId="60219EDF" w14:textId="77777777" w:rsidTr="00A16FCB">
        <w:trPr>
          <w:trHeight w:val="300"/>
        </w:trPr>
        <w:tc>
          <w:tcPr>
            <w:tcW w:w="1877" w:type="dxa"/>
            <w:vMerge w:val="restart"/>
          </w:tcPr>
          <w:p w14:paraId="3DC5C4AC" w14:textId="20CFDB7E" w:rsidR="00D80B40" w:rsidRPr="00D8578C" w:rsidRDefault="00D80B40" w:rsidP="00D8578C">
            <w:pPr>
              <w:spacing w:line="360" w:lineRule="auto"/>
              <w:jc w:val="both"/>
              <w:rPr>
                <w:rFonts w:ascii="Book Antiqua" w:eastAsia="나눔고딕" w:hAnsi="Book Antiqua"/>
              </w:rPr>
            </w:pPr>
            <w:r w:rsidRPr="00D8578C">
              <w:rPr>
                <w:rFonts w:ascii="Book Antiqua" w:eastAsia="나눔고딕" w:hAnsi="Book Antiqua"/>
              </w:rPr>
              <w:t>Benzathine penicillin</w:t>
            </w:r>
          </w:p>
        </w:tc>
        <w:tc>
          <w:tcPr>
            <w:tcW w:w="2015" w:type="dxa"/>
          </w:tcPr>
          <w:p w14:paraId="6716C2B7" w14:textId="4646F21D" w:rsidR="00D80B40" w:rsidRPr="00D8578C" w:rsidRDefault="00D80B40" w:rsidP="00D8578C">
            <w:pPr>
              <w:tabs>
                <w:tab w:val="right" w:pos="1861"/>
              </w:tabs>
              <w:spacing w:line="360" w:lineRule="auto"/>
              <w:jc w:val="both"/>
              <w:rPr>
                <w:rFonts w:ascii="Book Antiqua" w:eastAsia="나눔고딕" w:hAnsi="Book Antiqua"/>
              </w:rPr>
            </w:pPr>
            <w:r w:rsidRPr="00D8578C">
              <w:rPr>
                <w:rFonts w:ascii="Book Antiqua" w:eastAsia="나눔고딕" w:hAnsi="Book Antiqua"/>
              </w:rPr>
              <w:t>Cellulitis</w:t>
            </w:r>
          </w:p>
        </w:tc>
        <w:tc>
          <w:tcPr>
            <w:tcW w:w="1507" w:type="dxa"/>
          </w:tcPr>
          <w:p w14:paraId="6F38DB37" w14:textId="1C9FA3F8" w:rsidR="00D80B40" w:rsidRPr="00D8578C" w:rsidRDefault="00D80B40" w:rsidP="00D8578C">
            <w:pPr>
              <w:spacing w:line="360" w:lineRule="auto"/>
              <w:jc w:val="both"/>
              <w:rPr>
                <w:rFonts w:ascii="Book Antiqua" w:eastAsia="나눔고딕" w:hAnsi="Book Antiqua"/>
              </w:rPr>
            </w:pPr>
            <w:r w:rsidRPr="00D8578C">
              <w:rPr>
                <w:rFonts w:ascii="Book Antiqua" w:eastAsia="나눔고딕" w:hAnsi="Book Antiqua"/>
              </w:rPr>
              <w:t>Ruffieux</w:t>
            </w:r>
          </w:p>
        </w:tc>
        <w:tc>
          <w:tcPr>
            <w:tcW w:w="1122" w:type="dxa"/>
          </w:tcPr>
          <w:p w14:paraId="733ECD08" w14:textId="7EE3059E" w:rsidR="00D80B40" w:rsidRPr="00D8578C" w:rsidRDefault="00D80B40" w:rsidP="00D8578C">
            <w:pPr>
              <w:spacing w:line="360" w:lineRule="auto"/>
              <w:jc w:val="both"/>
              <w:rPr>
                <w:rFonts w:ascii="Book Antiqua" w:eastAsia="나눔고딕" w:hAnsi="Book Antiqua"/>
              </w:rPr>
            </w:pPr>
            <w:r w:rsidRPr="00D8578C">
              <w:rPr>
                <w:rFonts w:ascii="Book Antiqua" w:eastAsia="나눔고딕" w:hAnsi="Book Antiqua"/>
              </w:rPr>
              <w:t>1996</w:t>
            </w:r>
          </w:p>
        </w:tc>
        <w:tc>
          <w:tcPr>
            <w:tcW w:w="1198" w:type="dxa"/>
          </w:tcPr>
          <w:p w14:paraId="4B4C9614" w14:textId="77777777" w:rsidR="00D80B40" w:rsidRPr="00D8578C" w:rsidRDefault="00D80B40" w:rsidP="00D8578C">
            <w:pPr>
              <w:spacing w:line="360" w:lineRule="auto"/>
              <w:jc w:val="both"/>
              <w:rPr>
                <w:rFonts w:ascii="Book Antiqua" w:eastAsia="나눔고딕" w:hAnsi="Book Antiqua"/>
              </w:rPr>
            </w:pPr>
          </w:p>
        </w:tc>
        <w:tc>
          <w:tcPr>
            <w:tcW w:w="1137" w:type="dxa"/>
            <w:vMerge w:val="restart"/>
          </w:tcPr>
          <w:p w14:paraId="542665F1" w14:textId="53B62D23" w:rsidR="00D80B40" w:rsidRPr="00D8578C" w:rsidRDefault="00D80B40" w:rsidP="00D8578C">
            <w:pPr>
              <w:spacing w:line="360" w:lineRule="auto"/>
              <w:jc w:val="both"/>
              <w:rPr>
                <w:rFonts w:ascii="Book Antiqua" w:eastAsia="나눔고딕" w:hAnsi="Book Antiqua"/>
              </w:rPr>
            </w:pPr>
            <w:r w:rsidRPr="00D8578C">
              <w:rPr>
                <w:rFonts w:ascii="Book Antiqua" w:eastAsia="나눔고딕" w:hAnsi="Book Antiqua"/>
              </w:rPr>
              <w:t>Buttock, L/Ext.</w:t>
            </w:r>
          </w:p>
        </w:tc>
      </w:tr>
      <w:tr w:rsidR="00D80B40" w:rsidRPr="00D8578C" w14:paraId="648493B5" w14:textId="77777777" w:rsidTr="00A16FCB">
        <w:trPr>
          <w:trHeight w:val="300"/>
        </w:trPr>
        <w:tc>
          <w:tcPr>
            <w:tcW w:w="1877" w:type="dxa"/>
            <w:vMerge/>
          </w:tcPr>
          <w:p w14:paraId="33A710C9" w14:textId="483E8061" w:rsidR="00D80B40" w:rsidRPr="00D8578C" w:rsidRDefault="00D80B40" w:rsidP="00D8578C">
            <w:pPr>
              <w:spacing w:line="360" w:lineRule="auto"/>
              <w:jc w:val="both"/>
              <w:rPr>
                <w:rFonts w:ascii="Book Antiqua" w:eastAsia="나눔고딕" w:hAnsi="Book Antiqua"/>
              </w:rPr>
            </w:pPr>
          </w:p>
        </w:tc>
        <w:tc>
          <w:tcPr>
            <w:tcW w:w="2015" w:type="dxa"/>
            <w:vMerge w:val="restart"/>
          </w:tcPr>
          <w:p w14:paraId="2B3BB0CF" w14:textId="48A29309" w:rsidR="00D80B40" w:rsidRPr="00D8578C" w:rsidRDefault="00D80B40" w:rsidP="00D8578C">
            <w:pPr>
              <w:tabs>
                <w:tab w:val="right" w:pos="1861"/>
              </w:tabs>
              <w:spacing w:line="360" w:lineRule="auto"/>
              <w:jc w:val="both"/>
              <w:rPr>
                <w:rFonts w:ascii="Book Antiqua" w:eastAsia="나눔고딕" w:hAnsi="Book Antiqua"/>
              </w:rPr>
            </w:pPr>
            <w:r w:rsidRPr="00D8578C">
              <w:rPr>
                <w:rFonts w:ascii="Book Antiqua" w:eastAsia="나눔고딕" w:hAnsi="Book Antiqua"/>
              </w:rPr>
              <w:t>NS</w:t>
            </w:r>
            <w:r w:rsidRPr="00D8578C">
              <w:rPr>
                <w:rFonts w:ascii="Book Antiqua" w:eastAsia="나눔고딕" w:hAnsi="Book Antiqua"/>
              </w:rPr>
              <w:tab/>
            </w:r>
          </w:p>
        </w:tc>
        <w:tc>
          <w:tcPr>
            <w:tcW w:w="1507" w:type="dxa"/>
          </w:tcPr>
          <w:p w14:paraId="2BFABB1C" w14:textId="12FC8086" w:rsidR="00D80B40" w:rsidRPr="00D8578C" w:rsidRDefault="00D80B40" w:rsidP="00D8578C">
            <w:pPr>
              <w:spacing w:line="360" w:lineRule="auto"/>
              <w:jc w:val="both"/>
              <w:rPr>
                <w:rFonts w:ascii="Book Antiqua" w:eastAsia="나눔고딕" w:hAnsi="Book Antiqua"/>
              </w:rPr>
            </w:pPr>
            <w:r w:rsidRPr="00D8578C">
              <w:rPr>
                <w:rFonts w:ascii="Book Antiqua" w:eastAsia="나눔고딕" w:hAnsi="Book Antiqua"/>
              </w:rPr>
              <w:t>De Sousa</w:t>
            </w:r>
          </w:p>
        </w:tc>
        <w:tc>
          <w:tcPr>
            <w:tcW w:w="1122" w:type="dxa"/>
          </w:tcPr>
          <w:p w14:paraId="4CE8E6B4" w14:textId="482638A3" w:rsidR="00D80B40" w:rsidRPr="00D8578C" w:rsidRDefault="00D80B40" w:rsidP="00D8578C">
            <w:pPr>
              <w:spacing w:line="360" w:lineRule="auto"/>
              <w:jc w:val="both"/>
              <w:rPr>
                <w:rFonts w:ascii="Book Antiqua" w:eastAsia="나눔고딕" w:hAnsi="Book Antiqua"/>
              </w:rPr>
            </w:pPr>
            <w:r w:rsidRPr="00D8578C">
              <w:rPr>
                <w:rFonts w:ascii="Book Antiqua" w:eastAsia="나눔고딕" w:hAnsi="Book Antiqua"/>
              </w:rPr>
              <w:t>2008</w:t>
            </w:r>
          </w:p>
        </w:tc>
        <w:tc>
          <w:tcPr>
            <w:tcW w:w="1198" w:type="dxa"/>
            <w:vMerge w:val="restart"/>
          </w:tcPr>
          <w:p w14:paraId="1DE776D0" w14:textId="2F7DF918" w:rsidR="00D80B40" w:rsidRPr="00452682" w:rsidRDefault="00452682" w:rsidP="00D8578C">
            <w:pPr>
              <w:spacing w:line="360" w:lineRule="auto"/>
              <w:jc w:val="both"/>
              <w:rPr>
                <w:rFonts w:ascii="Book Antiqua" w:eastAsia="宋体" w:hAnsi="Book Antiqua"/>
                <w:lang w:eastAsia="zh-CN"/>
              </w:rPr>
            </w:pPr>
            <w:r>
              <w:rPr>
                <w:rFonts w:ascii="Book Antiqua" w:eastAsia="나눔고딕" w:hAnsi="Book Antiqua"/>
              </w:rPr>
              <w:t>1 d</w:t>
            </w:r>
          </w:p>
        </w:tc>
        <w:tc>
          <w:tcPr>
            <w:tcW w:w="1137" w:type="dxa"/>
            <w:vMerge/>
          </w:tcPr>
          <w:p w14:paraId="53C5C0DC" w14:textId="71909BCE" w:rsidR="00D80B40" w:rsidRPr="00D8578C" w:rsidRDefault="00D80B40" w:rsidP="00D8578C">
            <w:pPr>
              <w:spacing w:line="360" w:lineRule="auto"/>
              <w:jc w:val="both"/>
              <w:rPr>
                <w:rFonts w:ascii="Book Antiqua" w:eastAsia="나눔고딕" w:hAnsi="Book Antiqua"/>
              </w:rPr>
            </w:pPr>
          </w:p>
        </w:tc>
      </w:tr>
      <w:tr w:rsidR="00D80B40" w:rsidRPr="00D8578C" w14:paraId="7D212FA5" w14:textId="77777777" w:rsidTr="00A16FCB">
        <w:trPr>
          <w:trHeight w:val="600"/>
        </w:trPr>
        <w:tc>
          <w:tcPr>
            <w:tcW w:w="1877" w:type="dxa"/>
            <w:vMerge/>
          </w:tcPr>
          <w:p w14:paraId="09812DE9" w14:textId="77777777" w:rsidR="00D80B40" w:rsidRPr="00D8578C" w:rsidRDefault="00D80B40" w:rsidP="00D8578C">
            <w:pPr>
              <w:spacing w:line="360" w:lineRule="auto"/>
              <w:jc w:val="both"/>
              <w:rPr>
                <w:rFonts w:ascii="Book Antiqua" w:eastAsia="나눔고딕" w:hAnsi="Book Antiqua"/>
              </w:rPr>
            </w:pPr>
          </w:p>
        </w:tc>
        <w:tc>
          <w:tcPr>
            <w:tcW w:w="2015" w:type="dxa"/>
            <w:vMerge/>
          </w:tcPr>
          <w:p w14:paraId="3BCB0CB3" w14:textId="77777777" w:rsidR="00D80B40" w:rsidRPr="00D8578C" w:rsidRDefault="00D80B40" w:rsidP="00D8578C">
            <w:pPr>
              <w:tabs>
                <w:tab w:val="right" w:pos="1861"/>
              </w:tabs>
              <w:spacing w:line="360" w:lineRule="auto"/>
              <w:jc w:val="both"/>
              <w:rPr>
                <w:rFonts w:ascii="Book Antiqua" w:eastAsia="나눔고딕" w:hAnsi="Book Antiqua"/>
              </w:rPr>
            </w:pPr>
          </w:p>
        </w:tc>
        <w:tc>
          <w:tcPr>
            <w:tcW w:w="1507" w:type="dxa"/>
          </w:tcPr>
          <w:p w14:paraId="77B30CAF" w14:textId="01D2E735" w:rsidR="00D80B40" w:rsidRPr="00D8578C" w:rsidRDefault="00D80B40" w:rsidP="00D8578C">
            <w:pPr>
              <w:spacing w:line="360" w:lineRule="auto"/>
              <w:jc w:val="both"/>
              <w:rPr>
                <w:rFonts w:ascii="Book Antiqua" w:eastAsia="나눔고딕" w:hAnsi="Book Antiqua"/>
              </w:rPr>
            </w:pPr>
            <w:r w:rsidRPr="00D8578C">
              <w:rPr>
                <w:rFonts w:ascii="Book Antiqua" w:eastAsia="나눔고딕" w:hAnsi="Book Antiqua"/>
              </w:rPr>
              <w:t>Ocak</w:t>
            </w:r>
          </w:p>
        </w:tc>
        <w:tc>
          <w:tcPr>
            <w:tcW w:w="1122" w:type="dxa"/>
          </w:tcPr>
          <w:p w14:paraId="2AFA97BA" w14:textId="1087E343" w:rsidR="00D80B40" w:rsidRPr="00D8578C" w:rsidRDefault="00D80B40" w:rsidP="00D8578C">
            <w:pPr>
              <w:spacing w:line="360" w:lineRule="auto"/>
              <w:jc w:val="both"/>
              <w:rPr>
                <w:rFonts w:ascii="Book Antiqua" w:eastAsia="나눔고딕" w:hAnsi="Book Antiqua"/>
              </w:rPr>
            </w:pPr>
            <w:r w:rsidRPr="00D8578C">
              <w:rPr>
                <w:rFonts w:ascii="Book Antiqua" w:eastAsia="나눔고딕" w:hAnsi="Book Antiqua"/>
              </w:rPr>
              <w:t>2006</w:t>
            </w:r>
          </w:p>
        </w:tc>
        <w:tc>
          <w:tcPr>
            <w:tcW w:w="1198" w:type="dxa"/>
            <w:vMerge/>
          </w:tcPr>
          <w:p w14:paraId="6A9B81AD" w14:textId="77777777" w:rsidR="00D80B40" w:rsidRPr="00D8578C" w:rsidRDefault="00D80B40" w:rsidP="00D8578C">
            <w:pPr>
              <w:spacing w:line="360" w:lineRule="auto"/>
              <w:jc w:val="both"/>
              <w:rPr>
                <w:rFonts w:ascii="Book Antiqua" w:eastAsia="나눔고딕" w:hAnsi="Book Antiqua"/>
              </w:rPr>
            </w:pPr>
          </w:p>
        </w:tc>
        <w:tc>
          <w:tcPr>
            <w:tcW w:w="1137" w:type="dxa"/>
            <w:vMerge/>
          </w:tcPr>
          <w:p w14:paraId="6ACAB225" w14:textId="77777777" w:rsidR="00D80B40" w:rsidRPr="00D8578C" w:rsidRDefault="00D80B40" w:rsidP="00D8578C">
            <w:pPr>
              <w:spacing w:line="360" w:lineRule="auto"/>
              <w:jc w:val="both"/>
              <w:rPr>
                <w:rFonts w:ascii="Book Antiqua" w:eastAsia="나눔고딕" w:hAnsi="Book Antiqua"/>
              </w:rPr>
            </w:pPr>
          </w:p>
        </w:tc>
      </w:tr>
      <w:tr w:rsidR="00061529" w:rsidRPr="00D8578C" w14:paraId="7BA71D4C" w14:textId="77777777" w:rsidTr="00A16FCB">
        <w:tc>
          <w:tcPr>
            <w:tcW w:w="1877" w:type="dxa"/>
          </w:tcPr>
          <w:p w14:paraId="3749BC79" w14:textId="0F37A789" w:rsidR="00061529" w:rsidRPr="00D8578C" w:rsidRDefault="00061529" w:rsidP="00D8578C">
            <w:pPr>
              <w:spacing w:line="360" w:lineRule="auto"/>
              <w:jc w:val="both"/>
              <w:rPr>
                <w:rFonts w:ascii="Book Antiqua" w:eastAsia="나눔고딕" w:hAnsi="Book Antiqua"/>
              </w:rPr>
            </w:pPr>
            <w:r w:rsidRPr="00D8578C">
              <w:rPr>
                <w:rFonts w:ascii="Book Antiqua" w:eastAsia="나눔고딕" w:hAnsi="Book Antiqua"/>
              </w:rPr>
              <w:lastRenderedPageBreak/>
              <w:t>Penicillin G</w:t>
            </w:r>
          </w:p>
        </w:tc>
        <w:tc>
          <w:tcPr>
            <w:tcW w:w="2015" w:type="dxa"/>
          </w:tcPr>
          <w:p w14:paraId="22D03B6F" w14:textId="0661AF1C" w:rsidR="00061529" w:rsidRPr="00D8578C" w:rsidRDefault="00965BB9" w:rsidP="00D8578C">
            <w:pPr>
              <w:tabs>
                <w:tab w:val="right" w:pos="1861"/>
              </w:tabs>
              <w:spacing w:line="360" w:lineRule="auto"/>
              <w:jc w:val="both"/>
              <w:rPr>
                <w:rFonts w:ascii="Book Antiqua" w:eastAsia="나눔고딕" w:hAnsi="Book Antiqua"/>
              </w:rPr>
            </w:pPr>
            <w:r w:rsidRPr="00D8578C">
              <w:rPr>
                <w:rFonts w:ascii="Book Antiqua" w:eastAsia="나눔고딕" w:hAnsi="Book Antiqua"/>
              </w:rPr>
              <w:t>Fever and cough</w:t>
            </w:r>
          </w:p>
        </w:tc>
        <w:tc>
          <w:tcPr>
            <w:tcW w:w="1507" w:type="dxa"/>
          </w:tcPr>
          <w:p w14:paraId="2984E41F" w14:textId="6C878229" w:rsidR="00061529" w:rsidRPr="00D8578C" w:rsidRDefault="00965BB9" w:rsidP="00D8578C">
            <w:pPr>
              <w:spacing w:line="360" w:lineRule="auto"/>
              <w:jc w:val="both"/>
              <w:rPr>
                <w:rFonts w:ascii="Book Antiqua" w:eastAsia="나눔고딕" w:hAnsi="Book Antiqua"/>
              </w:rPr>
            </w:pPr>
            <w:r w:rsidRPr="00D8578C">
              <w:rPr>
                <w:rFonts w:ascii="Book Antiqua" w:eastAsia="나눔고딕" w:hAnsi="Book Antiqua"/>
              </w:rPr>
              <w:t>Luton</w:t>
            </w:r>
          </w:p>
        </w:tc>
        <w:tc>
          <w:tcPr>
            <w:tcW w:w="1122" w:type="dxa"/>
          </w:tcPr>
          <w:p w14:paraId="6A304816" w14:textId="2599598E" w:rsidR="00061529" w:rsidRPr="00D8578C" w:rsidRDefault="00965BB9" w:rsidP="00D8578C">
            <w:pPr>
              <w:spacing w:line="360" w:lineRule="auto"/>
              <w:jc w:val="both"/>
              <w:rPr>
                <w:rFonts w:ascii="Book Antiqua" w:eastAsia="나눔고딕" w:hAnsi="Book Antiqua"/>
              </w:rPr>
            </w:pPr>
            <w:r w:rsidRPr="00D8578C">
              <w:rPr>
                <w:rFonts w:ascii="Book Antiqua" w:eastAsia="나눔고딕" w:hAnsi="Book Antiqua"/>
              </w:rPr>
              <w:t>2006</w:t>
            </w:r>
          </w:p>
        </w:tc>
        <w:tc>
          <w:tcPr>
            <w:tcW w:w="1198" w:type="dxa"/>
          </w:tcPr>
          <w:p w14:paraId="594A5120" w14:textId="674882B0" w:rsidR="00061529" w:rsidRPr="00452682" w:rsidRDefault="00452682" w:rsidP="00D8578C">
            <w:pPr>
              <w:spacing w:line="360" w:lineRule="auto"/>
              <w:jc w:val="both"/>
              <w:rPr>
                <w:rFonts w:ascii="Book Antiqua" w:eastAsia="宋体" w:hAnsi="Book Antiqua"/>
                <w:lang w:eastAsia="zh-CN"/>
              </w:rPr>
            </w:pPr>
            <w:r>
              <w:rPr>
                <w:rFonts w:ascii="Book Antiqua" w:eastAsia="나눔고딕" w:hAnsi="Book Antiqua"/>
              </w:rPr>
              <w:t>2 d</w:t>
            </w:r>
          </w:p>
        </w:tc>
        <w:tc>
          <w:tcPr>
            <w:tcW w:w="1137" w:type="dxa"/>
          </w:tcPr>
          <w:p w14:paraId="1317305D" w14:textId="683C1001" w:rsidR="00061529" w:rsidRPr="00D8578C" w:rsidRDefault="00965BB9" w:rsidP="00D8578C">
            <w:pPr>
              <w:spacing w:line="360" w:lineRule="auto"/>
              <w:jc w:val="both"/>
              <w:rPr>
                <w:rFonts w:ascii="Book Antiqua" w:eastAsia="나눔고딕" w:hAnsi="Book Antiqua"/>
              </w:rPr>
            </w:pPr>
            <w:r w:rsidRPr="00D8578C">
              <w:rPr>
                <w:rFonts w:ascii="Book Antiqua" w:eastAsia="나눔고딕" w:hAnsi="Book Antiqua"/>
              </w:rPr>
              <w:t>Buttock, L/Ext.</w:t>
            </w:r>
          </w:p>
        </w:tc>
      </w:tr>
      <w:tr w:rsidR="00061529" w:rsidRPr="00D8578C" w14:paraId="6AE02EAD" w14:textId="77777777" w:rsidTr="00A16FCB">
        <w:tc>
          <w:tcPr>
            <w:tcW w:w="1877" w:type="dxa"/>
          </w:tcPr>
          <w:p w14:paraId="344AF299" w14:textId="633EDB97" w:rsidR="00061529" w:rsidRPr="00D8578C" w:rsidRDefault="00965BB9" w:rsidP="00D8578C">
            <w:pPr>
              <w:spacing w:line="360" w:lineRule="auto"/>
              <w:jc w:val="both"/>
              <w:rPr>
                <w:rFonts w:ascii="Book Antiqua" w:eastAsia="나눔고딕" w:hAnsi="Book Antiqua"/>
              </w:rPr>
            </w:pPr>
            <w:r w:rsidRPr="00D8578C">
              <w:rPr>
                <w:rFonts w:ascii="Book Antiqua" w:eastAsia="나눔고딕" w:hAnsi="Book Antiqua"/>
              </w:rPr>
              <w:t>Cyanocobalamin</w:t>
            </w:r>
          </w:p>
        </w:tc>
        <w:tc>
          <w:tcPr>
            <w:tcW w:w="2015" w:type="dxa"/>
          </w:tcPr>
          <w:p w14:paraId="3A49B279" w14:textId="77777777" w:rsidR="00061529" w:rsidRPr="00D8578C" w:rsidRDefault="00061529" w:rsidP="00D8578C">
            <w:pPr>
              <w:tabs>
                <w:tab w:val="right" w:pos="1861"/>
              </w:tabs>
              <w:spacing w:line="360" w:lineRule="auto"/>
              <w:jc w:val="both"/>
              <w:rPr>
                <w:rFonts w:ascii="Book Antiqua" w:eastAsia="나눔고딕" w:hAnsi="Book Antiqua"/>
              </w:rPr>
            </w:pPr>
          </w:p>
        </w:tc>
        <w:tc>
          <w:tcPr>
            <w:tcW w:w="1507" w:type="dxa"/>
          </w:tcPr>
          <w:p w14:paraId="38508C19" w14:textId="7D7B18E7" w:rsidR="00061529" w:rsidRPr="00D8578C" w:rsidRDefault="00965BB9" w:rsidP="00D8578C">
            <w:pPr>
              <w:spacing w:line="360" w:lineRule="auto"/>
              <w:jc w:val="both"/>
              <w:rPr>
                <w:rFonts w:ascii="Book Antiqua" w:eastAsia="나눔고딕" w:hAnsi="Book Antiqua"/>
              </w:rPr>
            </w:pPr>
            <w:r w:rsidRPr="00D8578C">
              <w:rPr>
                <w:rFonts w:ascii="Book Antiqua" w:eastAsia="나눔고딕" w:hAnsi="Book Antiqua"/>
              </w:rPr>
              <w:t>Luton</w:t>
            </w:r>
          </w:p>
        </w:tc>
        <w:tc>
          <w:tcPr>
            <w:tcW w:w="1122" w:type="dxa"/>
          </w:tcPr>
          <w:p w14:paraId="051B6125" w14:textId="76774914" w:rsidR="00061529" w:rsidRPr="00D8578C" w:rsidRDefault="00965BB9" w:rsidP="00D8578C">
            <w:pPr>
              <w:spacing w:line="360" w:lineRule="auto"/>
              <w:jc w:val="both"/>
              <w:rPr>
                <w:rFonts w:ascii="Book Antiqua" w:eastAsia="나눔고딕" w:hAnsi="Book Antiqua"/>
              </w:rPr>
            </w:pPr>
            <w:r w:rsidRPr="00D8578C">
              <w:rPr>
                <w:rFonts w:ascii="Book Antiqua" w:eastAsia="나눔고딕" w:hAnsi="Book Antiqua"/>
              </w:rPr>
              <w:t>2006</w:t>
            </w:r>
          </w:p>
        </w:tc>
        <w:tc>
          <w:tcPr>
            <w:tcW w:w="1198" w:type="dxa"/>
          </w:tcPr>
          <w:p w14:paraId="066A758D" w14:textId="77777777" w:rsidR="00061529" w:rsidRPr="00D8578C" w:rsidRDefault="00061529" w:rsidP="00D8578C">
            <w:pPr>
              <w:spacing w:line="360" w:lineRule="auto"/>
              <w:jc w:val="both"/>
              <w:rPr>
                <w:rFonts w:ascii="Book Antiqua" w:eastAsia="나눔고딕" w:hAnsi="Book Antiqua"/>
              </w:rPr>
            </w:pPr>
          </w:p>
        </w:tc>
        <w:tc>
          <w:tcPr>
            <w:tcW w:w="1137" w:type="dxa"/>
          </w:tcPr>
          <w:p w14:paraId="3D2C6309" w14:textId="01C1E8B1" w:rsidR="00061529" w:rsidRPr="00D8578C" w:rsidRDefault="00965BB9" w:rsidP="00D8578C">
            <w:pPr>
              <w:spacing w:line="360" w:lineRule="auto"/>
              <w:jc w:val="both"/>
              <w:rPr>
                <w:rFonts w:ascii="Book Antiqua" w:eastAsia="나눔고딕" w:hAnsi="Book Antiqua"/>
              </w:rPr>
            </w:pPr>
            <w:r w:rsidRPr="00D8578C">
              <w:rPr>
                <w:rFonts w:ascii="Book Antiqua" w:eastAsia="나눔고딕" w:hAnsi="Book Antiqua"/>
              </w:rPr>
              <w:t>Buttock</w:t>
            </w:r>
          </w:p>
        </w:tc>
      </w:tr>
      <w:tr w:rsidR="00965BB9" w:rsidRPr="00D8578C" w14:paraId="33943037" w14:textId="77777777" w:rsidTr="00A16FCB">
        <w:tc>
          <w:tcPr>
            <w:tcW w:w="1877" w:type="dxa"/>
          </w:tcPr>
          <w:p w14:paraId="3DE0CB0A" w14:textId="570A8738" w:rsidR="00965BB9" w:rsidRPr="00D8578C" w:rsidRDefault="00965BB9" w:rsidP="00D8578C">
            <w:pPr>
              <w:spacing w:line="360" w:lineRule="auto"/>
              <w:jc w:val="both"/>
              <w:rPr>
                <w:rFonts w:ascii="Book Antiqua" w:eastAsia="나눔고딕" w:hAnsi="Book Antiqua"/>
              </w:rPr>
            </w:pPr>
            <w:r w:rsidRPr="00D8578C">
              <w:rPr>
                <w:rFonts w:ascii="Book Antiqua" w:eastAsia="나눔고딕" w:hAnsi="Book Antiqua"/>
              </w:rPr>
              <w:t>Thiocolchicoside</w:t>
            </w:r>
          </w:p>
        </w:tc>
        <w:tc>
          <w:tcPr>
            <w:tcW w:w="2015" w:type="dxa"/>
          </w:tcPr>
          <w:p w14:paraId="73DA2641" w14:textId="70D9EBA1" w:rsidR="00965BB9" w:rsidRPr="00D8578C" w:rsidRDefault="00965BB9" w:rsidP="00D8578C">
            <w:pPr>
              <w:tabs>
                <w:tab w:val="right" w:pos="1861"/>
              </w:tabs>
              <w:spacing w:line="360" w:lineRule="auto"/>
              <w:jc w:val="both"/>
              <w:rPr>
                <w:rFonts w:ascii="Book Antiqua" w:eastAsia="나눔고딕" w:hAnsi="Book Antiqua"/>
              </w:rPr>
            </w:pPr>
            <w:r w:rsidRPr="00D8578C">
              <w:rPr>
                <w:rFonts w:ascii="Book Antiqua" w:eastAsia="나눔고딕" w:hAnsi="Book Antiqua"/>
              </w:rPr>
              <w:t>Back pain</w:t>
            </w:r>
          </w:p>
        </w:tc>
        <w:tc>
          <w:tcPr>
            <w:tcW w:w="1507" w:type="dxa"/>
          </w:tcPr>
          <w:p w14:paraId="12FA93D6" w14:textId="73317114" w:rsidR="00965BB9" w:rsidRPr="00D8578C" w:rsidRDefault="00965BB9" w:rsidP="00D8578C">
            <w:pPr>
              <w:spacing w:line="360" w:lineRule="auto"/>
              <w:jc w:val="both"/>
              <w:rPr>
                <w:rFonts w:ascii="Book Antiqua" w:eastAsia="나눔고딕" w:hAnsi="Book Antiqua"/>
              </w:rPr>
            </w:pPr>
            <w:r w:rsidRPr="00D8578C">
              <w:rPr>
                <w:rFonts w:ascii="Book Antiqua" w:eastAsia="나눔고딕" w:hAnsi="Book Antiqua"/>
              </w:rPr>
              <w:t>Guarneri</w:t>
            </w:r>
          </w:p>
        </w:tc>
        <w:tc>
          <w:tcPr>
            <w:tcW w:w="1122" w:type="dxa"/>
          </w:tcPr>
          <w:p w14:paraId="320634E9" w14:textId="4ACBF431" w:rsidR="00965BB9" w:rsidRPr="00D8578C" w:rsidRDefault="00965BB9" w:rsidP="00D8578C">
            <w:pPr>
              <w:spacing w:line="360" w:lineRule="auto"/>
              <w:jc w:val="both"/>
              <w:rPr>
                <w:rFonts w:ascii="Book Antiqua" w:eastAsia="나눔고딕" w:hAnsi="Book Antiqua"/>
              </w:rPr>
            </w:pPr>
            <w:r w:rsidRPr="00D8578C">
              <w:rPr>
                <w:rFonts w:ascii="Book Antiqua" w:eastAsia="나눔고딕" w:hAnsi="Book Antiqua"/>
              </w:rPr>
              <w:t>2008</w:t>
            </w:r>
          </w:p>
        </w:tc>
        <w:tc>
          <w:tcPr>
            <w:tcW w:w="1198" w:type="dxa"/>
          </w:tcPr>
          <w:p w14:paraId="3328A304" w14:textId="6DE62E96" w:rsidR="00965BB9" w:rsidRPr="00452682" w:rsidRDefault="00452682" w:rsidP="00D8578C">
            <w:pPr>
              <w:spacing w:line="360" w:lineRule="auto"/>
              <w:jc w:val="both"/>
              <w:rPr>
                <w:rFonts w:ascii="Book Antiqua" w:eastAsia="宋体" w:hAnsi="Book Antiqua"/>
                <w:lang w:eastAsia="zh-CN"/>
              </w:rPr>
            </w:pPr>
            <w:r>
              <w:rPr>
                <w:rFonts w:ascii="Book Antiqua" w:eastAsia="나눔고딕" w:hAnsi="Book Antiqua"/>
              </w:rPr>
              <w:t xml:space="preserve">2 </w:t>
            </w:r>
          </w:p>
        </w:tc>
        <w:tc>
          <w:tcPr>
            <w:tcW w:w="1137" w:type="dxa"/>
          </w:tcPr>
          <w:p w14:paraId="39029829" w14:textId="605CD0E6" w:rsidR="00965BB9" w:rsidRPr="00D8578C" w:rsidRDefault="00965BB9" w:rsidP="00D8578C">
            <w:pPr>
              <w:spacing w:line="360" w:lineRule="auto"/>
              <w:jc w:val="both"/>
              <w:rPr>
                <w:rFonts w:ascii="Book Antiqua" w:eastAsia="나눔고딕" w:hAnsi="Book Antiqua"/>
              </w:rPr>
            </w:pPr>
            <w:r w:rsidRPr="00D8578C">
              <w:rPr>
                <w:rFonts w:ascii="Book Antiqua" w:eastAsia="나눔고딕" w:hAnsi="Book Antiqua"/>
              </w:rPr>
              <w:t>Buttock</w:t>
            </w:r>
          </w:p>
        </w:tc>
      </w:tr>
      <w:tr w:rsidR="00965BB9" w:rsidRPr="00D8578C" w14:paraId="5170ED29" w14:textId="77777777" w:rsidTr="00A16FCB">
        <w:trPr>
          <w:trHeight w:val="470"/>
        </w:trPr>
        <w:tc>
          <w:tcPr>
            <w:tcW w:w="1877" w:type="dxa"/>
            <w:vMerge w:val="restart"/>
          </w:tcPr>
          <w:p w14:paraId="31305A55" w14:textId="22B1B35B" w:rsidR="00965BB9" w:rsidRPr="00D8578C" w:rsidRDefault="00965BB9" w:rsidP="00D8578C">
            <w:pPr>
              <w:spacing w:line="360" w:lineRule="auto"/>
              <w:jc w:val="both"/>
              <w:rPr>
                <w:rFonts w:ascii="Book Antiqua" w:eastAsia="나눔고딕" w:hAnsi="Book Antiqua"/>
              </w:rPr>
            </w:pPr>
            <w:r w:rsidRPr="00D8578C">
              <w:rPr>
                <w:rFonts w:ascii="Book Antiqua" w:eastAsia="나눔고딕" w:hAnsi="Book Antiqua"/>
              </w:rPr>
              <w:t>Glatiramer acetate</w:t>
            </w:r>
          </w:p>
        </w:tc>
        <w:tc>
          <w:tcPr>
            <w:tcW w:w="2015" w:type="dxa"/>
            <w:vMerge w:val="restart"/>
          </w:tcPr>
          <w:p w14:paraId="270648DF" w14:textId="1E385C9A" w:rsidR="00965BB9" w:rsidRPr="00D8578C" w:rsidRDefault="00965BB9" w:rsidP="00D8578C">
            <w:pPr>
              <w:tabs>
                <w:tab w:val="right" w:pos="1861"/>
              </w:tabs>
              <w:spacing w:line="360" w:lineRule="auto"/>
              <w:jc w:val="both"/>
              <w:rPr>
                <w:rFonts w:ascii="Book Antiqua" w:eastAsia="나눔고딕" w:hAnsi="Book Antiqua"/>
              </w:rPr>
            </w:pPr>
            <w:r w:rsidRPr="00D8578C">
              <w:rPr>
                <w:rFonts w:ascii="Book Antiqua" w:eastAsia="나눔고딕" w:hAnsi="Book Antiqua"/>
              </w:rPr>
              <w:t>Multiple sclerosis</w:t>
            </w:r>
          </w:p>
        </w:tc>
        <w:tc>
          <w:tcPr>
            <w:tcW w:w="1507" w:type="dxa"/>
          </w:tcPr>
          <w:p w14:paraId="37264C42" w14:textId="56226F88" w:rsidR="00965BB9" w:rsidRPr="00D8578C" w:rsidRDefault="00965BB9" w:rsidP="00D8578C">
            <w:pPr>
              <w:spacing w:line="360" w:lineRule="auto"/>
              <w:jc w:val="both"/>
              <w:rPr>
                <w:rFonts w:ascii="Book Antiqua" w:eastAsia="나눔고딕" w:hAnsi="Book Antiqua"/>
              </w:rPr>
            </w:pPr>
            <w:r w:rsidRPr="00D8578C">
              <w:rPr>
                <w:rFonts w:ascii="Book Antiqua" w:eastAsia="나눔고딕" w:hAnsi="Book Antiqua"/>
              </w:rPr>
              <w:t>Harde</w:t>
            </w:r>
          </w:p>
        </w:tc>
        <w:tc>
          <w:tcPr>
            <w:tcW w:w="1122" w:type="dxa"/>
          </w:tcPr>
          <w:p w14:paraId="53485120" w14:textId="7831F127" w:rsidR="00965BB9" w:rsidRPr="00D8578C" w:rsidRDefault="00965BB9" w:rsidP="00D8578C">
            <w:pPr>
              <w:spacing w:line="360" w:lineRule="auto"/>
              <w:jc w:val="both"/>
              <w:rPr>
                <w:rFonts w:ascii="Book Antiqua" w:eastAsia="나눔고딕" w:hAnsi="Book Antiqua"/>
              </w:rPr>
            </w:pPr>
            <w:r w:rsidRPr="00D8578C">
              <w:rPr>
                <w:rFonts w:ascii="Book Antiqua" w:eastAsia="나눔고딕" w:hAnsi="Book Antiqua"/>
              </w:rPr>
              <w:t>2007</w:t>
            </w:r>
          </w:p>
        </w:tc>
        <w:tc>
          <w:tcPr>
            <w:tcW w:w="1198" w:type="dxa"/>
            <w:vMerge w:val="restart"/>
          </w:tcPr>
          <w:p w14:paraId="185D079A" w14:textId="6469178A" w:rsidR="00965BB9" w:rsidRPr="00452682" w:rsidRDefault="00452682" w:rsidP="00D8578C">
            <w:pPr>
              <w:spacing w:line="360" w:lineRule="auto"/>
              <w:jc w:val="both"/>
              <w:rPr>
                <w:rFonts w:ascii="Book Antiqua" w:eastAsia="宋体" w:hAnsi="Book Antiqua"/>
                <w:lang w:eastAsia="zh-CN"/>
              </w:rPr>
            </w:pPr>
            <w:r>
              <w:rPr>
                <w:rFonts w:ascii="Book Antiqua" w:eastAsia="나눔고딕" w:hAnsi="Book Antiqua"/>
              </w:rPr>
              <w:t>2 d</w:t>
            </w:r>
          </w:p>
        </w:tc>
        <w:tc>
          <w:tcPr>
            <w:tcW w:w="1137" w:type="dxa"/>
            <w:vMerge w:val="restart"/>
          </w:tcPr>
          <w:p w14:paraId="43F963A8" w14:textId="31690E55" w:rsidR="00965BB9" w:rsidRPr="00D8578C" w:rsidRDefault="00965BB9" w:rsidP="00D8578C">
            <w:pPr>
              <w:spacing w:line="360" w:lineRule="auto"/>
              <w:jc w:val="both"/>
              <w:rPr>
                <w:rFonts w:ascii="Book Antiqua" w:eastAsia="나눔고딕" w:hAnsi="Book Antiqua"/>
              </w:rPr>
            </w:pPr>
            <w:r w:rsidRPr="00D8578C">
              <w:rPr>
                <w:rFonts w:ascii="Book Antiqua" w:eastAsia="나눔고딕" w:hAnsi="Book Antiqua"/>
              </w:rPr>
              <w:t>Lower abdomen</w:t>
            </w:r>
          </w:p>
        </w:tc>
      </w:tr>
      <w:tr w:rsidR="00965BB9" w:rsidRPr="00D8578C" w14:paraId="602378BB" w14:textId="77777777" w:rsidTr="00A16FCB">
        <w:trPr>
          <w:trHeight w:val="430"/>
        </w:trPr>
        <w:tc>
          <w:tcPr>
            <w:tcW w:w="1877" w:type="dxa"/>
            <w:vMerge/>
          </w:tcPr>
          <w:p w14:paraId="10CD1B8F" w14:textId="77777777" w:rsidR="00965BB9" w:rsidRPr="00D8578C" w:rsidRDefault="00965BB9" w:rsidP="00D8578C">
            <w:pPr>
              <w:spacing w:line="360" w:lineRule="auto"/>
              <w:jc w:val="both"/>
              <w:rPr>
                <w:rFonts w:ascii="Book Antiqua" w:eastAsia="나눔고딕" w:hAnsi="Book Antiqua"/>
              </w:rPr>
            </w:pPr>
          </w:p>
        </w:tc>
        <w:tc>
          <w:tcPr>
            <w:tcW w:w="2015" w:type="dxa"/>
            <w:vMerge/>
          </w:tcPr>
          <w:p w14:paraId="27A6F2F9" w14:textId="77777777" w:rsidR="00965BB9" w:rsidRPr="00D8578C" w:rsidRDefault="00965BB9" w:rsidP="00D8578C">
            <w:pPr>
              <w:tabs>
                <w:tab w:val="right" w:pos="1861"/>
              </w:tabs>
              <w:spacing w:line="360" w:lineRule="auto"/>
              <w:jc w:val="both"/>
              <w:rPr>
                <w:rFonts w:ascii="Book Antiqua" w:eastAsia="나눔고딕" w:hAnsi="Book Antiqua"/>
              </w:rPr>
            </w:pPr>
          </w:p>
        </w:tc>
        <w:tc>
          <w:tcPr>
            <w:tcW w:w="1507" w:type="dxa"/>
          </w:tcPr>
          <w:p w14:paraId="4AC412DF" w14:textId="3D613B08" w:rsidR="00965BB9" w:rsidRPr="00D8578C" w:rsidRDefault="00965BB9" w:rsidP="00D8578C">
            <w:pPr>
              <w:spacing w:line="360" w:lineRule="auto"/>
              <w:jc w:val="both"/>
              <w:rPr>
                <w:rFonts w:ascii="Book Antiqua" w:eastAsia="나눔고딕" w:hAnsi="Book Antiqua"/>
              </w:rPr>
            </w:pPr>
            <w:r w:rsidRPr="00D8578C">
              <w:rPr>
                <w:rFonts w:ascii="Book Antiqua" w:eastAsia="나눔고딕" w:hAnsi="Book Antiqua"/>
              </w:rPr>
              <w:t>Koller</w:t>
            </w:r>
          </w:p>
        </w:tc>
        <w:tc>
          <w:tcPr>
            <w:tcW w:w="1122" w:type="dxa"/>
          </w:tcPr>
          <w:p w14:paraId="5F14DBBD" w14:textId="7350A760" w:rsidR="00965BB9" w:rsidRPr="00D8578C" w:rsidRDefault="00965BB9" w:rsidP="00D8578C">
            <w:pPr>
              <w:spacing w:line="360" w:lineRule="auto"/>
              <w:jc w:val="both"/>
              <w:rPr>
                <w:rFonts w:ascii="Book Antiqua" w:eastAsia="나눔고딕" w:hAnsi="Book Antiqua"/>
              </w:rPr>
            </w:pPr>
            <w:r w:rsidRPr="00D8578C">
              <w:rPr>
                <w:rFonts w:ascii="Book Antiqua" w:eastAsia="나눔고딕" w:hAnsi="Book Antiqua"/>
              </w:rPr>
              <w:t>2011</w:t>
            </w:r>
          </w:p>
        </w:tc>
        <w:tc>
          <w:tcPr>
            <w:tcW w:w="1198" w:type="dxa"/>
            <w:vMerge/>
          </w:tcPr>
          <w:p w14:paraId="3E3EBCA0" w14:textId="77777777" w:rsidR="00965BB9" w:rsidRPr="00D8578C" w:rsidRDefault="00965BB9" w:rsidP="00D8578C">
            <w:pPr>
              <w:spacing w:line="360" w:lineRule="auto"/>
              <w:jc w:val="both"/>
              <w:rPr>
                <w:rFonts w:ascii="Book Antiqua" w:eastAsia="나눔고딕" w:hAnsi="Book Antiqua"/>
              </w:rPr>
            </w:pPr>
          </w:p>
        </w:tc>
        <w:tc>
          <w:tcPr>
            <w:tcW w:w="1137" w:type="dxa"/>
            <w:vMerge/>
          </w:tcPr>
          <w:p w14:paraId="07D70D3C" w14:textId="77777777" w:rsidR="00965BB9" w:rsidRPr="00D8578C" w:rsidRDefault="00965BB9" w:rsidP="00D8578C">
            <w:pPr>
              <w:spacing w:line="360" w:lineRule="auto"/>
              <w:jc w:val="both"/>
              <w:rPr>
                <w:rFonts w:ascii="Book Antiqua" w:eastAsia="나눔고딕" w:hAnsi="Book Antiqua"/>
              </w:rPr>
            </w:pPr>
          </w:p>
        </w:tc>
      </w:tr>
      <w:tr w:rsidR="00965BB9" w:rsidRPr="00D8578C" w14:paraId="0F708E9E" w14:textId="77777777" w:rsidTr="00A16FCB">
        <w:tc>
          <w:tcPr>
            <w:tcW w:w="1877" w:type="dxa"/>
          </w:tcPr>
          <w:p w14:paraId="3E2BD0BE" w14:textId="38BB0FD3" w:rsidR="00965BB9" w:rsidRPr="00D8578C" w:rsidRDefault="00833627" w:rsidP="00D8578C">
            <w:pPr>
              <w:spacing w:line="360" w:lineRule="auto"/>
              <w:jc w:val="both"/>
              <w:rPr>
                <w:rFonts w:ascii="Book Antiqua" w:eastAsia="나눔고딕" w:hAnsi="Book Antiqua"/>
              </w:rPr>
            </w:pPr>
            <w:r w:rsidRPr="00D8578C">
              <w:rPr>
                <w:rFonts w:ascii="Book Antiqua" w:eastAsia="나눔고딕" w:hAnsi="Book Antiqua"/>
              </w:rPr>
              <w:t>Piroxicam</w:t>
            </w:r>
          </w:p>
        </w:tc>
        <w:tc>
          <w:tcPr>
            <w:tcW w:w="2015" w:type="dxa"/>
          </w:tcPr>
          <w:p w14:paraId="31F3E1F7" w14:textId="7B5AF049" w:rsidR="00965BB9" w:rsidRPr="00D8578C" w:rsidRDefault="00833627" w:rsidP="00D8578C">
            <w:pPr>
              <w:tabs>
                <w:tab w:val="right" w:pos="1861"/>
              </w:tabs>
              <w:spacing w:line="360" w:lineRule="auto"/>
              <w:jc w:val="both"/>
              <w:rPr>
                <w:rFonts w:ascii="Book Antiqua" w:eastAsia="나눔고딕" w:hAnsi="Book Antiqua"/>
              </w:rPr>
            </w:pPr>
            <w:r w:rsidRPr="00D8578C">
              <w:rPr>
                <w:rFonts w:ascii="Book Antiqua" w:eastAsia="나눔고딕" w:hAnsi="Book Antiqua"/>
              </w:rPr>
              <w:t>Ankle sprain</w:t>
            </w:r>
          </w:p>
        </w:tc>
        <w:tc>
          <w:tcPr>
            <w:tcW w:w="1507" w:type="dxa"/>
          </w:tcPr>
          <w:p w14:paraId="74308B82" w14:textId="6AC10A2B" w:rsidR="00965BB9" w:rsidRPr="00D8578C" w:rsidRDefault="00833627" w:rsidP="00D8578C">
            <w:pPr>
              <w:spacing w:line="360" w:lineRule="auto"/>
              <w:jc w:val="both"/>
              <w:rPr>
                <w:rFonts w:ascii="Book Antiqua" w:eastAsia="나눔고딕" w:hAnsi="Book Antiqua"/>
              </w:rPr>
            </w:pPr>
            <w:r w:rsidRPr="00D8578C">
              <w:rPr>
                <w:rFonts w:ascii="Book Antiqua" w:eastAsia="나눔고딕" w:hAnsi="Book Antiqua"/>
              </w:rPr>
              <w:t>Lee</w:t>
            </w:r>
          </w:p>
        </w:tc>
        <w:tc>
          <w:tcPr>
            <w:tcW w:w="1122" w:type="dxa"/>
          </w:tcPr>
          <w:p w14:paraId="0564DEB6" w14:textId="0AAFF1F6" w:rsidR="00965BB9" w:rsidRPr="00D8578C" w:rsidRDefault="00833627" w:rsidP="00D8578C">
            <w:pPr>
              <w:spacing w:line="360" w:lineRule="auto"/>
              <w:jc w:val="both"/>
              <w:rPr>
                <w:rFonts w:ascii="Book Antiqua" w:eastAsia="나눔고딕" w:hAnsi="Book Antiqua"/>
              </w:rPr>
            </w:pPr>
            <w:r w:rsidRPr="00D8578C">
              <w:rPr>
                <w:rFonts w:ascii="Book Antiqua" w:eastAsia="나눔고딕" w:hAnsi="Book Antiqua"/>
              </w:rPr>
              <w:t>2005</w:t>
            </w:r>
          </w:p>
        </w:tc>
        <w:tc>
          <w:tcPr>
            <w:tcW w:w="1198" w:type="dxa"/>
          </w:tcPr>
          <w:p w14:paraId="09C08F90" w14:textId="77777777" w:rsidR="00965BB9" w:rsidRPr="00D8578C" w:rsidRDefault="00965BB9" w:rsidP="00D8578C">
            <w:pPr>
              <w:spacing w:line="360" w:lineRule="auto"/>
              <w:jc w:val="both"/>
              <w:rPr>
                <w:rFonts w:ascii="Book Antiqua" w:eastAsia="나눔고딕" w:hAnsi="Book Antiqua"/>
              </w:rPr>
            </w:pPr>
          </w:p>
        </w:tc>
        <w:tc>
          <w:tcPr>
            <w:tcW w:w="1137" w:type="dxa"/>
          </w:tcPr>
          <w:p w14:paraId="3B503791" w14:textId="6DD0EDF6" w:rsidR="00965BB9" w:rsidRPr="00D8578C" w:rsidRDefault="00833627" w:rsidP="00D8578C">
            <w:pPr>
              <w:spacing w:line="360" w:lineRule="auto"/>
              <w:jc w:val="both"/>
              <w:rPr>
                <w:rFonts w:ascii="Book Antiqua" w:eastAsia="나눔고딕" w:hAnsi="Book Antiqua"/>
              </w:rPr>
            </w:pPr>
            <w:r w:rsidRPr="00D8578C">
              <w:rPr>
                <w:rFonts w:ascii="Book Antiqua" w:eastAsia="나눔고딕" w:hAnsi="Book Antiqua"/>
              </w:rPr>
              <w:t>Ankle</w:t>
            </w:r>
          </w:p>
        </w:tc>
      </w:tr>
      <w:tr w:rsidR="00965BB9" w:rsidRPr="00D8578C" w14:paraId="0AFA04A9" w14:textId="77777777" w:rsidTr="00A16FCB">
        <w:tc>
          <w:tcPr>
            <w:tcW w:w="1877" w:type="dxa"/>
          </w:tcPr>
          <w:p w14:paraId="425A6BAD" w14:textId="0345DB13" w:rsidR="00965BB9" w:rsidRPr="00D8578C" w:rsidRDefault="00833627" w:rsidP="00D8578C">
            <w:pPr>
              <w:spacing w:line="360" w:lineRule="auto"/>
              <w:jc w:val="both"/>
              <w:rPr>
                <w:rFonts w:ascii="Book Antiqua" w:eastAsia="나눔고딕" w:hAnsi="Book Antiqua"/>
              </w:rPr>
            </w:pPr>
            <w:r w:rsidRPr="00D8578C">
              <w:rPr>
                <w:rFonts w:ascii="Book Antiqua" w:eastAsia="나눔고딕" w:hAnsi="Book Antiqua"/>
              </w:rPr>
              <w:t>DPT</w:t>
            </w:r>
          </w:p>
        </w:tc>
        <w:tc>
          <w:tcPr>
            <w:tcW w:w="2015" w:type="dxa"/>
          </w:tcPr>
          <w:p w14:paraId="21E1A384" w14:textId="6E9A70D4" w:rsidR="00965BB9" w:rsidRPr="00D8578C" w:rsidRDefault="00833627" w:rsidP="00D8578C">
            <w:pPr>
              <w:tabs>
                <w:tab w:val="right" w:pos="1861"/>
              </w:tabs>
              <w:spacing w:line="360" w:lineRule="auto"/>
              <w:jc w:val="both"/>
              <w:rPr>
                <w:rFonts w:ascii="Book Antiqua" w:eastAsia="나눔고딕" w:hAnsi="Book Antiqua"/>
              </w:rPr>
            </w:pPr>
            <w:r w:rsidRPr="00D8578C">
              <w:rPr>
                <w:rFonts w:ascii="Book Antiqua" w:eastAsia="나눔고딕" w:hAnsi="Book Antiqua"/>
              </w:rPr>
              <w:t>Vaccination</w:t>
            </w:r>
          </w:p>
        </w:tc>
        <w:tc>
          <w:tcPr>
            <w:tcW w:w="1507" w:type="dxa"/>
          </w:tcPr>
          <w:p w14:paraId="684AC65C" w14:textId="35E77226" w:rsidR="00965BB9" w:rsidRPr="00D8578C" w:rsidRDefault="00833627" w:rsidP="00D8578C">
            <w:pPr>
              <w:spacing w:line="360" w:lineRule="auto"/>
              <w:jc w:val="both"/>
              <w:rPr>
                <w:rFonts w:ascii="Book Antiqua" w:eastAsia="나눔고딕" w:hAnsi="Book Antiqua"/>
              </w:rPr>
            </w:pPr>
            <w:r w:rsidRPr="00D8578C">
              <w:rPr>
                <w:rFonts w:ascii="Book Antiqua" w:eastAsia="나눔고딕" w:hAnsi="Book Antiqua"/>
              </w:rPr>
              <w:t>Erkek</w:t>
            </w:r>
          </w:p>
        </w:tc>
        <w:tc>
          <w:tcPr>
            <w:tcW w:w="1122" w:type="dxa"/>
          </w:tcPr>
          <w:p w14:paraId="17A8953C" w14:textId="0B12DC79" w:rsidR="00965BB9" w:rsidRPr="00D8578C" w:rsidRDefault="00833627" w:rsidP="00D8578C">
            <w:pPr>
              <w:spacing w:line="360" w:lineRule="auto"/>
              <w:jc w:val="both"/>
              <w:rPr>
                <w:rFonts w:ascii="Book Antiqua" w:eastAsia="나눔고딕" w:hAnsi="Book Antiqua"/>
              </w:rPr>
            </w:pPr>
            <w:r w:rsidRPr="00D8578C">
              <w:rPr>
                <w:rFonts w:ascii="Book Antiqua" w:eastAsia="나눔고딕" w:hAnsi="Book Antiqua"/>
              </w:rPr>
              <w:t>2006</w:t>
            </w:r>
          </w:p>
        </w:tc>
        <w:tc>
          <w:tcPr>
            <w:tcW w:w="1198" w:type="dxa"/>
          </w:tcPr>
          <w:p w14:paraId="3971E228" w14:textId="3E0B754A" w:rsidR="00965BB9" w:rsidRPr="00452682" w:rsidRDefault="00452682" w:rsidP="00D8578C">
            <w:pPr>
              <w:spacing w:line="360" w:lineRule="auto"/>
              <w:jc w:val="both"/>
              <w:rPr>
                <w:rFonts w:ascii="Book Antiqua" w:eastAsia="宋体" w:hAnsi="Book Antiqua"/>
                <w:lang w:eastAsia="zh-CN"/>
              </w:rPr>
            </w:pPr>
            <w:r>
              <w:rPr>
                <w:rFonts w:ascii="Book Antiqua" w:eastAsia="나눔고딕" w:hAnsi="Book Antiqua"/>
              </w:rPr>
              <w:t>2 wk</w:t>
            </w:r>
          </w:p>
        </w:tc>
        <w:tc>
          <w:tcPr>
            <w:tcW w:w="1137" w:type="dxa"/>
          </w:tcPr>
          <w:p w14:paraId="60FDFDAF" w14:textId="3C4AABC5" w:rsidR="00965BB9" w:rsidRPr="00D8578C" w:rsidRDefault="00833627" w:rsidP="00D8578C">
            <w:pPr>
              <w:spacing w:line="360" w:lineRule="auto"/>
              <w:jc w:val="both"/>
              <w:rPr>
                <w:rFonts w:ascii="Book Antiqua" w:eastAsia="나눔고딕" w:hAnsi="Book Antiqua"/>
              </w:rPr>
            </w:pPr>
            <w:r w:rsidRPr="00D8578C">
              <w:rPr>
                <w:rFonts w:ascii="Book Antiqua" w:eastAsia="나눔고딕" w:hAnsi="Book Antiqua"/>
              </w:rPr>
              <w:t>Thigh</w:t>
            </w:r>
          </w:p>
        </w:tc>
      </w:tr>
      <w:tr w:rsidR="00D9140F" w:rsidRPr="00D8578C" w14:paraId="3E657700" w14:textId="77777777" w:rsidTr="00A16FCB">
        <w:tc>
          <w:tcPr>
            <w:tcW w:w="1877" w:type="dxa"/>
          </w:tcPr>
          <w:p w14:paraId="3355DA31" w14:textId="25D1D2FE" w:rsidR="00D9140F" w:rsidRPr="00D8578C" w:rsidRDefault="00D9140F" w:rsidP="00D8578C">
            <w:pPr>
              <w:spacing w:line="360" w:lineRule="auto"/>
              <w:jc w:val="both"/>
              <w:rPr>
                <w:rFonts w:ascii="Book Antiqua" w:eastAsia="나눔고딕" w:hAnsi="Book Antiqua"/>
              </w:rPr>
            </w:pPr>
            <w:r w:rsidRPr="00D8578C">
              <w:rPr>
                <w:rFonts w:ascii="Book Antiqua" w:eastAsia="나눔고딕" w:hAnsi="Book Antiqua"/>
              </w:rPr>
              <w:t>DTP-polio-Hib</w:t>
            </w:r>
          </w:p>
        </w:tc>
        <w:tc>
          <w:tcPr>
            <w:tcW w:w="2015" w:type="dxa"/>
          </w:tcPr>
          <w:p w14:paraId="7FA06210" w14:textId="4FBB74BF" w:rsidR="00D9140F" w:rsidRPr="00D8578C" w:rsidRDefault="00D9140F" w:rsidP="00D8578C">
            <w:pPr>
              <w:tabs>
                <w:tab w:val="right" w:pos="1861"/>
              </w:tabs>
              <w:spacing w:line="360" w:lineRule="auto"/>
              <w:jc w:val="both"/>
              <w:rPr>
                <w:rFonts w:ascii="Book Antiqua" w:eastAsia="나눔고딕" w:hAnsi="Book Antiqua"/>
              </w:rPr>
            </w:pPr>
            <w:r w:rsidRPr="00D8578C">
              <w:rPr>
                <w:rFonts w:ascii="Book Antiqua" w:eastAsia="나눔고딕" w:hAnsi="Book Antiqua"/>
              </w:rPr>
              <w:t>Vaccination</w:t>
            </w:r>
          </w:p>
        </w:tc>
        <w:tc>
          <w:tcPr>
            <w:tcW w:w="1507" w:type="dxa"/>
          </w:tcPr>
          <w:p w14:paraId="46DEFEF7" w14:textId="657A9D39" w:rsidR="00D9140F" w:rsidRPr="00D8578C" w:rsidRDefault="00D9140F" w:rsidP="00D8578C">
            <w:pPr>
              <w:spacing w:line="360" w:lineRule="auto"/>
              <w:jc w:val="both"/>
              <w:rPr>
                <w:rFonts w:ascii="Book Antiqua" w:eastAsia="나눔고딕" w:hAnsi="Book Antiqua"/>
              </w:rPr>
            </w:pPr>
            <w:r w:rsidRPr="00D8578C">
              <w:rPr>
                <w:rFonts w:ascii="Book Antiqua" w:eastAsia="나눔고딕" w:hAnsi="Book Antiqua"/>
              </w:rPr>
              <w:t>Begin</w:t>
            </w:r>
          </w:p>
        </w:tc>
        <w:tc>
          <w:tcPr>
            <w:tcW w:w="1122" w:type="dxa"/>
          </w:tcPr>
          <w:p w14:paraId="73E82D02" w14:textId="7973D169" w:rsidR="00D9140F" w:rsidRPr="00D8578C" w:rsidRDefault="00D9140F" w:rsidP="00D8578C">
            <w:pPr>
              <w:spacing w:line="360" w:lineRule="auto"/>
              <w:jc w:val="both"/>
              <w:rPr>
                <w:rFonts w:ascii="Book Antiqua" w:eastAsia="나눔고딕" w:hAnsi="Book Antiqua"/>
              </w:rPr>
            </w:pPr>
            <w:r w:rsidRPr="00D8578C">
              <w:rPr>
                <w:rFonts w:ascii="Book Antiqua" w:eastAsia="나눔고딕" w:hAnsi="Book Antiqua"/>
              </w:rPr>
              <w:t>2012</w:t>
            </w:r>
          </w:p>
        </w:tc>
        <w:tc>
          <w:tcPr>
            <w:tcW w:w="1198" w:type="dxa"/>
          </w:tcPr>
          <w:p w14:paraId="2D13996B" w14:textId="6CC33323" w:rsidR="00D9140F" w:rsidRPr="00452682" w:rsidRDefault="00452682" w:rsidP="00D8578C">
            <w:pPr>
              <w:spacing w:line="360" w:lineRule="auto"/>
              <w:jc w:val="both"/>
              <w:rPr>
                <w:rFonts w:ascii="Book Antiqua" w:eastAsia="宋体" w:hAnsi="Book Antiqua"/>
                <w:lang w:eastAsia="zh-CN"/>
              </w:rPr>
            </w:pPr>
            <w:r>
              <w:rPr>
                <w:rFonts w:ascii="Book Antiqua" w:eastAsia="나눔고딕" w:hAnsi="Book Antiqua"/>
              </w:rPr>
              <w:t>2 wk</w:t>
            </w:r>
          </w:p>
        </w:tc>
        <w:tc>
          <w:tcPr>
            <w:tcW w:w="1137" w:type="dxa"/>
          </w:tcPr>
          <w:p w14:paraId="63F162BA" w14:textId="58CA7A22" w:rsidR="00D9140F" w:rsidRPr="00D8578C" w:rsidRDefault="00D9140F" w:rsidP="00D8578C">
            <w:pPr>
              <w:spacing w:line="360" w:lineRule="auto"/>
              <w:jc w:val="both"/>
              <w:rPr>
                <w:rFonts w:ascii="Book Antiqua" w:eastAsia="나눔고딕" w:hAnsi="Book Antiqua"/>
              </w:rPr>
            </w:pPr>
            <w:r w:rsidRPr="00D8578C">
              <w:rPr>
                <w:rFonts w:ascii="Book Antiqua" w:eastAsia="나눔고딕" w:hAnsi="Book Antiqua"/>
              </w:rPr>
              <w:t>Thigh</w:t>
            </w:r>
          </w:p>
        </w:tc>
      </w:tr>
      <w:tr w:rsidR="00965BB9" w:rsidRPr="00D8578C" w14:paraId="39437D0C" w14:textId="77777777" w:rsidTr="00A16FCB">
        <w:tc>
          <w:tcPr>
            <w:tcW w:w="1877" w:type="dxa"/>
          </w:tcPr>
          <w:p w14:paraId="5512E5A4" w14:textId="3B0C31AA" w:rsidR="00965BB9" w:rsidRPr="00D8578C" w:rsidRDefault="00833627" w:rsidP="00D8578C">
            <w:pPr>
              <w:spacing w:line="360" w:lineRule="auto"/>
              <w:jc w:val="both"/>
              <w:rPr>
                <w:rFonts w:ascii="Book Antiqua" w:eastAsia="나눔고딕" w:hAnsi="Book Antiqua"/>
              </w:rPr>
            </w:pPr>
            <w:r w:rsidRPr="00D8578C">
              <w:rPr>
                <w:rFonts w:ascii="Book Antiqua" w:eastAsia="나눔고딕" w:hAnsi="Book Antiqua"/>
              </w:rPr>
              <w:t>Hydroxyzine</w:t>
            </w:r>
          </w:p>
        </w:tc>
        <w:tc>
          <w:tcPr>
            <w:tcW w:w="2015" w:type="dxa"/>
          </w:tcPr>
          <w:p w14:paraId="5100B0D9" w14:textId="49A99EA9" w:rsidR="00965BB9" w:rsidRPr="00D8578C" w:rsidRDefault="00D9140F" w:rsidP="00D8578C">
            <w:pPr>
              <w:tabs>
                <w:tab w:val="right" w:pos="1861"/>
              </w:tabs>
              <w:spacing w:line="360" w:lineRule="auto"/>
              <w:jc w:val="both"/>
              <w:rPr>
                <w:rFonts w:ascii="Book Antiqua" w:eastAsia="나눔고딕" w:hAnsi="Book Antiqua"/>
              </w:rPr>
            </w:pPr>
            <w:r w:rsidRPr="00D8578C">
              <w:rPr>
                <w:rFonts w:ascii="Book Antiqua" w:eastAsia="나눔고딕" w:hAnsi="Book Antiqua"/>
              </w:rPr>
              <w:t>Itching</w:t>
            </w:r>
          </w:p>
        </w:tc>
        <w:tc>
          <w:tcPr>
            <w:tcW w:w="1507" w:type="dxa"/>
          </w:tcPr>
          <w:p w14:paraId="228D60BB" w14:textId="0B388560" w:rsidR="00965BB9" w:rsidRPr="00D8578C" w:rsidRDefault="00D9140F" w:rsidP="00D8578C">
            <w:pPr>
              <w:spacing w:line="360" w:lineRule="auto"/>
              <w:jc w:val="both"/>
              <w:rPr>
                <w:rFonts w:ascii="Book Antiqua" w:eastAsia="나눔고딕" w:hAnsi="Book Antiqua"/>
              </w:rPr>
            </w:pPr>
            <w:r w:rsidRPr="00D8578C">
              <w:rPr>
                <w:rFonts w:ascii="Book Antiqua" w:eastAsia="나눔고딕" w:hAnsi="Book Antiqua"/>
              </w:rPr>
              <w:t>Gayken</w:t>
            </w:r>
          </w:p>
        </w:tc>
        <w:tc>
          <w:tcPr>
            <w:tcW w:w="1122" w:type="dxa"/>
          </w:tcPr>
          <w:p w14:paraId="24C4AEFE" w14:textId="12616E66" w:rsidR="00965BB9" w:rsidRPr="00D8578C" w:rsidRDefault="00D9140F" w:rsidP="00D8578C">
            <w:pPr>
              <w:spacing w:line="360" w:lineRule="auto"/>
              <w:jc w:val="both"/>
              <w:rPr>
                <w:rFonts w:ascii="Book Antiqua" w:eastAsia="나눔고딕" w:hAnsi="Book Antiqua"/>
              </w:rPr>
            </w:pPr>
            <w:r w:rsidRPr="00D8578C">
              <w:rPr>
                <w:rFonts w:ascii="Book Antiqua" w:eastAsia="나눔고딕" w:hAnsi="Book Antiqua"/>
              </w:rPr>
              <w:t>2006</w:t>
            </w:r>
          </w:p>
        </w:tc>
        <w:tc>
          <w:tcPr>
            <w:tcW w:w="1198" w:type="dxa"/>
          </w:tcPr>
          <w:p w14:paraId="2879FD93" w14:textId="77777777" w:rsidR="00965BB9" w:rsidRPr="00D8578C" w:rsidRDefault="00965BB9" w:rsidP="00D8578C">
            <w:pPr>
              <w:spacing w:line="360" w:lineRule="auto"/>
              <w:jc w:val="both"/>
              <w:rPr>
                <w:rFonts w:ascii="Book Antiqua" w:eastAsia="나눔고딕" w:hAnsi="Book Antiqua"/>
              </w:rPr>
            </w:pPr>
          </w:p>
        </w:tc>
        <w:tc>
          <w:tcPr>
            <w:tcW w:w="1137" w:type="dxa"/>
          </w:tcPr>
          <w:p w14:paraId="6B01A5D3" w14:textId="49BDF9DC" w:rsidR="00965BB9" w:rsidRPr="00D8578C" w:rsidRDefault="00D9140F" w:rsidP="00D8578C">
            <w:pPr>
              <w:spacing w:line="360" w:lineRule="auto"/>
              <w:jc w:val="both"/>
              <w:rPr>
                <w:rFonts w:ascii="Book Antiqua" w:eastAsia="나눔고딕" w:hAnsi="Book Antiqua"/>
              </w:rPr>
            </w:pPr>
            <w:r w:rsidRPr="00D8578C">
              <w:rPr>
                <w:rFonts w:ascii="Book Antiqua" w:eastAsia="나눔고딕" w:hAnsi="Book Antiqua"/>
              </w:rPr>
              <w:t>Thigh</w:t>
            </w:r>
          </w:p>
        </w:tc>
      </w:tr>
      <w:tr w:rsidR="00965BB9" w:rsidRPr="00D8578C" w14:paraId="67053357" w14:textId="77777777" w:rsidTr="00A16FCB">
        <w:tc>
          <w:tcPr>
            <w:tcW w:w="1877" w:type="dxa"/>
          </w:tcPr>
          <w:p w14:paraId="5B42BDDF" w14:textId="31DE1FA4" w:rsidR="00965BB9" w:rsidRPr="00D8578C" w:rsidRDefault="00D9140F" w:rsidP="00D8578C">
            <w:pPr>
              <w:spacing w:line="360" w:lineRule="auto"/>
              <w:jc w:val="both"/>
              <w:rPr>
                <w:rFonts w:ascii="Book Antiqua" w:eastAsia="나눔고딕" w:hAnsi="Book Antiqua"/>
              </w:rPr>
            </w:pPr>
            <w:r w:rsidRPr="00D8578C">
              <w:rPr>
                <w:rFonts w:ascii="Book Antiqua" w:eastAsia="나눔고딕" w:hAnsi="Book Antiqua"/>
              </w:rPr>
              <w:t>Calcium hydroxide</w:t>
            </w:r>
          </w:p>
        </w:tc>
        <w:tc>
          <w:tcPr>
            <w:tcW w:w="2015" w:type="dxa"/>
          </w:tcPr>
          <w:p w14:paraId="2A7B07ED" w14:textId="59903CF1" w:rsidR="00965BB9" w:rsidRPr="00D8578C" w:rsidRDefault="00D9140F" w:rsidP="00D8578C">
            <w:pPr>
              <w:tabs>
                <w:tab w:val="right" w:pos="1861"/>
              </w:tabs>
              <w:spacing w:line="360" w:lineRule="auto"/>
              <w:jc w:val="both"/>
              <w:rPr>
                <w:rFonts w:ascii="Book Antiqua" w:eastAsia="나눔고딕" w:hAnsi="Book Antiqua"/>
              </w:rPr>
            </w:pPr>
            <w:r w:rsidRPr="00D8578C">
              <w:rPr>
                <w:rFonts w:ascii="Book Antiqua" w:eastAsia="나눔고딕" w:hAnsi="Book Antiqua"/>
              </w:rPr>
              <w:t>Bleeding in the distal root canal</w:t>
            </w:r>
          </w:p>
        </w:tc>
        <w:tc>
          <w:tcPr>
            <w:tcW w:w="1507" w:type="dxa"/>
          </w:tcPr>
          <w:p w14:paraId="4CEBE8DC" w14:textId="0D7ED97F" w:rsidR="00965BB9" w:rsidRPr="00D8578C" w:rsidRDefault="00D9140F" w:rsidP="00D8578C">
            <w:pPr>
              <w:spacing w:line="360" w:lineRule="auto"/>
              <w:jc w:val="both"/>
              <w:rPr>
                <w:rFonts w:ascii="Book Antiqua" w:eastAsia="나눔고딕" w:hAnsi="Book Antiqua"/>
              </w:rPr>
            </w:pPr>
            <w:r w:rsidRPr="00D8578C">
              <w:rPr>
                <w:rFonts w:ascii="Book Antiqua" w:eastAsia="나눔고딕" w:hAnsi="Book Antiqua"/>
              </w:rPr>
              <w:t>Willbrand</w:t>
            </w:r>
          </w:p>
        </w:tc>
        <w:tc>
          <w:tcPr>
            <w:tcW w:w="1122" w:type="dxa"/>
          </w:tcPr>
          <w:p w14:paraId="115130FE" w14:textId="535CD022" w:rsidR="00965BB9" w:rsidRPr="00D8578C" w:rsidRDefault="00D9140F" w:rsidP="00D8578C">
            <w:pPr>
              <w:spacing w:line="360" w:lineRule="auto"/>
              <w:jc w:val="both"/>
              <w:rPr>
                <w:rFonts w:ascii="Book Antiqua" w:eastAsia="나눔고딕" w:hAnsi="Book Antiqua"/>
              </w:rPr>
            </w:pPr>
            <w:r w:rsidRPr="00D8578C">
              <w:rPr>
                <w:rFonts w:ascii="Book Antiqua" w:eastAsia="나눔고딕" w:hAnsi="Book Antiqua"/>
              </w:rPr>
              <w:t>2011</w:t>
            </w:r>
          </w:p>
        </w:tc>
        <w:tc>
          <w:tcPr>
            <w:tcW w:w="1198" w:type="dxa"/>
          </w:tcPr>
          <w:p w14:paraId="72D1376B" w14:textId="77777777" w:rsidR="00965BB9" w:rsidRPr="00D8578C" w:rsidRDefault="00965BB9" w:rsidP="00D8578C">
            <w:pPr>
              <w:spacing w:line="360" w:lineRule="auto"/>
              <w:jc w:val="both"/>
              <w:rPr>
                <w:rFonts w:ascii="Book Antiqua" w:eastAsia="나눔고딕" w:hAnsi="Book Antiqua"/>
              </w:rPr>
            </w:pPr>
          </w:p>
        </w:tc>
        <w:tc>
          <w:tcPr>
            <w:tcW w:w="1137" w:type="dxa"/>
          </w:tcPr>
          <w:p w14:paraId="5F47F815" w14:textId="5B79BF2D" w:rsidR="00965BB9" w:rsidRPr="00D8578C" w:rsidRDefault="00D9140F" w:rsidP="00D8578C">
            <w:pPr>
              <w:spacing w:line="360" w:lineRule="auto"/>
              <w:jc w:val="both"/>
              <w:rPr>
                <w:rFonts w:ascii="Book Antiqua" w:eastAsia="나눔고딕" w:hAnsi="Book Antiqua"/>
              </w:rPr>
            </w:pPr>
            <w:r w:rsidRPr="00D8578C">
              <w:rPr>
                <w:rFonts w:ascii="Book Antiqua" w:eastAsia="나눔고딕" w:hAnsi="Book Antiqua"/>
                <w:color w:val="000000"/>
              </w:rPr>
              <w:t>Cheek</w:t>
            </w:r>
          </w:p>
        </w:tc>
      </w:tr>
      <w:tr w:rsidR="00965BB9" w:rsidRPr="00D8578C" w14:paraId="66738A69" w14:textId="77777777" w:rsidTr="00A16FCB">
        <w:tc>
          <w:tcPr>
            <w:tcW w:w="1877" w:type="dxa"/>
          </w:tcPr>
          <w:p w14:paraId="666069A4" w14:textId="52ADC7B0" w:rsidR="00965BB9" w:rsidRPr="00D8578C" w:rsidRDefault="00D9140F" w:rsidP="00D8578C">
            <w:pPr>
              <w:spacing w:line="360" w:lineRule="auto"/>
              <w:jc w:val="both"/>
              <w:rPr>
                <w:rFonts w:ascii="Book Antiqua" w:eastAsia="나눔고딕" w:hAnsi="Book Antiqua"/>
              </w:rPr>
            </w:pPr>
            <w:r w:rsidRPr="00D8578C">
              <w:rPr>
                <w:rFonts w:ascii="Book Antiqua" w:eastAsia="나눔고딕" w:hAnsi="Book Antiqua"/>
              </w:rPr>
              <w:t>Lidocaine</w:t>
            </w:r>
          </w:p>
        </w:tc>
        <w:tc>
          <w:tcPr>
            <w:tcW w:w="2015" w:type="dxa"/>
          </w:tcPr>
          <w:p w14:paraId="1BC1B3B0" w14:textId="35B953DA" w:rsidR="00965BB9" w:rsidRPr="00D8578C" w:rsidRDefault="00D9140F" w:rsidP="00D8578C">
            <w:pPr>
              <w:tabs>
                <w:tab w:val="right" w:pos="1861"/>
              </w:tabs>
              <w:spacing w:line="360" w:lineRule="auto"/>
              <w:jc w:val="both"/>
              <w:rPr>
                <w:rFonts w:ascii="Book Antiqua" w:eastAsia="나눔고딕" w:hAnsi="Book Antiqua"/>
              </w:rPr>
            </w:pPr>
            <w:r w:rsidRPr="00D8578C">
              <w:rPr>
                <w:rFonts w:ascii="Book Antiqua" w:eastAsia="나눔고딕" w:hAnsi="Book Antiqua"/>
              </w:rPr>
              <w:t>Core needle biopsy on breast</w:t>
            </w:r>
          </w:p>
        </w:tc>
        <w:tc>
          <w:tcPr>
            <w:tcW w:w="1507" w:type="dxa"/>
          </w:tcPr>
          <w:p w14:paraId="71172B1F" w14:textId="21D2976E" w:rsidR="00965BB9" w:rsidRPr="00D8578C" w:rsidRDefault="00D9140F" w:rsidP="00D8578C">
            <w:pPr>
              <w:spacing w:line="360" w:lineRule="auto"/>
              <w:jc w:val="both"/>
              <w:rPr>
                <w:rFonts w:ascii="Book Antiqua" w:eastAsia="나눔고딕" w:hAnsi="Book Antiqua"/>
              </w:rPr>
            </w:pPr>
            <w:r w:rsidRPr="00D8578C">
              <w:rPr>
                <w:rFonts w:ascii="Book Antiqua" w:eastAsia="나눔고딕" w:hAnsi="Book Antiqua"/>
              </w:rPr>
              <w:t>Garcia</w:t>
            </w:r>
          </w:p>
        </w:tc>
        <w:tc>
          <w:tcPr>
            <w:tcW w:w="1122" w:type="dxa"/>
          </w:tcPr>
          <w:p w14:paraId="20DE2958" w14:textId="27082A82" w:rsidR="00965BB9" w:rsidRPr="00D8578C" w:rsidRDefault="00D9140F" w:rsidP="00D8578C">
            <w:pPr>
              <w:spacing w:line="360" w:lineRule="auto"/>
              <w:jc w:val="both"/>
              <w:rPr>
                <w:rFonts w:ascii="Book Antiqua" w:eastAsia="나눔고딕" w:hAnsi="Book Antiqua"/>
              </w:rPr>
            </w:pPr>
            <w:r w:rsidRPr="00D8578C">
              <w:rPr>
                <w:rFonts w:ascii="Book Antiqua" w:eastAsia="나눔고딕" w:hAnsi="Book Antiqua"/>
              </w:rPr>
              <w:t>2011</w:t>
            </w:r>
          </w:p>
        </w:tc>
        <w:tc>
          <w:tcPr>
            <w:tcW w:w="1198" w:type="dxa"/>
          </w:tcPr>
          <w:p w14:paraId="05E4C9CC" w14:textId="77777777" w:rsidR="00965BB9" w:rsidRPr="00D8578C" w:rsidRDefault="00965BB9" w:rsidP="00D8578C">
            <w:pPr>
              <w:spacing w:line="360" w:lineRule="auto"/>
              <w:jc w:val="both"/>
              <w:rPr>
                <w:rFonts w:ascii="Book Antiqua" w:eastAsia="나눔고딕" w:hAnsi="Book Antiqua"/>
              </w:rPr>
            </w:pPr>
          </w:p>
        </w:tc>
        <w:tc>
          <w:tcPr>
            <w:tcW w:w="1137" w:type="dxa"/>
          </w:tcPr>
          <w:p w14:paraId="351E4CC2" w14:textId="3F6306A6" w:rsidR="00965BB9" w:rsidRPr="00D8578C" w:rsidRDefault="00D9140F" w:rsidP="00D8578C">
            <w:pPr>
              <w:spacing w:line="360" w:lineRule="auto"/>
              <w:jc w:val="both"/>
              <w:rPr>
                <w:rFonts w:ascii="Book Antiqua" w:eastAsia="나눔고딕" w:hAnsi="Book Antiqua"/>
              </w:rPr>
            </w:pPr>
            <w:r w:rsidRPr="00D8578C">
              <w:rPr>
                <w:rFonts w:ascii="Book Antiqua" w:eastAsia="나눔고딕" w:hAnsi="Book Antiqua"/>
              </w:rPr>
              <w:t>Breast</w:t>
            </w:r>
          </w:p>
        </w:tc>
      </w:tr>
      <w:tr w:rsidR="001637E5" w:rsidRPr="00D8578C" w14:paraId="647CB6D7" w14:textId="77777777" w:rsidTr="001637E5">
        <w:tc>
          <w:tcPr>
            <w:tcW w:w="1877" w:type="dxa"/>
          </w:tcPr>
          <w:p w14:paraId="07D2D7D0" w14:textId="77777777" w:rsidR="001637E5" w:rsidRPr="00D8578C" w:rsidRDefault="001637E5" w:rsidP="00D8578C">
            <w:pPr>
              <w:spacing w:line="360" w:lineRule="auto"/>
              <w:jc w:val="both"/>
              <w:rPr>
                <w:rFonts w:ascii="Book Antiqua" w:eastAsia="나눔고딕" w:hAnsi="Book Antiqua"/>
              </w:rPr>
            </w:pPr>
            <w:r w:rsidRPr="00D8578C">
              <w:rPr>
                <w:rFonts w:ascii="Book Antiqua" w:eastAsia="나눔고딕" w:hAnsi="Book Antiqua"/>
              </w:rPr>
              <w:t>Vitamin K</w:t>
            </w:r>
          </w:p>
        </w:tc>
        <w:tc>
          <w:tcPr>
            <w:tcW w:w="2015" w:type="dxa"/>
          </w:tcPr>
          <w:p w14:paraId="3EADF578" w14:textId="77777777" w:rsidR="001637E5" w:rsidRPr="00D8578C" w:rsidRDefault="001637E5" w:rsidP="00D8578C">
            <w:pPr>
              <w:tabs>
                <w:tab w:val="right" w:pos="1861"/>
              </w:tabs>
              <w:spacing w:line="360" w:lineRule="auto"/>
              <w:jc w:val="both"/>
              <w:rPr>
                <w:rFonts w:ascii="Book Antiqua" w:eastAsia="나눔고딕" w:hAnsi="Book Antiqua"/>
              </w:rPr>
            </w:pPr>
            <w:r w:rsidRPr="00D8578C">
              <w:rPr>
                <w:rFonts w:ascii="Book Antiqua" w:eastAsia="나눔고딕" w:hAnsi="Book Antiqua"/>
              </w:rPr>
              <w:t>Prematurity</w:t>
            </w:r>
          </w:p>
        </w:tc>
        <w:tc>
          <w:tcPr>
            <w:tcW w:w="1507" w:type="dxa"/>
          </w:tcPr>
          <w:p w14:paraId="32AECB32" w14:textId="77777777" w:rsidR="001637E5" w:rsidRPr="00D8578C" w:rsidRDefault="001637E5" w:rsidP="00D8578C">
            <w:pPr>
              <w:spacing w:line="360" w:lineRule="auto"/>
              <w:jc w:val="both"/>
              <w:rPr>
                <w:rFonts w:ascii="Book Antiqua" w:eastAsia="나눔고딕" w:hAnsi="Book Antiqua"/>
              </w:rPr>
            </w:pPr>
            <w:r w:rsidRPr="00D8578C">
              <w:rPr>
                <w:rFonts w:ascii="Book Antiqua" w:eastAsia="나눔고딕" w:hAnsi="Book Antiqua"/>
              </w:rPr>
              <w:t>Puvabanditsin</w:t>
            </w:r>
          </w:p>
        </w:tc>
        <w:tc>
          <w:tcPr>
            <w:tcW w:w="1122" w:type="dxa"/>
          </w:tcPr>
          <w:p w14:paraId="76B60564" w14:textId="77777777" w:rsidR="001637E5" w:rsidRPr="00D8578C" w:rsidRDefault="001637E5" w:rsidP="00D8578C">
            <w:pPr>
              <w:spacing w:line="360" w:lineRule="auto"/>
              <w:jc w:val="both"/>
              <w:rPr>
                <w:rFonts w:ascii="Book Antiqua" w:eastAsia="나눔고딕" w:hAnsi="Book Antiqua"/>
              </w:rPr>
            </w:pPr>
            <w:r w:rsidRPr="00D8578C">
              <w:rPr>
                <w:rFonts w:ascii="Book Antiqua" w:eastAsia="나눔고딕" w:hAnsi="Book Antiqua"/>
              </w:rPr>
              <w:t>2010</w:t>
            </w:r>
          </w:p>
        </w:tc>
        <w:tc>
          <w:tcPr>
            <w:tcW w:w="1198" w:type="dxa"/>
          </w:tcPr>
          <w:p w14:paraId="3FF9D16D" w14:textId="207EDAB8" w:rsidR="001637E5" w:rsidRPr="00452682" w:rsidRDefault="00452682" w:rsidP="00D8578C">
            <w:pPr>
              <w:spacing w:line="360" w:lineRule="auto"/>
              <w:jc w:val="both"/>
              <w:rPr>
                <w:rFonts w:ascii="Book Antiqua" w:eastAsia="宋体" w:hAnsi="Book Antiqua"/>
                <w:lang w:eastAsia="zh-CN"/>
              </w:rPr>
            </w:pPr>
            <w:r>
              <w:rPr>
                <w:rFonts w:ascii="Book Antiqua" w:eastAsia="나눔고딕" w:hAnsi="Book Antiqua"/>
              </w:rPr>
              <w:t>2 wk</w:t>
            </w:r>
          </w:p>
        </w:tc>
        <w:tc>
          <w:tcPr>
            <w:tcW w:w="1137" w:type="dxa"/>
          </w:tcPr>
          <w:p w14:paraId="6DE4256D" w14:textId="77777777" w:rsidR="001637E5" w:rsidRPr="00D8578C" w:rsidRDefault="001637E5" w:rsidP="00D8578C">
            <w:pPr>
              <w:spacing w:line="360" w:lineRule="auto"/>
              <w:jc w:val="both"/>
              <w:rPr>
                <w:rFonts w:ascii="Book Antiqua" w:eastAsia="나눔고딕" w:hAnsi="Book Antiqua"/>
              </w:rPr>
            </w:pPr>
            <w:r w:rsidRPr="00D8578C">
              <w:rPr>
                <w:rFonts w:ascii="Book Antiqua" w:eastAsia="나눔고딕" w:hAnsi="Book Antiqua"/>
              </w:rPr>
              <w:t>Thigh</w:t>
            </w:r>
          </w:p>
        </w:tc>
      </w:tr>
      <w:tr w:rsidR="001637E5" w:rsidRPr="00D8578C" w14:paraId="092C3F7B" w14:textId="77777777" w:rsidTr="00A16FCB">
        <w:tc>
          <w:tcPr>
            <w:tcW w:w="1877" w:type="dxa"/>
          </w:tcPr>
          <w:p w14:paraId="66155C17" w14:textId="7B21A6BF" w:rsidR="001637E5" w:rsidRPr="00D8578C" w:rsidRDefault="001637E5" w:rsidP="00D8578C">
            <w:pPr>
              <w:spacing w:line="360" w:lineRule="auto"/>
              <w:jc w:val="both"/>
              <w:rPr>
                <w:rFonts w:ascii="Book Antiqua" w:eastAsia="나눔고딕" w:hAnsi="Book Antiqua"/>
              </w:rPr>
            </w:pPr>
            <w:r w:rsidRPr="00D8578C">
              <w:rPr>
                <w:rFonts w:ascii="Book Antiqua" w:eastAsia="나눔고딕" w:hAnsi="Book Antiqua"/>
              </w:rPr>
              <w:t>Mesotherapy injections</w:t>
            </w:r>
          </w:p>
        </w:tc>
        <w:tc>
          <w:tcPr>
            <w:tcW w:w="2015" w:type="dxa"/>
          </w:tcPr>
          <w:p w14:paraId="5C7AC994" w14:textId="3F5C7360" w:rsidR="001637E5" w:rsidRPr="00D8578C" w:rsidRDefault="001637E5" w:rsidP="00D8578C">
            <w:pPr>
              <w:tabs>
                <w:tab w:val="right" w:pos="1861"/>
              </w:tabs>
              <w:spacing w:line="360" w:lineRule="auto"/>
              <w:jc w:val="both"/>
              <w:rPr>
                <w:rFonts w:ascii="Book Antiqua" w:eastAsia="나눔고딕" w:hAnsi="Book Antiqua"/>
              </w:rPr>
            </w:pPr>
            <w:r w:rsidRPr="00D8578C">
              <w:rPr>
                <w:rFonts w:ascii="Book Antiqua" w:eastAsia="나눔고딕" w:hAnsi="Book Antiqua"/>
              </w:rPr>
              <w:t>Tendinopathy</w:t>
            </w:r>
          </w:p>
        </w:tc>
        <w:tc>
          <w:tcPr>
            <w:tcW w:w="1507" w:type="dxa"/>
          </w:tcPr>
          <w:p w14:paraId="6D9409D4" w14:textId="4D158B88" w:rsidR="001637E5" w:rsidRPr="00D8578C" w:rsidRDefault="001637E5" w:rsidP="00D8578C">
            <w:pPr>
              <w:spacing w:line="360" w:lineRule="auto"/>
              <w:jc w:val="both"/>
              <w:rPr>
                <w:rFonts w:ascii="Book Antiqua" w:eastAsia="나눔고딕" w:hAnsi="Book Antiqua"/>
              </w:rPr>
            </w:pPr>
            <w:r w:rsidRPr="00D8578C">
              <w:rPr>
                <w:rFonts w:ascii="Book Antiqua" w:eastAsia="나눔고딕" w:hAnsi="Book Antiqua"/>
              </w:rPr>
              <w:t>Zaragoza</w:t>
            </w:r>
          </w:p>
        </w:tc>
        <w:tc>
          <w:tcPr>
            <w:tcW w:w="1122" w:type="dxa"/>
          </w:tcPr>
          <w:p w14:paraId="634A0CC3" w14:textId="4E96C975" w:rsidR="001637E5" w:rsidRPr="00D8578C" w:rsidRDefault="001637E5" w:rsidP="00D8578C">
            <w:pPr>
              <w:spacing w:line="360" w:lineRule="auto"/>
              <w:jc w:val="both"/>
              <w:rPr>
                <w:rFonts w:ascii="Book Antiqua" w:eastAsia="나눔고딕" w:hAnsi="Book Antiqua"/>
              </w:rPr>
            </w:pPr>
            <w:r w:rsidRPr="00D8578C">
              <w:rPr>
                <w:rFonts w:ascii="Book Antiqua" w:eastAsia="나눔고딕" w:hAnsi="Book Antiqua"/>
              </w:rPr>
              <w:t>2013</w:t>
            </w:r>
          </w:p>
        </w:tc>
        <w:tc>
          <w:tcPr>
            <w:tcW w:w="1198" w:type="dxa"/>
          </w:tcPr>
          <w:p w14:paraId="2AD893B2" w14:textId="1EAA3E5D" w:rsidR="001637E5" w:rsidRPr="00452682" w:rsidRDefault="00452682" w:rsidP="00452682">
            <w:pPr>
              <w:spacing w:line="360" w:lineRule="auto"/>
              <w:jc w:val="both"/>
              <w:rPr>
                <w:rFonts w:ascii="Book Antiqua" w:eastAsia="宋体" w:hAnsi="Book Antiqua"/>
                <w:lang w:eastAsia="zh-CN"/>
              </w:rPr>
            </w:pPr>
            <w:r>
              <w:rPr>
                <w:rFonts w:ascii="Book Antiqua" w:eastAsia="나눔고딕" w:hAnsi="Book Antiqua"/>
              </w:rPr>
              <w:t>3 wk</w:t>
            </w:r>
          </w:p>
        </w:tc>
        <w:tc>
          <w:tcPr>
            <w:tcW w:w="1137" w:type="dxa"/>
          </w:tcPr>
          <w:p w14:paraId="51A6DAFF" w14:textId="4E5431CB" w:rsidR="001637E5" w:rsidRPr="00D8578C" w:rsidRDefault="00BB7383" w:rsidP="00D8578C">
            <w:pPr>
              <w:spacing w:line="360" w:lineRule="auto"/>
              <w:jc w:val="both"/>
              <w:rPr>
                <w:rFonts w:ascii="Book Antiqua" w:eastAsia="나눔고딕" w:hAnsi="Book Antiqua"/>
              </w:rPr>
            </w:pPr>
            <w:r w:rsidRPr="00D8578C">
              <w:rPr>
                <w:rFonts w:ascii="Book Antiqua" w:eastAsia="나눔고딕" w:hAnsi="Book Antiqua"/>
              </w:rPr>
              <w:t>Knee</w:t>
            </w:r>
          </w:p>
        </w:tc>
      </w:tr>
    </w:tbl>
    <w:p w14:paraId="1ECD2E11" w14:textId="3FB3624E" w:rsidR="00E8365D" w:rsidRPr="00452682" w:rsidRDefault="0066059D" w:rsidP="00D8578C">
      <w:pPr>
        <w:spacing w:line="360" w:lineRule="auto"/>
        <w:jc w:val="both"/>
        <w:rPr>
          <w:rFonts w:ascii="Book Antiqua" w:eastAsia="宋体" w:hAnsi="Book Antiqua"/>
          <w:lang w:eastAsia="zh-CN"/>
        </w:rPr>
      </w:pPr>
      <w:r w:rsidRPr="00D8578C">
        <w:rPr>
          <w:rFonts w:ascii="Book Antiqua" w:eastAsia="나눔고딕" w:hAnsi="Book Antiqua"/>
        </w:rPr>
        <w:t xml:space="preserve">NS: </w:t>
      </w:r>
      <w:r w:rsidR="00452682" w:rsidRPr="00D8578C">
        <w:rPr>
          <w:rFonts w:ascii="Book Antiqua" w:eastAsia="나눔고딕" w:hAnsi="Book Antiqua"/>
        </w:rPr>
        <w:t>N</w:t>
      </w:r>
      <w:r w:rsidRPr="00D8578C">
        <w:rPr>
          <w:rFonts w:ascii="Book Antiqua" w:eastAsia="나눔고딕" w:hAnsi="Book Antiqua"/>
        </w:rPr>
        <w:t>on-specific</w:t>
      </w:r>
      <w:r w:rsidR="00452682">
        <w:rPr>
          <w:rFonts w:ascii="Book Antiqua" w:eastAsia="宋体" w:hAnsi="Book Antiqua" w:hint="eastAsia"/>
          <w:lang w:eastAsia="zh-CN"/>
        </w:rPr>
        <w:t>;</w:t>
      </w:r>
      <w:r w:rsidRPr="00D8578C">
        <w:rPr>
          <w:rFonts w:ascii="Book Antiqua" w:eastAsia="나눔고딕" w:hAnsi="Book Antiqua"/>
        </w:rPr>
        <w:t xml:space="preserve"> COM: </w:t>
      </w:r>
      <w:r w:rsidR="00452682" w:rsidRPr="00D8578C">
        <w:rPr>
          <w:rFonts w:ascii="Book Antiqua" w:eastAsia="나눔고딕" w:hAnsi="Book Antiqua"/>
        </w:rPr>
        <w:t>C</w:t>
      </w:r>
      <w:r w:rsidRPr="00D8578C">
        <w:rPr>
          <w:rFonts w:ascii="Book Antiqua" w:eastAsia="나눔고딕" w:hAnsi="Book Antiqua"/>
        </w:rPr>
        <w:t>hronic otitis media</w:t>
      </w:r>
      <w:r w:rsidR="00452682">
        <w:rPr>
          <w:rFonts w:ascii="Book Antiqua" w:eastAsia="宋体" w:hAnsi="Book Antiqua" w:hint="eastAsia"/>
          <w:lang w:eastAsia="zh-CN"/>
        </w:rPr>
        <w:t>;</w:t>
      </w:r>
      <w:r w:rsidR="008C1665" w:rsidRPr="00D8578C">
        <w:rPr>
          <w:rFonts w:ascii="Book Antiqua" w:eastAsia="나눔고딕" w:hAnsi="Book Antiqua"/>
        </w:rPr>
        <w:t xml:space="preserve"> </w:t>
      </w:r>
      <w:bookmarkStart w:id="7" w:name="_GoBack"/>
      <w:r w:rsidR="008C1665" w:rsidRPr="00D8578C">
        <w:rPr>
          <w:rFonts w:ascii="Book Antiqua" w:eastAsia="나눔고딕" w:hAnsi="Book Antiqua"/>
        </w:rPr>
        <w:t xml:space="preserve">Trabit: </w:t>
      </w:r>
      <w:r w:rsidR="00452682" w:rsidRPr="00D8578C">
        <w:rPr>
          <w:rFonts w:ascii="Book Antiqua" w:eastAsia="나눔고딕" w:hAnsi="Book Antiqua"/>
        </w:rPr>
        <w:t>P</w:t>
      </w:r>
      <w:r w:rsidR="008C1665" w:rsidRPr="00D8578C">
        <w:rPr>
          <w:rFonts w:ascii="Book Antiqua" w:eastAsia="나눔고딕" w:hAnsi="Book Antiqua"/>
        </w:rPr>
        <w:t>henylbutazone, salicylamide, dexamethasone and lidocaine</w:t>
      </w:r>
      <w:r w:rsidR="00452682">
        <w:rPr>
          <w:rFonts w:ascii="Book Antiqua" w:eastAsia="宋体" w:hAnsi="Book Antiqua" w:hint="eastAsia"/>
          <w:lang w:eastAsia="zh-CN"/>
        </w:rPr>
        <w:t>;</w:t>
      </w:r>
      <w:bookmarkEnd w:id="7"/>
      <w:r w:rsidR="00ED24F9" w:rsidRPr="00D8578C">
        <w:rPr>
          <w:rFonts w:ascii="Book Antiqua" w:eastAsia="나눔고딕" w:hAnsi="Book Antiqua"/>
        </w:rPr>
        <w:t xml:space="preserve"> L/Ext: </w:t>
      </w:r>
      <w:r w:rsidR="00452682" w:rsidRPr="00D8578C">
        <w:rPr>
          <w:rFonts w:ascii="Book Antiqua" w:eastAsia="나눔고딕" w:hAnsi="Book Antiqua"/>
        </w:rPr>
        <w:t>L</w:t>
      </w:r>
      <w:r w:rsidR="00ED24F9" w:rsidRPr="00D8578C">
        <w:rPr>
          <w:rFonts w:ascii="Book Antiqua" w:eastAsia="나눔고딕" w:hAnsi="Book Antiqua"/>
        </w:rPr>
        <w:t>ower extremity</w:t>
      </w:r>
      <w:r w:rsidR="00452682">
        <w:rPr>
          <w:rFonts w:ascii="Book Antiqua" w:eastAsia="宋体" w:hAnsi="Book Antiqua" w:hint="eastAsia"/>
          <w:lang w:eastAsia="zh-CN"/>
        </w:rPr>
        <w:t>;</w:t>
      </w:r>
      <w:r w:rsidR="00833627" w:rsidRPr="00D8578C">
        <w:rPr>
          <w:rFonts w:ascii="Book Antiqua" w:eastAsia="나눔고딕" w:hAnsi="Book Antiqua"/>
        </w:rPr>
        <w:t xml:space="preserve"> DPT: Diphtheria-tetanus-pertussis</w:t>
      </w:r>
      <w:r w:rsidR="00452682">
        <w:rPr>
          <w:rFonts w:ascii="Book Antiqua" w:eastAsia="宋体" w:hAnsi="Book Antiqua" w:hint="eastAsia"/>
          <w:lang w:eastAsia="zh-CN"/>
        </w:rPr>
        <w:t>.</w:t>
      </w:r>
    </w:p>
    <w:sectPr w:rsidR="00E8365D" w:rsidRPr="00452682" w:rsidSect="00421E0F">
      <w:pgSz w:w="12240" w:h="15840"/>
      <w:pgMar w:top="1440" w:right="1800" w:bottom="1440" w:left="1800" w:header="720" w:footer="720" w:gutter="0"/>
      <w:cols w:space="720"/>
      <w:noEndnote/>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268D3CC" w14:textId="77777777" w:rsidR="00A3636F" w:rsidRDefault="00A3636F" w:rsidP="007877C6">
      <w:r>
        <w:separator/>
      </w:r>
    </w:p>
  </w:endnote>
  <w:endnote w:type="continuationSeparator" w:id="0">
    <w:p w14:paraId="71D97B57" w14:textId="77777777" w:rsidR="00A3636F" w:rsidRDefault="00A3636F" w:rsidP="007877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宋体">
    <w:charset w:val="50"/>
    <w:family w:val="auto"/>
    <w:pitch w:val="variable"/>
    <w:sig w:usb0="00000001" w:usb1="080E0000" w:usb2="00000010" w:usb3="00000000" w:csb0="00040000" w:csb1="00000000"/>
  </w:font>
  <w:font w:name="Book Antiqua">
    <w:panose1 w:val="02040602050305030304"/>
    <w:charset w:val="00"/>
    <w:family w:val="auto"/>
    <w:pitch w:val="variable"/>
    <w:sig w:usb0="00000003" w:usb1="00000000" w:usb2="00000000" w:usb3="00000000" w:csb0="00000001" w:csb1="00000000"/>
  </w:font>
  <w:font w:name="나눔고딕">
    <w:charset w:val="4F"/>
    <w:family w:val="auto"/>
    <w:pitch w:val="variable"/>
    <w:sig w:usb0="900002A7" w:usb1="29D7FCFB" w:usb2="00000010" w:usb3="00000000" w:csb0="00080001" w:csb1="00000000"/>
  </w:font>
  <w:font w:name="Times">
    <w:panose1 w:val="02000500000000000000"/>
    <w:charset w:val="00"/>
    <w:family w:val="auto"/>
    <w:pitch w:val="variable"/>
    <w:sig w:usb0="00000003" w:usb1="00000000" w:usb2="00000000" w:usb3="00000000" w:csb0="00000001" w:csb1="00000000"/>
  </w:font>
  <w:font w:name="Gulim">
    <w:altName w:val="굴림"/>
    <w:charset w:val="81"/>
    <w:family w:val="swiss"/>
    <w:pitch w:val="variable"/>
    <w:sig w:usb0="B00002AF" w:usb1="69D77CFB" w:usb2="00000030" w:usb3="00000000" w:csb0="0008009F" w:csb1="00000000"/>
  </w:font>
  <w:font w:name="Batang">
    <w:altName w:val="바탕"/>
    <w:charset w:val="81"/>
    <w:family w:val="roman"/>
    <w:pitch w:val="variable"/>
    <w:sig w:usb0="B00002AF" w:usb1="69D77CFB" w:usb2="00000030" w:usb3="00000000" w:csb0="0008009F" w:csb1="00000000"/>
  </w:font>
  <w:font w:name="MS Mincho">
    <w:altName w:val="ＭＳ 明朝"/>
    <w:charset w:val="80"/>
    <w:family w:val="modern"/>
    <w:pitch w:val="fixed"/>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65C9D9F" w14:textId="77777777" w:rsidR="00A3636F" w:rsidRDefault="00A3636F" w:rsidP="007877C6">
      <w:r>
        <w:separator/>
      </w:r>
    </w:p>
  </w:footnote>
  <w:footnote w:type="continuationSeparator" w:id="0">
    <w:p w14:paraId="4F990C02" w14:textId="77777777" w:rsidR="00A3636F" w:rsidRDefault="00A3636F" w:rsidP="007877C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B13128"/>
    <w:multiLevelType w:val="hybridMultilevel"/>
    <w:tmpl w:val="6B8A0EA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Surgery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evs2rzwn9x9t2erva6xwewaa0sdezveevwt&quot;&gt;Nicol&lt;record-ids&gt;&lt;item&gt;4&lt;/item&gt;&lt;item&gt;7&lt;/item&gt;&lt;item&gt;10&lt;/item&gt;&lt;item&gt;13&lt;/item&gt;&lt;item&gt;15&lt;/item&gt;&lt;item&gt;19&lt;/item&gt;&lt;item&gt;21&lt;/item&gt;&lt;item&gt;22&lt;/item&gt;&lt;item&gt;25&lt;/item&gt;&lt;item&gt;27&lt;/item&gt;&lt;item&gt;29&lt;/item&gt;&lt;item&gt;31&lt;/item&gt;&lt;item&gt;34&lt;/item&gt;&lt;item&gt;36&lt;/item&gt;&lt;item&gt;39&lt;/item&gt;&lt;item&gt;40&lt;/item&gt;&lt;item&gt;41&lt;/item&gt;&lt;item&gt;50&lt;/item&gt;&lt;item&gt;53&lt;/item&gt;&lt;item&gt;54&lt;/item&gt;&lt;item&gt;57&lt;/item&gt;&lt;item&gt;58&lt;/item&gt;&lt;item&gt;63&lt;/item&gt;&lt;item&gt;65&lt;/item&gt;&lt;item&gt;66&lt;/item&gt;&lt;item&gt;67&lt;/item&gt;&lt;item&gt;69&lt;/item&gt;&lt;item&gt;71&lt;/item&gt;&lt;item&gt;78&lt;/item&gt;&lt;item&gt;80&lt;/item&gt;&lt;item&gt;84&lt;/item&gt;&lt;item&gt;90&lt;/item&gt;&lt;item&gt;92&lt;/item&gt;&lt;item&gt;172&lt;/item&gt;&lt;item&gt;176&lt;/item&gt;&lt;item&gt;182&lt;/item&gt;&lt;item&gt;187&lt;/item&gt;&lt;item&gt;189&lt;/item&gt;&lt;item&gt;196&lt;/item&gt;&lt;item&gt;302&lt;/item&gt;&lt;item&gt;331&lt;/item&gt;&lt;/record-ids&gt;&lt;/item&gt;&lt;/Libraries&gt;"/>
  </w:docVars>
  <w:rsids>
    <w:rsidRoot w:val="007A610C"/>
    <w:rsid w:val="000059B6"/>
    <w:rsid w:val="00020FDA"/>
    <w:rsid w:val="00027B61"/>
    <w:rsid w:val="000324C4"/>
    <w:rsid w:val="00036041"/>
    <w:rsid w:val="00051703"/>
    <w:rsid w:val="00061529"/>
    <w:rsid w:val="000671B6"/>
    <w:rsid w:val="00072D0C"/>
    <w:rsid w:val="0008221C"/>
    <w:rsid w:val="000D3B81"/>
    <w:rsid w:val="000D6B24"/>
    <w:rsid w:val="000D7453"/>
    <w:rsid w:val="000E0CC5"/>
    <w:rsid w:val="000F33F5"/>
    <w:rsid w:val="0012547A"/>
    <w:rsid w:val="00140624"/>
    <w:rsid w:val="001414B0"/>
    <w:rsid w:val="001435D4"/>
    <w:rsid w:val="00160813"/>
    <w:rsid w:val="001637E5"/>
    <w:rsid w:val="001641FF"/>
    <w:rsid w:val="00167108"/>
    <w:rsid w:val="00172D1D"/>
    <w:rsid w:val="00177276"/>
    <w:rsid w:val="00180BC7"/>
    <w:rsid w:val="0019563D"/>
    <w:rsid w:val="001A2D81"/>
    <w:rsid w:val="001B7D1D"/>
    <w:rsid w:val="001C1A13"/>
    <w:rsid w:val="001C6F25"/>
    <w:rsid w:val="001D2837"/>
    <w:rsid w:val="001E0487"/>
    <w:rsid w:val="001F7188"/>
    <w:rsid w:val="00204DF5"/>
    <w:rsid w:val="00206356"/>
    <w:rsid w:val="00207EEB"/>
    <w:rsid w:val="002319AE"/>
    <w:rsid w:val="00283132"/>
    <w:rsid w:val="002B731C"/>
    <w:rsid w:val="002C6A43"/>
    <w:rsid w:val="002C6C6D"/>
    <w:rsid w:val="002D03B6"/>
    <w:rsid w:val="00312FEA"/>
    <w:rsid w:val="003162B4"/>
    <w:rsid w:val="0033777D"/>
    <w:rsid w:val="003702DF"/>
    <w:rsid w:val="00370416"/>
    <w:rsid w:val="003949A6"/>
    <w:rsid w:val="003B14C8"/>
    <w:rsid w:val="003D2468"/>
    <w:rsid w:val="00401E62"/>
    <w:rsid w:val="0040229F"/>
    <w:rsid w:val="004158AC"/>
    <w:rsid w:val="00421E0F"/>
    <w:rsid w:val="00442E4E"/>
    <w:rsid w:val="00452682"/>
    <w:rsid w:val="0047679F"/>
    <w:rsid w:val="00486A00"/>
    <w:rsid w:val="004C251B"/>
    <w:rsid w:val="00504BD8"/>
    <w:rsid w:val="00523AB4"/>
    <w:rsid w:val="00524507"/>
    <w:rsid w:val="00541F06"/>
    <w:rsid w:val="00550EA6"/>
    <w:rsid w:val="005555CF"/>
    <w:rsid w:val="00570E12"/>
    <w:rsid w:val="005A0FEA"/>
    <w:rsid w:val="005A39F6"/>
    <w:rsid w:val="005B780E"/>
    <w:rsid w:val="005E17EC"/>
    <w:rsid w:val="005E377B"/>
    <w:rsid w:val="005E50D0"/>
    <w:rsid w:val="006030C6"/>
    <w:rsid w:val="00606DB6"/>
    <w:rsid w:val="00655AD6"/>
    <w:rsid w:val="0066059D"/>
    <w:rsid w:val="006675DF"/>
    <w:rsid w:val="006D6F45"/>
    <w:rsid w:val="006E01C2"/>
    <w:rsid w:val="006E1D6F"/>
    <w:rsid w:val="006F4BDC"/>
    <w:rsid w:val="00707F92"/>
    <w:rsid w:val="007105F0"/>
    <w:rsid w:val="007107B8"/>
    <w:rsid w:val="00717AAE"/>
    <w:rsid w:val="007207CA"/>
    <w:rsid w:val="007255D3"/>
    <w:rsid w:val="007269E8"/>
    <w:rsid w:val="007439A1"/>
    <w:rsid w:val="0074574E"/>
    <w:rsid w:val="007877C6"/>
    <w:rsid w:val="00796DA9"/>
    <w:rsid w:val="007A10D9"/>
    <w:rsid w:val="007A35D1"/>
    <w:rsid w:val="007A610C"/>
    <w:rsid w:val="007B69B1"/>
    <w:rsid w:val="007F19BB"/>
    <w:rsid w:val="0082272F"/>
    <w:rsid w:val="00833627"/>
    <w:rsid w:val="00834CB8"/>
    <w:rsid w:val="00834DAC"/>
    <w:rsid w:val="00845714"/>
    <w:rsid w:val="0085625B"/>
    <w:rsid w:val="008826E3"/>
    <w:rsid w:val="00884490"/>
    <w:rsid w:val="00885385"/>
    <w:rsid w:val="00894674"/>
    <w:rsid w:val="00897E5A"/>
    <w:rsid w:val="008A01A2"/>
    <w:rsid w:val="008B35AC"/>
    <w:rsid w:val="008B4194"/>
    <w:rsid w:val="008C1665"/>
    <w:rsid w:val="008D2043"/>
    <w:rsid w:val="008D3847"/>
    <w:rsid w:val="008D41F8"/>
    <w:rsid w:val="008E5D75"/>
    <w:rsid w:val="008F420C"/>
    <w:rsid w:val="009228B3"/>
    <w:rsid w:val="00935609"/>
    <w:rsid w:val="00935771"/>
    <w:rsid w:val="00937AC6"/>
    <w:rsid w:val="009467A4"/>
    <w:rsid w:val="00952286"/>
    <w:rsid w:val="009552FA"/>
    <w:rsid w:val="00961791"/>
    <w:rsid w:val="00965BB9"/>
    <w:rsid w:val="009874EB"/>
    <w:rsid w:val="0099500A"/>
    <w:rsid w:val="009C129D"/>
    <w:rsid w:val="009F5995"/>
    <w:rsid w:val="00A122F1"/>
    <w:rsid w:val="00A16FCB"/>
    <w:rsid w:val="00A31B6A"/>
    <w:rsid w:val="00A3636F"/>
    <w:rsid w:val="00A37887"/>
    <w:rsid w:val="00A4146F"/>
    <w:rsid w:val="00A50361"/>
    <w:rsid w:val="00A615A7"/>
    <w:rsid w:val="00A90C94"/>
    <w:rsid w:val="00AA178C"/>
    <w:rsid w:val="00AB4CC0"/>
    <w:rsid w:val="00AD2100"/>
    <w:rsid w:val="00AD38A2"/>
    <w:rsid w:val="00AE52DA"/>
    <w:rsid w:val="00B0029C"/>
    <w:rsid w:val="00B22876"/>
    <w:rsid w:val="00B3062B"/>
    <w:rsid w:val="00B30C02"/>
    <w:rsid w:val="00B31E5E"/>
    <w:rsid w:val="00B63029"/>
    <w:rsid w:val="00B63734"/>
    <w:rsid w:val="00B70452"/>
    <w:rsid w:val="00B916EF"/>
    <w:rsid w:val="00BB3912"/>
    <w:rsid w:val="00BB7383"/>
    <w:rsid w:val="00BB7571"/>
    <w:rsid w:val="00BC52A0"/>
    <w:rsid w:val="00BE6EFA"/>
    <w:rsid w:val="00C01B16"/>
    <w:rsid w:val="00C13CD7"/>
    <w:rsid w:val="00C16296"/>
    <w:rsid w:val="00C216C2"/>
    <w:rsid w:val="00C22D2D"/>
    <w:rsid w:val="00C26157"/>
    <w:rsid w:val="00C33BE3"/>
    <w:rsid w:val="00C37730"/>
    <w:rsid w:val="00C50F0C"/>
    <w:rsid w:val="00C5143C"/>
    <w:rsid w:val="00C57E9B"/>
    <w:rsid w:val="00C95CEF"/>
    <w:rsid w:val="00CA056C"/>
    <w:rsid w:val="00CC6B58"/>
    <w:rsid w:val="00CD2E9A"/>
    <w:rsid w:val="00CD3E7F"/>
    <w:rsid w:val="00CE0F50"/>
    <w:rsid w:val="00CE5CC3"/>
    <w:rsid w:val="00D06291"/>
    <w:rsid w:val="00D314E8"/>
    <w:rsid w:val="00D421EB"/>
    <w:rsid w:val="00D659CE"/>
    <w:rsid w:val="00D6725F"/>
    <w:rsid w:val="00D74FDF"/>
    <w:rsid w:val="00D75AC1"/>
    <w:rsid w:val="00D80B40"/>
    <w:rsid w:val="00D81B9D"/>
    <w:rsid w:val="00D8578C"/>
    <w:rsid w:val="00D874F7"/>
    <w:rsid w:val="00D9140F"/>
    <w:rsid w:val="00DC78D9"/>
    <w:rsid w:val="00DD6CF4"/>
    <w:rsid w:val="00DD6D94"/>
    <w:rsid w:val="00DE483B"/>
    <w:rsid w:val="00DF0641"/>
    <w:rsid w:val="00DF0F56"/>
    <w:rsid w:val="00DF23B1"/>
    <w:rsid w:val="00DF67EC"/>
    <w:rsid w:val="00E17C7A"/>
    <w:rsid w:val="00E22FC9"/>
    <w:rsid w:val="00E502A7"/>
    <w:rsid w:val="00E611E7"/>
    <w:rsid w:val="00E61313"/>
    <w:rsid w:val="00E731C8"/>
    <w:rsid w:val="00E82056"/>
    <w:rsid w:val="00E8365D"/>
    <w:rsid w:val="00EA5C6C"/>
    <w:rsid w:val="00ED24F9"/>
    <w:rsid w:val="00EE0FD5"/>
    <w:rsid w:val="00EE273B"/>
    <w:rsid w:val="00EE6995"/>
    <w:rsid w:val="00EF5A88"/>
    <w:rsid w:val="00F24DB9"/>
    <w:rsid w:val="00F25500"/>
    <w:rsid w:val="00F30A32"/>
    <w:rsid w:val="00F33024"/>
    <w:rsid w:val="00F37A13"/>
    <w:rsid w:val="00F56D72"/>
    <w:rsid w:val="00F62F45"/>
    <w:rsid w:val="00F633BB"/>
    <w:rsid w:val="00F65993"/>
    <w:rsid w:val="00F96C97"/>
    <w:rsid w:val="00FB0383"/>
    <w:rsid w:val="00FB2484"/>
    <w:rsid w:val="00FB4AF4"/>
    <w:rsid w:val="00FC11A4"/>
    <w:rsid w:val="00FD46F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3B8263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ko-K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707F9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E8365D"/>
    <w:rPr>
      <w:color w:val="0000FF" w:themeColor="hyperlink"/>
      <w:u w:val="single"/>
    </w:rPr>
  </w:style>
  <w:style w:type="paragraph" w:styleId="ListParagraph">
    <w:name w:val="List Paragraph"/>
    <w:basedOn w:val="Normal"/>
    <w:uiPriority w:val="34"/>
    <w:qFormat/>
    <w:rsid w:val="007107B8"/>
    <w:pPr>
      <w:ind w:left="720"/>
      <w:contextualSpacing/>
    </w:pPr>
  </w:style>
  <w:style w:type="paragraph" w:styleId="Header">
    <w:name w:val="header"/>
    <w:basedOn w:val="Normal"/>
    <w:link w:val="HeaderChar"/>
    <w:uiPriority w:val="99"/>
    <w:unhideWhenUsed/>
    <w:rsid w:val="007877C6"/>
    <w:pPr>
      <w:tabs>
        <w:tab w:val="center" w:pos="4513"/>
        <w:tab w:val="right" w:pos="9026"/>
      </w:tabs>
      <w:snapToGrid w:val="0"/>
    </w:pPr>
  </w:style>
  <w:style w:type="character" w:customStyle="1" w:styleId="HeaderChar">
    <w:name w:val="Header Char"/>
    <w:basedOn w:val="DefaultParagraphFont"/>
    <w:link w:val="Header"/>
    <w:uiPriority w:val="99"/>
    <w:rsid w:val="007877C6"/>
  </w:style>
  <w:style w:type="paragraph" w:styleId="Footer">
    <w:name w:val="footer"/>
    <w:basedOn w:val="Normal"/>
    <w:link w:val="FooterChar"/>
    <w:uiPriority w:val="99"/>
    <w:unhideWhenUsed/>
    <w:rsid w:val="007877C6"/>
    <w:pPr>
      <w:tabs>
        <w:tab w:val="center" w:pos="4513"/>
        <w:tab w:val="right" w:pos="9026"/>
      </w:tabs>
      <w:snapToGrid w:val="0"/>
    </w:pPr>
  </w:style>
  <w:style w:type="character" w:customStyle="1" w:styleId="FooterChar">
    <w:name w:val="Footer Char"/>
    <w:basedOn w:val="DefaultParagraphFont"/>
    <w:link w:val="Footer"/>
    <w:uiPriority w:val="99"/>
    <w:rsid w:val="007877C6"/>
  </w:style>
  <w:style w:type="paragraph" w:styleId="BalloonText">
    <w:name w:val="Balloon Text"/>
    <w:basedOn w:val="Normal"/>
    <w:link w:val="BalloonTextChar"/>
    <w:uiPriority w:val="99"/>
    <w:semiHidden/>
    <w:unhideWhenUsed/>
    <w:rsid w:val="00524507"/>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524507"/>
    <w:rPr>
      <w:rFonts w:asciiTheme="majorHAnsi" w:eastAsiaTheme="majorEastAsia" w:hAnsiTheme="majorHAnsi" w:cstheme="majorBidi"/>
      <w:sz w:val="18"/>
      <w:szCs w:val="18"/>
    </w:rPr>
  </w:style>
  <w:style w:type="paragraph" w:styleId="CommentText">
    <w:name w:val="annotation text"/>
    <w:basedOn w:val="Normal"/>
    <w:link w:val="CommentTextChar"/>
    <w:unhideWhenUsed/>
    <w:rsid w:val="00204DF5"/>
    <w:rPr>
      <w:rFonts w:ascii="Times New Roman" w:eastAsia="宋体" w:hAnsi="Times New Roman" w:cs="Times New Roman"/>
      <w:sz w:val="20"/>
      <w:szCs w:val="20"/>
      <w:lang w:val="fr-FR" w:eastAsia="fr-FR"/>
    </w:rPr>
  </w:style>
  <w:style w:type="character" w:customStyle="1" w:styleId="CommentTextChar">
    <w:name w:val="Comment Text Char"/>
    <w:basedOn w:val="DefaultParagraphFont"/>
    <w:link w:val="CommentText"/>
    <w:rsid w:val="00204DF5"/>
    <w:rPr>
      <w:rFonts w:ascii="Times New Roman" w:eastAsia="宋体" w:hAnsi="Times New Roman" w:cs="Times New Roman"/>
      <w:sz w:val="20"/>
      <w:szCs w:val="20"/>
      <w:lang w:val="fr-FR" w:eastAsia="fr-FR"/>
    </w:rPr>
  </w:style>
  <w:style w:type="character" w:customStyle="1" w:styleId="apple-converted-space">
    <w:name w:val="apple-converted-space"/>
    <w:basedOn w:val="DefaultParagraphFont"/>
    <w:rsid w:val="00C22D2D"/>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ko-K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707F9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E8365D"/>
    <w:rPr>
      <w:color w:val="0000FF" w:themeColor="hyperlink"/>
      <w:u w:val="single"/>
    </w:rPr>
  </w:style>
  <w:style w:type="paragraph" w:styleId="ListParagraph">
    <w:name w:val="List Paragraph"/>
    <w:basedOn w:val="Normal"/>
    <w:uiPriority w:val="34"/>
    <w:qFormat/>
    <w:rsid w:val="007107B8"/>
    <w:pPr>
      <w:ind w:left="720"/>
      <w:contextualSpacing/>
    </w:pPr>
  </w:style>
  <w:style w:type="paragraph" w:styleId="Header">
    <w:name w:val="header"/>
    <w:basedOn w:val="Normal"/>
    <w:link w:val="HeaderChar"/>
    <w:uiPriority w:val="99"/>
    <w:unhideWhenUsed/>
    <w:rsid w:val="007877C6"/>
    <w:pPr>
      <w:tabs>
        <w:tab w:val="center" w:pos="4513"/>
        <w:tab w:val="right" w:pos="9026"/>
      </w:tabs>
      <w:snapToGrid w:val="0"/>
    </w:pPr>
  </w:style>
  <w:style w:type="character" w:customStyle="1" w:styleId="HeaderChar">
    <w:name w:val="Header Char"/>
    <w:basedOn w:val="DefaultParagraphFont"/>
    <w:link w:val="Header"/>
    <w:uiPriority w:val="99"/>
    <w:rsid w:val="007877C6"/>
  </w:style>
  <w:style w:type="paragraph" w:styleId="Footer">
    <w:name w:val="footer"/>
    <w:basedOn w:val="Normal"/>
    <w:link w:val="FooterChar"/>
    <w:uiPriority w:val="99"/>
    <w:unhideWhenUsed/>
    <w:rsid w:val="007877C6"/>
    <w:pPr>
      <w:tabs>
        <w:tab w:val="center" w:pos="4513"/>
        <w:tab w:val="right" w:pos="9026"/>
      </w:tabs>
      <w:snapToGrid w:val="0"/>
    </w:pPr>
  </w:style>
  <w:style w:type="character" w:customStyle="1" w:styleId="FooterChar">
    <w:name w:val="Footer Char"/>
    <w:basedOn w:val="DefaultParagraphFont"/>
    <w:link w:val="Footer"/>
    <w:uiPriority w:val="99"/>
    <w:rsid w:val="007877C6"/>
  </w:style>
  <w:style w:type="paragraph" w:styleId="BalloonText">
    <w:name w:val="Balloon Text"/>
    <w:basedOn w:val="Normal"/>
    <w:link w:val="BalloonTextChar"/>
    <w:uiPriority w:val="99"/>
    <w:semiHidden/>
    <w:unhideWhenUsed/>
    <w:rsid w:val="00524507"/>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524507"/>
    <w:rPr>
      <w:rFonts w:asciiTheme="majorHAnsi" w:eastAsiaTheme="majorEastAsia" w:hAnsiTheme="majorHAnsi" w:cstheme="majorBidi"/>
      <w:sz w:val="18"/>
      <w:szCs w:val="18"/>
    </w:rPr>
  </w:style>
  <w:style w:type="paragraph" w:styleId="CommentText">
    <w:name w:val="annotation text"/>
    <w:basedOn w:val="Normal"/>
    <w:link w:val="CommentTextChar"/>
    <w:unhideWhenUsed/>
    <w:rsid w:val="00204DF5"/>
    <w:rPr>
      <w:rFonts w:ascii="Times New Roman" w:eastAsia="宋体" w:hAnsi="Times New Roman" w:cs="Times New Roman"/>
      <w:sz w:val="20"/>
      <w:szCs w:val="20"/>
      <w:lang w:val="fr-FR" w:eastAsia="fr-FR"/>
    </w:rPr>
  </w:style>
  <w:style w:type="character" w:customStyle="1" w:styleId="CommentTextChar">
    <w:name w:val="Comment Text Char"/>
    <w:basedOn w:val="DefaultParagraphFont"/>
    <w:link w:val="CommentText"/>
    <w:rsid w:val="00204DF5"/>
    <w:rPr>
      <w:rFonts w:ascii="Times New Roman" w:eastAsia="宋体" w:hAnsi="Times New Roman" w:cs="Times New Roman"/>
      <w:sz w:val="20"/>
      <w:szCs w:val="20"/>
      <w:lang w:val="fr-FR" w:eastAsia="fr-FR"/>
    </w:rPr>
  </w:style>
  <w:style w:type="character" w:customStyle="1" w:styleId="apple-converted-space">
    <w:name w:val="apple-converted-space"/>
    <w:basedOn w:val="DefaultParagraphFont"/>
    <w:rsid w:val="00C22D2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4272007">
      <w:bodyDiv w:val="1"/>
      <w:marLeft w:val="0"/>
      <w:marRight w:val="0"/>
      <w:marTop w:val="0"/>
      <w:marBottom w:val="0"/>
      <w:divBdr>
        <w:top w:val="none" w:sz="0" w:space="0" w:color="auto"/>
        <w:left w:val="none" w:sz="0" w:space="0" w:color="auto"/>
        <w:bottom w:val="none" w:sz="0" w:space="0" w:color="auto"/>
        <w:right w:val="none" w:sz="0" w:space="0" w:color="auto"/>
      </w:divBdr>
    </w:div>
    <w:div w:id="837234517">
      <w:bodyDiv w:val="1"/>
      <w:marLeft w:val="0"/>
      <w:marRight w:val="0"/>
      <w:marTop w:val="0"/>
      <w:marBottom w:val="0"/>
      <w:divBdr>
        <w:top w:val="none" w:sz="0" w:space="0" w:color="auto"/>
        <w:left w:val="none" w:sz="0" w:space="0" w:color="auto"/>
        <w:bottom w:val="none" w:sz="0" w:space="0" w:color="auto"/>
        <w:right w:val="none" w:sz="0" w:space="0" w:color="auto"/>
      </w:divBdr>
    </w:div>
    <w:div w:id="840586415">
      <w:bodyDiv w:val="1"/>
      <w:marLeft w:val="0"/>
      <w:marRight w:val="0"/>
      <w:marTop w:val="0"/>
      <w:marBottom w:val="0"/>
      <w:divBdr>
        <w:top w:val="none" w:sz="0" w:space="0" w:color="auto"/>
        <w:left w:val="none" w:sz="0" w:space="0" w:color="auto"/>
        <w:bottom w:val="none" w:sz="0" w:space="0" w:color="auto"/>
        <w:right w:val="none" w:sz="0" w:space="0" w:color="auto"/>
      </w:divBdr>
    </w:div>
    <w:div w:id="1210219635">
      <w:bodyDiv w:val="1"/>
      <w:marLeft w:val="0"/>
      <w:marRight w:val="0"/>
      <w:marTop w:val="0"/>
      <w:marBottom w:val="0"/>
      <w:divBdr>
        <w:top w:val="none" w:sz="0" w:space="0" w:color="auto"/>
        <w:left w:val="none" w:sz="0" w:space="0" w:color="auto"/>
        <w:bottom w:val="none" w:sz="0" w:space="0" w:color="auto"/>
        <w:right w:val="none" w:sz="0" w:space="0" w:color="auto"/>
      </w:divBdr>
    </w:div>
    <w:div w:id="1365862061">
      <w:bodyDiv w:val="1"/>
      <w:marLeft w:val="0"/>
      <w:marRight w:val="0"/>
      <w:marTop w:val="0"/>
      <w:marBottom w:val="0"/>
      <w:divBdr>
        <w:top w:val="none" w:sz="0" w:space="0" w:color="auto"/>
        <w:left w:val="none" w:sz="0" w:space="0" w:color="auto"/>
        <w:bottom w:val="none" w:sz="0" w:space="0" w:color="auto"/>
        <w:right w:val="none" w:sz="0" w:space="0" w:color="auto"/>
      </w:divBdr>
      <w:divsChild>
        <w:div w:id="341517276">
          <w:marLeft w:val="0"/>
          <w:marRight w:val="0"/>
          <w:marTop w:val="0"/>
          <w:marBottom w:val="0"/>
          <w:divBdr>
            <w:top w:val="none" w:sz="0" w:space="0" w:color="auto"/>
            <w:left w:val="none" w:sz="0" w:space="0" w:color="auto"/>
            <w:bottom w:val="none" w:sz="0" w:space="0" w:color="auto"/>
            <w:right w:val="none" w:sz="0" w:space="0" w:color="auto"/>
          </w:divBdr>
        </w:div>
        <w:div w:id="1113209902">
          <w:marLeft w:val="0"/>
          <w:marRight w:val="0"/>
          <w:marTop w:val="0"/>
          <w:marBottom w:val="0"/>
          <w:divBdr>
            <w:top w:val="none" w:sz="0" w:space="0" w:color="auto"/>
            <w:left w:val="none" w:sz="0" w:space="0" w:color="auto"/>
            <w:bottom w:val="none" w:sz="0" w:space="0" w:color="auto"/>
            <w:right w:val="none" w:sz="0" w:space="0" w:color="auto"/>
          </w:divBdr>
        </w:div>
        <w:div w:id="946497687">
          <w:marLeft w:val="0"/>
          <w:marRight w:val="0"/>
          <w:marTop w:val="0"/>
          <w:marBottom w:val="0"/>
          <w:divBdr>
            <w:top w:val="none" w:sz="0" w:space="0" w:color="auto"/>
            <w:left w:val="none" w:sz="0" w:space="0" w:color="auto"/>
            <w:bottom w:val="none" w:sz="0" w:space="0" w:color="auto"/>
            <w:right w:val="none" w:sz="0" w:space="0" w:color="auto"/>
          </w:divBdr>
        </w:div>
        <w:div w:id="539437067">
          <w:marLeft w:val="0"/>
          <w:marRight w:val="0"/>
          <w:marTop w:val="0"/>
          <w:marBottom w:val="0"/>
          <w:divBdr>
            <w:top w:val="none" w:sz="0" w:space="0" w:color="auto"/>
            <w:left w:val="none" w:sz="0" w:space="0" w:color="auto"/>
            <w:bottom w:val="none" w:sz="0" w:space="0" w:color="auto"/>
            <w:right w:val="none" w:sz="0" w:space="0" w:color="auto"/>
          </w:divBdr>
        </w:div>
        <w:div w:id="1147546843">
          <w:marLeft w:val="0"/>
          <w:marRight w:val="0"/>
          <w:marTop w:val="0"/>
          <w:marBottom w:val="0"/>
          <w:divBdr>
            <w:top w:val="none" w:sz="0" w:space="0" w:color="auto"/>
            <w:left w:val="none" w:sz="0" w:space="0" w:color="auto"/>
            <w:bottom w:val="none" w:sz="0" w:space="0" w:color="auto"/>
            <w:right w:val="none" w:sz="0" w:space="0" w:color="auto"/>
          </w:divBdr>
        </w:div>
        <w:div w:id="1908611340">
          <w:marLeft w:val="0"/>
          <w:marRight w:val="0"/>
          <w:marTop w:val="0"/>
          <w:marBottom w:val="0"/>
          <w:divBdr>
            <w:top w:val="none" w:sz="0" w:space="0" w:color="auto"/>
            <w:left w:val="none" w:sz="0" w:space="0" w:color="auto"/>
            <w:bottom w:val="none" w:sz="0" w:space="0" w:color="auto"/>
            <w:right w:val="none" w:sz="0" w:space="0" w:color="auto"/>
          </w:divBdr>
        </w:div>
        <w:div w:id="1736079959">
          <w:marLeft w:val="0"/>
          <w:marRight w:val="0"/>
          <w:marTop w:val="0"/>
          <w:marBottom w:val="0"/>
          <w:divBdr>
            <w:top w:val="none" w:sz="0" w:space="0" w:color="auto"/>
            <w:left w:val="none" w:sz="0" w:space="0" w:color="auto"/>
            <w:bottom w:val="none" w:sz="0" w:space="0" w:color="auto"/>
            <w:right w:val="none" w:sz="0" w:space="0" w:color="auto"/>
          </w:divBdr>
        </w:div>
        <w:div w:id="7065">
          <w:marLeft w:val="0"/>
          <w:marRight w:val="0"/>
          <w:marTop w:val="0"/>
          <w:marBottom w:val="0"/>
          <w:divBdr>
            <w:top w:val="none" w:sz="0" w:space="0" w:color="auto"/>
            <w:left w:val="none" w:sz="0" w:space="0" w:color="auto"/>
            <w:bottom w:val="none" w:sz="0" w:space="0" w:color="auto"/>
            <w:right w:val="none" w:sz="0" w:space="0" w:color="auto"/>
          </w:divBdr>
        </w:div>
        <w:div w:id="1314329413">
          <w:marLeft w:val="0"/>
          <w:marRight w:val="0"/>
          <w:marTop w:val="0"/>
          <w:marBottom w:val="0"/>
          <w:divBdr>
            <w:top w:val="none" w:sz="0" w:space="0" w:color="auto"/>
            <w:left w:val="none" w:sz="0" w:space="0" w:color="auto"/>
            <w:bottom w:val="none" w:sz="0" w:space="0" w:color="auto"/>
            <w:right w:val="none" w:sz="0" w:space="0" w:color="auto"/>
          </w:divBdr>
        </w:div>
        <w:div w:id="1223056143">
          <w:marLeft w:val="0"/>
          <w:marRight w:val="0"/>
          <w:marTop w:val="0"/>
          <w:marBottom w:val="0"/>
          <w:divBdr>
            <w:top w:val="none" w:sz="0" w:space="0" w:color="auto"/>
            <w:left w:val="none" w:sz="0" w:space="0" w:color="auto"/>
            <w:bottom w:val="none" w:sz="0" w:space="0" w:color="auto"/>
            <w:right w:val="none" w:sz="0" w:space="0" w:color="auto"/>
          </w:divBdr>
        </w:div>
        <w:div w:id="1840927010">
          <w:marLeft w:val="0"/>
          <w:marRight w:val="0"/>
          <w:marTop w:val="0"/>
          <w:marBottom w:val="0"/>
          <w:divBdr>
            <w:top w:val="none" w:sz="0" w:space="0" w:color="auto"/>
            <w:left w:val="none" w:sz="0" w:space="0" w:color="auto"/>
            <w:bottom w:val="none" w:sz="0" w:space="0" w:color="auto"/>
            <w:right w:val="none" w:sz="0" w:space="0" w:color="auto"/>
          </w:divBdr>
        </w:div>
        <w:div w:id="346368026">
          <w:marLeft w:val="0"/>
          <w:marRight w:val="0"/>
          <w:marTop w:val="0"/>
          <w:marBottom w:val="0"/>
          <w:divBdr>
            <w:top w:val="none" w:sz="0" w:space="0" w:color="auto"/>
            <w:left w:val="none" w:sz="0" w:space="0" w:color="auto"/>
            <w:bottom w:val="none" w:sz="0" w:space="0" w:color="auto"/>
            <w:right w:val="none" w:sz="0" w:space="0" w:color="auto"/>
          </w:divBdr>
        </w:div>
        <w:div w:id="257717596">
          <w:marLeft w:val="0"/>
          <w:marRight w:val="0"/>
          <w:marTop w:val="0"/>
          <w:marBottom w:val="0"/>
          <w:divBdr>
            <w:top w:val="none" w:sz="0" w:space="0" w:color="auto"/>
            <w:left w:val="none" w:sz="0" w:space="0" w:color="auto"/>
            <w:bottom w:val="none" w:sz="0" w:space="0" w:color="auto"/>
            <w:right w:val="none" w:sz="0" w:space="0" w:color="auto"/>
          </w:divBdr>
        </w:div>
        <w:div w:id="1988394895">
          <w:marLeft w:val="0"/>
          <w:marRight w:val="0"/>
          <w:marTop w:val="0"/>
          <w:marBottom w:val="0"/>
          <w:divBdr>
            <w:top w:val="none" w:sz="0" w:space="0" w:color="auto"/>
            <w:left w:val="none" w:sz="0" w:space="0" w:color="auto"/>
            <w:bottom w:val="none" w:sz="0" w:space="0" w:color="auto"/>
            <w:right w:val="none" w:sz="0" w:space="0" w:color="auto"/>
          </w:divBdr>
        </w:div>
        <w:div w:id="1240869513">
          <w:marLeft w:val="0"/>
          <w:marRight w:val="0"/>
          <w:marTop w:val="0"/>
          <w:marBottom w:val="0"/>
          <w:divBdr>
            <w:top w:val="none" w:sz="0" w:space="0" w:color="auto"/>
            <w:left w:val="none" w:sz="0" w:space="0" w:color="auto"/>
            <w:bottom w:val="none" w:sz="0" w:space="0" w:color="auto"/>
            <w:right w:val="none" w:sz="0" w:space="0" w:color="auto"/>
          </w:divBdr>
        </w:div>
        <w:div w:id="1497914418">
          <w:marLeft w:val="0"/>
          <w:marRight w:val="0"/>
          <w:marTop w:val="0"/>
          <w:marBottom w:val="0"/>
          <w:divBdr>
            <w:top w:val="none" w:sz="0" w:space="0" w:color="auto"/>
            <w:left w:val="none" w:sz="0" w:space="0" w:color="auto"/>
            <w:bottom w:val="none" w:sz="0" w:space="0" w:color="auto"/>
            <w:right w:val="none" w:sz="0" w:space="0" w:color="auto"/>
          </w:divBdr>
        </w:div>
        <w:div w:id="279805132">
          <w:marLeft w:val="0"/>
          <w:marRight w:val="0"/>
          <w:marTop w:val="0"/>
          <w:marBottom w:val="0"/>
          <w:divBdr>
            <w:top w:val="none" w:sz="0" w:space="0" w:color="auto"/>
            <w:left w:val="none" w:sz="0" w:space="0" w:color="auto"/>
            <w:bottom w:val="none" w:sz="0" w:space="0" w:color="auto"/>
            <w:right w:val="none" w:sz="0" w:space="0" w:color="auto"/>
          </w:divBdr>
        </w:div>
        <w:div w:id="1124691580">
          <w:marLeft w:val="0"/>
          <w:marRight w:val="0"/>
          <w:marTop w:val="0"/>
          <w:marBottom w:val="0"/>
          <w:divBdr>
            <w:top w:val="none" w:sz="0" w:space="0" w:color="auto"/>
            <w:left w:val="none" w:sz="0" w:space="0" w:color="auto"/>
            <w:bottom w:val="none" w:sz="0" w:space="0" w:color="auto"/>
            <w:right w:val="none" w:sz="0" w:space="0" w:color="auto"/>
          </w:divBdr>
        </w:div>
        <w:div w:id="1179466123">
          <w:marLeft w:val="0"/>
          <w:marRight w:val="0"/>
          <w:marTop w:val="0"/>
          <w:marBottom w:val="0"/>
          <w:divBdr>
            <w:top w:val="none" w:sz="0" w:space="0" w:color="auto"/>
            <w:left w:val="none" w:sz="0" w:space="0" w:color="auto"/>
            <w:bottom w:val="none" w:sz="0" w:space="0" w:color="auto"/>
            <w:right w:val="none" w:sz="0" w:space="0" w:color="auto"/>
          </w:divBdr>
        </w:div>
        <w:div w:id="387539539">
          <w:marLeft w:val="0"/>
          <w:marRight w:val="0"/>
          <w:marTop w:val="0"/>
          <w:marBottom w:val="0"/>
          <w:divBdr>
            <w:top w:val="none" w:sz="0" w:space="0" w:color="auto"/>
            <w:left w:val="none" w:sz="0" w:space="0" w:color="auto"/>
            <w:bottom w:val="none" w:sz="0" w:space="0" w:color="auto"/>
            <w:right w:val="none" w:sz="0" w:space="0" w:color="auto"/>
          </w:divBdr>
        </w:div>
        <w:div w:id="499660264">
          <w:marLeft w:val="0"/>
          <w:marRight w:val="0"/>
          <w:marTop w:val="0"/>
          <w:marBottom w:val="0"/>
          <w:divBdr>
            <w:top w:val="none" w:sz="0" w:space="0" w:color="auto"/>
            <w:left w:val="none" w:sz="0" w:space="0" w:color="auto"/>
            <w:bottom w:val="none" w:sz="0" w:space="0" w:color="auto"/>
            <w:right w:val="none" w:sz="0" w:space="0" w:color="auto"/>
          </w:divBdr>
        </w:div>
        <w:div w:id="700210684">
          <w:marLeft w:val="0"/>
          <w:marRight w:val="0"/>
          <w:marTop w:val="0"/>
          <w:marBottom w:val="0"/>
          <w:divBdr>
            <w:top w:val="none" w:sz="0" w:space="0" w:color="auto"/>
            <w:left w:val="none" w:sz="0" w:space="0" w:color="auto"/>
            <w:bottom w:val="none" w:sz="0" w:space="0" w:color="auto"/>
            <w:right w:val="none" w:sz="0" w:space="0" w:color="auto"/>
          </w:divBdr>
        </w:div>
        <w:div w:id="686174445">
          <w:marLeft w:val="0"/>
          <w:marRight w:val="0"/>
          <w:marTop w:val="0"/>
          <w:marBottom w:val="0"/>
          <w:divBdr>
            <w:top w:val="none" w:sz="0" w:space="0" w:color="auto"/>
            <w:left w:val="none" w:sz="0" w:space="0" w:color="auto"/>
            <w:bottom w:val="none" w:sz="0" w:space="0" w:color="auto"/>
            <w:right w:val="none" w:sz="0" w:space="0" w:color="auto"/>
          </w:divBdr>
        </w:div>
        <w:div w:id="78603586">
          <w:marLeft w:val="0"/>
          <w:marRight w:val="0"/>
          <w:marTop w:val="0"/>
          <w:marBottom w:val="0"/>
          <w:divBdr>
            <w:top w:val="none" w:sz="0" w:space="0" w:color="auto"/>
            <w:left w:val="none" w:sz="0" w:space="0" w:color="auto"/>
            <w:bottom w:val="none" w:sz="0" w:space="0" w:color="auto"/>
            <w:right w:val="none" w:sz="0" w:space="0" w:color="auto"/>
          </w:divBdr>
        </w:div>
        <w:div w:id="735667569">
          <w:marLeft w:val="0"/>
          <w:marRight w:val="0"/>
          <w:marTop w:val="0"/>
          <w:marBottom w:val="0"/>
          <w:divBdr>
            <w:top w:val="none" w:sz="0" w:space="0" w:color="auto"/>
            <w:left w:val="none" w:sz="0" w:space="0" w:color="auto"/>
            <w:bottom w:val="none" w:sz="0" w:space="0" w:color="auto"/>
            <w:right w:val="none" w:sz="0" w:space="0" w:color="auto"/>
          </w:divBdr>
        </w:div>
        <w:div w:id="1035347163">
          <w:marLeft w:val="0"/>
          <w:marRight w:val="0"/>
          <w:marTop w:val="0"/>
          <w:marBottom w:val="0"/>
          <w:divBdr>
            <w:top w:val="none" w:sz="0" w:space="0" w:color="auto"/>
            <w:left w:val="none" w:sz="0" w:space="0" w:color="auto"/>
            <w:bottom w:val="none" w:sz="0" w:space="0" w:color="auto"/>
            <w:right w:val="none" w:sz="0" w:space="0" w:color="auto"/>
          </w:divBdr>
        </w:div>
        <w:div w:id="1882402047">
          <w:marLeft w:val="0"/>
          <w:marRight w:val="0"/>
          <w:marTop w:val="0"/>
          <w:marBottom w:val="0"/>
          <w:divBdr>
            <w:top w:val="none" w:sz="0" w:space="0" w:color="auto"/>
            <w:left w:val="none" w:sz="0" w:space="0" w:color="auto"/>
            <w:bottom w:val="none" w:sz="0" w:space="0" w:color="auto"/>
            <w:right w:val="none" w:sz="0" w:space="0" w:color="auto"/>
          </w:divBdr>
        </w:div>
        <w:div w:id="1065840585">
          <w:marLeft w:val="0"/>
          <w:marRight w:val="0"/>
          <w:marTop w:val="0"/>
          <w:marBottom w:val="0"/>
          <w:divBdr>
            <w:top w:val="none" w:sz="0" w:space="0" w:color="auto"/>
            <w:left w:val="none" w:sz="0" w:space="0" w:color="auto"/>
            <w:bottom w:val="none" w:sz="0" w:space="0" w:color="auto"/>
            <w:right w:val="none" w:sz="0" w:space="0" w:color="auto"/>
          </w:divBdr>
        </w:div>
        <w:div w:id="467238581">
          <w:marLeft w:val="0"/>
          <w:marRight w:val="0"/>
          <w:marTop w:val="0"/>
          <w:marBottom w:val="0"/>
          <w:divBdr>
            <w:top w:val="none" w:sz="0" w:space="0" w:color="auto"/>
            <w:left w:val="none" w:sz="0" w:space="0" w:color="auto"/>
            <w:bottom w:val="none" w:sz="0" w:space="0" w:color="auto"/>
            <w:right w:val="none" w:sz="0" w:space="0" w:color="auto"/>
          </w:divBdr>
        </w:div>
        <w:div w:id="470951143">
          <w:marLeft w:val="0"/>
          <w:marRight w:val="0"/>
          <w:marTop w:val="0"/>
          <w:marBottom w:val="0"/>
          <w:divBdr>
            <w:top w:val="none" w:sz="0" w:space="0" w:color="auto"/>
            <w:left w:val="none" w:sz="0" w:space="0" w:color="auto"/>
            <w:bottom w:val="none" w:sz="0" w:space="0" w:color="auto"/>
            <w:right w:val="none" w:sz="0" w:space="0" w:color="auto"/>
          </w:divBdr>
        </w:div>
        <w:div w:id="1028679360">
          <w:marLeft w:val="0"/>
          <w:marRight w:val="0"/>
          <w:marTop w:val="0"/>
          <w:marBottom w:val="0"/>
          <w:divBdr>
            <w:top w:val="none" w:sz="0" w:space="0" w:color="auto"/>
            <w:left w:val="none" w:sz="0" w:space="0" w:color="auto"/>
            <w:bottom w:val="none" w:sz="0" w:space="0" w:color="auto"/>
            <w:right w:val="none" w:sz="0" w:space="0" w:color="auto"/>
          </w:divBdr>
        </w:div>
        <w:div w:id="1751924669">
          <w:marLeft w:val="0"/>
          <w:marRight w:val="0"/>
          <w:marTop w:val="0"/>
          <w:marBottom w:val="0"/>
          <w:divBdr>
            <w:top w:val="none" w:sz="0" w:space="0" w:color="auto"/>
            <w:left w:val="none" w:sz="0" w:space="0" w:color="auto"/>
            <w:bottom w:val="none" w:sz="0" w:space="0" w:color="auto"/>
            <w:right w:val="none" w:sz="0" w:space="0" w:color="auto"/>
          </w:divBdr>
        </w:div>
        <w:div w:id="1349716738">
          <w:marLeft w:val="0"/>
          <w:marRight w:val="0"/>
          <w:marTop w:val="0"/>
          <w:marBottom w:val="0"/>
          <w:divBdr>
            <w:top w:val="none" w:sz="0" w:space="0" w:color="auto"/>
            <w:left w:val="none" w:sz="0" w:space="0" w:color="auto"/>
            <w:bottom w:val="none" w:sz="0" w:space="0" w:color="auto"/>
            <w:right w:val="none" w:sz="0" w:space="0" w:color="auto"/>
          </w:divBdr>
        </w:div>
        <w:div w:id="1242762992">
          <w:marLeft w:val="0"/>
          <w:marRight w:val="0"/>
          <w:marTop w:val="0"/>
          <w:marBottom w:val="0"/>
          <w:divBdr>
            <w:top w:val="none" w:sz="0" w:space="0" w:color="auto"/>
            <w:left w:val="none" w:sz="0" w:space="0" w:color="auto"/>
            <w:bottom w:val="none" w:sz="0" w:space="0" w:color="auto"/>
            <w:right w:val="none" w:sz="0" w:space="0" w:color="auto"/>
          </w:divBdr>
        </w:div>
        <w:div w:id="699286113">
          <w:marLeft w:val="0"/>
          <w:marRight w:val="0"/>
          <w:marTop w:val="0"/>
          <w:marBottom w:val="0"/>
          <w:divBdr>
            <w:top w:val="none" w:sz="0" w:space="0" w:color="auto"/>
            <w:left w:val="none" w:sz="0" w:space="0" w:color="auto"/>
            <w:bottom w:val="none" w:sz="0" w:space="0" w:color="auto"/>
            <w:right w:val="none" w:sz="0" w:space="0" w:color="auto"/>
          </w:divBdr>
        </w:div>
        <w:div w:id="331683384">
          <w:marLeft w:val="0"/>
          <w:marRight w:val="0"/>
          <w:marTop w:val="0"/>
          <w:marBottom w:val="0"/>
          <w:divBdr>
            <w:top w:val="none" w:sz="0" w:space="0" w:color="auto"/>
            <w:left w:val="none" w:sz="0" w:space="0" w:color="auto"/>
            <w:bottom w:val="none" w:sz="0" w:space="0" w:color="auto"/>
            <w:right w:val="none" w:sz="0" w:space="0" w:color="auto"/>
          </w:divBdr>
        </w:div>
        <w:div w:id="2062711772">
          <w:marLeft w:val="0"/>
          <w:marRight w:val="0"/>
          <w:marTop w:val="0"/>
          <w:marBottom w:val="0"/>
          <w:divBdr>
            <w:top w:val="none" w:sz="0" w:space="0" w:color="auto"/>
            <w:left w:val="none" w:sz="0" w:space="0" w:color="auto"/>
            <w:bottom w:val="none" w:sz="0" w:space="0" w:color="auto"/>
            <w:right w:val="none" w:sz="0" w:space="0" w:color="auto"/>
          </w:divBdr>
        </w:div>
        <w:div w:id="1150169850">
          <w:marLeft w:val="0"/>
          <w:marRight w:val="0"/>
          <w:marTop w:val="0"/>
          <w:marBottom w:val="0"/>
          <w:divBdr>
            <w:top w:val="none" w:sz="0" w:space="0" w:color="auto"/>
            <w:left w:val="none" w:sz="0" w:space="0" w:color="auto"/>
            <w:bottom w:val="none" w:sz="0" w:space="0" w:color="auto"/>
            <w:right w:val="none" w:sz="0" w:space="0" w:color="auto"/>
          </w:divBdr>
        </w:div>
        <w:div w:id="814759197">
          <w:marLeft w:val="0"/>
          <w:marRight w:val="0"/>
          <w:marTop w:val="0"/>
          <w:marBottom w:val="0"/>
          <w:divBdr>
            <w:top w:val="none" w:sz="0" w:space="0" w:color="auto"/>
            <w:left w:val="none" w:sz="0" w:space="0" w:color="auto"/>
            <w:bottom w:val="none" w:sz="0" w:space="0" w:color="auto"/>
            <w:right w:val="none" w:sz="0" w:space="0" w:color="auto"/>
          </w:divBdr>
        </w:div>
        <w:div w:id="740718624">
          <w:marLeft w:val="0"/>
          <w:marRight w:val="0"/>
          <w:marTop w:val="0"/>
          <w:marBottom w:val="0"/>
          <w:divBdr>
            <w:top w:val="none" w:sz="0" w:space="0" w:color="auto"/>
            <w:left w:val="none" w:sz="0" w:space="0" w:color="auto"/>
            <w:bottom w:val="none" w:sz="0" w:space="0" w:color="auto"/>
            <w:right w:val="none" w:sz="0" w:space="0" w:color="auto"/>
          </w:divBdr>
        </w:div>
        <w:div w:id="135992667">
          <w:marLeft w:val="0"/>
          <w:marRight w:val="0"/>
          <w:marTop w:val="0"/>
          <w:marBottom w:val="0"/>
          <w:divBdr>
            <w:top w:val="none" w:sz="0" w:space="0" w:color="auto"/>
            <w:left w:val="none" w:sz="0" w:space="0" w:color="auto"/>
            <w:bottom w:val="none" w:sz="0" w:space="0" w:color="auto"/>
            <w:right w:val="none" w:sz="0" w:space="0" w:color="auto"/>
          </w:divBdr>
        </w:div>
      </w:divsChild>
    </w:div>
    <w:div w:id="1451243431">
      <w:bodyDiv w:val="1"/>
      <w:marLeft w:val="0"/>
      <w:marRight w:val="0"/>
      <w:marTop w:val="0"/>
      <w:marBottom w:val="0"/>
      <w:divBdr>
        <w:top w:val="none" w:sz="0" w:space="0" w:color="auto"/>
        <w:left w:val="none" w:sz="0" w:space="0" w:color="auto"/>
        <w:bottom w:val="none" w:sz="0" w:space="0" w:color="auto"/>
        <w:right w:val="none" w:sz="0" w:space="0" w:color="auto"/>
      </w:divBdr>
    </w:div>
    <w:div w:id="1462264196">
      <w:bodyDiv w:val="1"/>
      <w:marLeft w:val="0"/>
      <w:marRight w:val="0"/>
      <w:marTop w:val="0"/>
      <w:marBottom w:val="0"/>
      <w:divBdr>
        <w:top w:val="none" w:sz="0" w:space="0" w:color="auto"/>
        <w:left w:val="none" w:sz="0" w:space="0" w:color="auto"/>
        <w:bottom w:val="none" w:sz="0" w:space="0" w:color="auto"/>
        <w:right w:val="none" w:sz="0" w:space="0" w:color="auto"/>
      </w:divBdr>
    </w:div>
    <w:div w:id="1703626730">
      <w:bodyDiv w:val="1"/>
      <w:marLeft w:val="0"/>
      <w:marRight w:val="0"/>
      <w:marTop w:val="0"/>
      <w:marBottom w:val="0"/>
      <w:divBdr>
        <w:top w:val="none" w:sz="0" w:space="0" w:color="auto"/>
        <w:left w:val="none" w:sz="0" w:space="0" w:color="auto"/>
        <w:bottom w:val="none" w:sz="0" w:space="0" w:color="auto"/>
        <w:right w:val="none" w:sz="0" w:space="0" w:color="auto"/>
      </w:divBdr>
    </w:div>
    <w:div w:id="1816409481">
      <w:bodyDiv w:val="1"/>
      <w:marLeft w:val="0"/>
      <w:marRight w:val="0"/>
      <w:marTop w:val="0"/>
      <w:marBottom w:val="0"/>
      <w:divBdr>
        <w:top w:val="none" w:sz="0" w:space="0" w:color="auto"/>
        <w:left w:val="none" w:sz="0" w:space="0" w:color="auto"/>
        <w:bottom w:val="none" w:sz="0" w:space="0" w:color="auto"/>
        <w:right w:val="none" w:sz="0" w:space="0" w:color="auto"/>
      </w:divBdr>
    </w:div>
    <w:div w:id="2079550889">
      <w:bodyDiv w:val="1"/>
      <w:marLeft w:val="0"/>
      <w:marRight w:val="0"/>
      <w:marTop w:val="0"/>
      <w:marBottom w:val="0"/>
      <w:divBdr>
        <w:top w:val="none" w:sz="0" w:space="0" w:color="auto"/>
        <w:left w:val="none" w:sz="0" w:space="0" w:color="auto"/>
        <w:bottom w:val="none" w:sz="0" w:space="0" w:color="auto"/>
        <w:right w:val="none" w:sz="0" w:space="0" w:color="auto"/>
      </w:divBdr>
    </w:div>
    <w:div w:id="21399073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039924A-57D6-E143-857C-63F2788410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16004</Words>
  <Characters>91227</Characters>
  <Application>Microsoft Macintosh Word</Application>
  <DocSecurity>0</DocSecurity>
  <Lines>760</Lines>
  <Paragraphs>214</Paragraphs>
  <ScaleCrop>false</ScaleCrop>
  <HeadingPairs>
    <vt:vector size="2" baseType="variant">
      <vt:variant>
        <vt:lpstr>제목</vt:lpstr>
      </vt:variant>
      <vt:variant>
        <vt:i4>1</vt:i4>
      </vt:variant>
    </vt:vector>
  </HeadingPairs>
  <TitlesOfParts>
    <vt:vector size="1" baseType="lpstr">
      <vt:lpstr/>
    </vt:vector>
  </TitlesOfParts>
  <Company>Hewlett-Packard Company</Company>
  <LinksUpToDate>false</LinksUpToDate>
  <CharactersWithSpaces>1070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dc:creator>
  <cp:lastModifiedBy>NA MA</cp:lastModifiedBy>
  <cp:revision>2</cp:revision>
  <cp:lastPrinted>2014-09-27T16:41:00Z</cp:lastPrinted>
  <dcterms:created xsi:type="dcterms:W3CDTF">2015-03-19T21:49:00Z</dcterms:created>
  <dcterms:modified xsi:type="dcterms:W3CDTF">2015-03-19T21:49:00Z</dcterms:modified>
</cp:coreProperties>
</file>